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9392B" w14:textId="77777777" w:rsidR="004F66E6" w:rsidRPr="00CD7C99" w:rsidRDefault="004F66E6" w:rsidP="001C1D34">
      <w:pPr>
        <w:spacing w:line="480" w:lineRule="auto"/>
        <w:jc w:val="both"/>
        <w:rPr>
          <w:rFonts w:ascii="Arial" w:hAnsi="Arial" w:cs="Arial"/>
        </w:rPr>
      </w:pPr>
    </w:p>
    <w:p w14:paraId="4BD0D99F" w14:textId="77777777" w:rsidR="00E62FAB" w:rsidRPr="00CD7C99" w:rsidRDefault="00E62FAB" w:rsidP="00E62FAB">
      <w:pPr>
        <w:spacing w:line="480" w:lineRule="auto"/>
        <w:jc w:val="both"/>
        <w:rPr>
          <w:rFonts w:ascii="Arial" w:hAnsi="Arial" w:cs="Arial"/>
        </w:rPr>
      </w:pPr>
    </w:p>
    <w:p w14:paraId="263980CE" w14:textId="77777777" w:rsidR="00E62FAB" w:rsidRPr="00C46B68" w:rsidRDefault="00E62FAB" w:rsidP="00E62FAB">
      <w:pPr>
        <w:spacing w:line="480" w:lineRule="auto"/>
        <w:jc w:val="both"/>
        <w:rPr>
          <w:rFonts w:ascii="Arial" w:hAnsi="Arial" w:cs="Arial"/>
          <w:b/>
          <w:bCs/>
          <w:sz w:val="28"/>
          <w:szCs w:val="28"/>
        </w:rPr>
      </w:pPr>
      <w:r w:rsidRPr="00C46B68">
        <w:rPr>
          <w:rFonts w:ascii="Arial" w:hAnsi="Arial" w:cs="Arial"/>
          <w:b/>
          <w:bCs/>
          <w:sz w:val="28"/>
          <w:szCs w:val="28"/>
        </w:rPr>
        <w:t xml:space="preserve">DUSP6 inhibition overcomes Neuregulin/HER3-driven therapy tolerance in HER2+ breast </w:t>
      </w:r>
      <w:proofErr w:type="gramStart"/>
      <w:r w:rsidRPr="00C46B68">
        <w:rPr>
          <w:rFonts w:ascii="Arial" w:hAnsi="Arial" w:cs="Arial"/>
          <w:b/>
          <w:bCs/>
          <w:sz w:val="28"/>
          <w:szCs w:val="28"/>
        </w:rPr>
        <w:t>cancer</w:t>
      </w:r>
      <w:proofErr w:type="gramEnd"/>
    </w:p>
    <w:p w14:paraId="070F22BA" w14:textId="77777777" w:rsidR="00E62FAB" w:rsidRPr="00C46B68" w:rsidRDefault="00E62FAB" w:rsidP="00E62FAB">
      <w:pPr>
        <w:spacing w:line="480" w:lineRule="auto"/>
        <w:jc w:val="both"/>
        <w:rPr>
          <w:rFonts w:ascii="Arial" w:hAnsi="Arial" w:cs="Arial"/>
          <w:b/>
          <w:bCs/>
          <w:sz w:val="28"/>
          <w:szCs w:val="28"/>
        </w:rPr>
      </w:pPr>
    </w:p>
    <w:p w14:paraId="6AB3DC69" w14:textId="77777777" w:rsidR="00E62FAB" w:rsidRPr="00C46B68" w:rsidRDefault="00E62FAB" w:rsidP="00E62FAB">
      <w:pPr>
        <w:spacing w:line="480" w:lineRule="auto"/>
        <w:jc w:val="both"/>
        <w:rPr>
          <w:rFonts w:ascii="Arial" w:hAnsi="Arial" w:cs="Arial"/>
        </w:rPr>
      </w:pPr>
      <w:r w:rsidRPr="00C46B68">
        <w:rPr>
          <w:rFonts w:ascii="Arial" w:hAnsi="Arial"/>
        </w:rPr>
        <w:t>Majid Momeny</w:t>
      </w:r>
      <w:r w:rsidRPr="00C46B68">
        <w:rPr>
          <w:rFonts w:ascii="Arial" w:hAnsi="Arial"/>
          <w:vertAlign w:val="superscript"/>
        </w:rPr>
        <w:t>1,2</w:t>
      </w:r>
      <w:r w:rsidRPr="00C46B68">
        <w:rPr>
          <w:rFonts w:ascii="Arial" w:hAnsi="Arial" w:cs="Arial"/>
          <w:color w:val="000000" w:themeColor="text1"/>
          <w:vertAlign w:val="superscript"/>
        </w:rPr>
        <w:t>§</w:t>
      </w:r>
      <w:r w:rsidRPr="00C46B68">
        <w:rPr>
          <w:rFonts w:ascii="Arial" w:hAnsi="Arial"/>
        </w:rPr>
        <w:t xml:space="preserve">, Mari </w:t>
      </w:r>
      <w:r w:rsidRPr="00C46B68">
        <w:rPr>
          <w:rFonts w:ascii="Arial" w:hAnsi="Arial"/>
          <w:color w:val="000000" w:themeColor="text1"/>
        </w:rPr>
        <w:t>Tienhaara</w:t>
      </w:r>
      <w:r w:rsidRPr="00C46B68">
        <w:rPr>
          <w:rFonts w:ascii="Arial" w:hAnsi="Arial"/>
          <w:color w:val="000000" w:themeColor="text1"/>
          <w:vertAlign w:val="superscript"/>
        </w:rPr>
        <w:t>3,4</w:t>
      </w:r>
      <w:r w:rsidRPr="00C46B68">
        <w:rPr>
          <w:rFonts w:ascii="Arial" w:hAnsi="Arial"/>
          <w:color w:val="000000" w:themeColor="text1"/>
        </w:rPr>
        <w:t>, Mukund Sharma</w:t>
      </w:r>
      <w:r w:rsidRPr="00C46B68">
        <w:rPr>
          <w:rFonts w:ascii="Arial" w:hAnsi="Arial"/>
          <w:color w:val="000000" w:themeColor="text1"/>
          <w:vertAlign w:val="superscript"/>
        </w:rPr>
        <w:t>1,4</w:t>
      </w:r>
      <w:r w:rsidRPr="00C46B68">
        <w:rPr>
          <w:rFonts w:ascii="Arial" w:hAnsi="Arial"/>
          <w:color w:val="000000" w:themeColor="text1"/>
        </w:rPr>
        <w:t xml:space="preserve">, </w:t>
      </w:r>
      <w:r w:rsidRPr="00C46B68">
        <w:rPr>
          <w:rFonts w:ascii="Arial" w:hAnsi="Arial"/>
          <w:color w:val="000000" w:themeColor="text1"/>
          <w:vertAlign w:val="superscript"/>
        </w:rPr>
        <w:t xml:space="preserve"> </w:t>
      </w:r>
      <w:proofErr w:type="spellStart"/>
      <w:r w:rsidRPr="00C46B68">
        <w:rPr>
          <w:rFonts w:ascii="Arial" w:hAnsi="Arial"/>
          <w:color w:val="000000" w:themeColor="text1"/>
        </w:rPr>
        <w:t>Deepankar</w:t>
      </w:r>
      <w:proofErr w:type="spellEnd"/>
      <w:r w:rsidRPr="00C46B68">
        <w:rPr>
          <w:rFonts w:ascii="Arial" w:hAnsi="Arial"/>
          <w:color w:val="000000" w:themeColor="text1"/>
        </w:rPr>
        <w:t xml:space="preserve"> Chakroborty</w:t>
      </w:r>
      <w:r w:rsidRPr="00C46B68">
        <w:rPr>
          <w:rFonts w:ascii="Arial" w:hAnsi="Arial"/>
          <w:color w:val="000000" w:themeColor="text1"/>
          <w:vertAlign w:val="superscript"/>
        </w:rPr>
        <w:t>3,4</w:t>
      </w:r>
      <w:r w:rsidRPr="00C46B68">
        <w:rPr>
          <w:rFonts w:ascii="Arial" w:hAnsi="Arial"/>
          <w:color w:val="000000" w:themeColor="text1"/>
        </w:rPr>
        <w:t xml:space="preserve">, </w:t>
      </w:r>
      <w:proofErr w:type="spellStart"/>
      <w:r w:rsidRPr="00C46B68">
        <w:rPr>
          <w:rFonts w:ascii="Arial" w:hAnsi="Arial"/>
          <w:color w:val="000000" w:themeColor="text1"/>
        </w:rPr>
        <w:t>Roosa</w:t>
      </w:r>
      <w:proofErr w:type="spellEnd"/>
      <w:r w:rsidRPr="00C46B68">
        <w:rPr>
          <w:rFonts w:ascii="Arial" w:hAnsi="Arial"/>
          <w:color w:val="000000" w:themeColor="text1"/>
        </w:rPr>
        <w:t xml:space="preserve"> Varjus</w:t>
      </w:r>
      <w:r w:rsidRPr="00C46B68">
        <w:rPr>
          <w:rFonts w:ascii="Arial" w:hAnsi="Arial"/>
          <w:color w:val="000000" w:themeColor="text1"/>
          <w:vertAlign w:val="superscript"/>
        </w:rPr>
        <w:t>1</w:t>
      </w:r>
      <w:r w:rsidRPr="00C46B68">
        <w:rPr>
          <w:rFonts w:ascii="Arial" w:hAnsi="Arial"/>
          <w:color w:val="000000" w:themeColor="text1"/>
        </w:rPr>
        <w:t>,</w:t>
      </w:r>
      <w:r w:rsidRPr="00C46B68">
        <w:rPr>
          <w:rFonts w:ascii="Arial" w:hAnsi="Arial"/>
          <w:color w:val="000000" w:themeColor="text1"/>
          <w:vertAlign w:val="superscript"/>
        </w:rPr>
        <w:t xml:space="preserve"> </w:t>
      </w:r>
      <w:proofErr w:type="spellStart"/>
      <w:r w:rsidRPr="00C46B68">
        <w:rPr>
          <w:rFonts w:ascii="Arial" w:hAnsi="Arial"/>
          <w:color w:val="000000" w:themeColor="text1"/>
        </w:rPr>
        <w:t>Iina</w:t>
      </w:r>
      <w:proofErr w:type="spellEnd"/>
      <w:r w:rsidRPr="00C46B68">
        <w:rPr>
          <w:rFonts w:ascii="Arial" w:hAnsi="Arial"/>
          <w:color w:val="000000" w:themeColor="text1"/>
        </w:rPr>
        <w:t xml:space="preserve"> Takala</w:t>
      </w:r>
      <w:r w:rsidRPr="00C46B68">
        <w:rPr>
          <w:rFonts w:ascii="Arial" w:hAnsi="Arial"/>
          <w:color w:val="000000" w:themeColor="text1"/>
          <w:vertAlign w:val="superscript"/>
        </w:rPr>
        <w:t>3,4</w:t>
      </w:r>
      <w:r w:rsidRPr="00C46B68">
        <w:rPr>
          <w:rFonts w:ascii="Arial" w:hAnsi="Arial"/>
          <w:color w:val="000000" w:themeColor="text1"/>
        </w:rPr>
        <w:t>, Joni Merisaari</w:t>
      </w:r>
      <w:r w:rsidRPr="00C46B68">
        <w:rPr>
          <w:rFonts w:ascii="Arial" w:hAnsi="Arial"/>
          <w:color w:val="000000" w:themeColor="text1"/>
          <w:vertAlign w:val="superscript"/>
        </w:rPr>
        <w:t>1</w:t>
      </w:r>
      <w:r w:rsidRPr="00C46B68">
        <w:rPr>
          <w:rFonts w:ascii="Arial" w:hAnsi="Arial"/>
          <w:color w:val="000000" w:themeColor="text1"/>
        </w:rPr>
        <w:t>, Artur Padzik</w:t>
      </w:r>
      <w:r w:rsidRPr="00C46B68">
        <w:rPr>
          <w:rFonts w:ascii="Arial" w:hAnsi="Arial"/>
          <w:color w:val="000000" w:themeColor="text1"/>
          <w:vertAlign w:val="superscript"/>
        </w:rPr>
        <w:t>1</w:t>
      </w:r>
      <w:r w:rsidRPr="00C46B68">
        <w:rPr>
          <w:rFonts w:ascii="Arial" w:hAnsi="Arial"/>
          <w:color w:val="000000" w:themeColor="text1"/>
        </w:rPr>
        <w:t>, Andreas Vogt</w:t>
      </w:r>
      <w:r w:rsidRPr="00C46B68">
        <w:rPr>
          <w:rFonts w:ascii="Arial" w:hAnsi="Arial"/>
          <w:color w:val="000000" w:themeColor="text1"/>
          <w:vertAlign w:val="superscript"/>
        </w:rPr>
        <w:t>5</w:t>
      </w:r>
      <w:r w:rsidRPr="00C46B68">
        <w:rPr>
          <w:rFonts w:ascii="Arial" w:hAnsi="Arial"/>
          <w:color w:val="000000" w:themeColor="text1"/>
        </w:rPr>
        <w:t xml:space="preserve">, </w:t>
      </w:r>
      <w:proofErr w:type="spellStart"/>
      <w:r w:rsidRPr="00C46B68">
        <w:rPr>
          <w:rFonts w:ascii="Arial" w:hAnsi="Arial"/>
          <w:color w:val="000000" w:themeColor="text1"/>
        </w:rPr>
        <w:t>Ilkka</w:t>
      </w:r>
      <w:proofErr w:type="spellEnd"/>
      <w:r w:rsidRPr="00C46B68">
        <w:rPr>
          <w:rFonts w:ascii="Arial" w:hAnsi="Arial"/>
          <w:color w:val="000000" w:themeColor="text1"/>
        </w:rPr>
        <w:t xml:space="preserve"> Paatero</w:t>
      </w:r>
      <w:r w:rsidRPr="00C46B68">
        <w:rPr>
          <w:rFonts w:ascii="Arial" w:hAnsi="Arial"/>
          <w:color w:val="000000" w:themeColor="text1"/>
          <w:vertAlign w:val="superscript"/>
        </w:rPr>
        <w:t>1</w:t>
      </w:r>
      <w:r w:rsidRPr="00C46B68">
        <w:rPr>
          <w:rFonts w:ascii="Arial" w:hAnsi="Arial"/>
          <w:color w:val="000000" w:themeColor="text1"/>
        </w:rPr>
        <w:t>, Klaus Elenius</w:t>
      </w:r>
      <w:r w:rsidRPr="00C46B68">
        <w:rPr>
          <w:rFonts w:ascii="Arial" w:hAnsi="Arial"/>
          <w:color w:val="000000" w:themeColor="text1"/>
          <w:vertAlign w:val="superscript"/>
        </w:rPr>
        <w:t>3,4</w:t>
      </w:r>
      <w:r w:rsidRPr="00C46B68">
        <w:rPr>
          <w:rFonts w:ascii="Arial" w:hAnsi="Arial"/>
          <w:color w:val="000000" w:themeColor="text1"/>
        </w:rPr>
        <w:t xml:space="preserve">, </w:t>
      </w:r>
      <w:proofErr w:type="spellStart"/>
      <w:r w:rsidRPr="00C46B68">
        <w:rPr>
          <w:rFonts w:ascii="Arial" w:hAnsi="Arial"/>
          <w:color w:val="000000" w:themeColor="text1"/>
        </w:rPr>
        <w:t>Teemu</w:t>
      </w:r>
      <w:proofErr w:type="spellEnd"/>
      <w:r w:rsidRPr="00C46B68">
        <w:rPr>
          <w:rFonts w:ascii="Arial" w:hAnsi="Arial"/>
          <w:color w:val="000000" w:themeColor="text1"/>
        </w:rPr>
        <w:t xml:space="preserve"> </w:t>
      </w:r>
      <w:r w:rsidRPr="00C46B68">
        <w:rPr>
          <w:rFonts w:ascii="Arial" w:hAnsi="Arial"/>
        </w:rPr>
        <w:t>D. Laajala</w:t>
      </w:r>
      <w:r w:rsidRPr="00C46B68">
        <w:rPr>
          <w:rFonts w:ascii="Arial" w:hAnsi="Arial"/>
          <w:vertAlign w:val="superscript"/>
        </w:rPr>
        <w:t>6</w:t>
      </w:r>
      <w:r w:rsidRPr="00C46B68">
        <w:rPr>
          <w:rFonts w:ascii="Arial" w:hAnsi="Arial"/>
        </w:rPr>
        <w:t xml:space="preserve">, </w:t>
      </w:r>
      <w:r w:rsidRPr="00C46B68">
        <w:rPr>
          <w:rFonts w:ascii="Arial" w:hAnsi="Arial"/>
          <w:color w:val="000000" w:themeColor="text1"/>
        </w:rPr>
        <w:t>Kari J. Kurppa</w:t>
      </w:r>
      <w:r w:rsidRPr="00C46B68">
        <w:rPr>
          <w:rFonts w:ascii="Arial" w:hAnsi="Arial" w:cs="Arial"/>
          <w:color w:val="000000" w:themeColor="text1"/>
          <w:vertAlign w:val="superscript"/>
        </w:rPr>
        <w:t>3,4</w:t>
      </w:r>
      <w:r w:rsidRPr="00C46B68">
        <w:rPr>
          <w:rFonts w:ascii="Arial" w:hAnsi="Arial" w:cs="Arial"/>
          <w:color w:val="000000" w:themeColor="text1"/>
        </w:rPr>
        <w:t xml:space="preserve">, </w:t>
      </w:r>
      <w:r w:rsidRPr="00C46B68">
        <w:rPr>
          <w:rFonts w:ascii="Arial" w:hAnsi="Arial"/>
        </w:rPr>
        <w:t>Jukka Westermarck</w:t>
      </w:r>
      <w:r w:rsidRPr="00C46B68">
        <w:rPr>
          <w:rFonts w:ascii="Arial" w:hAnsi="Arial"/>
          <w:vertAlign w:val="superscript"/>
        </w:rPr>
        <w:t>1,</w:t>
      </w:r>
      <w:r w:rsidRPr="00C46B68">
        <w:rPr>
          <w:rFonts w:ascii="Arial" w:hAnsi="Arial" w:cs="Arial"/>
          <w:vertAlign w:val="superscript"/>
        </w:rPr>
        <w:t>4,</w:t>
      </w:r>
      <w:r w:rsidRPr="00C46B68">
        <w:rPr>
          <w:rFonts w:ascii="Arial" w:hAnsi="Arial" w:cs="Arial"/>
          <w:color w:val="000000" w:themeColor="text1"/>
          <w:vertAlign w:val="superscript"/>
        </w:rPr>
        <w:t>§</w:t>
      </w:r>
    </w:p>
    <w:p w14:paraId="111B93BF" w14:textId="77777777" w:rsidR="00E62FAB" w:rsidRPr="00C46B68" w:rsidRDefault="00E62FAB" w:rsidP="00E62FAB">
      <w:pPr>
        <w:spacing w:line="480" w:lineRule="auto"/>
        <w:jc w:val="both"/>
        <w:rPr>
          <w:rFonts w:ascii="Arial" w:hAnsi="Arial"/>
        </w:rPr>
      </w:pPr>
    </w:p>
    <w:p w14:paraId="69FFB391" w14:textId="77777777" w:rsidR="00E62FAB" w:rsidRPr="00C46B68" w:rsidRDefault="00E62FAB" w:rsidP="00E62FAB">
      <w:pPr>
        <w:spacing w:line="480" w:lineRule="auto"/>
        <w:jc w:val="both"/>
        <w:rPr>
          <w:rFonts w:ascii="Arial" w:hAnsi="Arial" w:cs="Arial"/>
          <w:color w:val="000000" w:themeColor="text1"/>
        </w:rPr>
      </w:pPr>
      <w:r w:rsidRPr="00C46B68">
        <w:rPr>
          <w:rFonts w:ascii="Arial" w:hAnsi="Arial" w:cs="Arial"/>
          <w:color w:val="000000" w:themeColor="text1"/>
          <w:vertAlign w:val="superscript"/>
        </w:rPr>
        <w:t>1</w:t>
      </w:r>
      <w:r w:rsidRPr="00C46B68">
        <w:rPr>
          <w:rFonts w:ascii="Arial" w:hAnsi="Arial" w:cs="Arial"/>
          <w:color w:val="000000" w:themeColor="text1"/>
        </w:rPr>
        <w:t xml:space="preserve">Turku Bioscience Centre, University of Turku and </w:t>
      </w:r>
      <w:proofErr w:type="spellStart"/>
      <w:r w:rsidRPr="00C46B68">
        <w:rPr>
          <w:rFonts w:ascii="Arial" w:hAnsi="Arial" w:cs="Arial"/>
          <w:color w:val="000000" w:themeColor="text1"/>
        </w:rPr>
        <w:t>Åbo</w:t>
      </w:r>
      <w:proofErr w:type="spellEnd"/>
      <w:r w:rsidRPr="00C46B68">
        <w:rPr>
          <w:rFonts w:ascii="Arial" w:hAnsi="Arial" w:cs="Arial"/>
          <w:color w:val="000000" w:themeColor="text1"/>
        </w:rPr>
        <w:t xml:space="preserve"> </w:t>
      </w:r>
      <w:proofErr w:type="spellStart"/>
      <w:r w:rsidRPr="00C46B68">
        <w:rPr>
          <w:rFonts w:ascii="Arial" w:hAnsi="Arial" w:cs="Arial"/>
          <w:color w:val="000000" w:themeColor="text1"/>
        </w:rPr>
        <w:t>Akademi</w:t>
      </w:r>
      <w:proofErr w:type="spellEnd"/>
      <w:r w:rsidRPr="00C46B68">
        <w:rPr>
          <w:rFonts w:ascii="Arial" w:hAnsi="Arial" w:cs="Arial"/>
          <w:color w:val="000000" w:themeColor="text1"/>
        </w:rPr>
        <w:t xml:space="preserve"> University, Turku, Finland</w:t>
      </w:r>
    </w:p>
    <w:p w14:paraId="1198AFD3" w14:textId="77777777" w:rsidR="00E62FAB" w:rsidRPr="00C46B68" w:rsidRDefault="00E62FAB" w:rsidP="00E62FAB">
      <w:pPr>
        <w:spacing w:line="480" w:lineRule="auto"/>
        <w:jc w:val="both"/>
        <w:rPr>
          <w:rFonts w:ascii="Arial" w:hAnsi="Arial" w:cs="Arial"/>
          <w:color w:val="000000" w:themeColor="text1"/>
        </w:rPr>
      </w:pPr>
      <w:r w:rsidRPr="00C46B68">
        <w:rPr>
          <w:rFonts w:ascii="Arial" w:hAnsi="Arial" w:cs="Arial"/>
          <w:color w:val="000000" w:themeColor="text1"/>
          <w:vertAlign w:val="superscript"/>
        </w:rPr>
        <w:t>2</w:t>
      </w:r>
      <w:r w:rsidRPr="00C46B68">
        <w:rPr>
          <w:rFonts w:ascii="Arial" w:hAnsi="Arial" w:cs="Arial"/>
          <w:color w:val="212121"/>
          <w:shd w:val="clear" w:color="auto" w:fill="FFFFFF"/>
        </w:rPr>
        <w:t>The Brown Foundation Institute of Molecular Medicine, McGovern Medical School, The University of Texas Health Science Center at Houston, TX, USA.</w:t>
      </w:r>
    </w:p>
    <w:p w14:paraId="299DE594" w14:textId="77777777" w:rsidR="00E62FAB" w:rsidRPr="00C46B68" w:rsidRDefault="00E62FAB" w:rsidP="00E62FAB">
      <w:pPr>
        <w:spacing w:line="480" w:lineRule="auto"/>
        <w:jc w:val="both"/>
        <w:rPr>
          <w:rFonts w:ascii="Arial" w:hAnsi="Arial" w:cs="Arial"/>
          <w:color w:val="000000" w:themeColor="text1"/>
        </w:rPr>
      </w:pPr>
      <w:r w:rsidRPr="00C46B68">
        <w:rPr>
          <w:rFonts w:ascii="Arial" w:hAnsi="Arial" w:cs="Arial"/>
          <w:color w:val="000000" w:themeColor="text1"/>
          <w:vertAlign w:val="superscript"/>
        </w:rPr>
        <w:t>3</w:t>
      </w:r>
      <w:r w:rsidRPr="00C46B68">
        <w:rPr>
          <w:rFonts w:ascii="Arial" w:hAnsi="Arial" w:cs="Arial"/>
          <w:color w:val="000000" w:themeColor="text1"/>
        </w:rPr>
        <w:t>Medicity Research Laboratories, Faculty of Medicine, University of Turku, Turku, Finland</w:t>
      </w:r>
    </w:p>
    <w:p w14:paraId="297D33E3" w14:textId="77777777" w:rsidR="00E62FAB" w:rsidRPr="00C46B68" w:rsidRDefault="00E62FAB" w:rsidP="00E62FAB">
      <w:pPr>
        <w:spacing w:line="480" w:lineRule="auto"/>
        <w:jc w:val="both"/>
        <w:rPr>
          <w:rFonts w:ascii="Arial" w:hAnsi="Arial" w:cs="Arial"/>
          <w:color w:val="000000" w:themeColor="text1"/>
        </w:rPr>
      </w:pPr>
      <w:r w:rsidRPr="00C46B68">
        <w:rPr>
          <w:rFonts w:ascii="Arial" w:hAnsi="Arial" w:cs="Arial"/>
          <w:color w:val="000000" w:themeColor="text1"/>
          <w:vertAlign w:val="superscript"/>
        </w:rPr>
        <w:t>4</w:t>
      </w:r>
      <w:r w:rsidRPr="00C46B68">
        <w:rPr>
          <w:rFonts w:ascii="Arial" w:hAnsi="Arial" w:cs="Arial"/>
          <w:color w:val="000000" w:themeColor="text1"/>
        </w:rPr>
        <w:t>Institute of Biomedicine, University of Turku, Turku, Finland</w:t>
      </w:r>
    </w:p>
    <w:p w14:paraId="433C4C21" w14:textId="77777777" w:rsidR="00E62FAB" w:rsidRPr="00C46B68" w:rsidRDefault="00E62FAB" w:rsidP="00E62FAB">
      <w:pPr>
        <w:spacing w:line="480" w:lineRule="auto"/>
        <w:jc w:val="both"/>
        <w:rPr>
          <w:rFonts w:ascii="Arial" w:hAnsi="Arial" w:cs="Arial"/>
          <w:color w:val="000000" w:themeColor="text1"/>
        </w:rPr>
      </w:pPr>
      <w:r w:rsidRPr="00C46B68">
        <w:rPr>
          <w:rFonts w:ascii="Arial" w:hAnsi="Arial" w:cs="Arial"/>
          <w:color w:val="000000" w:themeColor="text1"/>
          <w:vertAlign w:val="superscript"/>
        </w:rPr>
        <w:t>5</w:t>
      </w:r>
      <w:r w:rsidRPr="00C46B68">
        <w:rPr>
          <w:rFonts w:ascii="Arial" w:hAnsi="Arial" w:cs="Arial"/>
          <w:color w:val="000000" w:themeColor="text1"/>
        </w:rPr>
        <w:t>University of Pittsburgh Drug Discovery Institute, Department of Computational and Systems Biology, Pittsburgh Technology Center, Pittsburgh, PA, USA</w:t>
      </w:r>
    </w:p>
    <w:p w14:paraId="7B415E75" w14:textId="77777777" w:rsidR="00E62FAB" w:rsidRPr="00C46B68" w:rsidRDefault="00E62FAB" w:rsidP="00E62FAB">
      <w:pPr>
        <w:jc w:val="both"/>
        <w:rPr>
          <w:rFonts w:ascii="Arial" w:hAnsi="Arial" w:cs="Arial"/>
          <w:color w:val="000000"/>
        </w:rPr>
      </w:pPr>
      <w:r w:rsidRPr="00C46B68">
        <w:rPr>
          <w:rFonts w:ascii="Arial" w:hAnsi="Arial" w:cs="Arial"/>
          <w:color w:val="000000"/>
          <w:vertAlign w:val="superscript"/>
        </w:rPr>
        <w:t>6</w:t>
      </w:r>
      <w:r w:rsidRPr="00C46B68">
        <w:rPr>
          <w:rFonts w:ascii="Arial" w:hAnsi="Arial" w:cs="Arial"/>
          <w:color w:val="000000"/>
        </w:rPr>
        <w:t>Department of Mathematics and Statistics, University of Turku, Turku, Finland</w:t>
      </w:r>
    </w:p>
    <w:p w14:paraId="15D1B1DB" w14:textId="77777777" w:rsidR="00E62FAB" w:rsidRPr="00C46B68" w:rsidRDefault="00E62FAB" w:rsidP="00E62FAB">
      <w:pPr>
        <w:jc w:val="both"/>
        <w:rPr>
          <w:rFonts w:ascii="Arial" w:hAnsi="Arial" w:cs="Arial"/>
        </w:rPr>
      </w:pPr>
    </w:p>
    <w:p w14:paraId="28A0E212" w14:textId="77777777" w:rsidR="00E62FAB" w:rsidRPr="00C46B68" w:rsidRDefault="00E62FAB" w:rsidP="00E62FAB">
      <w:pPr>
        <w:spacing w:line="480" w:lineRule="auto"/>
        <w:jc w:val="both"/>
        <w:rPr>
          <w:rFonts w:ascii="Arial" w:hAnsi="Arial" w:cs="Arial"/>
          <w:color w:val="000000" w:themeColor="text1"/>
        </w:rPr>
      </w:pPr>
    </w:p>
    <w:p w14:paraId="3F0D9944" w14:textId="77777777" w:rsidR="00E62FAB" w:rsidRDefault="00E62FAB" w:rsidP="00E62FAB">
      <w:pPr>
        <w:spacing w:line="480" w:lineRule="auto"/>
        <w:jc w:val="both"/>
        <w:rPr>
          <w:rFonts w:ascii="Arial" w:hAnsi="Arial" w:cs="Arial"/>
        </w:rPr>
      </w:pPr>
      <w:r w:rsidRPr="00C46B68">
        <w:rPr>
          <w:rFonts w:ascii="Arial" w:hAnsi="Arial" w:cs="Arial"/>
          <w:color w:val="000000" w:themeColor="text1"/>
          <w:vertAlign w:val="superscript"/>
        </w:rPr>
        <w:t xml:space="preserve">§ </w:t>
      </w:r>
      <w:r w:rsidRPr="00C46B68">
        <w:rPr>
          <w:rFonts w:ascii="Arial" w:hAnsi="Arial" w:cs="Arial"/>
          <w:color w:val="000000" w:themeColor="text1"/>
        </w:rPr>
        <w:t xml:space="preserve">Co-corresponding authors: </w:t>
      </w:r>
      <w:hyperlink r:id="rId8" w:history="1">
        <w:r w:rsidRPr="00C46B68">
          <w:rPr>
            <w:rStyle w:val="Hyperlink"/>
            <w:rFonts w:ascii="Arial" w:hAnsi="Arial" w:cs="Arial"/>
          </w:rPr>
          <w:t>jukwes@utu.fi</w:t>
        </w:r>
      </w:hyperlink>
      <w:r w:rsidRPr="00C46B68">
        <w:rPr>
          <w:rStyle w:val="Hyperlink"/>
          <w:rFonts w:ascii="Arial" w:hAnsi="Arial" w:cs="Arial"/>
        </w:rPr>
        <w:t xml:space="preserve">, </w:t>
      </w:r>
      <w:hyperlink r:id="rId9" w:history="1">
        <w:r w:rsidRPr="006653B8">
          <w:rPr>
            <w:rStyle w:val="Hyperlink"/>
            <w:rFonts w:ascii="Arial" w:hAnsi="Arial" w:cs="Arial"/>
          </w:rPr>
          <w:t>majid.momeny@uth.tmc.edu</w:t>
        </w:r>
      </w:hyperlink>
    </w:p>
    <w:p w14:paraId="07BD9F8C" w14:textId="77777777" w:rsidR="00E62FAB" w:rsidRPr="00C46B68" w:rsidRDefault="00E62FAB" w:rsidP="00E62FAB">
      <w:pPr>
        <w:spacing w:line="480" w:lineRule="auto"/>
        <w:jc w:val="both"/>
        <w:rPr>
          <w:rStyle w:val="Hyperlink"/>
          <w:rFonts w:ascii="Arial" w:hAnsi="Arial" w:cs="Arial"/>
        </w:rPr>
      </w:pPr>
    </w:p>
    <w:p w14:paraId="109E692C" w14:textId="77777777" w:rsidR="00E62FAB" w:rsidRPr="00C46B68" w:rsidRDefault="00E62FAB" w:rsidP="00E62FAB">
      <w:pPr>
        <w:spacing w:line="480" w:lineRule="auto"/>
        <w:jc w:val="both"/>
        <w:rPr>
          <w:rFonts w:ascii="Arial" w:hAnsi="Arial" w:cs="Arial"/>
          <w:color w:val="000000" w:themeColor="text1"/>
        </w:rPr>
      </w:pPr>
    </w:p>
    <w:p w14:paraId="28357003" w14:textId="77777777" w:rsidR="00E62FAB" w:rsidRPr="00C46B68" w:rsidRDefault="00E62FAB" w:rsidP="00E62FAB">
      <w:pPr>
        <w:spacing w:line="480" w:lineRule="auto"/>
        <w:jc w:val="both"/>
        <w:rPr>
          <w:rFonts w:ascii="Arial" w:hAnsi="Arial" w:cs="Arial"/>
          <w:color w:val="000000" w:themeColor="text1"/>
        </w:rPr>
      </w:pPr>
    </w:p>
    <w:p w14:paraId="262F8CF9" w14:textId="77777777" w:rsidR="00E62FAB" w:rsidRPr="00C46B68" w:rsidRDefault="00E62FAB" w:rsidP="00E62FAB">
      <w:pPr>
        <w:spacing w:line="480" w:lineRule="auto"/>
        <w:jc w:val="both"/>
        <w:rPr>
          <w:rFonts w:ascii="Arial" w:hAnsi="Arial"/>
          <w:b/>
        </w:rPr>
      </w:pPr>
      <w:r w:rsidRPr="00C46B68">
        <w:rPr>
          <w:rFonts w:ascii="Arial" w:hAnsi="Arial"/>
          <w:b/>
        </w:rPr>
        <w:lastRenderedPageBreak/>
        <w:t xml:space="preserve">Abstract </w:t>
      </w:r>
    </w:p>
    <w:p w14:paraId="093FE88E" w14:textId="77777777" w:rsidR="00E62FAB" w:rsidRPr="00C46B68" w:rsidRDefault="00E62FAB" w:rsidP="00E62FAB">
      <w:pPr>
        <w:spacing w:line="480" w:lineRule="auto"/>
        <w:jc w:val="both"/>
        <w:rPr>
          <w:rFonts w:ascii="Arial" w:hAnsi="Arial"/>
          <w:b/>
        </w:rPr>
      </w:pPr>
    </w:p>
    <w:p w14:paraId="73C9369F" w14:textId="77777777" w:rsidR="00E62FAB" w:rsidRDefault="00E62FAB" w:rsidP="00E62FAB">
      <w:pPr>
        <w:tabs>
          <w:tab w:val="left" w:pos="1560"/>
        </w:tabs>
        <w:spacing w:line="480" w:lineRule="auto"/>
        <w:jc w:val="both"/>
        <w:rPr>
          <w:rFonts w:ascii="Arial" w:hAnsi="Arial" w:cs="Arial"/>
        </w:rPr>
      </w:pPr>
      <w:r w:rsidRPr="00C46B68">
        <w:rPr>
          <w:rFonts w:ascii="Arial" w:hAnsi="Arial" w:cs="Arial"/>
        </w:rPr>
        <w:t xml:space="preserve">Despite clinical benefits of tyrosine kinase inhibitors (TKIs) in cancer, most tumors can reactivate proliferation under TKI therapy. Here we present transcriptional profiling of HER2+ breast cancer cells transitioning from dormant drug tolerant cells to re-proliferating cells under </w:t>
      </w:r>
      <w:r w:rsidRPr="00C46B68">
        <w:rPr>
          <w:rFonts w:ascii="Arial" w:eastAsiaTheme="minorHAnsi" w:hAnsi="Arial" w:cs="Arial"/>
          <w:color w:val="000000"/>
          <w:lang w:val="en-GB" w:eastAsia="en-US"/>
        </w:rPr>
        <w:t xml:space="preserve">continuous </w:t>
      </w:r>
      <w:r w:rsidRPr="00C46B68">
        <w:rPr>
          <w:rFonts w:ascii="Arial" w:hAnsi="Arial" w:cs="Arial"/>
        </w:rPr>
        <w:t xml:space="preserve">HER2 inhibitor (HER2i) therapy. Focusing on phosphatases, expression of dual-specificity phosphatase </w:t>
      </w:r>
      <w:r w:rsidRPr="00C46B68">
        <w:rPr>
          <w:rFonts w:ascii="Arial" w:hAnsi="Arial"/>
        </w:rPr>
        <w:t>DUSP6 was found inhibited in dormant cells, but strongly i</w:t>
      </w:r>
      <w:r w:rsidRPr="00C46B68">
        <w:rPr>
          <w:rFonts w:ascii="Arial" w:hAnsi="Arial" w:cs="Arial"/>
        </w:rPr>
        <w:t>nduced upon re-growth</w:t>
      </w:r>
      <w:r w:rsidRPr="00C46B68">
        <w:rPr>
          <w:rFonts w:ascii="Arial" w:hAnsi="Arial"/>
        </w:rPr>
        <w:t xml:space="preserve">. DUSP6 expression also selectively associated with poor patient survival in HER2+ breast cancers. </w:t>
      </w:r>
      <w:r w:rsidRPr="00C46B68">
        <w:rPr>
          <w:rFonts w:ascii="Arial" w:hAnsi="Arial" w:cs="Arial"/>
        </w:rPr>
        <w:t>DUSP6</w:t>
      </w:r>
      <w:r w:rsidRPr="00C46B68">
        <w:rPr>
          <w:rFonts w:ascii="Arial" w:hAnsi="Arial"/>
        </w:rPr>
        <w:t xml:space="preserve"> </w:t>
      </w:r>
      <w:r w:rsidRPr="00C46B68">
        <w:rPr>
          <w:rFonts w:ascii="Arial" w:hAnsi="Arial" w:cs="Arial"/>
        </w:rPr>
        <w:t>overexpression conferred apoptosis resistance,</w:t>
      </w:r>
      <w:r w:rsidRPr="00C46B68">
        <w:rPr>
          <w:rFonts w:ascii="Arial" w:hAnsi="Arial"/>
        </w:rPr>
        <w:t xml:space="preserve"> whereas its pharmacological blockade </w:t>
      </w:r>
      <w:r w:rsidRPr="00C46B68">
        <w:rPr>
          <w:rFonts w:ascii="Arial" w:hAnsi="Arial" w:cs="Arial"/>
        </w:rPr>
        <w:t xml:space="preserve">prevented therapy tolerance development under HER2i therapy. DUSP6 targeting also synergized with clinically used HER2i combination therapies. Mechanistically DUSP6 is a positive  regulator of HER3 expression, and its impact on HER2i tolerance was mediated by neuregulin-HER3 axis. </w:t>
      </w:r>
      <w:r w:rsidRPr="00C46B68">
        <w:rPr>
          <w:rFonts w:ascii="Arial" w:hAnsi="Arial" w:cs="Arial"/>
          <w:i/>
          <w:iCs/>
        </w:rPr>
        <w:t xml:space="preserve">In vivo, </w:t>
      </w:r>
      <w:r w:rsidRPr="00C46B68">
        <w:rPr>
          <w:rFonts w:ascii="Arial" w:hAnsi="Arial" w:cs="Arial"/>
          <w:iCs/>
        </w:rPr>
        <w:t xml:space="preserve">genetic targeting of </w:t>
      </w:r>
      <w:r w:rsidRPr="00C46B68">
        <w:rPr>
          <w:rFonts w:ascii="Arial" w:hAnsi="Arial" w:cs="Arial"/>
          <w:i/>
        </w:rPr>
        <w:t xml:space="preserve">DUSP6 </w:t>
      </w:r>
      <w:r w:rsidRPr="00C46B68">
        <w:rPr>
          <w:rFonts w:ascii="Arial" w:hAnsi="Arial" w:cs="Arial"/>
          <w:iCs/>
        </w:rPr>
        <w:t xml:space="preserve">reduced tumor growth in brain metastasis model, whereas its </w:t>
      </w:r>
      <w:r w:rsidRPr="00C46B68">
        <w:rPr>
          <w:rFonts w:ascii="Arial" w:hAnsi="Arial" w:cs="Arial"/>
        </w:rPr>
        <w:t>pharmacological t</w:t>
      </w:r>
      <w:r w:rsidRPr="00C46B68">
        <w:rPr>
          <w:rFonts w:ascii="Arial" w:hAnsi="Arial" w:cs="Arial"/>
          <w:iCs/>
        </w:rPr>
        <w:t xml:space="preserve">argeting induced synthetic lethal therapeutic effect in combination with HER2i. </w:t>
      </w:r>
      <w:r w:rsidRPr="00C46B68">
        <w:rPr>
          <w:rFonts w:ascii="Arial" w:hAnsi="Arial"/>
        </w:rPr>
        <w:t>Collectively this work demonstrates that</w:t>
      </w:r>
      <w:r w:rsidRPr="00C46B68">
        <w:rPr>
          <w:rFonts w:ascii="Arial" w:hAnsi="Arial" w:cs="Arial"/>
        </w:rPr>
        <w:t xml:space="preserve"> </w:t>
      </w:r>
      <w:r w:rsidRPr="00C46B68">
        <w:rPr>
          <w:rFonts w:ascii="Arial" w:hAnsi="Arial" w:cs="Arial"/>
          <w:i/>
          <w:iCs/>
        </w:rPr>
        <w:t>DUSP6</w:t>
      </w:r>
      <w:r w:rsidRPr="00C46B68">
        <w:rPr>
          <w:rFonts w:ascii="Arial" w:hAnsi="Arial" w:cs="Arial"/>
        </w:rPr>
        <w:t xml:space="preserve"> drives escape from HER2i-induced dormancy, and that DUSP6 is a druggable target to overcome HER3-driven TKI resistance. </w:t>
      </w:r>
    </w:p>
    <w:p w14:paraId="094163F5" w14:textId="2315CF3A" w:rsidR="00E62FAB" w:rsidRPr="00C46B68" w:rsidRDefault="00E62FAB" w:rsidP="00E62FAB">
      <w:pPr>
        <w:tabs>
          <w:tab w:val="left" w:pos="1560"/>
        </w:tabs>
        <w:spacing w:line="480" w:lineRule="auto"/>
        <w:jc w:val="both"/>
        <w:rPr>
          <w:rFonts w:ascii="Arial" w:hAnsi="Arial" w:cs="Arial"/>
        </w:rPr>
      </w:pPr>
      <w:r>
        <w:rPr>
          <w:rFonts w:ascii="Arial" w:hAnsi="Arial" w:cs="Arial"/>
        </w:rPr>
        <w:t>Keywords:</w:t>
      </w:r>
      <w:r w:rsidR="00160B54">
        <w:rPr>
          <w:rFonts w:ascii="Arial" w:hAnsi="Arial" w:cs="Arial"/>
        </w:rPr>
        <w:t xml:space="preserve"> Non-genetic drug tolerance</w:t>
      </w:r>
      <w:r>
        <w:rPr>
          <w:rFonts w:ascii="Arial" w:hAnsi="Arial" w:cs="Arial"/>
        </w:rPr>
        <w:t>, Lapatinib, Neratinib, BCI</w:t>
      </w:r>
      <w:r w:rsidR="00160B54">
        <w:rPr>
          <w:rFonts w:ascii="Arial" w:hAnsi="Arial" w:cs="Arial"/>
        </w:rPr>
        <w:t>,</w:t>
      </w:r>
      <w:r w:rsidR="00160B54" w:rsidRPr="00160B54">
        <w:rPr>
          <w:rFonts w:ascii="Arial" w:hAnsi="Arial" w:cs="Arial"/>
        </w:rPr>
        <w:t xml:space="preserve"> </w:t>
      </w:r>
      <w:r w:rsidR="00160B54">
        <w:rPr>
          <w:rFonts w:ascii="Arial" w:hAnsi="Arial" w:cs="Arial"/>
        </w:rPr>
        <w:t>FOXM1</w:t>
      </w:r>
    </w:p>
    <w:p w14:paraId="2CA45A96" w14:textId="77777777" w:rsidR="00E62FAB" w:rsidRPr="00C46B68" w:rsidRDefault="00E62FAB" w:rsidP="00E62FAB">
      <w:pPr>
        <w:jc w:val="both"/>
        <w:rPr>
          <w:rFonts w:ascii="Arial" w:hAnsi="Arial" w:cs="Arial"/>
        </w:rPr>
      </w:pPr>
      <w:r w:rsidRPr="00C46B68">
        <w:rPr>
          <w:rFonts w:ascii="Arial" w:hAnsi="Arial" w:cs="Arial"/>
        </w:rPr>
        <w:br w:type="page"/>
      </w:r>
    </w:p>
    <w:p w14:paraId="38340941" w14:textId="77777777" w:rsidR="00E62FAB" w:rsidRPr="00C46B68" w:rsidRDefault="00E62FAB" w:rsidP="00E62FAB">
      <w:pPr>
        <w:jc w:val="both"/>
        <w:rPr>
          <w:rFonts w:ascii="Arial" w:hAnsi="Arial" w:cs="Arial"/>
          <w:b/>
          <w:bCs/>
        </w:rPr>
      </w:pPr>
    </w:p>
    <w:p w14:paraId="3F53D782"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t>The paper explained:</w:t>
      </w:r>
    </w:p>
    <w:p w14:paraId="0E7F685A" w14:textId="77777777" w:rsidR="00E62FAB" w:rsidRPr="00C46B68" w:rsidRDefault="00E62FAB" w:rsidP="00E62FAB">
      <w:pPr>
        <w:spacing w:line="480" w:lineRule="auto"/>
        <w:jc w:val="both"/>
        <w:rPr>
          <w:rFonts w:ascii="Arial" w:hAnsi="Arial" w:cs="Arial"/>
          <w:b/>
          <w:bCs/>
        </w:rPr>
      </w:pPr>
    </w:p>
    <w:p w14:paraId="48D2FB2B"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t>Problem</w:t>
      </w:r>
    </w:p>
    <w:p w14:paraId="60FA7C7B" w14:textId="16BBAEB4" w:rsidR="00E62FAB" w:rsidRPr="00C46B68" w:rsidRDefault="00E62FAB" w:rsidP="00E62FAB">
      <w:pPr>
        <w:spacing w:line="480" w:lineRule="auto"/>
        <w:jc w:val="both"/>
        <w:rPr>
          <w:rFonts w:ascii="Arial" w:hAnsi="Arial" w:cs="Arial"/>
        </w:rPr>
      </w:pPr>
      <w:r w:rsidRPr="00C46B68">
        <w:rPr>
          <w:rFonts w:ascii="Arial" w:hAnsi="Arial" w:cs="Arial"/>
        </w:rPr>
        <w:t xml:space="preserve">The molecular mechanisms for the acquisition of resistance to HER2-targeted therapies in breast cancer </w:t>
      </w:r>
      <w:r w:rsidR="0075221E">
        <w:rPr>
          <w:rFonts w:ascii="Arial" w:hAnsi="Arial" w:cs="Arial"/>
        </w:rPr>
        <w:t>are</w:t>
      </w:r>
      <w:r w:rsidRPr="00C46B68">
        <w:rPr>
          <w:rFonts w:ascii="Arial" w:hAnsi="Arial" w:cs="Arial"/>
        </w:rPr>
        <w:t xml:space="preserve"> still elusive, especially when the drug-tolerant </w:t>
      </w:r>
      <w:proofErr w:type="spellStart"/>
      <w:r w:rsidRPr="00C46B68">
        <w:rPr>
          <w:rFonts w:ascii="Arial" w:hAnsi="Arial" w:cs="Arial"/>
        </w:rPr>
        <w:t>persister</w:t>
      </w:r>
      <w:proofErr w:type="spellEnd"/>
      <w:r w:rsidRPr="00C46B68">
        <w:rPr>
          <w:rFonts w:ascii="Arial" w:hAnsi="Arial" w:cs="Arial"/>
        </w:rPr>
        <w:t xml:space="preserve"> cells start to regrow under the treatment. </w:t>
      </w:r>
    </w:p>
    <w:p w14:paraId="04866F0D"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t>Results</w:t>
      </w:r>
    </w:p>
    <w:p w14:paraId="345EFC92"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The oncogenic phosphatase DUSP6 is increased in the drug-tolerant emerging </w:t>
      </w:r>
      <w:proofErr w:type="spellStart"/>
      <w:r w:rsidRPr="00C46B68">
        <w:rPr>
          <w:rFonts w:ascii="Arial" w:hAnsi="Arial" w:cs="Arial"/>
        </w:rPr>
        <w:t>persister</w:t>
      </w:r>
      <w:proofErr w:type="spellEnd"/>
      <w:r w:rsidRPr="00C46B68">
        <w:rPr>
          <w:rFonts w:ascii="Arial" w:hAnsi="Arial" w:cs="Arial"/>
        </w:rPr>
        <w:t xml:space="preserve"> cells and plays central roles in the acquisition of HER2i resistance. Moreover, DUSP6 blockade potentiates therapeutic sensitivity in the primary resistant models via inhibition of the HER3 signaling pathway. Inhibition of DUSP6 offers advantages over AKT blockade, including induction of apoptotic cell death, preempting ligand-induced rescue, and inhibition of HER3. Ultimately, DUSP6 inhibition reverses HER2i resistance </w:t>
      </w:r>
      <w:r w:rsidRPr="00C46B68">
        <w:rPr>
          <w:rFonts w:ascii="Arial" w:hAnsi="Arial" w:cs="Arial"/>
          <w:i/>
          <w:iCs/>
        </w:rPr>
        <w:t xml:space="preserve">in vivo </w:t>
      </w:r>
      <w:r w:rsidRPr="00C46B68">
        <w:rPr>
          <w:rFonts w:ascii="Arial" w:hAnsi="Arial" w:cs="Arial"/>
        </w:rPr>
        <w:t>and reduces the outgrowth of HER2+ cell in the brain metastasis models.</w:t>
      </w:r>
    </w:p>
    <w:p w14:paraId="3B0C4561"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t>Impact</w:t>
      </w:r>
    </w:p>
    <w:p w14:paraId="60CE79FF" w14:textId="77777777" w:rsidR="00E62FAB" w:rsidRPr="00C46B68" w:rsidRDefault="00E62FAB" w:rsidP="00E62FAB">
      <w:pPr>
        <w:spacing w:line="480" w:lineRule="auto"/>
        <w:jc w:val="both"/>
        <w:rPr>
          <w:rFonts w:ascii="Arial" w:hAnsi="Arial" w:cs="Arial"/>
        </w:rPr>
      </w:pPr>
      <w:r w:rsidRPr="00C46B68">
        <w:rPr>
          <w:rFonts w:ascii="Arial" w:hAnsi="Arial" w:cs="Arial"/>
        </w:rPr>
        <w:t>These findings have implications in the clinical management of HER2+ breast cancer and warrant development and clinical investigation of DUSP6 inhibitors in combination with HER2-directed therapies in the patients.</w:t>
      </w:r>
    </w:p>
    <w:p w14:paraId="6C2B0AB8" w14:textId="77777777" w:rsidR="00E62FAB" w:rsidRPr="00C46B68" w:rsidRDefault="00E62FAB" w:rsidP="00E62FAB">
      <w:pPr>
        <w:jc w:val="both"/>
      </w:pPr>
    </w:p>
    <w:p w14:paraId="4A4721F0" w14:textId="77777777" w:rsidR="00E62FAB" w:rsidRPr="00C46B68" w:rsidRDefault="00E62FAB" w:rsidP="00E62FAB">
      <w:pPr>
        <w:spacing w:line="480" w:lineRule="auto"/>
        <w:jc w:val="both"/>
        <w:rPr>
          <w:rFonts w:ascii="Arial" w:hAnsi="Arial" w:cs="Arial"/>
          <w:b/>
          <w:bCs/>
        </w:rPr>
      </w:pPr>
    </w:p>
    <w:p w14:paraId="25EDE003" w14:textId="77777777" w:rsidR="00E62FAB" w:rsidRPr="00C46B68" w:rsidRDefault="00E62FAB" w:rsidP="00E62FAB">
      <w:pPr>
        <w:jc w:val="both"/>
        <w:rPr>
          <w:rFonts w:ascii="Arial" w:hAnsi="Arial" w:cs="Arial"/>
          <w:b/>
          <w:bCs/>
        </w:rPr>
      </w:pPr>
      <w:r w:rsidRPr="00C46B68">
        <w:rPr>
          <w:rFonts w:ascii="Arial" w:hAnsi="Arial" w:cs="Arial"/>
          <w:b/>
          <w:bCs/>
        </w:rPr>
        <w:br w:type="page"/>
      </w:r>
    </w:p>
    <w:p w14:paraId="31B7952E"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lastRenderedPageBreak/>
        <w:t>Introduction</w:t>
      </w:r>
    </w:p>
    <w:p w14:paraId="6AE2C120" w14:textId="77777777" w:rsidR="00E62FAB" w:rsidRPr="00C46B68" w:rsidRDefault="00E62FAB" w:rsidP="00E62FAB">
      <w:pPr>
        <w:spacing w:line="480" w:lineRule="auto"/>
        <w:jc w:val="both"/>
        <w:rPr>
          <w:rFonts w:ascii="Arial" w:hAnsi="Arial" w:cs="Arial"/>
          <w:b/>
          <w:bCs/>
        </w:rPr>
      </w:pPr>
    </w:p>
    <w:p w14:paraId="1817EA67"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To develop therapeutic resistance, tumor cells undergo distinct evolutionary stages, starting with induction of dormancy and non-genetic drug tolerance, followed by epigenetic changes and finally resistance-conferring genetic mutations  </w:t>
      </w:r>
      <w:r w:rsidRPr="00C46B68">
        <w:rPr>
          <w:rFonts w:ascii="Arial" w:hAnsi="Arial" w:cs="Arial"/>
        </w:rPr>
        <w:fldChar w:fldCharType="begin">
          <w:fldData xml:space="preserve">PEVuZE5vdGU+PENpdGU+PEF1dGhvcj5IYXRhPC9BdXRob3I+PFllYXI+MjAxNjwvWWVhcj48UmVj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IYXRhPC9BdXRob3I+PFllYXI+MjAxNjwvWWVhcj48UmVj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De Conti</w:t>
      </w:r>
      <w:r w:rsidRPr="00C46B68">
        <w:rPr>
          <w:rFonts w:ascii="Arial" w:hAnsi="Arial" w:cs="Arial"/>
          <w:i/>
          <w:noProof/>
        </w:rPr>
        <w:t xml:space="preserve"> et al</w:t>
      </w:r>
      <w:r w:rsidRPr="00C46B68">
        <w:rPr>
          <w:rFonts w:ascii="Arial" w:hAnsi="Arial" w:cs="Arial"/>
          <w:noProof/>
        </w:rPr>
        <w:t>, 2021; Hata</w:t>
      </w:r>
      <w:r w:rsidRPr="00C46B68">
        <w:rPr>
          <w:rFonts w:ascii="Arial" w:hAnsi="Arial" w:cs="Arial"/>
          <w:i/>
          <w:noProof/>
        </w:rPr>
        <w:t xml:space="preserve"> et al</w:t>
      </w:r>
      <w:r w:rsidRPr="00C46B68">
        <w:rPr>
          <w:rFonts w:ascii="Arial" w:hAnsi="Arial" w:cs="Arial"/>
          <w:noProof/>
        </w:rPr>
        <w:t>, 2016; Marine</w:t>
      </w:r>
      <w:r w:rsidRPr="00C46B68">
        <w:rPr>
          <w:rFonts w:ascii="Arial" w:hAnsi="Arial" w:cs="Arial"/>
          <w:i/>
          <w:noProof/>
        </w:rPr>
        <w:t xml:space="preserve"> et al</w:t>
      </w:r>
      <w:r w:rsidRPr="00C46B68">
        <w:rPr>
          <w:rFonts w:ascii="Arial" w:hAnsi="Arial" w:cs="Arial"/>
          <w:noProof/>
        </w:rPr>
        <w:t>, 2020)</w:t>
      </w:r>
      <w:r w:rsidRPr="00C46B68">
        <w:rPr>
          <w:rFonts w:ascii="Arial" w:hAnsi="Arial" w:cs="Arial"/>
        </w:rPr>
        <w:fldChar w:fldCharType="end"/>
      </w:r>
      <w:r w:rsidRPr="00C46B68">
        <w:rPr>
          <w:rFonts w:ascii="Arial" w:hAnsi="Arial" w:cs="Arial"/>
        </w:rPr>
        <w:t xml:space="preserve">. These different phases were originally demonstrated </w:t>
      </w:r>
      <w:r w:rsidRPr="00C46B68">
        <w:rPr>
          <w:rFonts w:ascii="Arial" w:hAnsi="Arial"/>
        </w:rPr>
        <w:t xml:space="preserve">for </w:t>
      </w:r>
      <w:r w:rsidRPr="00C46B68">
        <w:rPr>
          <w:rFonts w:ascii="Arial" w:hAnsi="Arial" w:cs="Arial"/>
        </w:rPr>
        <w:t xml:space="preserve">EGFR-targeted therapies in non-small cell lung cancer (NSCLC) cells </w:t>
      </w:r>
      <w:r w:rsidRPr="00C46B68">
        <w:rPr>
          <w:rFonts w:ascii="Arial" w:hAnsi="Arial" w:cs="Arial"/>
        </w:rPr>
        <w:fldChar w:fldCharType="begin">
          <w:fldData xml:space="preserve">PEVuZE5vdGU+PENpdGU+PEF1dGhvcj5TaGFybWE8L0F1dGhvcj48WWVhcj4yMDEwPC9ZZWFyPjxS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TaGFybWE8L0F1dGhvcj48WWVhcj4yMDEwPC9ZZWFyPjxS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Sharma</w:t>
      </w:r>
      <w:r w:rsidRPr="00C46B68">
        <w:rPr>
          <w:rFonts w:ascii="Arial" w:hAnsi="Arial" w:cs="Arial"/>
          <w:i/>
          <w:noProof/>
        </w:rPr>
        <w:t xml:space="preserve"> et al</w:t>
      </w:r>
      <w:r w:rsidRPr="00C46B68">
        <w:rPr>
          <w:rFonts w:ascii="Arial" w:hAnsi="Arial" w:cs="Arial"/>
          <w:noProof/>
        </w:rPr>
        <w:t>, 2010)</w:t>
      </w:r>
      <w:r w:rsidRPr="00C46B68">
        <w:rPr>
          <w:rFonts w:ascii="Arial" w:hAnsi="Arial" w:cs="Arial"/>
        </w:rPr>
        <w:fldChar w:fldCharType="end"/>
      </w:r>
      <w:r w:rsidRPr="00C46B68">
        <w:rPr>
          <w:rFonts w:ascii="Arial" w:hAnsi="Arial" w:cs="Arial"/>
        </w:rPr>
        <w:t xml:space="preserve">, but the concept has been expanded more recently to other malignancies including HER2+ breast cancer </w:t>
      </w:r>
      <w:r w:rsidRPr="00C46B68">
        <w:rPr>
          <w:rFonts w:ascii="Arial" w:hAnsi="Arial" w:cs="Arial"/>
        </w:rPr>
        <w:fldChar w:fldCharType="begin">
          <w:fldData xml:space="preserve">PEVuZE5vdGU+PENpdGU+PEF1dGhvcj5DaGFuZzwvQXV0aG9yPjxZZWFyPjIwMjI8L1llYXI+PFJl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DaGFuZzwvQXV0aG9yPjxZZWFyPjIwMjI8L1llYXI+PFJl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Chang</w:t>
      </w:r>
      <w:r w:rsidRPr="00C46B68">
        <w:rPr>
          <w:rFonts w:ascii="Arial" w:hAnsi="Arial" w:cs="Arial"/>
          <w:i/>
          <w:noProof/>
        </w:rPr>
        <w:t xml:space="preserve"> et al</w:t>
      </w:r>
      <w:r w:rsidRPr="00C46B68">
        <w:rPr>
          <w:rFonts w:ascii="Arial" w:hAnsi="Arial" w:cs="Arial"/>
          <w:noProof/>
        </w:rPr>
        <w:t>, 2022; De Conti</w:t>
      </w:r>
      <w:r w:rsidRPr="00C46B68">
        <w:rPr>
          <w:rFonts w:ascii="Arial" w:hAnsi="Arial" w:cs="Arial"/>
          <w:i/>
          <w:noProof/>
        </w:rPr>
        <w:t xml:space="preserve"> et al.</w:t>
      </w:r>
      <w:r w:rsidRPr="00C46B68">
        <w:rPr>
          <w:rFonts w:ascii="Arial" w:hAnsi="Arial" w:cs="Arial"/>
          <w:noProof/>
        </w:rPr>
        <w:t>, 2021; Dhimolea</w:t>
      </w:r>
      <w:r w:rsidRPr="00C46B68">
        <w:rPr>
          <w:rFonts w:ascii="Arial" w:hAnsi="Arial" w:cs="Arial"/>
          <w:i/>
          <w:noProof/>
        </w:rPr>
        <w:t xml:space="preserve"> et al</w:t>
      </w:r>
      <w:r w:rsidRPr="00C46B68">
        <w:rPr>
          <w:rFonts w:ascii="Arial" w:hAnsi="Arial" w:cs="Arial"/>
          <w:noProof/>
        </w:rPr>
        <w:t>, 2021; Hata</w:t>
      </w:r>
      <w:r w:rsidRPr="00C46B68">
        <w:rPr>
          <w:rFonts w:ascii="Arial" w:hAnsi="Arial" w:cs="Arial"/>
          <w:i/>
          <w:noProof/>
        </w:rPr>
        <w:t xml:space="preserve"> et al.</w:t>
      </w:r>
      <w:r w:rsidRPr="00C46B68">
        <w:rPr>
          <w:rFonts w:ascii="Arial" w:hAnsi="Arial" w:cs="Arial"/>
          <w:noProof/>
        </w:rPr>
        <w:t>, 2016; Kurppa</w:t>
      </w:r>
      <w:r w:rsidRPr="00C46B68">
        <w:rPr>
          <w:rFonts w:ascii="Arial" w:hAnsi="Arial" w:cs="Arial"/>
          <w:i/>
          <w:noProof/>
        </w:rPr>
        <w:t xml:space="preserve"> et al</w:t>
      </w:r>
      <w:r w:rsidRPr="00C46B68">
        <w:rPr>
          <w:rFonts w:ascii="Arial" w:hAnsi="Arial" w:cs="Arial"/>
          <w:noProof/>
        </w:rPr>
        <w:t>, 2020; Sharma</w:t>
      </w:r>
      <w:r w:rsidRPr="00C46B68">
        <w:rPr>
          <w:rFonts w:ascii="Arial" w:hAnsi="Arial" w:cs="Arial"/>
          <w:i/>
          <w:noProof/>
        </w:rPr>
        <w:t xml:space="preserve"> et al.</w:t>
      </w:r>
      <w:r w:rsidRPr="00C46B68">
        <w:rPr>
          <w:rFonts w:ascii="Arial" w:hAnsi="Arial" w:cs="Arial"/>
          <w:noProof/>
        </w:rPr>
        <w:t>, 2010)</w:t>
      </w:r>
      <w:r w:rsidRPr="00C46B68">
        <w:rPr>
          <w:rFonts w:ascii="Arial" w:hAnsi="Arial" w:cs="Arial"/>
        </w:rPr>
        <w:fldChar w:fldCharType="end"/>
      </w:r>
      <w:r w:rsidRPr="00C46B68">
        <w:rPr>
          <w:rFonts w:ascii="Arial" w:hAnsi="Arial" w:cs="Arial"/>
        </w:rPr>
        <w:t xml:space="preserve">. Based on these studies, there is ample of omics data from dormant cells (also called as drug tolerant </w:t>
      </w:r>
      <w:proofErr w:type="spellStart"/>
      <w:r w:rsidRPr="00C46B68">
        <w:rPr>
          <w:rFonts w:ascii="Arial" w:hAnsi="Arial" w:cs="Arial"/>
        </w:rPr>
        <w:t>persisters</w:t>
      </w:r>
      <w:proofErr w:type="spellEnd"/>
      <w:r w:rsidRPr="00C46B68">
        <w:rPr>
          <w:rFonts w:ascii="Arial" w:hAnsi="Arial" w:cs="Arial"/>
        </w:rPr>
        <w:t xml:space="preserve">; DTPs) from different cancer types treated with variety of therapies. However, our understanding of the molecular mechanisms behind the regrowth of DTPs under continuous therapy is still rudimentary. Especially, to our knowledge there are no published studies describing transcriptional landscapes of transition from DTP to drug tolerant expanding cells (DTEP), or transition of DTEP cells to long term resistant (LR) cells upon TKI therapies. </w:t>
      </w:r>
    </w:p>
    <w:p w14:paraId="68883BF8" w14:textId="77777777" w:rsidR="00E62FAB" w:rsidRPr="00C46B68" w:rsidRDefault="00E62FAB" w:rsidP="00E62FAB">
      <w:pPr>
        <w:spacing w:line="480" w:lineRule="auto"/>
        <w:jc w:val="both"/>
        <w:rPr>
          <w:rFonts w:ascii="Arial" w:hAnsi="Arial" w:cs="Arial"/>
        </w:rPr>
      </w:pPr>
    </w:p>
    <w:p w14:paraId="4D718F08"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The human epidermal growth factor receptor 2 (HER2; encoded by </w:t>
      </w:r>
      <w:r w:rsidRPr="00C46B68">
        <w:rPr>
          <w:rFonts w:ascii="Arial" w:hAnsi="Arial" w:cs="Arial"/>
          <w:i/>
          <w:iCs/>
        </w:rPr>
        <w:t>ERBB2</w:t>
      </w:r>
      <w:r w:rsidRPr="00C46B68">
        <w:rPr>
          <w:rFonts w:ascii="Arial" w:hAnsi="Arial" w:cs="Arial"/>
        </w:rPr>
        <w:t xml:space="preserve">) is overexpressed in </w:t>
      </w:r>
      <m:oMath>
        <m:r>
          <w:rPr>
            <w:rFonts w:ascii="Cambria Math" w:hAnsi="Cambria Math" w:cs="Arial"/>
          </w:rPr>
          <m:t>∼</m:t>
        </m:r>
      </m:oMath>
      <w:r w:rsidRPr="00C46B68">
        <w:rPr>
          <w:rFonts w:ascii="Arial" w:hAnsi="Arial" w:cs="Arial"/>
        </w:rPr>
        <w:t xml:space="preserve">15-25% of human breast cancers and associates with a poor patient survival </w:t>
      </w:r>
      <w:r w:rsidRPr="00C46B68">
        <w:rPr>
          <w:rFonts w:ascii="Arial" w:hAnsi="Arial" w:cs="Arial"/>
        </w:rPr>
        <w:fldChar w:fldCharType="begin">
          <w:fldData xml:space="preserve">PEVuZE5vdGU+PENpdGU+PEF1dGhvcj5BcnRlYWdhPC9BdXRob3I+PFllYXI+MjAxNDwvWWVhcj48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BcnRlYWdhPC9BdXRob3I+PFllYXI+MjAxNDwvWWVhcj48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Arteaga &amp; Engelman, 2014; Haikala &amp; Janne, 2021)</w:t>
      </w:r>
      <w:r w:rsidRPr="00C46B68">
        <w:rPr>
          <w:rFonts w:ascii="Arial" w:hAnsi="Arial" w:cs="Arial"/>
        </w:rPr>
        <w:fldChar w:fldCharType="end"/>
      </w:r>
      <w:r w:rsidRPr="00C46B68">
        <w:rPr>
          <w:rFonts w:ascii="Arial" w:hAnsi="Arial" w:cs="Arial"/>
        </w:rPr>
        <w:t xml:space="preserve">. HER2 belongs to the ERBB family of receptor tyrosine kinase (RTK) with four members: HER1 (EGFR), HER2, HER3 and HER4. Upon ligand binding, the ERBB receptors homo-and heterodimerize and activate downstream signaling pathways including PI3K/AKT and RAS/MAPK/ERK, which regulate cell proliferation, survival and the metastatic </w:t>
      </w:r>
      <w:r w:rsidRPr="00C46B68">
        <w:rPr>
          <w:rFonts w:ascii="Arial" w:hAnsi="Arial" w:cs="Arial"/>
        </w:rPr>
        <w:lastRenderedPageBreak/>
        <w:t xml:space="preserve">dissemination </w:t>
      </w:r>
      <w:r w:rsidRPr="00C46B68">
        <w:rPr>
          <w:rFonts w:ascii="Arial" w:hAnsi="Arial" w:cs="Arial"/>
        </w:rPr>
        <w:fldChar w:fldCharType="begin">
          <w:fldData xml:space="preserve">PEVuZE5vdGU+PENpdGU+PEF1dGhvcj5BcnRlYWdhPC9BdXRob3I+PFllYXI+MjAxNDwvWWVhcj48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BcnRlYWdhPC9BdXRob3I+PFllYXI+MjAxNDwvWWVhcj48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Arteaga &amp; Engelman, 2014; Haikala &amp; Janne, 2021)</w:t>
      </w:r>
      <w:r w:rsidRPr="00C46B68">
        <w:rPr>
          <w:rFonts w:ascii="Arial" w:hAnsi="Arial" w:cs="Arial"/>
        </w:rPr>
        <w:fldChar w:fldCharType="end"/>
      </w:r>
      <w:r w:rsidRPr="00C46B68">
        <w:rPr>
          <w:rFonts w:ascii="Arial" w:hAnsi="Arial" w:cs="Arial"/>
        </w:rPr>
        <w:t xml:space="preserve">. Multiple HER2-targeted therapies, including the monoclonal antibody trastuzumab and small molecule tyrosine kinase inhibitors (TKIs) have been approved for the treatment of HER2-overexpressing (HER2+) breast cancer </w:t>
      </w:r>
      <w:r w:rsidRPr="00C46B68">
        <w:rPr>
          <w:rFonts w:ascii="Arial" w:hAnsi="Arial" w:cs="Arial"/>
        </w:rPr>
        <w:fldChar w:fldCharType="begin">
          <w:fldData xml:space="preserve">PEVuZE5vdGU+PENpdGU+PEF1dGhvcj5Hb3V0c291bGlhazwvQXV0aG9yPjxZZWFyPjIwMjA8L1ll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Hb3V0c291bGlhazwvQXV0aG9yPjxZZWFyPjIwMjA8L1ll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Goutsouliak</w:t>
      </w:r>
      <w:r w:rsidRPr="00C46B68">
        <w:rPr>
          <w:rFonts w:ascii="Arial" w:hAnsi="Arial" w:cs="Arial"/>
          <w:i/>
          <w:noProof/>
        </w:rPr>
        <w:t xml:space="preserve"> et al</w:t>
      </w:r>
      <w:r w:rsidRPr="00C46B68">
        <w:rPr>
          <w:rFonts w:ascii="Arial" w:hAnsi="Arial" w:cs="Arial"/>
          <w:noProof/>
        </w:rPr>
        <w:t>, 2020)</w:t>
      </w:r>
      <w:r w:rsidRPr="00C46B68">
        <w:rPr>
          <w:rFonts w:ascii="Arial" w:hAnsi="Arial" w:cs="Arial"/>
        </w:rPr>
        <w:fldChar w:fldCharType="end"/>
      </w:r>
      <w:r w:rsidRPr="00C46B68">
        <w:rPr>
          <w:rFonts w:ascii="Arial" w:hAnsi="Arial" w:cs="Arial"/>
        </w:rPr>
        <w:t xml:space="preserve">. Application of anti-HER2 agents in combination with chemotherapy has significantly improved the patients’ outcome. However, patients initially responsive to the HER2 inhibitors (HER2is) almost inevitably succumb to disease relapse </w:t>
      </w:r>
      <w:r w:rsidRPr="00C46B68">
        <w:rPr>
          <w:rFonts w:ascii="Arial" w:hAnsi="Arial" w:cs="Arial"/>
        </w:rPr>
        <w:fldChar w:fldCharType="begin">
          <w:fldData xml:space="preserve">PEVuZE5vdGU+PENpdGU+PEF1dGhvcj5Hb3V0c291bGlhazwvQXV0aG9yPjxZZWFyPjIwMjA8L1ll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Hb3V0c291bGlhazwvQXV0aG9yPjxZZWFyPjIwMjA8L1ll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Goutsouliak</w:t>
      </w:r>
      <w:r w:rsidRPr="00C46B68">
        <w:rPr>
          <w:rFonts w:ascii="Arial" w:hAnsi="Arial" w:cs="Arial"/>
          <w:i/>
          <w:noProof/>
        </w:rPr>
        <w:t xml:space="preserve"> et al.</w:t>
      </w:r>
      <w:r w:rsidRPr="00C46B68">
        <w:rPr>
          <w:rFonts w:ascii="Arial" w:hAnsi="Arial" w:cs="Arial"/>
          <w:noProof/>
        </w:rPr>
        <w:t>, 2020)</w:t>
      </w:r>
      <w:r w:rsidRPr="00C46B68">
        <w:rPr>
          <w:rFonts w:ascii="Arial" w:hAnsi="Arial" w:cs="Arial"/>
        </w:rPr>
        <w:fldChar w:fldCharType="end"/>
      </w:r>
      <w:r w:rsidRPr="00C46B68">
        <w:rPr>
          <w:rFonts w:ascii="Arial" w:hAnsi="Arial" w:cs="Arial"/>
        </w:rPr>
        <w:t xml:space="preserve">. Moreover, HER2+ breast tumors have an inherent tendency to develop brain metastasis, a significant clinical challenge for the treatment of these patients </w:t>
      </w:r>
      <w:r w:rsidRPr="00C46B68">
        <w:rPr>
          <w:rFonts w:ascii="Arial" w:hAnsi="Arial" w:cs="Arial"/>
        </w:rPr>
        <w:fldChar w:fldCharType="begin"/>
      </w:r>
      <w:r w:rsidRPr="00C46B68">
        <w:rPr>
          <w:rFonts w:ascii="Arial" w:hAnsi="Arial" w:cs="Arial"/>
        </w:rPr>
        <w:instrText xml:space="preserve"> ADDIN EN.CITE &lt;EndNote&gt;&lt;Cite&gt;&lt;Author&gt;Fecci&lt;/Author&gt;&lt;Year&gt;2019&lt;/Year&gt;&lt;RecNum&gt;72&lt;/RecNum&gt;&lt;DisplayText&gt;(Fecci&lt;style face="italic"&gt; et al&lt;/style&gt;, 2019)&lt;/DisplayText&gt;&lt;record&gt;&lt;rec-number&gt;72&lt;/rec-number&gt;&lt;foreign-keys&gt;&lt;key app="EN" db-id="9swr9sasf5war0e0ts6x90d4paetwwwfez00" timestamp="1596462417"&gt;72&lt;/key&gt;&lt;/foreign-keys&gt;&lt;ref-type name="Journal Article"&gt;17&lt;/ref-type&gt;&lt;contributors&gt;&lt;authors&gt;&lt;author&gt;Fecci, P. E.&lt;/author&gt;&lt;author&gt;Champion, C. D.&lt;/author&gt;&lt;author&gt;Hoj, J.&lt;/author&gt;&lt;author&gt;McKernan, C. M.&lt;/author&gt;&lt;author&gt;Goodwin, C. R.&lt;/author&gt;&lt;author&gt;Kirkpatrick, J. P.&lt;/author&gt;&lt;author&gt;Anders, C. K.&lt;/author&gt;&lt;author&gt;Pendergast, A. M.&lt;/author&gt;&lt;author&gt;Sampson, J. H.&lt;/author&gt;&lt;/authors&gt;&lt;/contributors&gt;&lt;auth-address&gt;Department of Neurosurgery, Duke University Medical Center, Durham, North Carolina.&amp;#xD;Duke Center for Brain and Spinal Metastases, Duke University Medical Center, Durham, North Carolina.&amp;#xD;Department of Pharmacology and Cancer Biology, Duke University School of Medicine, Durham, North Carolina.&amp;#xD;Department of Radiation Oncology, Duke University Medical Center, Durham, North Carolina.&amp;#xD;Duke Cancer Institute, Division of Medical Oncology, Duke University Medical Center, Durham, North Carolina.&amp;#xD;Department of Neurosurgery, Duke University Medical Center, Durham, North Carolina. john.sampson@duke.edu.&lt;/auth-address&gt;&lt;titles&gt;&lt;title&gt;The Evolving Modern Management of Brain Metastasis&lt;/title&gt;&lt;secondary-title&gt;Clin Cancer Res&lt;/secondary-title&gt;&lt;/titles&gt;&lt;periodical&gt;&lt;full-title&gt;Clin Cancer Res&lt;/full-title&gt;&lt;/periodical&gt;&lt;pages&gt;6570-6580&lt;/pages&gt;&lt;volume&gt;25&lt;/volume&gt;&lt;number&gt;22&lt;/number&gt;&lt;edition&gt;2019/06/20&lt;/edition&gt;&lt;dates&gt;&lt;year&gt;2019&lt;/year&gt;&lt;pub-dates&gt;&lt;date&gt;Nov 15&lt;/date&gt;&lt;/pub-dates&gt;&lt;/dates&gt;&lt;isbn&gt;1078-0432 (Print)&amp;#xD;1078-0432 (Linking)&lt;/isbn&gt;&lt;accession-num&gt;31213459&lt;/accession-num&gt;&lt;urls&gt;&lt;related-urls&gt;&lt;url&gt;https://www.ncbi.nlm.nih.gov/pubmed/31213459&lt;/url&gt;&lt;/related-urls&gt;&lt;/urls&gt;&lt;electronic-resource-num&gt;10.1158/1078-0432.CCR-18-1624&lt;/electronic-resource-num&gt;&lt;/record&gt;&lt;/Cite&gt;&lt;/EndNote&gt;</w:instrText>
      </w:r>
      <w:r w:rsidRPr="00C46B68">
        <w:rPr>
          <w:rFonts w:ascii="Arial" w:hAnsi="Arial" w:cs="Arial"/>
        </w:rPr>
        <w:fldChar w:fldCharType="separate"/>
      </w:r>
      <w:r w:rsidRPr="00C46B68">
        <w:rPr>
          <w:rFonts w:ascii="Arial" w:hAnsi="Arial" w:cs="Arial"/>
          <w:noProof/>
        </w:rPr>
        <w:t>(Fecci</w:t>
      </w:r>
      <w:r w:rsidRPr="00C46B68">
        <w:rPr>
          <w:rFonts w:ascii="Arial" w:hAnsi="Arial" w:cs="Arial"/>
          <w:i/>
          <w:noProof/>
        </w:rPr>
        <w:t xml:space="preserve"> et al</w:t>
      </w:r>
      <w:r w:rsidRPr="00C46B68">
        <w:rPr>
          <w:rFonts w:ascii="Arial" w:hAnsi="Arial" w:cs="Arial"/>
          <w:noProof/>
        </w:rPr>
        <w:t>, 2019)</w:t>
      </w:r>
      <w:r w:rsidRPr="00C46B68">
        <w:rPr>
          <w:rFonts w:ascii="Arial" w:hAnsi="Arial" w:cs="Arial"/>
        </w:rPr>
        <w:fldChar w:fldCharType="end"/>
      </w:r>
      <w:r w:rsidRPr="00C46B68">
        <w:rPr>
          <w:rFonts w:ascii="Arial" w:hAnsi="Arial" w:cs="Arial"/>
        </w:rPr>
        <w:t xml:space="preserve">. Therefore, there is a pressing need for novel and more efficacious therapeutic strategies to overcome resistance to HER2is. </w:t>
      </w:r>
    </w:p>
    <w:p w14:paraId="1888FC00" w14:textId="77777777" w:rsidR="00E62FAB" w:rsidRPr="00C46B68" w:rsidRDefault="00E62FAB" w:rsidP="00E62FAB">
      <w:pPr>
        <w:spacing w:line="480" w:lineRule="auto"/>
        <w:jc w:val="both"/>
        <w:rPr>
          <w:rFonts w:ascii="Arial" w:hAnsi="Arial" w:cs="Arial"/>
        </w:rPr>
      </w:pPr>
    </w:p>
    <w:p w14:paraId="5A385A86"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HER3 is an obligate heterodimerization partner for HER2 and plays essential roles in HER2-driven tumorigenesis, and resistance to HER2is </w:t>
      </w:r>
      <w:r w:rsidRPr="00C46B68">
        <w:rPr>
          <w:rFonts w:ascii="Arial" w:hAnsi="Arial" w:cs="Arial"/>
        </w:rPr>
        <w:fldChar w:fldCharType="begin">
          <w:fldData xml:space="preserve">PEVuZE5vdGU+PENpdGU+PEF1dGhvcj5IYWlrYWxhPC9BdXRob3I+PFllYXI+MjAyMTwvWWVhcj48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IYWlrYWxhPC9BdXRob3I+PFllYXI+MjAyMTwvWWVhcj48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Haikala &amp; Janne, 2021; Wilson</w:t>
      </w:r>
      <w:r w:rsidRPr="00C46B68">
        <w:rPr>
          <w:rFonts w:ascii="Arial" w:hAnsi="Arial" w:cs="Arial"/>
          <w:i/>
          <w:noProof/>
        </w:rPr>
        <w:t xml:space="preserve"> et al</w:t>
      </w:r>
      <w:r w:rsidRPr="00C46B68">
        <w:rPr>
          <w:rFonts w:ascii="Arial" w:hAnsi="Arial" w:cs="Arial"/>
          <w:noProof/>
        </w:rPr>
        <w:t>, 2012)</w:t>
      </w:r>
      <w:r w:rsidRPr="00C46B68">
        <w:rPr>
          <w:rFonts w:ascii="Arial" w:hAnsi="Arial" w:cs="Arial"/>
        </w:rPr>
        <w:fldChar w:fldCharType="end"/>
      </w:r>
      <w:r w:rsidRPr="00C46B68">
        <w:rPr>
          <w:rFonts w:ascii="Arial" w:hAnsi="Arial" w:cs="Arial"/>
        </w:rPr>
        <w:t xml:space="preserve">. Consistent with the effects of HER3 overexpression, the HER3 ligand neuregulin (NRG, </w:t>
      </w:r>
      <w:proofErr w:type="spellStart"/>
      <w:r w:rsidRPr="00C46B68">
        <w:rPr>
          <w:rFonts w:ascii="Arial" w:hAnsi="Arial" w:cs="Arial"/>
        </w:rPr>
        <w:t>a.k.a</w:t>
      </w:r>
      <w:proofErr w:type="spellEnd"/>
      <w:r w:rsidRPr="00C46B68">
        <w:rPr>
          <w:rFonts w:ascii="Arial" w:hAnsi="Arial" w:cs="Arial"/>
        </w:rPr>
        <w:t xml:space="preserve"> </w:t>
      </w:r>
      <w:proofErr w:type="spellStart"/>
      <w:r w:rsidRPr="00C46B68">
        <w:rPr>
          <w:rFonts w:ascii="Arial" w:hAnsi="Arial" w:cs="Arial"/>
        </w:rPr>
        <w:t>Heregulin</w:t>
      </w:r>
      <w:proofErr w:type="spellEnd"/>
      <w:r w:rsidRPr="00C46B68">
        <w:rPr>
          <w:rFonts w:ascii="Arial" w:hAnsi="Arial" w:cs="Arial"/>
        </w:rPr>
        <w:t xml:space="preserve">; HRG) promotes trastuzumab resistance in HER2+ breast cancer cells </w:t>
      </w:r>
      <w:r w:rsidRPr="00C46B68">
        <w:rPr>
          <w:rFonts w:ascii="Arial" w:hAnsi="Arial" w:cs="Arial"/>
        </w:rPr>
        <w:fldChar w:fldCharType="begin"/>
      </w:r>
      <w:r w:rsidRPr="00C46B68">
        <w:rPr>
          <w:rFonts w:ascii="Arial" w:hAnsi="Arial" w:cs="Arial"/>
        </w:rPr>
        <w:instrText xml:space="preserve"> ADDIN EN.CITE &lt;EndNote&gt;&lt;Cite&gt;&lt;Author&gt;Haikala&lt;/Author&gt;&lt;Year&gt;2021&lt;/Year&gt;&lt;RecNum&gt;64&lt;/RecNum&gt;&lt;DisplayText&gt;(Haikala &amp;amp; Janne, 2021)&lt;/DisplayText&gt;&lt;record&gt;&lt;rec-number&gt;64&lt;/rec-number&gt;&lt;foreign-keys&gt;&lt;key app="EN" db-id="9swr9sasf5war0e0ts6x90d4paetwwwfez00" timestamp="1621009802"&gt;64&lt;/key&gt;&lt;/foreign-keys&gt;&lt;ref-type name="Journal Article"&gt;17&lt;/ref-type&gt;&lt;contributors&gt;&lt;authors&gt;&lt;author&gt;Haikala, H. M.&lt;/author&gt;&lt;author&gt;Janne, P. A.&lt;/author&gt;&lt;/authors&gt;&lt;/contributors&gt;&lt;auth-address&gt;Lowe Center for Thoracic Oncology, Department of Medical Oncology, Dana-Farber Cancer Institute, Boston, Massachusetts.&amp;#xD;Harvard Medical School, Boston, Massachusetts.&amp;#xD;Lowe Center for Thoracic Oncology, Department of Medical Oncology, Dana-Farber Cancer Institute, Boston, Massachusetts. Pasi_Janne@dfci.harvard.edu.&lt;/auth-address&gt;&lt;titles&gt;&lt;title&gt;Thirty Years of HER3: From Basic Biology to Therapeutic Interventions&lt;/title&gt;&lt;secondary-title&gt;Clin Cancer Res&lt;/secondary-title&gt;&lt;/titles&gt;&lt;periodical&gt;&lt;full-title&gt;Clin Cancer Res&lt;/full-title&gt;&lt;/periodical&gt;&lt;edition&gt;2021/02/21&lt;/edition&gt;&lt;dates&gt;&lt;year&gt;2021&lt;/year&gt;&lt;pub-dates&gt;&lt;date&gt;Feb 19&lt;/date&gt;&lt;/pub-dates&gt;&lt;/dates&gt;&lt;isbn&gt;1557-3265 (Electronic)&amp;#xD;1078-0432 (Linking)&lt;/isbn&gt;&lt;accession-num&gt;33608318&lt;/accession-num&gt;&lt;urls&gt;&lt;related-urls&gt;&lt;url&gt;https://www.ncbi.nlm.nih.gov/pubmed/33608318&lt;/url&gt;&lt;/related-urls&gt;&lt;/urls&gt;&lt;electronic-resource-num&gt;10.1158/1078-0432.CCR-20-4465&lt;/electronic-resource-num&gt;&lt;/record&gt;&lt;/Cite&gt;&lt;/EndNote&gt;</w:instrText>
      </w:r>
      <w:r w:rsidRPr="00C46B68">
        <w:rPr>
          <w:rFonts w:ascii="Arial" w:hAnsi="Arial" w:cs="Arial"/>
        </w:rPr>
        <w:fldChar w:fldCharType="separate"/>
      </w:r>
      <w:r w:rsidRPr="00C46B68">
        <w:rPr>
          <w:rFonts w:ascii="Arial" w:hAnsi="Arial" w:cs="Arial"/>
          <w:noProof/>
        </w:rPr>
        <w:t>(Haikala &amp; Janne, 2021)</w:t>
      </w:r>
      <w:r w:rsidRPr="00C46B68">
        <w:rPr>
          <w:rFonts w:ascii="Arial" w:hAnsi="Arial" w:cs="Arial"/>
        </w:rPr>
        <w:fldChar w:fldCharType="end"/>
      </w:r>
      <w:r w:rsidRPr="00C46B68">
        <w:rPr>
          <w:rFonts w:ascii="Arial" w:hAnsi="Arial" w:cs="Arial"/>
        </w:rPr>
        <w:t xml:space="preserve">. Importantly, the NRG-HER3 axis also promotes resistance to a wide range of TKIs and chemotherapies </w:t>
      </w:r>
      <w:r w:rsidRPr="00C46B68">
        <w:rPr>
          <w:rFonts w:ascii="Arial" w:hAnsi="Arial" w:cs="Arial"/>
        </w:rPr>
        <w:fldChar w:fldCharType="begin">
          <w:fldData xml:space="preserve">PEVuZE5vdGU+PENpdGU+PEF1dGhvcj5IYWlrYWxhPC9BdXRob3I+PFllYXI+MjAyMTwvWWVhcj48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IYWlrYWxhPC9BdXRob3I+PFllYXI+MjAyMTwvWWVhcj48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Erjala</w:t>
      </w:r>
      <w:r w:rsidRPr="00C46B68">
        <w:rPr>
          <w:rFonts w:ascii="Arial" w:hAnsi="Arial" w:cs="Arial"/>
          <w:i/>
          <w:noProof/>
        </w:rPr>
        <w:t xml:space="preserve"> et al</w:t>
      </w:r>
      <w:r w:rsidRPr="00C46B68">
        <w:rPr>
          <w:rFonts w:ascii="Arial" w:hAnsi="Arial" w:cs="Arial"/>
          <w:noProof/>
        </w:rPr>
        <w:t>, 2006; Haikala &amp; Janne, 2021; Knuefermann</w:t>
      </w:r>
      <w:r w:rsidRPr="00C46B68">
        <w:rPr>
          <w:rFonts w:ascii="Arial" w:hAnsi="Arial" w:cs="Arial"/>
          <w:i/>
          <w:noProof/>
        </w:rPr>
        <w:t xml:space="preserve"> et al</w:t>
      </w:r>
      <w:r w:rsidRPr="00C46B68">
        <w:rPr>
          <w:rFonts w:ascii="Arial" w:hAnsi="Arial" w:cs="Arial"/>
          <w:noProof/>
        </w:rPr>
        <w:t>, 2003; Recondo</w:t>
      </w:r>
      <w:r w:rsidRPr="00C46B68">
        <w:rPr>
          <w:rFonts w:ascii="Arial" w:hAnsi="Arial" w:cs="Arial"/>
          <w:i/>
          <w:noProof/>
        </w:rPr>
        <w:t xml:space="preserve"> et al</w:t>
      </w:r>
      <w:r w:rsidRPr="00C46B68">
        <w:rPr>
          <w:rFonts w:ascii="Arial" w:hAnsi="Arial" w:cs="Arial"/>
          <w:noProof/>
        </w:rPr>
        <w:t>, 2020; Wilson</w:t>
      </w:r>
      <w:r w:rsidRPr="00C46B68">
        <w:rPr>
          <w:rFonts w:ascii="Arial" w:hAnsi="Arial" w:cs="Arial"/>
          <w:i/>
          <w:noProof/>
        </w:rPr>
        <w:t xml:space="preserve"> et al.</w:t>
      </w:r>
      <w:r w:rsidRPr="00C46B68">
        <w:rPr>
          <w:rFonts w:ascii="Arial" w:hAnsi="Arial" w:cs="Arial"/>
          <w:noProof/>
        </w:rPr>
        <w:t>, 2012; Yonesaka</w:t>
      </w:r>
      <w:r w:rsidRPr="00C46B68">
        <w:rPr>
          <w:rFonts w:ascii="Arial" w:hAnsi="Arial" w:cs="Arial"/>
          <w:i/>
          <w:noProof/>
        </w:rPr>
        <w:t xml:space="preserve"> et al</w:t>
      </w:r>
      <w:r w:rsidRPr="00C46B68">
        <w:rPr>
          <w:rFonts w:ascii="Arial" w:hAnsi="Arial" w:cs="Arial"/>
          <w:noProof/>
        </w:rPr>
        <w:t>, 2011)</w:t>
      </w:r>
      <w:r w:rsidRPr="00C46B68">
        <w:rPr>
          <w:rFonts w:ascii="Arial" w:hAnsi="Arial" w:cs="Arial"/>
        </w:rPr>
        <w:fldChar w:fldCharType="end"/>
      </w:r>
      <w:r w:rsidRPr="00C46B68">
        <w:rPr>
          <w:rFonts w:ascii="Arial" w:hAnsi="Arial" w:cs="Arial"/>
        </w:rPr>
        <w:t>. Despite the importance of HER3 in cancer progression and therapy resistance, development of HER3 small molecule inhibitors has been challenging due to its impaired kinase activity</w:t>
      </w:r>
      <w:r w:rsidRPr="00C46B68">
        <w:t xml:space="preserve"> </w:t>
      </w:r>
      <w:r w:rsidRPr="00C46B68">
        <w:rPr>
          <w:rFonts w:ascii="Arial" w:hAnsi="Arial" w:cs="Arial"/>
        </w:rPr>
        <w:fldChar w:fldCharType="begin">
          <w:fldData xml:space="preserve">PEVuZE5vdGU+PENpdGU+PEF1dGhvcj5IYWlrYWxhPC9BdXRob3I+PFllYXI+MjAyMTwvWWVhcj48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=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IYWlrYWxhPC9BdXRob3I+PFllYXI+MjAyMTwvWWVhcj48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=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Haikala &amp; Janne, 2021; Xie</w:t>
      </w:r>
      <w:r w:rsidRPr="00C46B68">
        <w:rPr>
          <w:rFonts w:ascii="Arial" w:hAnsi="Arial" w:cs="Arial"/>
          <w:i/>
          <w:noProof/>
        </w:rPr>
        <w:t xml:space="preserve"> et al</w:t>
      </w:r>
      <w:r w:rsidRPr="00C46B68">
        <w:rPr>
          <w:rFonts w:ascii="Arial" w:hAnsi="Arial" w:cs="Arial"/>
          <w:noProof/>
        </w:rPr>
        <w:t>, 2014)</w:t>
      </w:r>
      <w:r w:rsidRPr="00C46B68">
        <w:rPr>
          <w:rFonts w:ascii="Arial" w:hAnsi="Arial" w:cs="Arial"/>
        </w:rPr>
        <w:fldChar w:fldCharType="end"/>
      </w:r>
      <w:r w:rsidRPr="00C46B68">
        <w:rPr>
          <w:rFonts w:ascii="Arial" w:hAnsi="Arial" w:cs="Arial"/>
        </w:rPr>
        <w:t xml:space="preserve">. Moreover, the clinical activity of HER3 monoclonal antibodies either as monotherapies or in combination with chemo- and targeted therapies have been marginal </w:t>
      </w:r>
      <w:r w:rsidRPr="00C46B68">
        <w:rPr>
          <w:rFonts w:ascii="Arial" w:hAnsi="Arial" w:cs="Arial"/>
        </w:rPr>
        <w:fldChar w:fldCharType="begin">
          <w:fldData xml:space="preserve">PEVuZE5vdGU+PENpdGU+PEF1dGhvcj5IYWlrYWxhPC9BdXRob3I+PFllYXI+MjAyMTwvWWVhcj48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IYWlrYWxhPC9BdXRob3I+PFllYXI+MjAyMTwvWWVhcj48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Cleary</w:t>
      </w:r>
      <w:r w:rsidRPr="00C46B68">
        <w:rPr>
          <w:rFonts w:ascii="Arial" w:hAnsi="Arial" w:cs="Arial"/>
          <w:i/>
          <w:noProof/>
        </w:rPr>
        <w:t xml:space="preserve"> et al</w:t>
      </w:r>
      <w:r w:rsidRPr="00C46B68">
        <w:rPr>
          <w:rFonts w:ascii="Arial" w:hAnsi="Arial" w:cs="Arial"/>
          <w:noProof/>
        </w:rPr>
        <w:t>, 2017; Haikala &amp; Janne, 2021; Schneeweiss</w:t>
      </w:r>
      <w:r w:rsidRPr="00C46B68">
        <w:rPr>
          <w:rFonts w:ascii="Arial" w:hAnsi="Arial" w:cs="Arial"/>
          <w:i/>
          <w:noProof/>
        </w:rPr>
        <w:t xml:space="preserve"> et al</w:t>
      </w:r>
      <w:r w:rsidRPr="00C46B68">
        <w:rPr>
          <w:rFonts w:ascii="Arial" w:hAnsi="Arial" w:cs="Arial"/>
          <w:noProof/>
        </w:rPr>
        <w:t>, 2018)</w:t>
      </w:r>
      <w:r w:rsidRPr="00C46B68">
        <w:rPr>
          <w:rFonts w:ascii="Arial" w:hAnsi="Arial" w:cs="Arial"/>
        </w:rPr>
        <w:fldChar w:fldCharType="end"/>
      </w:r>
      <w:r w:rsidRPr="00C46B68">
        <w:rPr>
          <w:rFonts w:ascii="Arial" w:hAnsi="Arial" w:cs="Arial"/>
        </w:rPr>
        <w:t xml:space="preserve">. To this </w:t>
      </w:r>
      <w:r w:rsidRPr="00C46B68">
        <w:rPr>
          <w:rFonts w:ascii="Arial" w:hAnsi="Arial" w:cs="Arial"/>
        </w:rPr>
        <w:lastRenderedPageBreak/>
        <w:t xml:space="preserve">end, there is a pressing need to identify novel strategies to inhibit HER3 activity and/or expression for the treatment of HER3-dependent human malignancies </w:t>
      </w:r>
      <w:r w:rsidRPr="00C46B68">
        <w:rPr>
          <w:rFonts w:ascii="Arial" w:hAnsi="Arial" w:cs="Arial"/>
        </w:rPr>
        <w:fldChar w:fldCharType="begin">
          <w:fldData xml:space="preserve">PEVuZE5vdGU+PENpdGU+PEF1dGhvcj5HYWJvcml0PC9BdXRob3I+PFllYXI+MjAxNTwvWWVhcj48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HYWJvcml0PC9BdXRob3I+PFllYXI+MjAxNTwvWWVhcj48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Gaborit</w:t>
      </w:r>
      <w:r w:rsidRPr="00C46B68">
        <w:rPr>
          <w:rFonts w:ascii="Arial" w:hAnsi="Arial" w:cs="Arial"/>
          <w:i/>
          <w:noProof/>
        </w:rPr>
        <w:t xml:space="preserve"> et al</w:t>
      </w:r>
      <w:r w:rsidRPr="00C46B68">
        <w:rPr>
          <w:rFonts w:ascii="Arial" w:hAnsi="Arial" w:cs="Arial"/>
          <w:noProof/>
        </w:rPr>
        <w:t>, 2015; Haikala &amp; Janne, 2021; Xie</w:t>
      </w:r>
      <w:r w:rsidRPr="00C46B68">
        <w:rPr>
          <w:rFonts w:ascii="Arial" w:hAnsi="Arial" w:cs="Arial"/>
          <w:i/>
          <w:noProof/>
        </w:rPr>
        <w:t xml:space="preserve"> et al.</w:t>
      </w:r>
      <w:r w:rsidRPr="00C46B68">
        <w:rPr>
          <w:rFonts w:ascii="Arial" w:hAnsi="Arial" w:cs="Arial"/>
          <w:noProof/>
        </w:rPr>
        <w:t>, 2014)</w:t>
      </w:r>
      <w:r w:rsidRPr="00C46B68">
        <w:rPr>
          <w:rFonts w:ascii="Arial" w:hAnsi="Arial" w:cs="Arial"/>
        </w:rPr>
        <w:fldChar w:fldCharType="end"/>
      </w:r>
      <w:r w:rsidRPr="00C46B68">
        <w:rPr>
          <w:rFonts w:ascii="Arial" w:hAnsi="Arial" w:cs="Arial"/>
        </w:rPr>
        <w:t xml:space="preserve">. </w:t>
      </w:r>
    </w:p>
    <w:p w14:paraId="3EF5AE4E" w14:textId="77777777" w:rsidR="00E62FAB" w:rsidRPr="00C46B68" w:rsidRDefault="00E62FAB" w:rsidP="00E62FAB">
      <w:pPr>
        <w:spacing w:line="480" w:lineRule="auto"/>
        <w:jc w:val="both"/>
        <w:rPr>
          <w:rFonts w:ascii="Arial" w:hAnsi="Arial" w:cs="Arial"/>
        </w:rPr>
      </w:pPr>
    </w:p>
    <w:p w14:paraId="722CC831" w14:textId="77777777" w:rsidR="00E62FAB" w:rsidRPr="00C46B68" w:rsidRDefault="00E62FAB" w:rsidP="00E62FAB">
      <w:pPr>
        <w:pStyle w:val="Heading3"/>
        <w:spacing w:line="480" w:lineRule="auto"/>
        <w:jc w:val="both"/>
        <w:rPr>
          <w:rFonts w:ascii="Arial" w:hAnsi="Arial" w:cs="Arial"/>
          <w:b w:val="0"/>
          <w:bCs w:val="0"/>
          <w:sz w:val="24"/>
          <w:szCs w:val="24"/>
        </w:rPr>
      </w:pPr>
      <w:r w:rsidRPr="00C46B68">
        <w:rPr>
          <w:rFonts w:ascii="Arial" w:hAnsi="Arial" w:cs="Arial"/>
          <w:b w:val="0"/>
          <w:bCs w:val="0"/>
          <w:sz w:val="24"/>
          <w:szCs w:val="24"/>
        </w:rPr>
        <w:t xml:space="preserve">There is emerging evidence that phosphatases are novel and “druggable” targets in oncology </w:t>
      </w:r>
      <w:r w:rsidRPr="00C46B68">
        <w:rPr>
          <w:rFonts w:ascii="Arial" w:hAnsi="Arial" w:cs="Arial"/>
          <w:b w:val="0"/>
          <w:bCs w:val="0"/>
          <w:sz w:val="24"/>
          <w:szCs w:val="24"/>
        </w:rPr>
        <w:fldChar w:fldCharType="begin">
          <w:fldData xml:space="preserve">PEVuZE5vdGU+PENpdGU+PEF1dGhvcj5WYWlub25lbjwvQXV0aG9yPjxZZWFyPjIwMjE8L1llYXI+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</w:fldData>
        </w:fldChar>
      </w:r>
      <w:r w:rsidRPr="00C46B68">
        <w:rPr>
          <w:rFonts w:ascii="Arial" w:hAnsi="Arial" w:cs="Arial"/>
          <w:b w:val="0"/>
          <w:bCs w:val="0"/>
          <w:sz w:val="24"/>
          <w:szCs w:val="24"/>
        </w:rPr>
        <w:instrText xml:space="preserve"> ADDIN EN.CITE </w:instrText>
      </w:r>
      <w:r w:rsidRPr="00C46B68">
        <w:rPr>
          <w:rFonts w:ascii="Arial" w:hAnsi="Arial" w:cs="Arial"/>
          <w:b w:val="0"/>
          <w:bCs w:val="0"/>
          <w:sz w:val="24"/>
          <w:szCs w:val="24"/>
        </w:rPr>
        <w:fldChar w:fldCharType="begin">
          <w:fldData xml:space="preserve">PEVuZE5vdGU+PENpdGU+PEF1dGhvcj5WYWlub25lbjwvQXV0aG9yPjxZZWFyPjIwMjE8L1llYXI+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</w:fldData>
        </w:fldChar>
      </w:r>
      <w:r w:rsidRPr="00C46B68">
        <w:rPr>
          <w:rFonts w:ascii="Arial" w:hAnsi="Arial" w:cs="Arial"/>
          <w:b w:val="0"/>
          <w:bCs w:val="0"/>
          <w:sz w:val="24"/>
          <w:szCs w:val="24"/>
        </w:rPr>
        <w:instrText xml:space="preserve"> ADDIN EN.CITE.DATA </w:instrText>
      </w:r>
      <w:r w:rsidRPr="00C46B68">
        <w:rPr>
          <w:rFonts w:ascii="Arial" w:hAnsi="Arial" w:cs="Arial"/>
          <w:b w:val="0"/>
          <w:bCs w:val="0"/>
          <w:sz w:val="24"/>
          <w:szCs w:val="24"/>
        </w:rPr>
      </w:r>
      <w:r w:rsidRPr="00C46B68">
        <w:rPr>
          <w:rFonts w:ascii="Arial" w:hAnsi="Arial" w:cs="Arial"/>
          <w:b w:val="0"/>
          <w:bCs w:val="0"/>
          <w:sz w:val="24"/>
          <w:szCs w:val="24"/>
        </w:rPr>
        <w:fldChar w:fldCharType="end"/>
      </w:r>
      <w:r w:rsidRPr="00C46B68">
        <w:rPr>
          <w:rFonts w:ascii="Arial" w:hAnsi="Arial" w:cs="Arial"/>
          <w:b w:val="0"/>
          <w:bCs w:val="0"/>
          <w:sz w:val="24"/>
          <w:szCs w:val="24"/>
        </w:rPr>
      </w:r>
      <w:r w:rsidRPr="00C46B68">
        <w:rPr>
          <w:rFonts w:ascii="Arial" w:hAnsi="Arial" w:cs="Arial"/>
          <w:b w:val="0"/>
          <w:bCs w:val="0"/>
          <w:sz w:val="24"/>
          <w:szCs w:val="24"/>
        </w:rPr>
        <w:fldChar w:fldCharType="separate"/>
      </w:r>
      <w:r w:rsidRPr="00C46B68">
        <w:rPr>
          <w:rFonts w:ascii="Arial" w:hAnsi="Arial" w:cs="Arial"/>
          <w:b w:val="0"/>
          <w:bCs w:val="0"/>
          <w:noProof/>
          <w:sz w:val="24"/>
          <w:szCs w:val="24"/>
        </w:rPr>
        <w:t>(Lazo</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18; Vainonen</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21)</w:t>
      </w:r>
      <w:r w:rsidRPr="00C46B68">
        <w:rPr>
          <w:rFonts w:ascii="Arial" w:hAnsi="Arial" w:cs="Arial"/>
          <w:b w:val="0"/>
          <w:bCs w:val="0"/>
          <w:sz w:val="24"/>
          <w:szCs w:val="24"/>
        </w:rPr>
        <w:fldChar w:fldCharType="end"/>
      </w:r>
      <w:r w:rsidRPr="00C46B68">
        <w:rPr>
          <w:rFonts w:ascii="Arial" w:hAnsi="Arial" w:cs="Arial"/>
          <w:b w:val="0"/>
          <w:bCs w:val="0"/>
          <w:sz w:val="24"/>
          <w:szCs w:val="24"/>
        </w:rPr>
        <w:t xml:space="preserve">. Inhibition of oncogenic phosphatases, or re-activation of tumor suppressor phosphatases, by small molecule therapies halt tumor growth, retard malignant progression, and enhance therapeutic sensitivity in various neoplasms </w:t>
      </w:r>
      <w:r w:rsidRPr="00C46B68">
        <w:rPr>
          <w:rFonts w:ascii="Arial" w:hAnsi="Arial" w:cs="Arial"/>
          <w:b w:val="0"/>
          <w:bCs w:val="0"/>
          <w:sz w:val="24"/>
          <w:szCs w:val="24"/>
        </w:rPr>
        <w:fldChar w:fldCharType="begin">
          <w:fldData xml:space="preserve">PEVuZE5vdGU+PENpdGU+PEF1dGhvcj5WYWlub25lbjwvQXV0aG9yPjxZZWFyPjIwMjE8L1llYXI+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</w:fldData>
        </w:fldChar>
      </w:r>
      <w:r w:rsidRPr="00C46B68">
        <w:rPr>
          <w:rFonts w:ascii="Arial" w:hAnsi="Arial" w:cs="Arial"/>
          <w:b w:val="0"/>
          <w:bCs w:val="0"/>
          <w:sz w:val="24"/>
          <w:szCs w:val="24"/>
        </w:rPr>
        <w:instrText xml:space="preserve"> ADDIN EN.CITE </w:instrText>
      </w:r>
      <w:r w:rsidRPr="00C46B68">
        <w:rPr>
          <w:rFonts w:ascii="Arial" w:hAnsi="Arial" w:cs="Arial"/>
          <w:b w:val="0"/>
          <w:bCs w:val="0"/>
          <w:sz w:val="24"/>
          <w:szCs w:val="24"/>
        </w:rPr>
        <w:fldChar w:fldCharType="begin">
          <w:fldData xml:space="preserve">PEVuZE5vdGU+PENpdGU+PEF1dGhvcj5WYWlub25lbjwvQXV0aG9yPjxZZWFyPjIwMjE8L1llYXI+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</w:fldData>
        </w:fldChar>
      </w:r>
      <w:r w:rsidRPr="00C46B68">
        <w:rPr>
          <w:rFonts w:ascii="Arial" w:hAnsi="Arial" w:cs="Arial"/>
          <w:b w:val="0"/>
          <w:bCs w:val="0"/>
          <w:sz w:val="24"/>
          <w:szCs w:val="24"/>
        </w:rPr>
        <w:instrText xml:space="preserve"> ADDIN EN.CITE.DATA </w:instrText>
      </w:r>
      <w:r w:rsidRPr="00C46B68">
        <w:rPr>
          <w:rFonts w:ascii="Arial" w:hAnsi="Arial" w:cs="Arial"/>
          <w:b w:val="0"/>
          <w:bCs w:val="0"/>
          <w:sz w:val="24"/>
          <w:szCs w:val="24"/>
        </w:rPr>
      </w:r>
      <w:r w:rsidRPr="00C46B68">
        <w:rPr>
          <w:rFonts w:ascii="Arial" w:hAnsi="Arial" w:cs="Arial"/>
          <w:b w:val="0"/>
          <w:bCs w:val="0"/>
          <w:sz w:val="24"/>
          <w:szCs w:val="24"/>
        </w:rPr>
        <w:fldChar w:fldCharType="end"/>
      </w:r>
      <w:r w:rsidRPr="00C46B68">
        <w:rPr>
          <w:rFonts w:ascii="Arial" w:hAnsi="Arial" w:cs="Arial"/>
          <w:b w:val="0"/>
          <w:bCs w:val="0"/>
          <w:sz w:val="24"/>
          <w:szCs w:val="24"/>
        </w:rPr>
      </w:r>
      <w:r w:rsidRPr="00C46B68">
        <w:rPr>
          <w:rFonts w:ascii="Arial" w:hAnsi="Arial" w:cs="Arial"/>
          <w:b w:val="0"/>
          <w:bCs w:val="0"/>
          <w:sz w:val="24"/>
          <w:szCs w:val="24"/>
        </w:rPr>
        <w:fldChar w:fldCharType="separate"/>
      </w:r>
      <w:r w:rsidRPr="00C46B68">
        <w:rPr>
          <w:rFonts w:ascii="Arial" w:hAnsi="Arial" w:cs="Arial"/>
          <w:b w:val="0"/>
          <w:bCs w:val="0"/>
          <w:noProof/>
          <w:sz w:val="24"/>
          <w:szCs w:val="24"/>
        </w:rPr>
        <w:t>(Lazo</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18; Vainonen</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21)</w:t>
      </w:r>
      <w:r w:rsidRPr="00C46B68">
        <w:rPr>
          <w:rFonts w:ascii="Arial" w:hAnsi="Arial" w:cs="Arial"/>
          <w:b w:val="0"/>
          <w:bCs w:val="0"/>
          <w:sz w:val="24"/>
          <w:szCs w:val="24"/>
        </w:rPr>
        <w:fldChar w:fldCharType="end"/>
      </w:r>
      <w:r w:rsidRPr="00C46B68">
        <w:rPr>
          <w:rFonts w:ascii="Arial" w:hAnsi="Arial" w:cs="Arial"/>
          <w:b w:val="0"/>
          <w:bCs w:val="0"/>
          <w:sz w:val="24"/>
          <w:szCs w:val="24"/>
        </w:rPr>
        <w:t>. Despite this</w:t>
      </w:r>
      <w:r w:rsidRPr="00C46B68">
        <w:rPr>
          <w:rStyle w:val="Strong"/>
          <w:rFonts w:ascii="Arial" w:hAnsi="Arial" w:cs="Arial"/>
          <w:b/>
          <w:bCs/>
          <w:color w:val="212121"/>
          <w:sz w:val="24"/>
          <w:szCs w:val="24"/>
        </w:rPr>
        <w:t xml:space="preserve">, </w:t>
      </w:r>
      <w:r w:rsidRPr="00C46B68">
        <w:rPr>
          <w:rFonts w:ascii="Arial" w:hAnsi="Arial" w:cs="Arial"/>
          <w:b w:val="0"/>
          <w:bCs w:val="0"/>
          <w:sz w:val="24"/>
          <w:szCs w:val="24"/>
        </w:rPr>
        <w:t xml:space="preserve">the contribution of phosphatases to resistance to HER2is is still poorly understood. Dual-specificity phosphatases (DUSPs) belong to the superfamily of protein tyrosine phosphatases and </w:t>
      </w:r>
      <w:proofErr w:type="spellStart"/>
      <w:r w:rsidRPr="00C46B68">
        <w:rPr>
          <w:rFonts w:ascii="Arial" w:hAnsi="Arial" w:cs="Arial"/>
          <w:b w:val="0"/>
          <w:bCs w:val="0"/>
          <w:sz w:val="24"/>
          <w:szCs w:val="24"/>
        </w:rPr>
        <w:t>dephoshorylate</w:t>
      </w:r>
      <w:proofErr w:type="spellEnd"/>
      <w:r w:rsidRPr="00C46B68">
        <w:rPr>
          <w:rFonts w:ascii="Arial" w:hAnsi="Arial" w:cs="Arial"/>
          <w:b w:val="0"/>
          <w:bCs w:val="0"/>
          <w:sz w:val="24"/>
          <w:szCs w:val="24"/>
        </w:rPr>
        <w:t xml:space="preserve"> both </w:t>
      </w:r>
      <w:proofErr w:type="spellStart"/>
      <w:r w:rsidRPr="00C46B68">
        <w:rPr>
          <w:rFonts w:ascii="Arial" w:hAnsi="Arial" w:cs="Arial"/>
          <w:b w:val="0"/>
          <w:bCs w:val="0"/>
          <w:sz w:val="24"/>
          <w:szCs w:val="24"/>
        </w:rPr>
        <w:t>tyrosines</w:t>
      </w:r>
      <w:proofErr w:type="spellEnd"/>
      <w:r w:rsidRPr="00C46B68">
        <w:rPr>
          <w:rFonts w:ascii="Arial" w:hAnsi="Arial" w:cs="Arial"/>
          <w:b w:val="0"/>
          <w:bCs w:val="0"/>
          <w:sz w:val="24"/>
          <w:szCs w:val="24"/>
        </w:rPr>
        <w:t xml:space="preserve"> and </w:t>
      </w:r>
      <w:proofErr w:type="spellStart"/>
      <w:r w:rsidRPr="00C46B68">
        <w:rPr>
          <w:rFonts w:ascii="Arial" w:hAnsi="Arial" w:cs="Arial"/>
          <w:b w:val="0"/>
          <w:bCs w:val="0"/>
          <w:sz w:val="24"/>
          <w:szCs w:val="24"/>
        </w:rPr>
        <w:t>serines</w:t>
      </w:r>
      <w:proofErr w:type="spellEnd"/>
      <w:r w:rsidRPr="00C46B68">
        <w:rPr>
          <w:rFonts w:ascii="Arial" w:hAnsi="Arial" w:cs="Arial"/>
          <w:b w:val="0"/>
          <w:bCs w:val="0"/>
          <w:sz w:val="24"/>
          <w:szCs w:val="24"/>
        </w:rPr>
        <w:t xml:space="preserve"> or </w:t>
      </w:r>
      <w:proofErr w:type="spellStart"/>
      <w:r w:rsidRPr="00C46B68">
        <w:rPr>
          <w:rFonts w:ascii="Arial" w:hAnsi="Arial" w:cs="Arial"/>
          <w:b w:val="0"/>
          <w:bCs w:val="0"/>
          <w:sz w:val="24"/>
          <w:szCs w:val="24"/>
        </w:rPr>
        <w:t>threonines</w:t>
      </w:r>
      <w:proofErr w:type="spellEnd"/>
      <w:r w:rsidRPr="00C46B68">
        <w:rPr>
          <w:rFonts w:ascii="Arial" w:hAnsi="Arial" w:cs="Arial"/>
          <w:b w:val="0"/>
          <w:bCs w:val="0"/>
          <w:sz w:val="24"/>
          <w:szCs w:val="24"/>
        </w:rPr>
        <w:t xml:space="preserve">. A subgroup of the DUSPs are mitogen-activated protein kinase (MAPK) phosphatases that selectively interact with and dephosphorylate the MAPKs </w:t>
      </w:r>
      <w:r w:rsidRPr="00C46B68">
        <w:rPr>
          <w:rFonts w:ascii="Arial" w:hAnsi="Arial" w:cs="Arial"/>
          <w:b w:val="0"/>
          <w:bCs w:val="0"/>
          <w:sz w:val="24"/>
          <w:szCs w:val="24"/>
        </w:rPr>
        <w:fldChar w:fldCharType="begin">
          <w:fldData xml:space="preserve">PEVuZE5vdGU+PENpdGU+PEF1dGhvcj5aYW5kaTwvQXV0aG9yPjxZZWFyPjIwMjI8L1llYXI+PFJl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</w:fldData>
        </w:fldChar>
      </w:r>
      <w:r w:rsidRPr="00C46B68">
        <w:rPr>
          <w:rFonts w:ascii="Arial" w:hAnsi="Arial" w:cs="Arial"/>
          <w:b w:val="0"/>
          <w:bCs w:val="0"/>
          <w:sz w:val="24"/>
          <w:szCs w:val="24"/>
        </w:rPr>
        <w:instrText xml:space="preserve"> ADDIN EN.CITE </w:instrText>
      </w:r>
      <w:r w:rsidRPr="00C46B68">
        <w:rPr>
          <w:rFonts w:ascii="Arial" w:hAnsi="Arial" w:cs="Arial"/>
          <w:b w:val="0"/>
          <w:bCs w:val="0"/>
          <w:sz w:val="24"/>
          <w:szCs w:val="24"/>
        </w:rPr>
        <w:fldChar w:fldCharType="begin">
          <w:fldData xml:space="preserve">PEVuZE5vdGU+PENpdGU+PEF1dGhvcj5aYW5kaTwvQXV0aG9yPjxZZWFyPjIwMjI8L1llYXI+PFJl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</w:fldData>
        </w:fldChar>
      </w:r>
      <w:r w:rsidRPr="00C46B68">
        <w:rPr>
          <w:rFonts w:ascii="Arial" w:hAnsi="Arial" w:cs="Arial"/>
          <w:b w:val="0"/>
          <w:bCs w:val="0"/>
          <w:sz w:val="24"/>
          <w:szCs w:val="24"/>
        </w:rPr>
        <w:instrText xml:space="preserve"> ADDIN EN.CITE.DATA </w:instrText>
      </w:r>
      <w:r w:rsidRPr="00C46B68">
        <w:rPr>
          <w:rFonts w:ascii="Arial" w:hAnsi="Arial" w:cs="Arial"/>
          <w:b w:val="0"/>
          <w:bCs w:val="0"/>
          <w:sz w:val="24"/>
          <w:szCs w:val="24"/>
        </w:rPr>
      </w:r>
      <w:r w:rsidRPr="00C46B68">
        <w:rPr>
          <w:rFonts w:ascii="Arial" w:hAnsi="Arial" w:cs="Arial"/>
          <w:b w:val="0"/>
          <w:bCs w:val="0"/>
          <w:sz w:val="24"/>
          <w:szCs w:val="24"/>
        </w:rPr>
        <w:fldChar w:fldCharType="end"/>
      </w:r>
      <w:r w:rsidRPr="00C46B68">
        <w:rPr>
          <w:rFonts w:ascii="Arial" w:hAnsi="Arial" w:cs="Arial"/>
          <w:b w:val="0"/>
          <w:bCs w:val="0"/>
          <w:sz w:val="24"/>
          <w:szCs w:val="24"/>
        </w:rPr>
      </w:r>
      <w:r w:rsidRPr="00C46B68">
        <w:rPr>
          <w:rFonts w:ascii="Arial" w:hAnsi="Arial" w:cs="Arial"/>
          <w:b w:val="0"/>
          <w:bCs w:val="0"/>
          <w:sz w:val="24"/>
          <w:szCs w:val="24"/>
        </w:rPr>
        <w:fldChar w:fldCharType="separate"/>
      </w:r>
      <w:r w:rsidRPr="00C46B68">
        <w:rPr>
          <w:rFonts w:ascii="Arial" w:hAnsi="Arial" w:cs="Arial"/>
          <w:b w:val="0"/>
          <w:bCs w:val="0"/>
          <w:noProof/>
          <w:sz w:val="24"/>
          <w:szCs w:val="24"/>
        </w:rPr>
        <w:t>(Patterson</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09; Zandi</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22)</w:t>
      </w:r>
      <w:r w:rsidRPr="00C46B68">
        <w:rPr>
          <w:rFonts w:ascii="Arial" w:hAnsi="Arial" w:cs="Arial"/>
          <w:b w:val="0"/>
          <w:bCs w:val="0"/>
          <w:sz w:val="24"/>
          <w:szCs w:val="24"/>
        </w:rPr>
        <w:fldChar w:fldCharType="end"/>
      </w:r>
      <w:r w:rsidRPr="00C46B68">
        <w:rPr>
          <w:rFonts w:ascii="Arial" w:hAnsi="Arial" w:cs="Arial"/>
          <w:b w:val="0"/>
          <w:bCs w:val="0"/>
          <w:sz w:val="24"/>
          <w:szCs w:val="24"/>
        </w:rPr>
        <w:t xml:space="preserve">. For instance, DUSP6 displays a high degree of substrate selectivity for the extracellular signal-regulated kinase (ERK), but not P38 or c-Jun N-terminal kinase (JNK) </w:t>
      </w:r>
      <w:r w:rsidRPr="00C46B68">
        <w:rPr>
          <w:rFonts w:ascii="Arial" w:hAnsi="Arial" w:cs="Arial"/>
          <w:b w:val="0"/>
          <w:bCs w:val="0"/>
          <w:sz w:val="24"/>
          <w:szCs w:val="24"/>
        </w:rPr>
        <w:fldChar w:fldCharType="begin">
          <w:fldData xml:space="preserve">PEVuZE5vdGU+PENpdGU+PEF1dGhvcj5aYW5kaTwvQXV0aG9yPjxZZWFyPjIwMjI8L1llYXI+PFJl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</w:fldData>
        </w:fldChar>
      </w:r>
      <w:r w:rsidRPr="00C46B68">
        <w:rPr>
          <w:rFonts w:ascii="Arial" w:hAnsi="Arial" w:cs="Arial"/>
          <w:b w:val="0"/>
          <w:bCs w:val="0"/>
          <w:sz w:val="24"/>
          <w:szCs w:val="24"/>
        </w:rPr>
        <w:instrText xml:space="preserve"> ADDIN EN.CITE </w:instrText>
      </w:r>
      <w:r w:rsidRPr="00C46B68">
        <w:rPr>
          <w:rFonts w:ascii="Arial" w:hAnsi="Arial" w:cs="Arial"/>
          <w:b w:val="0"/>
          <w:bCs w:val="0"/>
          <w:sz w:val="24"/>
          <w:szCs w:val="24"/>
        </w:rPr>
        <w:fldChar w:fldCharType="begin">
          <w:fldData xml:space="preserve">PEVuZE5vdGU+PENpdGU+PEF1dGhvcj5aYW5kaTwvQXV0aG9yPjxZZWFyPjIwMjI8L1llYXI+PFJl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</w:fldData>
        </w:fldChar>
      </w:r>
      <w:r w:rsidRPr="00C46B68">
        <w:rPr>
          <w:rFonts w:ascii="Arial" w:hAnsi="Arial" w:cs="Arial"/>
          <w:b w:val="0"/>
          <w:bCs w:val="0"/>
          <w:sz w:val="24"/>
          <w:szCs w:val="24"/>
        </w:rPr>
        <w:instrText xml:space="preserve"> ADDIN EN.CITE.DATA </w:instrText>
      </w:r>
      <w:r w:rsidRPr="00C46B68">
        <w:rPr>
          <w:rFonts w:ascii="Arial" w:hAnsi="Arial" w:cs="Arial"/>
          <w:b w:val="0"/>
          <w:bCs w:val="0"/>
          <w:sz w:val="24"/>
          <w:szCs w:val="24"/>
        </w:rPr>
      </w:r>
      <w:r w:rsidRPr="00C46B68">
        <w:rPr>
          <w:rFonts w:ascii="Arial" w:hAnsi="Arial" w:cs="Arial"/>
          <w:b w:val="0"/>
          <w:bCs w:val="0"/>
          <w:sz w:val="24"/>
          <w:szCs w:val="24"/>
        </w:rPr>
        <w:fldChar w:fldCharType="end"/>
      </w:r>
      <w:r w:rsidRPr="00C46B68">
        <w:rPr>
          <w:rFonts w:ascii="Arial" w:hAnsi="Arial" w:cs="Arial"/>
          <w:b w:val="0"/>
          <w:bCs w:val="0"/>
          <w:sz w:val="24"/>
          <w:szCs w:val="24"/>
        </w:rPr>
      </w:r>
      <w:r w:rsidRPr="00C46B68">
        <w:rPr>
          <w:rFonts w:ascii="Arial" w:hAnsi="Arial" w:cs="Arial"/>
          <w:b w:val="0"/>
          <w:bCs w:val="0"/>
          <w:sz w:val="24"/>
          <w:szCs w:val="24"/>
        </w:rPr>
        <w:fldChar w:fldCharType="separate"/>
      </w:r>
      <w:r w:rsidRPr="00C46B68">
        <w:rPr>
          <w:rFonts w:ascii="Arial" w:hAnsi="Arial" w:cs="Arial"/>
          <w:b w:val="0"/>
          <w:bCs w:val="0"/>
          <w:noProof/>
          <w:sz w:val="24"/>
          <w:szCs w:val="24"/>
        </w:rPr>
        <w:t>(Zandi</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22)</w:t>
      </w:r>
      <w:r w:rsidRPr="00C46B68">
        <w:rPr>
          <w:rFonts w:ascii="Arial" w:hAnsi="Arial" w:cs="Arial"/>
          <w:b w:val="0"/>
          <w:bCs w:val="0"/>
          <w:sz w:val="24"/>
          <w:szCs w:val="24"/>
        </w:rPr>
        <w:fldChar w:fldCharType="end"/>
      </w:r>
      <w:r w:rsidRPr="00C46B68">
        <w:rPr>
          <w:rFonts w:ascii="Arial" w:hAnsi="Arial" w:cs="Arial"/>
          <w:b w:val="0"/>
          <w:bCs w:val="0"/>
          <w:sz w:val="24"/>
          <w:szCs w:val="24"/>
        </w:rPr>
        <w:t xml:space="preserve">. However, recent studies indicate that at least some cancer relevant DUSP6 functions may by ERK-independent </w:t>
      </w:r>
      <w:r w:rsidRPr="00C46B68">
        <w:rPr>
          <w:rFonts w:ascii="Arial" w:hAnsi="Arial" w:cs="Arial"/>
          <w:b w:val="0"/>
          <w:bCs w:val="0"/>
          <w:sz w:val="24"/>
          <w:szCs w:val="24"/>
        </w:rPr>
        <w:fldChar w:fldCharType="begin">
          <w:fldData xml:space="preserve">PEVuZE5vdGU+PENpdGU+PEF1dGhvcj5Lb25nPC9BdXRob3I+PFllYXI+MjAyMzwvWWVhcj48UmVj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</w:fldData>
        </w:fldChar>
      </w:r>
      <w:r w:rsidRPr="00C46B68">
        <w:rPr>
          <w:rFonts w:ascii="Arial" w:hAnsi="Arial" w:cs="Arial"/>
          <w:b w:val="0"/>
          <w:bCs w:val="0"/>
          <w:sz w:val="24"/>
          <w:szCs w:val="24"/>
        </w:rPr>
        <w:instrText xml:space="preserve"> ADDIN EN.CITE </w:instrText>
      </w:r>
      <w:r w:rsidRPr="00C46B68">
        <w:rPr>
          <w:rFonts w:ascii="Arial" w:hAnsi="Arial" w:cs="Arial"/>
          <w:b w:val="0"/>
          <w:bCs w:val="0"/>
          <w:sz w:val="24"/>
          <w:szCs w:val="24"/>
        </w:rPr>
        <w:fldChar w:fldCharType="begin">
          <w:fldData xml:space="preserve">PEVuZE5vdGU+PENpdGU+PEF1dGhvcj5Lb25nPC9BdXRob3I+PFllYXI+MjAyMzwvWWVhcj48UmVj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</w:fldData>
        </w:fldChar>
      </w:r>
      <w:r w:rsidRPr="00C46B68">
        <w:rPr>
          <w:rFonts w:ascii="Arial" w:hAnsi="Arial" w:cs="Arial"/>
          <w:b w:val="0"/>
          <w:bCs w:val="0"/>
          <w:sz w:val="24"/>
          <w:szCs w:val="24"/>
        </w:rPr>
        <w:instrText xml:space="preserve"> ADDIN EN.CITE.DATA </w:instrText>
      </w:r>
      <w:r w:rsidRPr="00C46B68">
        <w:rPr>
          <w:rFonts w:ascii="Arial" w:hAnsi="Arial" w:cs="Arial"/>
          <w:b w:val="0"/>
          <w:bCs w:val="0"/>
          <w:sz w:val="24"/>
          <w:szCs w:val="24"/>
        </w:rPr>
      </w:r>
      <w:r w:rsidRPr="00C46B68">
        <w:rPr>
          <w:rFonts w:ascii="Arial" w:hAnsi="Arial" w:cs="Arial"/>
          <w:b w:val="0"/>
          <w:bCs w:val="0"/>
          <w:sz w:val="24"/>
          <w:szCs w:val="24"/>
        </w:rPr>
        <w:fldChar w:fldCharType="end"/>
      </w:r>
      <w:r w:rsidRPr="00C46B68">
        <w:rPr>
          <w:rFonts w:ascii="Arial" w:hAnsi="Arial" w:cs="Arial"/>
          <w:b w:val="0"/>
          <w:bCs w:val="0"/>
          <w:sz w:val="24"/>
          <w:szCs w:val="24"/>
        </w:rPr>
      </w:r>
      <w:r w:rsidRPr="00C46B68">
        <w:rPr>
          <w:rFonts w:ascii="Arial" w:hAnsi="Arial" w:cs="Arial"/>
          <w:b w:val="0"/>
          <w:bCs w:val="0"/>
          <w:sz w:val="24"/>
          <w:szCs w:val="24"/>
        </w:rPr>
        <w:fldChar w:fldCharType="separate"/>
      </w:r>
      <w:r w:rsidRPr="00C46B68">
        <w:rPr>
          <w:rFonts w:ascii="Arial" w:hAnsi="Arial" w:cs="Arial"/>
          <w:b w:val="0"/>
          <w:bCs w:val="0"/>
          <w:noProof/>
          <w:sz w:val="24"/>
          <w:szCs w:val="24"/>
        </w:rPr>
        <w:t>(Kong</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23)</w:t>
      </w:r>
      <w:r w:rsidRPr="00C46B68">
        <w:rPr>
          <w:rFonts w:ascii="Arial" w:hAnsi="Arial" w:cs="Arial"/>
          <w:b w:val="0"/>
          <w:bCs w:val="0"/>
          <w:sz w:val="24"/>
          <w:szCs w:val="24"/>
        </w:rPr>
        <w:fldChar w:fldCharType="end"/>
      </w:r>
      <w:r w:rsidRPr="00C46B68">
        <w:rPr>
          <w:rFonts w:ascii="Arial" w:hAnsi="Arial" w:cs="Arial"/>
          <w:b w:val="0"/>
          <w:bCs w:val="0"/>
          <w:sz w:val="24"/>
          <w:szCs w:val="24"/>
        </w:rPr>
        <w:t xml:space="preserve">. DUSP6 is indicated in clinical cancer progression, and its genetic inhibition prevents tumor cell growth  </w:t>
      </w:r>
      <w:r w:rsidRPr="00C46B68">
        <w:rPr>
          <w:rFonts w:ascii="Arial" w:hAnsi="Arial" w:cs="Arial"/>
          <w:b w:val="0"/>
          <w:bCs w:val="0"/>
          <w:sz w:val="24"/>
          <w:szCs w:val="24"/>
        </w:rPr>
        <w:fldChar w:fldCharType="begin">
          <w:fldData xml:space="preserve">PEVuZE5vdGU+PENpdGU+PEF1dGhvcj5XdTwvQXV0aG9yPjxZZWFyPjIwMTg8L1llYXI+PFJlY051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</w:fldData>
        </w:fldChar>
      </w:r>
      <w:r w:rsidRPr="00C46B68">
        <w:rPr>
          <w:rFonts w:ascii="Arial" w:hAnsi="Arial" w:cs="Arial"/>
          <w:b w:val="0"/>
          <w:bCs w:val="0"/>
          <w:sz w:val="24"/>
          <w:szCs w:val="24"/>
        </w:rPr>
        <w:instrText xml:space="preserve"> ADDIN EN.CITE </w:instrText>
      </w:r>
      <w:r w:rsidRPr="00C46B68">
        <w:rPr>
          <w:rFonts w:ascii="Arial" w:hAnsi="Arial" w:cs="Arial"/>
          <w:b w:val="0"/>
          <w:bCs w:val="0"/>
          <w:sz w:val="24"/>
          <w:szCs w:val="24"/>
        </w:rPr>
        <w:fldChar w:fldCharType="begin">
          <w:fldData xml:space="preserve">PEVuZE5vdGU+PENpdGU+PEF1dGhvcj5XdTwvQXV0aG9yPjxZZWFyPjIwMTg8L1llYXI+PFJlY051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</w:fldData>
        </w:fldChar>
      </w:r>
      <w:r w:rsidRPr="00C46B68">
        <w:rPr>
          <w:rFonts w:ascii="Arial" w:hAnsi="Arial" w:cs="Arial"/>
          <w:b w:val="0"/>
          <w:bCs w:val="0"/>
          <w:sz w:val="24"/>
          <w:szCs w:val="24"/>
        </w:rPr>
        <w:instrText xml:space="preserve"> ADDIN EN.CITE.DATA </w:instrText>
      </w:r>
      <w:r w:rsidRPr="00C46B68">
        <w:rPr>
          <w:rFonts w:ascii="Arial" w:hAnsi="Arial" w:cs="Arial"/>
          <w:b w:val="0"/>
          <w:bCs w:val="0"/>
          <w:sz w:val="24"/>
          <w:szCs w:val="24"/>
        </w:rPr>
      </w:r>
      <w:r w:rsidRPr="00C46B68">
        <w:rPr>
          <w:rFonts w:ascii="Arial" w:hAnsi="Arial" w:cs="Arial"/>
          <w:b w:val="0"/>
          <w:bCs w:val="0"/>
          <w:sz w:val="24"/>
          <w:szCs w:val="24"/>
        </w:rPr>
        <w:fldChar w:fldCharType="end"/>
      </w:r>
      <w:r w:rsidRPr="00C46B68">
        <w:rPr>
          <w:rFonts w:ascii="Arial" w:hAnsi="Arial" w:cs="Arial"/>
          <w:b w:val="0"/>
          <w:bCs w:val="0"/>
          <w:sz w:val="24"/>
          <w:szCs w:val="24"/>
        </w:rPr>
      </w:r>
      <w:r w:rsidRPr="00C46B68">
        <w:rPr>
          <w:rFonts w:ascii="Arial" w:hAnsi="Arial" w:cs="Arial"/>
          <w:b w:val="0"/>
          <w:bCs w:val="0"/>
          <w:sz w:val="24"/>
          <w:szCs w:val="24"/>
        </w:rPr>
        <w:fldChar w:fldCharType="separate"/>
      </w:r>
      <w:r w:rsidRPr="00C46B68">
        <w:rPr>
          <w:rFonts w:ascii="Arial" w:hAnsi="Arial" w:cs="Arial"/>
          <w:b w:val="0"/>
          <w:bCs w:val="0"/>
          <w:noProof/>
          <w:sz w:val="24"/>
          <w:szCs w:val="24"/>
        </w:rPr>
        <w:t>(Shojaee</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15; Wu</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18)</w:t>
      </w:r>
      <w:r w:rsidRPr="00C46B68">
        <w:rPr>
          <w:rFonts w:ascii="Arial" w:hAnsi="Arial" w:cs="Arial"/>
          <w:b w:val="0"/>
          <w:bCs w:val="0"/>
          <w:sz w:val="24"/>
          <w:szCs w:val="24"/>
        </w:rPr>
        <w:fldChar w:fldCharType="end"/>
      </w:r>
      <w:r w:rsidRPr="00C46B68">
        <w:rPr>
          <w:rFonts w:ascii="Arial" w:hAnsi="Arial" w:cs="Arial"/>
          <w:b w:val="0"/>
          <w:bCs w:val="0"/>
          <w:sz w:val="24"/>
          <w:szCs w:val="24"/>
        </w:rPr>
        <w:t xml:space="preserve">. </w:t>
      </w:r>
      <w:proofErr w:type="spellStart"/>
      <w:r w:rsidRPr="00C46B68">
        <w:rPr>
          <w:rFonts w:ascii="Arial" w:hAnsi="Arial" w:cs="Arial"/>
          <w:b w:val="0"/>
          <w:bCs w:val="0"/>
          <w:sz w:val="24"/>
          <w:szCs w:val="24"/>
          <w:lang w:val="fi-FI"/>
        </w:rPr>
        <w:t>Notably</w:t>
      </w:r>
      <w:proofErr w:type="spellEnd"/>
      <w:r w:rsidRPr="00C46B68">
        <w:rPr>
          <w:rFonts w:ascii="Arial" w:hAnsi="Arial" w:cs="Arial"/>
          <w:b w:val="0"/>
          <w:bCs w:val="0"/>
          <w:sz w:val="24"/>
          <w:szCs w:val="24"/>
          <w:lang w:val="fi-FI"/>
        </w:rPr>
        <w:t xml:space="preserve">, </w:t>
      </w:r>
      <w:r w:rsidRPr="00C46B68">
        <w:rPr>
          <w:rFonts w:ascii="Arial" w:hAnsi="Arial" w:cs="Arial"/>
          <w:b w:val="0"/>
          <w:bCs w:val="0"/>
          <w:color w:val="000000" w:themeColor="text1"/>
          <w:sz w:val="24"/>
          <w:szCs w:val="24"/>
          <w:lang w:val="fi-FI"/>
        </w:rPr>
        <w:t xml:space="preserve">DUSP6 is a </w:t>
      </w:r>
      <w:proofErr w:type="spellStart"/>
      <w:r w:rsidRPr="00C46B68">
        <w:rPr>
          <w:rFonts w:ascii="Arial" w:hAnsi="Arial" w:cs="Arial"/>
          <w:b w:val="0"/>
          <w:bCs w:val="0"/>
          <w:color w:val="000000" w:themeColor="text1"/>
          <w:sz w:val="24"/>
          <w:szCs w:val="24"/>
          <w:lang w:val="fi-FI"/>
        </w:rPr>
        <w:t>druggable</w:t>
      </w:r>
      <w:proofErr w:type="spellEnd"/>
      <w:r w:rsidRPr="00C46B68">
        <w:rPr>
          <w:rFonts w:ascii="Arial" w:hAnsi="Arial" w:cs="Arial"/>
          <w:b w:val="0"/>
          <w:bCs w:val="0"/>
          <w:color w:val="000000" w:themeColor="text1"/>
          <w:sz w:val="24"/>
          <w:szCs w:val="24"/>
          <w:lang w:val="fi-FI"/>
        </w:rPr>
        <w:t xml:space="preserve"> </w:t>
      </w:r>
      <w:proofErr w:type="spellStart"/>
      <w:r w:rsidRPr="00C46B68">
        <w:rPr>
          <w:rFonts w:ascii="Arial" w:hAnsi="Arial" w:cs="Arial"/>
          <w:b w:val="0"/>
          <w:bCs w:val="0"/>
          <w:color w:val="000000" w:themeColor="text1"/>
          <w:sz w:val="24"/>
          <w:szCs w:val="24"/>
          <w:lang w:val="fi-FI"/>
        </w:rPr>
        <w:t>phosphatase</w:t>
      </w:r>
      <w:proofErr w:type="spellEnd"/>
      <w:r w:rsidRPr="00C46B68">
        <w:rPr>
          <w:rFonts w:ascii="Arial" w:hAnsi="Arial" w:cs="Arial"/>
          <w:b w:val="0"/>
          <w:bCs w:val="0"/>
          <w:color w:val="000000" w:themeColor="text1"/>
          <w:sz w:val="24"/>
          <w:szCs w:val="24"/>
          <w:lang w:val="fi-FI"/>
        </w:rPr>
        <w:t xml:space="preserve"> </w:t>
      </w:r>
      <w:r w:rsidRPr="00C46B68">
        <w:rPr>
          <w:rFonts w:ascii="Arial" w:hAnsi="Arial" w:cs="Arial"/>
          <w:b w:val="0"/>
          <w:bCs w:val="0"/>
          <w:color w:val="000000" w:themeColor="text1"/>
          <w:sz w:val="24"/>
          <w:szCs w:val="24"/>
        </w:rPr>
        <w:fldChar w:fldCharType="begin">
          <w:fldData xml:space="preserve">PEVuZE5vdGU+PENpdGU+PEF1dGhvcj5WYWlub25lbjwvQXV0aG9yPjxZZWFyPjIwMjE8L1llYXI+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</w:fldData>
        </w:fldChar>
      </w:r>
      <w:r w:rsidRPr="00C46B68">
        <w:rPr>
          <w:rFonts w:ascii="Arial" w:hAnsi="Arial" w:cs="Arial"/>
          <w:b w:val="0"/>
          <w:bCs w:val="0"/>
          <w:color w:val="000000" w:themeColor="text1"/>
          <w:sz w:val="24"/>
          <w:szCs w:val="24"/>
          <w:lang w:val="fi-FI"/>
        </w:rPr>
        <w:instrText xml:space="preserve"> ADDIN EN.CITE </w:instrText>
      </w:r>
      <w:r w:rsidRPr="00C46B68">
        <w:rPr>
          <w:rFonts w:ascii="Arial" w:hAnsi="Arial" w:cs="Arial"/>
          <w:b w:val="0"/>
          <w:bCs w:val="0"/>
          <w:color w:val="000000" w:themeColor="text1"/>
          <w:sz w:val="24"/>
          <w:szCs w:val="24"/>
        </w:rPr>
        <w:fldChar w:fldCharType="begin">
          <w:fldData xml:space="preserve">PEVuZE5vdGU+PENpdGU+PEF1dGhvcj5WYWlub25lbjwvQXV0aG9yPjxZZWFyPjIwMjE8L1llYXI+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</w:fldData>
        </w:fldChar>
      </w:r>
      <w:r w:rsidRPr="00C46B68">
        <w:rPr>
          <w:rFonts w:ascii="Arial" w:hAnsi="Arial" w:cs="Arial"/>
          <w:b w:val="0"/>
          <w:bCs w:val="0"/>
          <w:color w:val="000000" w:themeColor="text1"/>
          <w:sz w:val="24"/>
          <w:szCs w:val="24"/>
          <w:lang w:val="fi-FI"/>
        </w:rPr>
        <w:instrText xml:space="preserve"> ADDIN EN.CITE.DATA </w:instrText>
      </w:r>
      <w:r w:rsidRPr="00C46B68">
        <w:rPr>
          <w:rFonts w:ascii="Arial" w:hAnsi="Arial" w:cs="Arial"/>
          <w:b w:val="0"/>
          <w:bCs w:val="0"/>
          <w:color w:val="000000" w:themeColor="text1"/>
          <w:sz w:val="24"/>
          <w:szCs w:val="24"/>
        </w:rPr>
      </w:r>
      <w:r w:rsidRPr="00C46B68">
        <w:rPr>
          <w:rFonts w:ascii="Arial" w:hAnsi="Arial" w:cs="Arial"/>
          <w:b w:val="0"/>
          <w:bCs w:val="0"/>
          <w:color w:val="000000" w:themeColor="text1"/>
          <w:sz w:val="24"/>
          <w:szCs w:val="24"/>
        </w:rPr>
        <w:fldChar w:fldCharType="end"/>
      </w:r>
      <w:r w:rsidRPr="00C46B68">
        <w:rPr>
          <w:rFonts w:ascii="Arial" w:hAnsi="Arial" w:cs="Arial"/>
          <w:b w:val="0"/>
          <w:bCs w:val="0"/>
          <w:color w:val="000000" w:themeColor="text1"/>
          <w:sz w:val="24"/>
          <w:szCs w:val="24"/>
        </w:rPr>
      </w:r>
      <w:r w:rsidRPr="00C46B68">
        <w:rPr>
          <w:rFonts w:ascii="Arial" w:hAnsi="Arial" w:cs="Arial"/>
          <w:b w:val="0"/>
          <w:bCs w:val="0"/>
          <w:color w:val="000000" w:themeColor="text1"/>
          <w:sz w:val="24"/>
          <w:szCs w:val="24"/>
        </w:rPr>
        <w:fldChar w:fldCharType="separate"/>
      </w:r>
      <w:r w:rsidRPr="00C46B68">
        <w:rPr>
          <w:rFonts w:ascii="Arial" w:hAnsi="Arial" w:cs="Arial"/>
          <w:b w:val="0"/>
          <w:bCs w:val="0"/>
          <w:noProof/>
          <w:color w:val="000000" w:themeColor="text1"/>
          <w:sz w:val="24"/>
          <w:szCs w:val="24"/>
          <w:lang w:val="fi-FI"/>
        </w:rPr>
        <w:t>(Korotchenko</w:t>
      </w:r>
      <w:r w:rsidRPr="00C46B68">
        <w:rPr>
          <w:rFonts w:ascii="Arial" w:hAnsi="Arial" w:cs="Arial"/>
          <w:b w:val="0"/>
          <w:bCs w:val="0"/>
          <w:i/>
          <w:noProof/>
          <w:color w:val="000000" w:themeColor="text1"/>
          <w:sz w:val="24"/>
          <w:szCs w:val="24"/>
          <w:lang w:val="fi-FI"/>
        </w:rPr>
        <w:t xml:space="preserve"> et al</w:t>
      </w:r>
      <w:r w:rsidRPr="00C46B68">
        <w:rPr>
          <w:rFonts w:ascii="Arial" w:hAnsi="Arial" w:cs="Arial"/>
          <w:b w:val="0"/>
          <w:bCs w:val="0"/>
          <w:noProof/>
          <w:color w:val="000000" w:themeColor="text1"/>
          <w:sz w:val="24"/>
          <w:szCs w:val="24"/>
          <w:lang w:val="fi-FI"/>
        </w:rPr>
        <w:t>, 2014; Molina</w:t>
      </w:r>
      <w:r w:rsidRPr="00C46B68">
        <w:rPr>
          <w:rFonts w:ascii="Arial" w:hAnsi="Arial" w:cs="Arial"/>
          <w:b w:val="0"/>
          <w:bCs w:val="0"/>
          <w:i/>
          <w:noProof/>
          <w:color w:val="000000" w:themeColor="text1"/>
          <w:sz w:val="24"/>
          <w:szCs w:val="24"/>
          <w:lang w:val="fi-FI"/>
        </w:rPr>
        <w:t xml:space="preserve"> et al</w:t>
      </w:r>
      <w:r w:rsidRPr="00C46B68">
        <w:rPr>
          <w:rFonts w:ascii="Arial" w:hAnsi="Arial" w:cs="Arial"/>
          <w:b w:val="0"/>
          <w:bCs w:val="0"/>
          <w:noProof/>
          <w:color w:val="000000" w:themeColor="text1"/>
          <w:sz w:val="24"/>
          <w:szCs w:val="24"/>
          <w:lang w:val="fi-FI"/>
        </w:rPr>
        <w:t>, 2009; Vainonen</w:t>
      </w:r>
      <w:r w:rsidRPr="00C46B68">
        <w:rPr>
          <w:rFonts w:ascii="Arial" w:hAnsi="Arial" w:cs="Arial"/>
          <w:b w:val="0"/>
          <w:bCs w:val="0"/>
          <w:i/>
          <w:noProof/>
          <w:color w:val="000000" w:themeColor="text1"/>
          <w:sz w:val="24"/>
          <w:szCs w:val="24"/>
          <w:lang w:val="fi-FI"/>
        </w:rPr>
        <w:t xml:space="preserve"> et al.</w:t>
      </w:r>
      <w:r w:rsidRPr="00C46B68">
        <w:rPr>
          <w:rFonts w:ascii="Arial" w:hAnsi="Arial" w:cs="Arial"/>
          <w:b w:val="0"/>
          <w:bCs w:val="0"/>
          <w:noProof/>
          <w:color w:val="000000" w:themeColor="text1"/>
          <w:sz w:val="24"/>
          <w:szCs w:val="24"/>
          <w:lang w:val="fi-FI"/>
        </w:rPr>
        <w:t>, 2021; Zandi</w:t>
      </w:r>
      <w:r w:rsidRPr="00C46B68">
        <w:rPr>
          <w:rFonts w:ascii="Arial" w:hAnsi="Arial" w:cs="Arial"/>
          <w:b w:val="0"/>
          <w:bCs w:val="0"/>
          <w:i/>
          <w:noProof/>
          <w:color w:val="000000" w:themeColor="text1"/>
          <w:sz w:val="24"/>
          <w:szCs w:val="24"/>
          <w:lang w:val="fi-FI"/>
        </w:rPr>
        <w:t xml:space="preserve"> et al.</w:t>
      </w:r>
      <w:r w:rsidRPr="00C46B68">
        <w:rPr>
          <w:rFonts w:ascii="Arial" w:hAnsi="Arial" w:cs="Arial"/>
          <w:b w:val="0"/>
          <w:bCs w:val="0"/>
          <w:noProof/>
          <w:color w:val="000000" w:themeColor="text1"/>
          <w:sz w:val="24"/>
          <w:szCs w:val="24"/>
          <w:lang w:val="fi-FI"/>
        </w:rPr>
        <w:t>, 2022)</w:t>
      </w:r>
      <w:r w:rsidRPr="00C46B68">
        <w:rPr>
          <w:rFonts w:ascii="Arial" w:hAnsi="Arial" w:cs="Arial"/>
          <w:b w:val="0"/>
          <w:bCs w:val="0"/>
          <w:color w:val="000000" w:themeColor="text1"/>
          <w:sz w:val="24"/>
          <w:szCs w:val="24"/>
        </w:rPr>
        <w:fldChar w:fldCharType="end"/>
      </w:r>
      <w:r w:rsidRPr="00C46B68">
        <w:rPr>
          <w:rFonts w:ascii="Arial" w:hAnsi="Arial" w:cs="Arial"/>
          <w:b w:val="0"/>
          <w:bCs w:val="0"/>
          <w:color w:val="000000" w:themeColor="text1"/>
          <w:sz w:val="24"/>
          <w:szCs w:val="24"/>
          <w:lang w:val="fi-FI"/>
        </w:rPr>
        <w:t xml:space="preserve">. </w:t>
      </w:r>
      <w:r w:rsidRPr="00C46B68">
        <w:rPr>
          <w:rFonts w:ascii="Arial" w:hAnsi="Arial" w:cs="Arial"/>
          <w:b w:val="0"/>
          <w:bCs w:val="0"/>
          <w:color w:val="000000" w:themeColor="text1"/>
          <w:sz w:val="24"/>
          <w:szCs w:val="24"/>
        </w:rPr>
        <w:t>The best characterized DUSP6 inhibitor molecule BCI (</w:t>
      </w:r>
      <w:r w:rsidRPr="00C46B68">
        <w:rPr>
          <w:rFonts w:ascii="Arial" w:hAnsi="Arial" w:cs="Arial"/>
          <w:b w:val="0"/>
          <w:bCs w:val="0"/>
          <w:i/>
          <w:iCs/>
          <w:color w:val="000000" w:themeColor="text1"/>
          <w:sz w:val="24"/>
          <w:szCs w:val="24"/>
        </w:rPr>
        <w:t>(E)</w:t>
      </w:r>
      <w:r w:rsidRPr="00C46B68">
        <w:rPr>
          <w:rFonts w:ascii="Arial" w:hAnsi="Arial" w:cs="Arial"/>
          <w:b w:val="0"/>
          <w:bCs w:val="0"/>
          <w:color w:val="000000" w:themeColor="text1"/>
          <w:sz w:val="24"/>
          <w:szCs w:val="24"/>
        </w:rPr>
        <w:t xml:space="preserve">-2-Benzylidene-3-(cyclohexylamino)-2,3-dihydro-1H-inden-1-one), is a semi-allosteric </w:t>
      </w:r>
      <w:r w:rsidRPr="00C46B68">
        <w:rPr>
          <w:rFonts w:ascii="Arial" w:hAnsi="Arial" w:cs="Arial"/>
          <w:b w:val="0"/>
          <w:bCs w:val="0"/>
          <w:sz w:val="24"/>
          <w:szCs w:val="24"/>
        </w:rPr>
        <w:t xml:space="preserve">inhibitor of both DUSP1 and 6 that phenocopies genetic DUSP6 inhibition in several cancer models  </w:t>
      </w:r>
      <w:r w:rsidRPr="00C46B68">
        <w:rPr>
          <w:rFonts w:ascii="Arial" w:hAnsi="Arial" w:cs="Arial"/>
          <w:b w:val="0"/>
          <w:bCs w:val="0"/>
          <w:sz w:val="24"/>
          <w:szCs w:val="24"/>
        </w:rPr>
        <w:fldChar w:fldCharType="begin">
          <w:fldData xml:space="preserve">PEVuZE5vdGU+PENpdGU+PEF1dGhvcj5Nb2xpbmE8L0F1dGhvcj48WWVhcj4yMDA5PC9ZZWFyPjxS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</w:fldData>
        </w:fldChar>
      </w:r>
      <w:r w:rsidRPr="00C46B68">
        <w:rPr>
          <w:rFonts w:ascii="Arial" w:hAnsi="Arial" w:cs="Arial"/>
          <w:b w:val="0"/>
          <w:bCs w:val="0"/>
          <w:sz w:val="24"/>
          <w:szCs w:val="24"/>
        </w:rPr>
        <w:instrText xml:space="preserve"> ADDIN EN.CITE </w:instrText>
      </w:r>
      <w:r w:rsidRPr="00C46B68">
        <w:rPr>
          <w:rFonts w:ascii="Arial" w:hAnsi="Arial" w:cs="Arial"/>
          <w:b w:val="0"/>
          <w:bCs w:val="0"/>
          <w:sz w:val="24"/>
          <w:szCs w:val="24"/>
        </w:rPr>
        <w:fldChar w:fldCharType="begin">
          <w:fldData xml:space="preserve">PEVuZE5vdGU+PENpdGU+PEF1dGhvcj5Nb2xpbmE8L0F1dGhvcj48WWVhcj4yMDA5PC9ZZWFyPjxS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</w:fldData>
        </w:fldChar>
      </w:r>
      <w:r w:rsidRPr="00C46B68">
        <w:rPr>
          <w:rFonts w:ascii="Arial" w:hAnsi="Arial" w:cs="Arial"/>
          <w:b w:val="0"/>
          <w:bCs w:val="0"/>
          <w:sz w:val="24"/>
          <w:szCs w:val="24"/>
        </w:rPr>
        <w:instrText xml:space="preserve"> ADDIN EN.CITE.DATA </w:instrText>
      </w:r>
      <w:r w:rsidRPr="00C46B68">
        <w:rPr>
          <w:rFonts w:ascii="Arial" w:hAnsi="Arial" w:cs="Arial"/>
          <w:b w:val="0"/>
          <w:bCs w:val="0"/>
          <w:sz w:val="24"/>
          <w:szCs w:val="24"/>
        </w:rPr>
      </w:r>
      <w:r w:rsidRPr="00C46B68">
        <w:rPr>
          <w:rFonts w:ascii="Arial" w:hAnsi="Arial" w:cs="Arial"/>
          <w:b w:val="0"/>
          <w:bCs w:val="0"/>
          <w:sz w:val="24"/>
          <w:szCs w:val="24"/>
        </w:rPr>
        <w:fldChar w:fldCharType="end"/>
      </w:r>
      <w:r w:rsidRPr="00C46B68">
        <w:rPr>
          <w:rFonts w:ascii="Arial" w:hAnsi="Arial" w:cs="Arial"/>
          <w:b w:val="0"/>
          <w:bCs w:val="0"/>
          <w:sz w:val="24"/>
          <w:szCs w:val="24"/>
        </w:rPr>
      </w:r>
      <w:r w:rsidRPr="00C46B68">
        <w:rPr>
          <w:rFonts w:ascii="Arial" w:hAnsi="Arial" w:cs="Arial"/>
          <w:b w:val="0"/>
          <w:bCs w:val="0"/>
          <w:sz w:val="24"/>
          <w:szCs w:val="24"/>
        </w:rPr>
        <w:fldChar w:fldCharType="separate"/>
      </w:r>
      <w:r w:rsidRPr="00C46B68">
        <w:rPr>
          <w:rFonts w:ascii="Arial" w:hAnsi="Arial" w:cs="Arial"/>
          <w:b w:val="0"/>
          <w:bCs w:val="0"/>
          <w:noProof/>
          <w:sz w:val="24"/>
          <w:szCs w:val="24"/>
        </w:rPr>
        <w:t>(Kong</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23; Korotchenko</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xml:space="preserve">, 2014; </w:t>
      </w:r>
      <w:r w:rsidRPr="00C46B68">
        <w:rPr>
          <w:rFonts w:ascii="Arial" w:hAnsi="Arial" w:cs="Arial"/>
          <w:b w:val="0"/>
          <w:bCs w:val="0"/>
          <w:noProof/>
          <w:sz w:val="24"/>
          <w:szCs w:val="24"/>
        </w:rPr>
        <w:lastRenderedPageBreak/>
        <w:t>Molina</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09; Vainonen</w:t>
      </w:r>
      <w:r w:rsidRPr="00C46B68">
        <w:rPr>
          <w:rFonts w:ascii="Arial" w:hAnsi="Arial" w:cs="Arial"/>
          <w:b w:val="0"/>
          <w:bCs w:val="0"/>
          <w:i/>
          <w:noProof/>
          <w:sz w:val="24"/>
          <w:szCs w:val="24"/>
        </w:rPr>
        <w:t xml:space="preserve"> et al.</w:t>
      </w:r>
      <w:r w:rsidRPr="00C46B68">
        <w:rPr>
          <w:rFonts w:ascii="Arial" w:hAnsi="Arial" w:cs="Arial"/>
          <w:b w:val="0"/>
          <w:bCs w:val="0"/>
          <w:noProof/>
          <w:sz w:val="24"/>
          <w:szCs w:val="24"/>
        </w:rPr>
        <w:t>, 2021)</w:t>
      </w:r>
      <w:r w:rsidRPr="00C46B68">
        <w:rPr>
          <w:rFonts w:ascii="Arial" w:hAnsi="Arial" w:cs="Arial"/>
          <w:b w:val="0"/>
          <w:bCs w:val="0"/>
          <w:sz w:val="24"/>
          <w:szCs w:val="24"/>
        </w:rPr>
        <w:fldChar w:fldCharType="end"/>
      </w:r>
      <w:r w:rsidRPr="00C46B68">
        <w:rPr>
          <w:rFonts w:ascii="Arial" w:hAnsi="Arial" w:cs="Arial"/>
          <w:b w:val="0"/>
          <w:bCs w:val="0"/>
          <w:sz w:val="24"/>
          <w:szCs w:val="24"/>
        </w:rPr>
        <w:t xml:space="preserve">. However, the role and potential of therapeutic targeting of DUSP6 in overcoming resistance to HER2is is currently unknown. </w:t>
      </w:r>
    </w:p>
    <w:p w14:paraId="3B08E22F" w14:textId="77777777" w:rsidR="00E62FAB" w:rsidRPr="00C46B68" w:rsidRDefault="00E62FAB" w:rsidP="00E62FAB">
      <w:pPr>
        <w:pStyle w:val="Heading3"/>
        <w:spacing w:line="480" w:lineRule="auto"/>
        <w:jc w:val="both"/>
        <w:rPr>
          <w:rFonts w:ascii="Arial" w:hAnsi="Arial" w:cs="Arial"/>
          <w:b w:val="0"/>
          <w:bCs w:val="0"/>
          <w:sz w:val="24"/>
          <w:szCs w:val="24"/>
        </w:rPr>
      </w:pPr>
    </w:p>
    <w:p w14:paraId="5ED9EB95"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Here we present transcriptional analysis of HER2i treated HER2+ cancer cells upon 9 months of continuous HER2i treatment. In addition to revealing first global gene expression programs associated with the DTP-DTEP and DTEP-LR therapy tolerance transitions, we use complementary genetic and pharmacological approaches to demonstrate that </w:t>
      </w:r>
      <w:r w:rsidRPr="00C46B68">
        <w:rPr>
          <w:rFonts w:ascii="Arial" w:hAnsi="Arial" w:cs="Arial"/>
          <w:i/>
          <w:iCs/>
        </w:rPr>
        <w:t>DUSP6</w:t>
      </w:r>
      <w:r w:rsidRPr="00C46B68">
        <w:rPr>
          <w:rFonts w:ascii="Arial" w:hAnsi="Arial" w:cs="Arial"/>
        </w:rPr>
        <w:t xml:space="preserve"> has critical role in regrowth of DTEP cells under HER2i therapies. Mechanistically, DUSP6 drives non-genetic HER2i tolerance via regulation of HER3 expression, and by abrogating neuregulin-elicited apoptosis resistance. Collectively our findings provide a strong pre-clinical rationale to further advance in DUSP6 blockade for HER3 targeting in general, and especially for the clinical management of HER2+ breast cancer patients with resistance to HER2i. </w:t>
      </w:r>
    </w:p>
    <w:p w14:paraId="692F8A0B" w14:textId="77777777" w:rsidR="00E62FAB" w:rsidRPr="00C46B68" w:rsidRDefault="00E62FAB" w:rsidP="00E62FAB">
      <w:pPr>
        <w:spacing w:line="480" w:lineRule="auto"/>
        <w:jc w:val="both"/>
        <w:rPr>
          <w:rFonts w:ascii="Arial" w:hAnsi="Arial" w:cs="Arial"/>
        </w:rPr>
      </w:pPr>
    </w:p>
    <w:p w14:paraId="5FCFBCCF" w14:textId="77777777" w:rsidR="00E62FAB" w:rsidRPr="00C46B68" w:rsidRDefault="00E62FAB" w:rsidP="00E62FAB">
      <w:pPr>
        <w:jc w:val="both"/>
        <w:rPr>
          <w:rFonts w:ascii="Arial" w:hAnsi="Arial"/>
        </w:rPr>
      </w:pPr>
      <w:r w:rsidRPr="00C46B68">
        <w:rPr>
          <w:rFonts w:ascii="Arial" w:hAnsi="Arial"/>
        </w:rPr>
        <w:br w:type="page"/>
      </w:r>
    </w:p>
    <w:p w14:paraId="3F8B31DB"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lastRenderedPageBreak/>
        <w:t>Results</w:t>
      </w:r>
    </w:p>
    <w:p w14:paraId="5A048489" w14:textId="77777777" w:rsidR="00E62FAB" w:rsidRPr="00C46B68" w:rsidRDefault="00E62FAB" w:rsidP="00E62FAB">
      <w:pPr>
        <w:spacing w:line="480" w:lineRule="auto"/>
        <w:jc w:val="both"/>
        <w:rPr>
          <w:rFonts w:ascii="Arial" w:hAnsi="Arial" w:cs="Arial"/>
          <w:b/>
          <w:bCs/>
        </w:rPr>
      </w:pPr>
    </w:p>
    <w:p w14:paraId="7A5D5DC6"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t xml:space="preserve">Development of acquired HER2i resistance by long-term treatment of drug sensitive HER2+ breast cancer cells with </w:t>
      </w:r>
      <w:proofErr w:type="gramStart"/>
      <w:r w:rsidRPr="00C46B68">
        <w:rPr>
          <w:rFonts w:ascii="Arial" w:hAnsi="Arial" w:cs="Arial"/>
          <w:b/>
          <w:bCs/>
        </w:rPr>
        <w:t>lapatinib</w:t>
      </w:r>
      <w:proofErr w:type="gramEnd"/>
    </w:p>
    <w:p w14:paraId="6AE3653F" w14:textId="77777777" w:rsidR="00E62FAB" w:rsidRPr="00C46B68" w:rsidRDefault="00E62FAB" w:rsidP="00E62FAB">
      <w:pPr>
        <w:spacing w:line="480" w:lineRule="auto"/>
        <w:jc w:val="both"/>
        <w:rPr>
          <w:rFonts w:ascii="Arial" w:hAnsi="Arial" w:cs="Arial"/>
        </w:rPr>
      </w:pPr>
    </w:p>
    <w:p w14:paraId="30B00684"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To model the full range of development of HER2i resistance starting from primary sensitive phase, via drug-tolerant </w:t>
      </w:r>
      <w:proofErr w:type="spellStart"/>
      <w:r w:rsidRPr="00C46B68">
        <w:rPr>
          <w:rFonts w:ascii="Arial" w:hAnsi="Arial" w:cs="Arial"/>
        </w:rPr>
        <w:t>persister</w:t>
      </w:r>
      <w:proofErr w:type="spellEnd"/>
      <w:r w:rsidRPr="00C46B68">
        <w:rPr>
          <w:rFonts w:ascii="Arial" w:hAnsi="Arial" w:cs="Arial"/>
        </w:rPr>
        <w:t xml:space="preserve"> (DTP) development, and re-emergence of proliferative drug-tolerant expanded </w:t>
      </w:r>
      <w:proofErr w:type="spellStart"/>
      <w:r w:rsidRPr="00C46B68">
        <w:rPr>
          <w:rFonts w:ascii="Arial" w:hAnsi="Arial" w:cs="Arial"/>
        </w:rPr>
        <w:t>persister</w:t>
      </w:r>
      <w:proofErr w:type="spellEnd"/>
      <w:r w:rsidRPr="00C46B68">
        <w:rPr>
          <w:rFonts w:ascii="Arial" w:hAnsi="Arial" w:cs="Arial"/>
        </w:rPr>
        <w:t xml:space="preserve"> (DTEP) cells, to long-term resistant cells (LR), the HER2i sensitive cell line BT474, and its brain seeking variant BT474Br</w:t>
      </w:r>
      <w:r w:rsidRPr="00C46B68">
        <w:rPr>
          <w:rFonts w:ascii="Arial" w:hAnsi="Arial"/>
        </w:rPr>
        <w:t xml:space="preserve"> </w:t>
      </w:r>
      <w:r w:rsidRPr="00C46B68">
        <w:rPr>
          <w:rFonts w:ascii="Arial" w:hAnsi="Arial"/>
        </w:rPr>
        <w:fldChar w:fldCharType="begin">
          <w:fldData xml:space="preserve">PEVuZE5vdGU+PENpdGU+PEF1dGhvcj5aaGFuZzwvQXV0aG9yPjxZZWFyPjIwMTM8L1llYXI+PFJl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</w:fldData>
        </w:fldChar>
      </w:r>
      <w:r w:rsidRPr="00C46B68">
        <w:rPr>
          <w:rFonts w:ascii="Arial" w:hAnsi="Arial"/>
        </w:rPr>
        <w:instrText xml:space="preserve"> ADDIN EN.CITE </w:instrText>
      </w:r>
      <w:r w:rsidRPr="00C46B68">
        <w:rPr>
          <w:rFonts w:ascii="Arial" w:hAnsi="Arial"/>
        </w:rPr>
        <w:fldChar w:fldCharType="begin">
          <w:fldData xml:space="preserve">PEVuZE5vdGU+PENpdGU+PEF1dGhvcj5aaGFuZzwvQXV0aG9yPjxZZWFyPjIwMTM8L1llYXI+PFJl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</w:fldData>
        </w:fldChar>
      </w:r>
      <w:r w:rsidRPr="00C46B68">
        <w:rPr>
          <w:rFonts w:ascii="Arial" w:hAnsi="Arial"/>
        </w:rPr>
        <w:instrText xml:space="preserve"> ADDIN EN.CITE.DATA </w:instrText>
      </w:r>
      <w:r w:rsidRPr="00C46B68">
        <w:rPr>
          <w:rFonts w:ascii="Arial" w:hAnsi="Arial"/>
        </w:rPr>
      </w:r>
      <w:r w:rsidRPr="00C46B68">
        <w:rPr>
          <w:rFonts w:ascii="Arial" w:hAnsi="Arial"/>
        </w:rPr>
        <w:fldChar w:fldCharType="end"/>
      </w:r>
      <w:r w:rsidRPr="00C46B68">
        <w:rPr>
          <w:rFonts w:ascii="Arial" w:hAnsi="Arial"/>
        </w:rPr>
      </w:r>
      <w:r w:rsidRPr="00C46B68">
        <w:rPr>
          <w:rFonts w:ascii="Arial" w:hAnsi="Arial"/>
        </w:rPr>
        <w:fldChar w:fldCharType="separate"/>
      </w:r>
      <w:r w:rsidRPr="00C46B68">
        <w:rPr>
          <w:rFonts w:ascii="Arial" w:hAnsi="Arial"/>
          <w:noProof/>
        </w:rPr>
        <w:t>(Zhang</w:t>
      </w:r>
      <w:r w:rsidRPr="00C46B68">
        <w:rPr>
          <w:rFonts w:ascii="Arial" w:hAnsi="Arial"/>
          <w:i/>
          <w:noProof/>
        </w:rPr>
        <w:t xml:space="preserve"> et al</w:t>
      </w:r>
      <w:r w:rsidRPr="00C46B68">
        <w:rPr>
          <w:rFonts w:ascii="Arial" w:hAnsi="Arial"/>
          <w:noProof/>
        </w:rPr>
        <w:t>, 2013)</w:t>
      </w:r>
      <w:r w:rsidRPr="00C46B68">
        <w:rPr>
          <w:rFonts w:ascii="Arial" w:hAnsi="Arial"/>
        </w:rPr>
        <w:fldChar w:fldCharType="end"/>
      </w:r>
      <w:r w:rsidRPr="00C46B68">
        <w:rPr>
          <w:rFonts w:ascii="Arial" w:hAnsi="Arial" w:cs="Arial"/>
        </w:rPr>
        <w:t xml:space="preserve">, were exposed to therapeutically relevant 1 </w:t>
      </w:r>
      <w:r w:rsidRPr="00C46B68">
        <w:rPr>
          <w:rFonts w:ascii="Arial" w:hAnsi="Arial" w:cs="Arial"/>
        </w:rPr>
        <w:sym w:font="Symbol" w:char="F06D"/>
      </w:r>
      <w:r w:rsidRPr="00C46B68">
        <w:rPr>
          <w:rFonts w:ascii="Arial" w:hAnsi="Arial" w:cs="Arial"/>
        </w:rPr>
        <w:t xml:space="preserve">M of lapatinib every 3 days for up to 9 months  (Fig. 1A). Both cell lines followed a similar pattern of lapatinib tolerance development, where at the 9-day timepoint only a few DTP cells could be microscopically observed, whereas the emergence DTEP population took about 6 months (Fig. 1A). Following this, the plates were fully populated by the LR cells after 9 months of continuous lapatinib treatment (Fig. 1A). Importantly, in addition to lapatinib, the LR clones of both BT474 and BT474Br displayed strong cross resistance to tucatinib (a HER2i), </w:t>
      </w:r>
      <w:proofErr w:type="spellStart"/>
      <w:r w:rsidRPr="00C46B68">
        <w:rPr>
          <w:rFonts w:ascii="Arial" w:hAnsi="Arial" w:cs="Arial"/>
        </w:rPr>
        <w:t>afatinib</w:t>
      </w:r>
      <w:proofErr w:type="spellEnd"/>
      <w:r w:rsidRPr="00C46B68">
        <w:rPr>
          <w:rFonts w:ascii="Arial" w:hAnsi="Arial" w:cs="Arial"/>
        </w:rPr>
        <w:t xml:space="preserve"> (a HER2/EGFR inhibitor), and neratinib (a HER2/HER4/EGFR inhibitor) (</w:t>
      </w:r>
      <w:r w:rsidRPr="00C46B68">
        <w:rPr>
          <w:rFonts w:ascii="Arial" w:hAnsi="Arial" w:cs="Arial"/>
          <w:color w:val="000000"/>
          <w:shd w:val="clear" w:color="auto" w:fill="FFFFFF"/>
        </w:rPr>
        <w:t>Figure EV1</w:t>
      </w:r>
      <w:r w:rsidRPr="00C46B68">
        <w:rPr>
          <w:rFonts w:ascii="Arial" w:hAnsi="Arial" w:cs="Arial"/>
        </w:rPr>
        <w:t>).  This indicates that the acquired resistance is not specific to lapatinib but is driven by a mechanism that is generally relevant to the ERBB family of RTKs.</w:t>
      </w:r>
    </w:p>
    <w:p w14:paraId="6BF6CDB1" w14:textId="77777777" w:rsidR="00E62FAB" w:rsidRPr="00C46B68" w:rsidRDefault="00E62FAB" w:rsidP="00E62FAB">
      <w:pPr>
        <w:autoSpaceDE w:val="0"/>
        <w:autoSpaceDN w:val="0"/>
        <w:adjustRightInd w:val="0"/>
        <w:spacing w:line="480" w:lineRule="auto"/>
        <w:jc w:val="both"/>
        <w:rPr>
          <w:rFonts w:ascii="Arial" w:hAnsi="Arial" w:cs="Arial"/>
        </w:rPr>
      </w:pPr>
    </w:p>
    <w:p w14:paraId="763DF409"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t xml:space="preserve">Transcriptomic landscape of acquired lapatinib resistance in BT474 </w:t>
      </w:r>
      <w:proofErr w:type="gramStart"/>
      <w:r w:rsidRPr="00C46B68">
        <w:rPr>
          <w:rFonts w:ascii="Arial" w:hAnsi="Arial" w:cs="Arial"/>
          <w:b/>
          <w:bCs/>
        </w:rPr>
        <w:t>cells</w:t>
      </w:r>
      <w:proofErr w:type="gramEnd"/>
    </w:p>
    <w:p w14:paraId="41C7FD79" w14:textId="77777777" w:rsidR="00E62FAB" w:rsidRPr="00C46B68" w:rsidRDefault="00E62FAB" w:rsidP="00E62FAB">
      <w:pPr>
        <w:autoSpaceDE w:val="0"/>
        <w:autoSpaceDN w:val="0"/>
        <w:adjustRightInd w:val="0"/>
        <w:spacing w:line="480" w:lineRule="auto"/>
        <w:jc w:val="both"/>
        <w:rPr>
          <w:rFonts w:ascii="Arial" w:hAnsi="Arial" w:cs="Arial"/>
        </w:rPr>
      </w:pPr>
    </w:p>
    <w:p w14:paraId="3053DCB5" w14:textId="77777777" w:rsidR="00E62FAB" w:rsidRPr="00C46B68" w:rsidRDefault="00E62FAB" w:rsidP="00E62FAB">
      <w:pPr>
        <w:autoSpaceDE w:val="0"/>
        <w:autoSpaceDN w:val="0"/>
        <w:adjustRightInd w:val="0"/>
        <w:spacing w:line="480" w:lineRule="auto"/>
        <w:jc w:val="both"/>
        <w:rPr>
          <w:rFonts w:ascii="Arial" w:hAnsi="Arial" w:cs="Arial"/>
        </w:rPr>
      </w:pPr>
      <w:r w:rsidRPr="00C46B68">
        <w:rPr>
          <w:rFonts w:ascii="Arial" w:hAnsi="Arial" w:cs="Arial"/>
        </w:rPr>
        <w:t xml:space="preserve">Recent studies have focused on the molecular characterization of DTP cells in response to kinase inhibitor therapies </w:t>
      </w:r>
      <w:r w:rsidRPr="00C46B68">
        <w:rPr>
          <w:rFonts w:ascii="Arial" w:hAnsi="Arial" w:cs="Arial"/>
        </w:rPr>
        <w:fldChar w:fldCharType="begin">
          <w:fldData xml:space="preserve">PEVuZE5vdGU+PENpdGU+PEF1dGhvcj5NYXJzb2xpZXI8L0F1dGhvcj48WWVhcj4yMDIyPC9ZZWFy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NYXJzb2xpZXI8L0F1dGhvcj48WWVhcj4yMDIyPC9ZZWFy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Chang</w:t>
      </w:r>
      <w:r w:rsidRPr="00C46B68">
        <w:rPr>
          <w:rFonts w:ascii="Arial" w:hAnsi="Arial" w:cs="Arial"/>
          <w:i/>
          <w:noProof/>
        </w:rPr>
        <w:t xml:space="preserve"> et al.</w:t>
      </w:r>
      <w:r w:rsidRPr="00C46B68">
        <w:rPr>
          <w:rFonts w:ascii="Arial" w:hAnsi="Arial" w:cs="Arial"/>
          <w:noProof/>
        </w:rPr>
        <w:t>, 2022; Kurppa</w:t>
      </w:r>
      <w:r w:rsidRPr="00C46B68">
        <w:rPr>
          <w:rFonts w:ascii="Arial" w:hAnsi="Arial" w:cs="Arial"/>
          <w:i/>
          <w:noProof/>
        </w:rPr>
        <w:t xml:space="preserve"> et al.</w:t>
      </w:r>
      <w:r w:rsidRPr="00C46B68">
        <w:rPr>
          <w:rFonts w:ascii="Arial" w:hAnsi="Arial" w:cs="Arial"/>
          <w:noProof/>
        </w:rPr>
        <w:t xml:space="preserve">, 2020; </w:t>
      </w:r>
      <w:r w:rsidRPr="00C46B68">
        <w:rPr>
          <w:rFonts w:ascii="Arial" w:hAnsi="Arial" w:cs="Arial"/>
          <w:noProof/>
        </w:rPr>
        <w:lastRenderedPageBreak/>
        <w:t>Marsolier</w:t>
      </w:r>
      <w:r w:rsidRPr="00C46B68">
        <w:rPr>
          <w:rFonts w:ascii="Arial" w:hAnsi="Arial" w:cs="Arial"/>
          <w:i/>
          <w:noProof/>
        </w:rPr>
        <w:t xml:space="preserve"> et al</w:t>
      </w:r>
      <w:r w:rsidRPr="00C46B68">
        <w:rPr>
          <w:rFonts w:ascii="Arial" w:hAnsi="Arial" w:cs="Arial"/>
          <w:noProof/>
        </w:rPr>
        <w:t>, 2022)</w:t>
      </w:r>
      <w:r w:rsidRPr="00C46B68">
        <w:rPr>
          <w:rFonts w:ascii="Arial" w:hAnsi="Arial" w:cs="Arial"/>
        </w:rPr>
        <w:fldChar w:fldCharType="end"/>
      </w:r>
      <w:r w:rsidRPr="00C46B68">
        <w:rPr>
          <w:rFonts w:ascii="Arial" w:hAnsi="Arial" w:cs="Arial"/>
        </w:rPr>
        <w:t xml:space="preserve"> but there is no published information about transcriptional profiles of TKI treated cells at the DTP-DTEP or DTEP-LR transitions. To this end, the transcriptional profiles from each functional state of lapatinib drug tolerance and resistance development in BT474 cells were surveyed by bulk RNA-sequencing. From three technical replicates per condition, and by using statistical criteria of |</w:t>
      </w:r>
      <w:proofErr w:type="spellStart"/>
      <w:r w:rsidRPr="00C46B68">
        <w:rPr>
          <w:rFonts w:ascii="Arial" w:hAnsi="Arial" w:cs="Arial"/>
        </w:rPr>
        <w:t>logFC</w:t>
      </w:r>
      <w:proofErr w:type="spellEnd"/>
      <w:r w:rsidRPr="00C46B68">
        <w:rPr>
          <w:rFonts w:ascii="Arial" w:hAnsi="Arial" w:cs="Arial"/>
        </w:rPr>
        <w:t xml:space="preserve">|&gt;2 and </w:t>
      </w:r>
      <w:proofErr w:type="spellStart"/>
      <w:r w:rsidRPr="00C46B68">
        <w:rPr>
          <w:rFonts w:ascii="Arial" w:hAnsi="Arial" w:cs="Arial"/>
        </w:rPr>
        <w:t>Benjamini</w:t>
      </w:r>
      <w:proofErr w:type="spellEnd"/>
      <w:r w:rsidRPr="00C46B68">
        <w:rPr>
          <w:rFonts w:ascii="Arial" w:hAnsi="Arial" w:cs="Arial"/>
        </w:rPr>
        <w:t xml:space="preserve">-Hochberg adjusted </w:t>
      </w:r>
      <w:r w:rsidRPr="00C46B68">
        <w:rPr>
          <w:rFonts w:ascii="Arial" w:hAnsi="Arial" w:cs="Arial"/>
          <w:i/>
          <w:iCs/>
        </w:rPr>
        <w:t>p</w:t>
      </w:r>
      <w:r w:rsidRPr="00C46B68">
        <w:rPr>
          <w:rFonts w:ascii="Arial" w:hAnsi="Arial" w:cs="Arial"/>
        </w:rPr>
        <w:t xml:space="preserve"> &lt;0.05, upregulation of 144, 1169 and 16 genes was found upon the control-DTP, DTP-DTEP, and DTEP-LR transitions of BT474 cells, respectively (Fig. 1B, </w:t>
      </w:r>
      <w:r>
        <w:rPr>
          <w:rFonts w:ascii="Arial" w:hAnsi="Arial" w:cs="Arial"/>
        </w:rPr>
        <w:t>Dataset</w:t>
      </w:r>
      <w:r w:rsidRPr="00C46B68">
        <w:rPr>
          <w:rFonts w:ascii="Arial" w:hAnsi="Arial" w:cs="Arial"/>
        </w:rPr>
        <w:t xml:space="preserve"> EV1). On the other hand, the number of downregulated genes were 517, 930 and 28, respectively (Fig. 1B, </w:t>
      </w:r>
      <w:r>
        <w:rPr>
          <w:rFonts w:ascii="Arial" w:hAnsi="Arial" w:cs="Arial"/>
        </w:rPr>
        <w:t>Dataset</w:t>
      </w:r>
      <w:r w:rsidRPr="00C46B68">
        <w:rPr>
          <w:rFonts w:ascii="Arial" w:hAnsi="Arial" w:cs="Arial"/>
        </w:rPr>
        <w:t xml:space="preserve"> EV1). The highest number of differentially regulated genes upon the DTP-DTEP transition indicates that this is the transition phase where the BT474 cell fate is most robustly impacted during the resistance development. When assessing the patterns of gene expression changes by </w:t>
      </w:r>
      <w:r w:rsidRPr="00C46B68">
        <w:rPr>
          <w:rFonts w:ascii="Arial" w:eastAsiaTheme="minorHAnsi" w:hAnsi="Arial" w:cs="Arial"/>
          <w:color w:val="000000"/>
          <w:lang w:val="en-GB" w:eastAsia="en-US"/>
        </w:rPr>
        <w:t xml:space="preserve">unsupervised soft clustering analysis </w:t>
      </w:r>
      <w:r w:rsidRPr="00C46B68">
        <w:rPr>
          <w:rFonts w:ascii="Arial" w:eastAsiaTheme="minorHAnsi" w:hAnsi="Arial" w:cs="Arial"/>
          <w:color w:val="000000"/>
          <w:lang w:val="en-GB" w:eastAsia="en-US"/>
        </w:rPr>
        <w:fldChar w:fldCharType="begin"/>
      </w:r>
      <w:r w:rsidRPr="00C46B68">
        <w:rPr>
          <w:rFonts w:ascii="Arial" w:eastAsiaTheme="minorHAnsi" w:hAnsi="Arial" w:cs="Arial"/>
          <w:color w:val="000000"/>
          <w:lang w:val="en-GB" w:eastAsia="en-US"/>
        </w:rPr>
        <w:instrText xml:space="preserve"> ADDIN EN.CITE &lt;EndNote&gt;&lt;Cite&gt;&lt;Author&gt;Futschik&lt;/Author&gt;&lt;Year&gt;2005&lt;/Year&gt;&lt;RecNum&gt;5174&lt;/RecNum&gt;&lt;DisplayText&gt;(Futschik &amp;amp; Carlisle, 2005)&lt;/DisplayText&gt;&lt;record&gt;&lt;rec-number&gt;5174&lt;/rec-number&gt;&lt;foreign-keys&gt;&lt;key app="EN" db-id="0zpt9xawtr90x3e2x225daeza9tfr0re90vf" timestamp="1620382533"&gt;5174&lt;/key&gt;&lt;/foreign-keys&gt;&lt;ref-type name="Journal Article"&gt;17&lt;/ref-type&gt;&lt;contributors&gt;&lt;authors&gt;&lt;author&gt;Futschik, M. E.&lt;/author&gt;&lt;author&gt;Carlisle, B.&lt;/author&gt;&lt;/authors&gt;&lt;/contributors&gt;&lt;auth-address&gt;Institute of Theoretical Biology, Humboldt-University, Invalidenstr. 43, 10115 Berlin, Germany. m.futschik@biologie.hu-berlin.de&lt;/auth-address&gt;&lt;titles&gt;&lt;title&gt;Noise-robust soft clustering of gene expression time-course data&lt;/title&gt;&lt;secondary-title&gt;J Bioinform Comput Biol&lt;/secondary-title&gt;&lt;/titles&gt;&lt;periodical&gt;&lt;full-title&gt;J Bioinform Comput Biol&lt;/full-title&gt;&lt;/periodical&gt;&lt;pages&gt;965-88&lt;/pages&gt;&lt;volume&gt;3&lt;/volume&gt;&lt;number&gt;4&lt;/number&gt;&lt;edition&gt;2005/08/04&lt;/edition&gt;&lt;keywords&gt;&lt;keyword&gt;*Algorithms&lt;/keyword&gt;&lt;keyword&gt;Artificial Intelligence&lt;/keyword&gt;&lt;keyword&gt;Cluster Analysis&lt;/keyword&gt;&lt;keyword&gt;Data Interpretation, Statistical&lt;/keyword&gt;&lt;keyword&gt;Gene Expression Profiling/*methods&lt;/keyword&gt;&lt;keyword&gt;Gene Expression Regulation/*physiology&lt;/keyword&gt;&lt;keyword&gt;*Models, Genetic&lt;/keyword&gt;&lt;keyword&gt;Models, Statistical&lt;/keyword&gt;&lt;keyword&gt;Oligonucleotide Array Sequence Analysis/*methods&lt;/keyword&gt;&lt;keyword&gt;Pattern Recognition, Automated/*methods&lt;/keyword&gt;&lt;keyword&gt;Proteome/genetics/*metabolism&lt;/keyword&gt;&lt;keyword&gt;Software&lt;/keyword&gt;&lt;keyword&gt;Stochastic Processes&lt;/keyword&gt;&lt;keyword&gt;Time Factors&lt;/keyword&gt;&lt;/keywords&gt;&lt;dates&gt;&lt;year&gt;2005&lt;/year&gt;&lt;pub-dates&gt;&lt;date&gt;Aug&lt;/date&gt;&lt;/pub-dates&gt;&lt;/dates&gt;&lt;isbn&gt;0219-7200 (Print)&amp;#xD;0219-7200 (Linking)&lt;/isbn&gt;&lt;accession-num&gt;16078370&lt;/accession-num&gt;&lt;urls&gt;&lt;related-urls&gt;&lt;url&gt;https://www.ncbi.nlm.nih.gov/pubmed/16078370&lt;/url&gt;&lt;/related-urls&gt;&lt;/urls&gt;&lt;electronic-resource-num&gt;10.1142/s0219720005001375&lt;/electronic-resource-num&gt;&lt;/record&gt;&lt;/Cite&gt;&lt;/EndNote&gt;</w:instrText>
      </w:r>
      <w:r w:rsidRPr="00C46B68">
        <w:rPr>
          <w:rFonts w:ascii="Arial" w:eastAsiaTheme="minorHAnsi" w:hAnsi="Arial" w:cs="Arial"/>
          <w:color w:val="000000"/>
          <w:lang w:val="en-GB" w:eastAsia="en-US"/>
        </w:rPr>
        <w:fldChar w:fldCharType="separate"/>
      </w:r>
      <w:r w:rsidRPr="00C46B68">
        <w:rPr>
          <w:rFonts w:ascii="Arial" w:eastAsiaTheme="minorHAnsi" w:hAnsi="Arial" w:cs="Arial"/>
          <w:noProof/>
          <w:color w:val="000000"/>
          <w:lang w:val="en-GB" w:eastAsia="en-US"/>
        </w:rPr>
        <w:t>(Futschik &amp; Carlisle, 2005)</w:t>
      </w:r>
      <w:r w:rsidRPr="00C46B68">
        <w:rPr>
          <w:rFonts w:ascii="Arial" w:eastAsiaTheme="minorHAnsi" w:hAnsi="Arial" w:cs="Arial"/>
          <w:color w:val="000000"/>
          <w:lang w:val="en-GB" w:eastAsia="en-US"/>
        </w:rPr>
        <w:fldChar w:fldCharType="end"/>
      </w:r>
      <w:r w:rsidRPr="00C46B68">
        <w:rPr>
          <w:rFonts w:ascii="Arial" w:eastAsiaTheme="minorHAnsi" w:hAnsi="Arial" w:cs="Arial"/>
          <w:color w:val="000000"/>
          <w:lang w:val="en-GB" w:eastAsia="en-US"/>
        </w:rPr>
        <w:t xml:space="preserve">, we identified six approximately similar size gene clusters with distinct regulation patterns (Appendix Figure </w:t>
      </w:r>
      <w:r>
        <w:rPr>
          <w:rFonts w:ascii="Arial" w:eastAsiaTheme="minorHAnsi" w:hAnsi="Arial" w:cs="Arial"/>
          <w:color w:val="000000"/>
          <w:lang w:val="en-GB" w:eastAsia="en-US"/>
        </w:rPr>
        <w:t>S</w:t>
      </w:r>
      <w:r w:rsidRPr="00C46B68">
        <w:rPr>
          <w:rFonts w:ascii="Arial" w:eastAsiaTheme="minorHAnsi" w:hAnsi="Arial" w:cs="Arial"/>
          <w:color w:val="000000"/>
          <w:lang w:val="en-GB" w:eastAsia="en-US"/>
        </w:rPr>
        <w:t>1</w:t>
      </w:r>
      <w:r>
        <w:rPr>
          <w:rFonts w:ascii="Arial" w:eastAsiaTheme="minorHAnsi" w:hAnsi="Arial" w:cs="Arial"/>
          <w:color w:val="000000"/>
          <w:lang w:val="en-GB" w:eastAsia="en-US"/>
        </w:rPr>
        <w:t>A</w:t>
      </w:r>
      <w:r w:rsidRPr="00C46B68">
        <w:rPr>
          <w:rFonts w:ascii="Arial" w:eastAsiaTheme="minorHAnsi" w:hAnsi="Arial" w:cs="Arial"/>
          <w:color w:val="000000"/>
          <w:lang w:val="en-GB" w:eastAsia="en-US"/>
        </w:rPr>
        <w:t xml:space="preserve">). </w:t>
      </w:r>
      <w:r w:rsidRPr="00C46B68">
        <w:rPr>
          <w:rFonts w:ascii="Arial" w:hAnsi="Arial" w:cs="Arial"/>
        </w:rPr>
        <w:t xml:space="preserve">The </w:t>
      </w:r>
      <w:r w:rsidRPr="00C46B68">
        <w:rPr>
          <w:rFonts w:ascii="Arial" w:eastAsiaTheme="minorHAnsi" w:hAnsi="Arial" w:cs="Arial"/>
          <w:color w:val="000000"/>
          <w:lang w:val="en-GB" w:eastAsia="en-US"/>
        </w:rPr>
        <w:t xml:space="preserve">genes included in these clusters are listed in the </w:t>
      </w:r>
      <w:r>
        <w:rPr>
          <w:rFonts w:ascii="Arial" w:hAnsi="Arial" w:cs="Arial"/>
        </w:rPr>
        <w:t>Dataset</w:t>
      </w:r>
      <w:r w:rsidRPr="00C46B68">
        <w:rPr>
          <w:rFonts w:ascii="Arial" w:hAnsi="Arial" w:cs="Arial"/>
        </w:rPr>
        <w:t xml:space="preserve"> EV2</w:t>
      </w:r>
      <w:r w:rsidRPr="00C46B68">
        <w:rPr>
          <w:rFonts w:ascii="Arial" w:eastAsiaTheme="minorHAnsi" w:hAnsi="Arial" w:cs="Arial"/>
          <w:color w:val="000000"/>
          <w:lang w:val="en-GB" w:eastAsia="en-US"/>
        </w:rPr>
        <w:t xml:space="preserve">. </w:t>
      </w:r>
      <w:r w:rsidRPr="00C46B68">
        <w:rPr>
          <w:rFonts w:ascii="Arial" w:hAnsi="Arial" w:cs="Arial"/>
        </w:rPr>
        <w:t xml:space="preserve">Such regulation patterns indicate that neither gene activation nor gene repression characterize lapatinib resistance development in BT474 cells, but unique gene expression programs are involved in each of these steps.   </w:t>
      </w:r>
    </w:p>
    <w:p w14:paraId="1C46C5C0" w14:textId="77777777" w:rsidR="00E62FAB" w:rsidRPr="00C46B68" w:rsidRDefault="00E62FAB" w:rsidP="00E62FAB">
      <w:pPr>
        <w:autoSpaceDE w:val="0"/>
        <w:autoSpaceDN w:val="0"/>
        <w:adjustRightInd w:val="0"/>
        <w:spacing w:line="480" w:lineRule="auto"/>
        <w:jc w:val="both"/>
        <w:rPr>
          <w:rFonts w:ascii="Arial" w:hAnsi="Arial" w:cs="Arial"/>
        </w:rPr>
      </w:pPr>
    </w:p>
    <w:p w14:paraId="621D20DA" w14:textId="77777777" w:rsidR="00E62FAB" w:rsidRPr="00C46B68" w:rsidRDefault="00E62FAB" w:rsidP="00E62FAB">
      <w:pPr>
        <w:autoSpaceDE w:val="0"/>
        <w:autoSpaceDN w:val="0"/>
        <w:adjustRightInd w:val="0"/>
        <w:spacing w:line="480" w:lineRule="auto"/>
        <w:jc w:val="both"/>
        <w:rPr>
          <w:rFonts w:ascii="Arial" w:eastAsiaTheme="minorHAnsi" w:hAnsi="Arial" w:cs="Arial"/>
          <w:b/>
          <w:bCs/>
          <w:color w:val="000000"/>
          <w:lang w:val="en-GB" w:eastAsia="en-US"/>
        </w:rPr>
      </w:pPr>
      <w:r w:rsidRPr="00C46B68">
        <w:rPr>
          <w:rFonts w:ascii="Arial" w:eastAsiaTheme="minorHAnsi" w:hAnsi="Arial" w:cs="Arial"/>
          <w:b/>
          <w:bCs/>
          <w:color w:val="000000"/>
          <w:lang w:val="en-GB" w:eastAsia="en-US"/>
        </w:rPr>
        <w:t xml:space="preserve">Gene regulatory mechanisms and hallmarks associated with HER2i resistance </w:t>
      </w:r>
      <w:proofErr w:type="gramStart"/>
      <w:r w:rsidRPr="00C46B68">
        <w:rPr>
          <w:rFonts w:ascii="Arial" w:eastAsiaTheme="minorHAnsi" w:hAnsi="Arial" w:cs="Arial"/>
          <w:b/>
          <w:bCs/>
          <w:color w:val="000000"/>
          <w:lang w:val="en-GB" w:eastAsia="en-US"/>
        </w:rPr>
        <w:t>transitions</w:t>
      </w:r>
      <w:proofErr w:type="gramEnd"/>
    </w:p>
    <w:p w14:paraId="12823DB0" w14:textId="77777777" w:rsidR="00E62FAB" w:rsidRPr="00C46B68" w:rsidRDefault="00E62FAB" w:rsidP="00E62FAB">
      <w:pPr>
        <w:autoSpaceDE w:val="0"/>
        <w:autoSpaceDN w:val="0"/>
        <w:adjustRightInd w:val="0"/>
        <w:spacing w:line="480" w:lineRule="auto"/>
        <w:jc w:val="both"/>
        <w:rPr>
          <w:rFonts w:ascii="Arial" w:eastAsiaTheme="minorHAnsi" w:hAnsi="Arial" w:cs="Arial"/>
          <w:color w:val="000000"/>
          <w:lang w:val="en-GB" w:eastAsia="en-US"/>
        </w:rPr>
      </w:pPr>
    </w:p>
    <w:p w14:paraId="29855165" w14:textId="77777777" w:rsidR="00E62FAB" w:rsidRPr="00C46B68" w:rsidRDefault="00E62FAB" w:rsidP="00E62FAB">
      <w:pPr>
        <w:autoSpaceDE w:val="0"/>
        <w:autoSpaceDN w:val="0"/>
        <w:adjustRightInd w:val="0"/>
        <w:spacing w:line="480" w:lineRule="auto"/>
        <w:jc w:val="both"/>
        <w:rPr>
          <w:rFonts w:ascii="Arial" w:eastAsiaTheme="minorHAnsi" w:hAnsi="Arial" w:cs="Arial"/>
          <w:color w:val="000000"/>
          <w:lang w:val="en-GB" w:eastAsia="en-US"/>
        </w:rPr>
      </w:pPr>
      <w:r w:rsidRPr="00C46B68">
        <w:rPr>
          <w:rFonts w:ascii="Arial" w:eastAsiaTheme="minorHAnsi" w:hAnsi="Arial" w:cs="Arial"/>
          <w:color w:val="000000"/>
          <w:lang w:val="en-GB" w:eastAsia="en-US"/>
        </w:rPr>
        <w:t xml:space="preserve">To understand gene regulatory mechanisms controlling transitions between the different phases on lapatinib tolerance and resistance development, we predicted the transcription factor binding sites enriched on promoter regions of the differentially </w:t>
      </w:r>
      <w:r w:rsidRPr="00C46B68">
        <w:rPr>
          <w:rFonts w:ascii="Arial" w:eastAsiaTheme="minorHAnsi" w:hAnsi="Arial" w:cs="Arial"/>
          <w:color w:val="000000"/>
          <w:lang w:val="en-GB" w:eastAsia="en-US"/>
        </w:rPr>
        <w:lastRenderedPageBreak/>
        <w:t xml:space="preserve">regulated genes (Fig. 1B, </w:t>
      </w:r>
      <w:r>
        <w:rPr>
          <w:rFonts w:ascii="Arial" w:eastAsiaTheme="minorHAnsi" w:hAnsi="Arial" w:cs="Arial"/>
          <w:color w:val="000000"/>
          <w:lang w:val="en-GB" w:eastAsia="en-US"/>
        </w:rPr>
        <w:t>Dataset</w:t>
      </w:r>
      <w:r w:rsidRPr="00C46B68">
        <w:rPr>
          <w:rFonts w:ascii="Arial" w:eastAsiaTheme="minorHAnsi" w:hAnsi="Arial" w:cs="Arial"/>
          <w:color w:val="000000"/>
          <w:lang w:val="en-GB" w:eastAsia="en-US"/>
        </w:rPr>
        <w:t xml:space="preserve"> EV3). Using FDR &lt; 0.05 as a cut-off, the most highly enriched transcription factor elements in genes downregulated upon the control-DTP transition were E2F4, FOXM1, FLI1, E2F1 and NFYA (Fig. 1B, </w:t>
      </w:r>
      <w:r>
        <w:rPr>
          <w:rFonts w:ascii="Arial" w:eastAsiaTheme="minorHAnsi" w:hAnsi="Arial" w:cs="Arial"/>
          <w:color w:val="000000"/>
          <w:lang w:val="en-GB" w:eastAsia="en-US"/>
        </w:rPr>
        <w:t>Dataset</w:t>
      </w:r>
      <w:r w:rsidRPr="00C46B68">
        <w:rPr>
          <w:rFonts w:ascii="Arial" w:eastAsiaTheme="minorHAnsi" w:hAnsi="Arial" w:cs="Arial"/>
          <w:color w:val="000000"/>
          <w:lang w:val="en-GB" w:eastAsia="en-US"/>
        </w:rPr>
        <w:t xml:space="preserve"> EV3). Strikingly, most of these transcription factor binding sites were enriched also in the genes significantly upregulated in DTEP cells (Fig. 1B in bold, </w:t>
      </w:r>
      <w:r>
        <w:rPr>
          <w:rFonts w:ascii="Arial" w:eastAsiaTheme="minorHAnsi" w:hAnsi="Arial" w:cs="Arial"/>
          <w:color w:val="000000"/>
          <w:lang w:val="en-GB" w:eastAsia="en-US"/>
        </w:rPr>
        <w:t>Dataset</w:t>
      </w:r>
      <w:r w:rsidRPr="00C46B68">
        <w:rPr>
          <w:rFonts w:ascii="Arial" w:eastAsiaTheme="minorHAnsi" w:hAnsi="Arial" w:cs="Arial"/>
          <w:color w:val="000000"/>
          <w:lang w:val="en-GB" w:eastAsia="en-US"/>
        </w:rPr>
        <w:t xml:space="preserve"> EV3). This indicates that these transcription factors are inactivated co-ordinately upon the development of the DTP state and re-activated upon re-growth of the DTEPs. E2F4, FOXM1 and E2F1 are all indicated in development and progression of breast cancer.  We validated inhibition of selected BT474 cell DTP FOXM1 and E2F target genes across different HER2+ cells treated with lapatinib to reach the DTP state (Figure EV2).  On the other hand, binding sites for transcription factors CBX2, ESR1, TCF12 and ZNF217 were found significantly enriched in the genes downregulated upon DTP to DTEP transition, whereas STAT1 and STAT2 were enriched among the genes upregulated in LR cells as compared to DTEPs (Fig. 1B, </w:t>
      </w:r>
      <w:r>
        <w:rPr>
          <w:rFonts w:ascii="Arial" w:eastAsiaTheme="minorHAnsi" w:hAnsi="Arial" w:cs="Arial"/>
          <w:color w:val="000000"/>
          <w:lang w:val="en-GB" w:eastAsia="en-US"/>
        </w:rPr>
        <w:t>Dataset</w:t>
      </w:r>
      <w:r w:rsidRPr="00C46B68">
        <w:rPr>
          <w:rFonts w:ascii="Arial" w:eastAsiaTheme="minorHAnsi" w:hAnsi="Arial" w:cs="Arial"/>
          <w:color w:val="000000"/>
          <w:lang w:val="en-GB" w:eastAsia="en-US"/>
        </w:rPr>
        <w:t xml:space="preserve"> EV3).  </w:t>
      </w:r>
    </w:p>
    <w:p w14:paraId="7A905BF7" w14:textId="77777777" w:rsidR="00E62FAB" w:rsidRPr="00C46B68" w:rsidRDefault="00E62FAB" w:rsidP="00E62FAB">
      <w:pPr>
        <w:autoSpaceDE w:val="0"/>
        <w:autoSpaceDN w:val="0"/>
        <w:adjustRightInd w:val="0"/>
        <w:spacing w:line="480" w:lineRule="auto"/>
        <w:jc w:val="both"/>
        <w:rPr>
          <w:rFonts w:ascii="Arial" w:hAnsi="Arial" w:cs="Arial"/>
        </w:rPr>
      </w:pPr>
    </w:p>
    <w:p w14:paraId="0F250F7D" w14:textId="77777777" w:rsidR="00E62FAB" w:rsidRPr="00C46B68" w:rsidRDefault="00E62FAB" w:rsidP="00E62FAB">
      <w:pPr>
        <w:spacing w:line="480" w:lineRule="auto"/>
        <w:jc w:val="both"/>
        <w:rPr>
          <w:rFonts w:ascii="Arial" w:hAnsi="Arial" w:cs="Arial"/>
          <w:lang w:val="en-GB"/>
        </w:rPr>
      </w:pPr>
      <w:r w:rsidRPr="00C46B68">
        <w:rPr>
          <w:rFonts w:ascii="Arial" w:hAnsi="Arial" w:cs="Arial"/>
          <w:lang w:val="en-GB"/>
        </w:rPr>
        <w:t xml:space="preserve">To identify cancer hallmark processes involved in each transition phase, the entire transcriptomics data was re-analysed by Gene Set Variation Analysis (GSVA). Consistent with recent evidence from other DTP models </w:t>
      </w:r>
      <w:r w:rsidRPr="00C46B68">
        <w:rPr>
          <w:rFonts w:ascii="Arial" w:hAnsi="Arial" w:cs="Arial"/>
          <w:lang w:val="en-GB"/>
        </w:rPr>
        <w:fldChar w:fldCharType="begin">
          <w:fldData xml:space="preserve">PEVuZE5vdGU+PENpdGU+PEF1dGhvcj5DaGFuZzwvQXV0aG9yPjxZZWFyPjIwMjI8L1llYXI+PFJl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</w:fldData>
        </w:fldChar>
      </w:r>
      <w:r w:rsidRPr="00C46B68">
        <w:rPr>
          <w:rFonts w:ascii="Arial" w:hAnsi="Arial" w:cs="Arial"/>
          <w:lang w:val="en-GB"/>
        </w:rPr>
        <w:instrText xml:space="preserve"> ADDIN EN.CITE </w:instrText>
      </w:r>
      <w:r w:rsidRPr="00C46B68">
        <w:rPr>
          <w:rFonts w:ascii="Arial" w:hAnsi="Arial" w:cs="Arial"/>
          <w:lang w:val="en-GB"/>
        </w:rPr>
        <w:fldChar w:fldCharType="begin">
          <w:fldData xml:space="preserve">PEVuZE5vdGU+PENpdGU+PEF1dGhvcj5DaGFuZzwvQXV0aG9yPjxZZWFyPjIwMjI8L1llYXI+PFJl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</w:fldData>
        </w:fldChar>
      </w:r>
      <w:r w:rsidRPr="00C46B68">
        <w:rPr>
          <w:rFonts w:ascii="Arial" w:hAnsi="Arial" w:cs="Arial"/>
          <w:lang w:val="en-GB"/>
        </w:rPr>
        <w:instrText xml:space="preserve"> ADDIN EN.CITE.DATA </w:instrText>
      </w:r>
      <w:r w:rsidRPr="00C46B68">
        <w:rPr>
          <w:rFonts w:ascii="Arial" w:hAnsi="Arial" w:cs="Arial"/>
          <w:lang w:val="en-GB"/>
        </w:rPr>
      </w:r>
      <w:r w:rsidRPr="00C46B68">
        <w:rPr>
          <w:rFonts w:ascii="Arial" w:hAnsi="Arial" w:cs="Arial"/>
          <w:lang w:val="en-GB"/>
        </w:rPr>
        <w:fldChar w:fldCharType="end"/>
      </w:r>
      <w:r w:rsidRPr="00C46B68">
        <w:rPr>
          <w:rFonts w:ascii="Arial" w:hAnsi="Arial" w:cs="Arial"/>
          <w:lang w:val="en-GB"/>
        </w:rPr>
      </w:r>
      <w:r w:rsidRPr="00C46B68">
        <w:rPr>
          <w:rFonts w:ascii="Arial" w:hAnsi="Arial" w:cs="Arial"/>
          <w:lang w:val="en-GB"/>
        </w:rPr>
        <w:fldChar w:fldCharType="separate"/>
      </w:r>
      <w:r w:rsidRPr="00C46B68">
        <w:rPr>
          <w:rFonts w:ascii="Arial" w:hAnsi="Arial" w:cs="Arial"/>
          <w:noProof/>
          <w:lang w:val="en-GB"/>
        </w:rPr>
        <w:t>(Chang</w:t>
      </w:r>
      <w:r w:rsidRPr="00C46B68">
        <w:rPr>
          <w:rFonts w:ascii="Arial" w:hAnsi="Arial" w:cs="Arial"/>
          <w:i/>
          <w:noProof/>
          <w:lang w:val="en-GB"/>
        </w:rPr>
        <w:t xml:space="preserve"> et al.</w:t>
      </w:r>
      <w:r w:rsidRPr="00C46B68">
        <w:rPr>
          <w:rFonts w:ascii="Arial" w:hAnsi="Arial" w:cs="Arial"/>
          <w:noProof/>
          <w:lang w:val="en-GB"/>
        </w:rPr>
        <w:t>, 2022; Dhimolea</w:t>
      </w:r>
      <w:r w:rsidRPr="00C46B68">
        <w:rPr>
          <w:rFonts w:ascii="Arial" w:hAnsi="Arial" w:cs="Arial"/>
          <w:i/>
          <w:noProof/>
          <w:lang w:val="en-GB"/>
        </w:rPr>
        <w:t xml:space="preserve"> et al.</w:t>
      </w:r>
      <w:r w:rsidRPr="00C46B68">
        <w:rPr>
          <w:rFonts w:ascii="Arial" w:hAnsi="Arial" w:cs="Arial"/>
          <w:noProof/>
          <w:lang w:val="en-GB"/>
        </w:rPr>
        <w:t>, 2021; Kurppa</w:t>
      </w:r>
      <w:r w:rsidRPr="00C46B68">
        <w:rPr>
          <w:rFonts w:ascii="Arial" w:hAnsi="Arial" w:cs="Arial"/>
          <w:i/>
          <w:noProof/>
          <w:lang w:val="en-GB"/>
        </w:rPr>
        <w:t xml:space="preserve"> et al.</w:t>
      </w:r>
      <w:r w:rsidRPr="00C46B68">
        <w:rPr>
          <w:rFonts w:ascii="Arial" w:hAnsi="Arial" w:cs="Arial"/>
          <w:noProof/>
          <w:lang w:val="en-GB"/>
        </w:rPr>
        <w:t>, 2020)</w:t>
      </w:r>
      <w:r w:rsidRPr="00C46B68">
        <w:rPr>
          <w:rFonts w:ascii="Arial" w:hAnsi="Arial" w:cs="Arial"/>
          <w:lang w:val="en-GB"/>
        </w:rPr>
        <w:fldChar w:fldCharType="end"/>
      </w:r>
      <w:r w:rsidRPr="00C46B68">
        <w:rPr>
          <w:rFonts w:ascii="Arial" w:hAnsi="Arial" w:cs="Arial"/>
          <w:lang w:val="en-GB"/>
        </w:rPr>
        <w:t xml:space="preserve">, MYC </w:t>
      </w:r>
      <w:proofErr w:type="spellStart"/>
      <w:r w:rsidRPr="00C46B68">
        <w:rPr>
          <w:rFonts w:ascii="Arial" w:hAnsi="Arial" w:cs="Arial"/>
          <w:lang w:val="en-GB"/>
        </w:rPr>
        <w:t>signaling</w:t>
      </w:r>
      <w:proofErr w:type="spellEnd"/>
      <w:r w:rsidRPr="00C46B68">
        <w:rPr>
          <w:rFonts w:ascii="Arial" w:hAnsi="Arial" w:cs="Arial"/>
          <w:lang w:val="en-GB"/>
        </w:rPr>
        <w:t xml:space="preserve"> was inhibited in the lapatinib-treated BT474 DTPs, but reactivated in DTEPs (Fig. 1C, gene sets 3 and 6).  Similar gene regulation pattern was observed for E2F1 targets, G2/M checkpoint, mTOR </w:t>
      </w:r>
      <w:proofErr w:type="spellStart"/>
      <w:r w:rsidRPr="00C46B68">
        <w:rPr>
          <w:rFonts w:ascii="Arial" w:hAnsi="Arial" w:cs="Arial"/>
          <w:lang w:val="en-GB"/>
        </w:rPr>
        <w:t>signaling</w:t>
      </w:r>
      <w:proofErr w:type="spellEnd"/>
      <w:r w:rsidRPr="00C46B68">
        <w:rPr>
          <w:rFonts w:ascii="Arial" w:hAnsi="Arial" w:cs="Arial"/>
          <w:lang w:val="en-GB"/>
        </w:rPr>
        <w:t xml:space="preserve">, and androgen response (Fig. 1C, gene set 3), ROS </w:t>
      </w:r>
      <w:proofErr w:type="spellStart"/>
      <w:r w:rsidRPr="00C46B68">
        <w:rPr>
          <w:rFonts w:ascii="Arial" w:hAnsi="Arial" w:cs="Arial"/>
          <w:lang w:val="en-GB"/>
        </w:rPr>
        <w:t>signaling</w:t>
      </w:r>
      <w:proofErr w:type="spellEnd"/>
      <w:r w:rsidRPr="00C46B68">
        <w:rPr>
          <w:rFonts w:ascii="Arial" w:hAnsi="Arial" w:cs="Arial"/>
          <w:lang w:val="en-GB"/>
        </w:rPr>
        <w:t xml:space="preserve">, oxidative phosphorylation, and DNA repair (Fig. 1C, gene set 6). Interestingly, the DTP-DTEP transition was associated also with downregulation of several cancer hallmark gene sets, most apparently seen in set 4 where KRAS </w:t>
      </w:r>
      <w:proofErr w:type="spellStart"/>
      <w:r w:rsidRPr="00C46B68">
        <w:rPr>
          <w:rFonts w:ascii="Arial" w:hAnsi="Arial" w:cs="Arial"/>
          <w:lang w:val="en-GB"/>
        </w:rPr>
        <w:t>signaling</w:t>
      </w:r>
      <w:proofErr w:type="spellEnd"/>
      <w:r w:rsidRPr="00C46B68">
        <w:rPr>
          <w:rFonts w:ascii="Arial" w:hAnsi="Arial" w:cs="Arial"/>
          <w:lang w:val="en-GB"/>
        </w:rPr>
        <w:t xml:space="preserve">, EMT, WNT/ß-catenin, and </w:t>
      </w:r>
      <w:r w:rsidRPr="00C46B68">
        <w:rPr>
          <w:rFonts w:ascii="Arial" w:hAnsi="Arial" w:cs="Arial"/>
          <w:lang w:val="en-GB"/>
        </w:rPr>
        <w:lastRenderedPageBreak/>
        <w:t xml:space="preserve">inflammatory response genes were all suppressed upon proliferation reactivation (Fig. 1C). </w:t>
      </w:r>
      <w:r>
        <w:rPr>
          <w:rFonts w:ascii="Arial" w:hAnsi="Arial" w:cs="Arial"/>
          <w:lang w:val="en-GB"/>
        </w:rPr>
        <w:t xml:space="preserve">Additional hallmark gene sets regulated between the lapatinib resistance development transitions are displayed in appendix figure S1B. </w:t>
      </w:r>
    </w:p>
    <w:p w14:paraId="1BCFF286" w14:textId="77777777" w:rsidR="00E62FAB" w:rsidRPr="00C46B68" w:rsidRDefault="00E62FAB" w:rsidP="00E62FAB">
      <w:pPr>
        <w:spacing w:line="480" w:lineRule="auto"/>
        <w:jc w:val="both"/>
        <w:rPr>
          <w:rFonts w:ascii="Arial" w:hAnsi="Arial" w:cs="Arial"/>
          <w:lang w:val="en-GB"/>
        </w:rPr>
      </w:pPr>
    </w:p>
    <w:p w14:paraId="1397B66E"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Collectively these results demonstrate that unique gene clusters and biological processes are involved in each step of lapatinib resistance development. This bulk RNA-sequencing data provides a rich resource for future studies of gene regulatory mechanisms in HER2i tolerance and resistance development. However,  it is clear that future single cell RNA sequencing studies are needed to understand clonality of gene expression changes induced during these transitions. </w:t>
      </w:r>
    </w:p>
    <w:p w14:paraId="3E3E52D5" w14:textId="77777777" w:rsidR="00E62FAB" w:rsidRPr="00C46B68" w:rsidRDefault="00E62FAB" w:rsidP="00E62FAB">
      <w:pPr>
        <w:spacing w:line="480" w:lineRule="auto"/>
        <w:jc w:val="both"/>
        <w:rPr>
          <w:rFonts w:ascii="Arial" w:hAnsi="Arial" w:cs="Arial"/>
        </w:rPr>
      </w:pPr>
    </w:p>
    <w:p w14:paraId="77FC8A0B" w14:textId="77777777" w:rsidR="00E62FAB" w:rsidRPr="00C46B68" w:rsidRDefault="00E62FAB" w:rsidP="00E62FAB">
      <w:pPr>
        <w:jc w:val="both"/>
        <w:rPr>
          <w:rFonts w:ascii="Arial" w:hAnsi="Arial" w:cs="Arial"/>
        </w:rPr>
      </w:pPr>
    </w:p>
    <w:p w14:paraId="2E48D1F1" w14:textId="77777777" w:rsidR="00E62FAB" w:rsidRPr="00C46B68" w:rsidRDefault="00E62FAB" w:rsidP="00E62FAB">
      <w:pPr>
        <w:jc w:val="both"/>
        <w:rPr>
          <w:rFonts w:ascii="Arial" w:hAnsi="Arial" w:cs="Arial"/>
          <w:b/>
          <w:bCs/>
        </w:rPr>
      </w:pPr>
      <w:r w:rsidRPr="00C46B68">
        <w:rPr>
          <w:rFonts w:ascii="Arial" w:hAnsi="Arial" w:cs="Arial"/>
          <w:b/>
          <w:bCs/>
        </w:rPr>
        <w:t>Phosphatase gene expression landscape in DTPs and DTEPs</w:t>
      </w:r>
    </w:p>
    <w:p w14:paraId="3AAACD76" w14:textId="77777777" w:rsidR="00E62FAB" w:rsidRPr="00C46B68" w:rsidRDefault="00E62FAB" w:rsidP="00E62FAB">
      <w:pPr>
        <w:spacing w:line="480" w:lineRule="auto"/>
        <w:jc w:val="both"/>
        <w:rPr>
          <w:rFonts w:ascii="Arial" w:hAnsi="Arial" w:cs="Arial"/>
        </w:rPr>
      </w:pPr>
    </w:p>
    <w:p w14:paraId="45990993"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Recent data indicates that development of cancer therapy resistance is initiated by non-genetic signaling rewiring mediated by post-translational regulation of intracellular signaling pathways </w:t>
      </w:r>
      <w:r w:rsidRPr="00C46B68">
        <w:rPr>
          <w:rFonts w:ascii="Arial" w:hAnsi="Arial" w:cs="Arial"/>
        </w:rPr>
        <w:fldChar w:fldCharType="begin">
          <w:fldData xml:space="preserve">PEVuZE5vdGU+PENpdGU+PEF1dGhvcj5IYXRhPC9BdXRob3I+PFllYXI+MjAxNjwvWWVhcj48UmVj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IYXRhPC9BdXRob3I+PFllYXI+MjAxNjwvWWVhcj48UmVj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De Conti</w:t>
      </w:r>
      <w:r w:rsidRPr="00C46B68">
        <w:rPr>
          <w:rFonts w:ascii="Arial" w:hAnsi="Arial" w:cs="Arial"/>
          <w:i/>
          <w:noProof/>
        </w:rPr>
        <w:t xml:space="preserve"> et al.</w:t>
      </w:r>
      <w:r w:rsidRPr="00C46B68">
        <w:rPr>
          <w:rFonts w:ascii="Arial" w:hAnsi="Arial" w:cs="Arial"/>
          <w:noProof/>
        </w:rPr>
        <w:t>, 2021; Hata</w:t>
      </w:r>
      <w:r w:rsidRPr="00C46B68">
        <w:rPr>
          <w:rFonts w:ascii="Arial" w:hAnsi="Arial" w:cs="Arial"/>
          <w:i/>
          <w:noProof/>
        </w:rPr>
        <w:t xml:space="preserve"> et al.</w:t>
      </w:r>
      <w:r w:rsidRPr="00C46B68">
        <w:rPr>
          <w:rFonts w:ascii="Arial" w:hAnsi="Arial" w:cs="Arial"/>
          <w:noProof/>
        </w:rPr>
        <w:t>, 2016; Marine</w:t>
      </w:r>
      <w:r w:rsidRPr="00C46B68">
        <w:rPr>
          <w:rFonts w:ascii="Arial" w:hAnsi="Arial" w:cs="Arial"/>
          <w:i/>
          <w:noProof/>
        </w:rPr>
        <w:t xml:space="preserve"> et al.</w:t>
      </w:r>
      <w:r w:rsidRPr="00C46B68">
        <w:rPr>
          <w:rFonts w:ascii="Arial" w:hAnsi="Arial" w:cs="Arial"/>
          <w:noProof/>
        </w:rPr>
        <w:t>, 2020)</w:t>
      </w:r>
      <w:r w:rsidRPr="00C46B68">
        <w:rPr>
          <w:rFonts w:ascii="Arial" w:hAnsi="Arial" w:cs="Arial"/>
        </w:rPr>
        <w:fldChar w:fldCharType="end"/>
      </w:r>
      <w:r w:rsidRPr="00C46B68">
        <w:rPr>
          <w:rFonts w:ascii="Arial" w:hAnsi="Arial" w:cs="Arial"/>
        </w:rPr>
        <w:t xml:space="preserve">. Protein phosphorylation is the most prevalent post-translational modification in cancer cells, and cancer cell </w:t>
      </w:r>
      <w:proofErr w:type="spellStart"/>
      <w:r w:rsidRPr="00C46B68">
        <w:rPr>
          <w:rFonts w:ascii="Arial" w:hAnsi="Arial" w:cs="Arial"/>
        </w:rPr>
        <w:t>phosphoproteomes</w:t>
      </w:r>
      <w:proofErr w:type="spellEnd"/>
      <w:r w:rsidRPr="00C46B68">
        <w:rPr>
          <w:rFonts w:ascii="Arial" w:hAnsi="Arial" w:cs="Arial"/>
        </w:rPr>
        <w:t xml:space="preserve"> are regulated by kinases and phosphatases. Whereas the role of kinases in non-genetic therapy tolerance development has been extensively studied </w:t>
      </w:r>
      <w:r w:rsidRPr="00C46B68">
        <w:rPr>
          <w:rFonts w:ascii="Arial" w:hAnsi="Arial" w:cs="Arial"/>
        </w:rPr>
        <w:fldChar w:fldCharType="begin">
          <w:fldData xml:space="preserve">PEVuZE5vdGU+PENpdGU+PEF1dGhvcj5NYXJpbmU8L0F1dGhvcj48WWVhcj4yMDIwPC9ZZWFyPjxS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NYXJpbmU8L0F1dGhvcj48WWVhcj4yMDIwPC9ZZWFyPjxS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Marine</w:t>
      </w:r>
      <w:r w:rsidRPr="00C46B68">
        <w:rPr>
          <w:rFonts w:ascii="Arial" w:hAnsi="Arial" w:cs="Arial"/>
          <w:i/>
          <w:noProof/>
        </w:rPr>
        <w:t xml:space="preserve"> et al.</w:t>
      </w:r>
      <w:r w:rsidRPr="00C46B68">
        <w:rPr>
          <w:rFonts w:ascii="Arial" w:hAnsi="Arial" w:cs="Arial"/>
          <w:noProof/>
        </w:rPr>
        <w:t>, 2020)</w:t>
      </w:r>
      <w:r w:rsidRPr="00C46B68">
        <w:rPr>
          <w:rFonts w:ascii="Arial" w:hAnsi="Arial" w:cs="Arial"/>
        </w:rPr>
        <w:fldChar w:fldCharType="end"/>
      </w:r>
      <w:r w:rsidRPr="00C46B68">
        <w:rPr>
          <w:rFonts w:ascii="Arial" w:hAnsi="Arial" w:cs="Arial"/>
        </w:rPr>
        <w:t>, the importance of phosphatases to development of non-genetic kinase inhibitor therapy tolerance have been thus far poorly characterized. Therefore, we focused on the dynamics of phosphatase gene regulation during lapatinib tolerance development. Importantly, there were only four phosphatase genes (</w:t>
      </w:r>
      <w:r w:rsidRPr="00C46B68">
        <w:rPr>
          <w:rFonts w:ascii="Arial" w:hAnsi="Arial" w:cs="Arial"/>
          <w:i/>
          <w:iCs/>
        </w:rPr>
        <w:t xml:space="preserve">CDC25A, CDC25C, DUSP6 </w:t>
      </w:r>
      <w:r w:rsidRPr="00C46B68">
        <w:rPr>
          <w:rFonts w:ascii="Arial" w:hAnsi="Arial" w:cs="Arial"/>
        </w:rPr>
        <w:t xml:space="preserve">and </w:t>
      </w:r>
      <w:r w:rsidRPr="00C46B68">
        <w:rPr>
          <w:rFonts w:ascii="Arial" w:hAnsi="Arial" w:cs="Arial"/>
          <w:i/>
          <w:iCs/>
        </w:rPr>
        <w:t>SYNJ1</w:t>
      </w:r>
      <w:r w:rsidRPr="00C46B68">
        <w:rPr>
          <w:rFonts w:ascii="Arial" w:hAnsi="Arial" w:cs="Arial"/>
        </w:rPr>
        <w:t xml:space="preserve">) that were synchronously downregulated in DTP cells but upregulated in DTEPs versus DTPs </w:t>
      </w:r>
      <w:r w:rsidRPr="00C46B68">
        <w:rPr>
          <w:rFonts w:ascii="Arial" w:hAnsi="Arial" w:cs="Arial"/>
        </w:rPr>
        <w:lastRenderedPageBreak/>
        <w:t xml:space="preserve">(Fig. 2A-C, </w:t>
      </w:r>
      <w:r>
        <w:rPr>
          <w:rFonts w:ascii="Arial" w:hAnsi="Arial" w:cs="Arial"/>
        </w:rPr>
        <w:t>Dataset</w:t>
      </w:r>
      <w:r w:rsidRPr="00C46B68">
        <w:rPr>
          <w:rFonts w:ascii="Arial" w:hAnsi="Arial" w:cs="Arial"/>
        </w:rPr>
        <w:t xml:space="preserve"> EV1). We rationalized that these four phosphatases might be particularly relevant for allowing the regrowth of the DTEP population under continuous lapatinib treatment. Even though a large group of other genes were found differentially regulated between the DTEP and LR populations (Fig. 1B, </w:t>
      </w:r>
      <w:r>
        <w:rPr>
          <w:rFonts w:ascii="Arial" w:hAnsi="Arial" w:cs="Arial"/>
        </w:rPr>
        <w:t>Dataset</w:t>
      </w:r>
      <w:r w:rsidRPr="00C46B68">
        <w:rPr>
          <w:rFonts w:ascii="Arial" w:hAnsi="Arial" w:cs="Arial"/>
        </w:rPr>
        <w:t xml:space="preserve"> EV</w:t>
      </w:r>
      <w:r w:rsidRPr="00C46B68">
        <w:rPr>
          <w:rFonts w:ascii="Arial" w:hAnsi="Arial"/>
        </w:rPr>
        <w:t>1 and EV2</w:t>
      </w:r>
      <w:r w:rsidRPr="00C46B68">
        <w:rPr>
          <w:rFonts w:ascii="Arial" w:hAnsi="Arial" w:cs="Arial"/>
        </w:rPr>
        <w:t>), none of the phosphatase genes were significantly regulated in the DTEP-LR transition (</w:t>
      </w:r>
      <w:r>
        <w:rPr>
          <w:rFonts w:ascii="Arial" w:hAnsi="Arial" w:cs="Arial"/>
        </w:rPr>
        <w:t>Dataset</w:t>
      </w:r>
      <w:r w:rsidRPr="00C46B68">
        <w:rPr>
          <w:rFonts w:ascii="Arial" w:hAnsi="Arial" w:cs="Arial"/>
        </w:rPr>
        <w:t xml:space="preserve"> </w:t>
      </w:r>
      <w:r w:rsidRPr="00C46B68">
        <w:rPr>
          <w:rFonts w:ascii="Arial" w:hAnsi="Arial"/>
        </w:rPr>
        <w:t>EV1</w:t>
      </w:r>
      <w:r w:rsidRPr="00C46B68">
        <w:rPr>
          <w:rFonts w:ascii="Arial" w:hAnsi="Arial" w:cs="Arial"/>
        </w:rPr>
        <w:t xml:space="preserve">). This indicates that regulation of phosphatase gene expression could be primarily relevant to the early non-genetic phases of acquired lapatinib resistance. </w:t>
      </w:r>
    </w:p>
    <w:p w14:paraId="1B1120D9" w14:textId="77777777" w:rsidR="00E62FAB" w:rsidRPr="00C46B68" w:rsidRDefault="00E62FAB" w:rsidP="00E62FAB">
      <w:pPr>
        <w:jc w:val="both"/>
        <w:rPr>
          <w:rFonts w:ascii="Arial" w:hAnsi="Arial" w:cs="Arial"/>
        </w:rPr>
      </w:pPr>
    </w:p>
    <w:p w14:paraId="7B25F381" w14:textId="77777777" w:rsidR="00E62FAB" w:rsidRPr="00C46B68" w:rsidRDefault="00E62FAB" w:rsidP="00E62FAB">
      <w:pPr>
        <w:jc w:val="both"/>
        <w:rPr>
          <w:rFonts w:ascii="Arial" w:hAnsi="Arial" w:cs="Arial"/>
          <w:sz w:val="21"/>
          <w:szCs w:val="21"/>
        </w:rPr>
      </w:pPr>
    </w:p>
    <w:p w14:paraId="79FB916C" w14:textId="77777777" w:rsidR="00E62FAB" w:rsidRPr="00C46B68" w:rsidRDefault="00E62FAB" w:rsidP="00E62FAB">
      <w:pPr>
        <w:spacing w:line="480" w:lineRule="auto"/>
        <w:jc w:val="both"/>
        <w:rPr>
          <w:rFonts w:ascii="Arial" w:hAnsi="Arial" w:cs="Arial"/>
          <w:b/>
          <w:bCs/>
        </w:rPr>
      </w:pPr>
      <w:r w:rsidRPr="00C46B68">
        <w:rPr>
          <w:rFonts w:ascii="Arial" w:hAnsi="Arial" w:cs="Arial"/>
          <w:b/>
          <w:bCs/>
        </w:rPr>
        <w:t xml:space="preserve">Clinical association of </w:t>
      </w:r>
      <w:r w:rsidRPr="00C46B68">
        <w:rPr>
          <w:rFonts w:ascii="Arial" w:hAnsi="Arial" w:cs="Arial"/>
          <w:b/>
          <w:bCs/>
          <w:i/>
          <w:iCs/>
        </w:rPr>
        <w:t>DUSP6</w:t>
      </w:r>
      <w:r w:rsidRPr="00C46B68">
        <w:rPr>
          <w:rFonts w:ascii="Arial" w:hAnsi="Arial" w:cs="Arial"/>
          <w:b/>
          <w:bCs/>
        </w:rPr>
        <w:t xml:space="preserve"> with poor prognosis HER2+ breast cancer</w:t>
      </w:r>
    </w:p>
    <w:p w14:paraId="4306DC49" w14:textId="77777777" w:rsidR="00E62FAB" w:rsidRPr="00C46B68" w:rsidRDefault="00E62FAB" w:rsidP="00E62FAB">
      <w:pPr>
        <w:spacing w:line="480" w:lineRule="auto"/>
        <w:jc w:val="both"/>
        <w:rPr>
          <w:rFonts w:ascii="Arial" w:hAnsi="Arial" w:cs="Arial"/>
          <w:b/>
          <w:bCs/>
        </w:rPr>
      </w:pPr>
    </w:p>
    <w:p w14:paraId="793DC6B1" w14:textId="77777777" w:rsidR="00E62FAB" w:rsidRPr="00C46B68" w:rsidRDefault="00E62FAB" w:rsidP="00E62FAB">
      <w:pPr>
        <w:spacing w:line="480" w:lineRule="auto"/>
        <w:jc w:val="both"/>
        <w:rPr>
          <w:rFonts w:ascii="Arial" w:eastAsiaTheme="minorHAnsi" w:hAnsi="Arial" w:cs="Arial"/>
          <w:color w:val="000000"/>
          <w:lang w:val="en-GB" w:eastAsia="en-US"/>
        </w:rPr>
      </w:pPr>
      <w:r w:rsidRPr="00C46B68">
        <w:rPr>
          <w:rFonts w:ascii="Arial" w:hAnsi="Arial" w:cs="Arial"/>
        </w:rPr>
        <w:t xml:space="preserve">Based on the above analysis, </w:t>
      </w:r>
      <w:r w:rsidRPr="00C46B68">
        <w:rPr>
          <w:rFonts w:ascii="Arial" w:hAnsi="Arial" w:cs="Arial"/>
          <w:i/>
          <w:iCs/>
        </w:rPr>
        <w:t xml:space="preserve">CDC25A, CDC25C, DUSP6 </w:t>
      </w:r>
      <w:r w:rsidRPr="00C46B68">
        <w:rPr>
          <w:rFonts w:ascii="Arial" w:hAnsi="Arial" w:cs="Arial"/>
        </w:rPr>
        <w:t xml:space="preserve">and </w:t>
      </w:r>
      <w:r w:rsidRPr="00C46B68">
        <w:rPr>
          <w:rFonts w:ascii="Arial" w:hAnsi="Arial" w:cs="Arial"/>
          <w:i/>
          <w:iCs/>
        </w:rPr>
        <w:t xml:space="preserve">SYNJ1 </w:t>
      </w:r>
      <w:r w:rsidRPr="00C46B68">
        <w:rPr>
          <w:rFonts w:ascii="Arial" w:hAnsi="Arial" w:cs="Arial"/>
        </w:rPr>
        <w:t>were the only phosphatases that were significantly regulated during both therapy tolerance transitions (Fig. 2A-C). To evaluate potential clinical relevance of the selected four phosphatases in human breast cancer, we first examined their expression levels across breast cancer subtypes in the METABRIC dataset (</w:t>
      </w:r>
      <w:proofErr w:type="spellStart"/>
      <w:r w:rsidRPr="00C46B68">
        <w:rPr>
          <w:rFonts w:ascii="Arial" w:hAnsi="Arial" w:cs="Arial"/>
        </w:rPr>
        <w:t>Dataref</w:t>
      </w:r>
      <w:proofErr w:type="spellEnd"/>
      <w:r w:rsidRPr="00C46B68">
        <w:rPr>
          <w:rFonts w:ascii="Arial" w:hAnsi="Arial" w:cs="Arial"/>
        </w:rPr>
        <w:t>:</w:t>
      </w:r>
      <w:r w:rsidRPr="00C46B68">
        <w:rPr>
          <w:rFonts w:ascii="Arial" w:hAnsi="Arial" w:cs="Arial"/>
        </w:rPr>
        <w:fldChar w:fldCharType="begin">
          <w:fldData xml:space="preserve">PEVuZE5vdGU+PENpdGU+PEF1dGhvcj5QZXJlaXJhPC9BdXRob3I+PFllYXI+MjAxNjwvWWVhcj48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QZXJlaXJhPC9BdXRob3I+PFllYXI+MjAxNjwvWWVhcj48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Pereira</w:t>
      </w:r>
      <w:r w:rsidRPr="00C46B68">
        <w:rPr>
          <w:rFonts w:ascii="Arial" w:hAnsi="Arial" w:cs="Arial"/>
          <w:i/>
          <w:noProof/>
        </w:rPr>
        <w:t xml:space="preserve"> et al</w:t>
      </w:r>
      <w:r w:rsidRPr="00C46B68">
        <w:rPr>
          <w:rFonts w:ascii="Arial" w:hAnsi="Arial" w:cs="Arial"/>
          <w:noProof/>
        </w:rPr>
        <w:t>, 2016)</w:t>
      </w:r>
      <w:r w:rsidRPr="00C46B68">
        <w:rPr>
          <w:rFonts w:ascii="Arial" w:hAnsi="Arial" w:cs="Arial"/>
        </w:rPr>
        <w:fldChar w:fldCharType="end"/>
      </w:r>
      <w:r w:rsidRPr="00C46B68">
        <w:rPr>
          <w:rFonts w:ascii="Arial" w:hAnsi="Arial" w:cs="Arial"/>
        </w:rPr>
        <w:t xml:space="preserve">. Interestingly, </w:t>
      </w:r>
      <w:r w:rsidRPr="00C46B68">
        <w:rPr>
          <w:rFonts w:ascii="Arial" w:hAnsi="Arial" w:cs="Arial"/>
          <w:i/>
          <w:iCs/>
        </w:rPr>
        <w:t>DUSP6</w:t>
      </w:r>
      <w:r w:rsidRPr="00C46B68">
        <w:rPr>
          <w:rFonts w:ascii="Arial" w:hAnsi="Arial" w:cs="Arial"/>
        </w:rPr>
        <w:t xml:space="preserve"> was the only one of these four phosphatases that was selectively overexpressed in the target HER2+ subtype of breast cancers (Fig. 2D). The closest functional orthologue for </w:t>
      </w:r>
      <w:r w:rsidRPr="00C46B68">
        <w:rPr>
          <w:rFonts w:ascii="Arial" w:hAnsi="Arial" w:cs="Arial"/>
          <w:i/>
          <w:iCs/>
        </w:rPr>
        <w:t>DUSP6, DUSP1</w:t>
      </w:r>
      <w:r w:rsidRPr="00C46B68">
        <w:rPr>
          <w:rFonts w:ascii="Arial" w:hAnsi="Arial" w:cs="Arial"/>
        </w:rPr>
        <w:t xml:space="preserve"> did not show HER2+ selective overexpression (Appendix Figure </w:t>
      </w:r>
      <w:r>
        <w:rPr>
          <w:rFonts w:ascii="Arial" w:hAnsi="Arial" w:cs="Arial"/>
        </w:rPr>
        <w:t>S</w:t>
      </w:r>
      <w:r w:rsidRPr="00C46B68">
        <w:rPr>
          <w:rFonts w:ascii="Arial" w:hAnsi="Arial" w:cs="Arial"/>
        </w:rPr>
        <w:t xml:space="preserve">2A). </w:t>
      </w:r>
      <w:r w:rsidRPr="00C46B68">
        <w:rPr>
          <w:rFonts w:ascii="Arial" w:hAnsi="Arial" w:cs="Arial"/>
          <w:i/>
          <w:iCs/>
        </w:rPr>
        <w:t>DUSP6</w:t>
      </w:r>
      <w:r w:rsidRPr="00C46B68">
        <w:rPr>
          <w:rFonts w:ascii="Arial" w:hAnsi="Arial" w:cs="Arial"/>
        </w:rPr>
        <w:t xml:space="preserve"> overexpression in HER2+ breast cancer was confirmed in the TCGA breast invasive carcinoma dataset  (</w:t>
      </w:r>
      <w:proofErr w:type="spellStart"/>
      <w:r w:rsidRPr="00C46B68">
        <w:rPr>
          <w:rFonts w:ascii="Arial" w:hAnsi="Arial" w:cs="Arial"/>
        </w:rPr>
        <w:t>Dataref</w:t>
      </w:r>
      <w:proofErr w:type="spellEnd"/>
      <w:r w:rsidRPr="00C46B68">
        <w:rPr>
          <w:rFonts w:ascii="Arial" w:hAnsi="Arial" w:cs="Arial"/>
        </w:rPr>
        <w:t xml:space="preserve">: </w:t>
      </w:r>
      <w:r w:rsidRPr="00C46B68">
        <w:rPr>
          <w:rFonts w:ascii="Arial" w:hAnsi="Arial" w:cs="Arial"/>
        </w:rPr>
        <w:fldChar w:fldCharType="begin">
          <w:fldData xml:space="preserve">PEVuZE5vdGU+PENpdGU+PEF1dGhvcj5HYW88L0F1dGhvcj48WWVhcj4yMDEzPC9ZZWFyPjxSZWNO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HYW88L0F1dGhvcj48WWVhcj4yMDEzPC9ZZWFyPjxSZWNO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Cerami</w:t>
      </w:r>
      <w:r w:rsidRPr="00C46B68">
        <w:rPr>
          <w:rFonts w:ascii="Arial" w:hAnsi="Arial" w:cs="Arial"/>
          <w:i/>
          <w:noProof/>
        </w:rPr>
        <w:t xml:space="preserve"> et al</w:t>
      </w:r>
      <w:r w:rsidRPr="00C46B68">
        <w:rPr>
          <w:rFonts w:ascii="Arial" w:hAnsi="Arial" w:cs="Arial"/>
          <w:noProof/>
        </w:rPr>
        <w:t>, 2012; de Bruijn</w:t>
      </w:r>
      <w:r w:rsidRPr="00C46B68">
        <w:rPr>
          <w:rFonts w:ascii="Arial" w:hAnsi="Arial" w:cs="Arial"/>
          <w:i/>
          <w:noProof/>
        </w:rPr>
        <w:t xml:space="preserve"> et al</w:t>
      </w:r>
      <w:r w:rsidRPr="00C46B68">
        <w:rPr>
          <w:rFonts w:ascii="Arial" w:hAnsi="Arial" w:cs="Arial"/>
          <w:noProof/>
        </w:rPr>
        <w:t>, 2023; Gao</w:t>
      </w:r>
      <w:r w:rsidRPr="00C46B68">
        <w:rPr>
          <w:rFonts w:ascii="Arial" w:hAnsi="Arial" w:cs="Arial"/>
          <w:i/>
          <w:noProof/>
        </w:rPr>
        <w:t xml:space="preserve"> et al</w:t>
      </w:r>
      <w:r w:rsidRPr="00C46B68">
        <w:rPr>
          <w:rFonts w:ascii="Arial" w:hAnsi="Arial" w:cs="Arial"/>
          <w:noProof/>
        </w:rPr>
        <w:t>, 2013)</w:t>
      </w:r>
      <w:r w:rsidRPr="00C46B68">
        <w:rPr>
          <w:rFonts w:ascii="Arial" w:hAnsi="Arial" w:cs="Arial"/>
        </w:rPr>
        <w:fldChar w:fldCharType="end"/>
      </w:r>
      <w:r w:rsidRPr="00C46B68">
        <w:rPr>
          <w:rFonts w:ascii="Arial" w:hAnsi="Arial" w:cs="Arial"/>
        </w:rPr>
        <w:t xml:space="preserve">(Appendix Figure </w:t>
      </w:r>
      <w:r>
        <w:rPr>
          <w:rFonts w:ascii="Arial" w:hAnsi="Arial" w:cs="Arial"/>
        </w:rPr>
        <w:t>S</w:t>
      </w:r>
      <w:r w:rsidRPr="00C46B68">
        <w:rPr>
          <w:rFonts w:ascii="Arial" w:hAnsi="Arial" w:cs="Arial"/>
        </w:rPr>
        <w:t>2B). Further, when t</w:t>
      </w:r>
      <w:r w:rsidRPr="00C46B68">
        <w:rPr>
          <w:rStyle w:val="contentpasted8"/>
          <w:rFonts w:ascii="Arial" w:hAnsi="Arial" w:cs="Arial"/>
          <w:color w:val="000000"/>
        </w:rPr>
        <w:t xml:space="preserve">he 1082 breast invasive carcinoma samples from the TCGA BRCA-dataset </w:t>
      </w:r>
      <w:r w:rsidRPr="00C46B68">
        <w:rPr>
          <w:rFonts w:ascii="Arial" w:hAnsi="Arial" w:cs="Arial"/>
        </w:rPr>
        <w:t>(</w:t>
      </w:r>
      <w:proofErr w:type="spellStart"/>
      <w:r w:rsidRPr="00C46B68">
        <w:rPr>
          <w:rFonts w:ascii="Arial" w:hAnsi="Arial" w:cs="Arial"/>
        </w:rPr>
        <w:t>Dataref</w:t>
      </w:r>
      <w:proofErr w:type="spellEnd"/>
      <w:r w:rsidRPr="00C46B68">
        <w:rPr>
          <w:rFonts w:ascii="Arial" w:hAnsi="Arial" w:cs="Arial"/>
        </w:rPr>
        <w:t xml:space="preserve">: </w:t>
      </w:r>
      <w:r w:rsidRPr="00C46B68">
        <w:rPr>
          <w:rFonts w:ascii="Arial" w:hAnsi="Arial" w:cs="Arial"/>
        </w:rPr>
        <w:fldChar w:fldCharType="begin">
          <w:fldData xml:space="preserve">PEVuZE5vdGU+PENpdGU+PEF1dGhvcj5HYW88L0F1dGhvcj48WWVhcj4yMDEzPC9ZZWFyPjxSZWNO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HYW88L0F1dGhvcj48WWVhcj4yMDEzPC9ZZWFyPjxSZWNO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Cerami</w:t>
      </w:r>
      <w:r w:rsidRPr="00C46B68">
        <w:rPr>
          <w:rFonts w:ascii="Arial" w:hAnsi="Arial" w:cs="Arial"/>
          <w:i/>
          <w:noProof/>
        </w:rPr>
        <w:t xml:space="preserve"> et al.</w:t>
      </w:r>
      <w:r w:rsidRPr="00C46B68">
        <w:rPr>
          <w:rFonts w:ascii="Arial" w:hAnsi="Arial" w:cs="Arial"/>
          <w:noProof/>
        </w:rPr>
        <w:t>, 2012; de Bruijn</w:t>
      </w:r>
      <w:r w:rsidRPr="00C46B68">
        <w:rPr>
          <w:rFonts w:ascii="Arial" w:hAnsi="Arial" w:cs="Arial"/>
          <w:i/>
          <w:noProof/>
        </w:rPr>
        <w:t xml:space="preserve"> et al.</w:t>
      </w:r>
      <w:r w:rsidRPr="00C46B68">
        <w:rPr>
          <w:rFonts w:ascii="Arial" w:hAnsi="Arial" w:cs="Arial"/>
          <w:noProof/>
        </w:rPr>
        <w:t>, 2023; Gao</w:t>
      </w:r>
      <w:r w:rsidRPr="00C46B68">
        <w:rPr>
          <w:rFonts w:ascii="Arial" w:hAnsi="Arial" w:cs="Arial"/>
          <w:i/>
          <w:noProof/>
        </w:rPr>
        <w:t xml:space="preserve"> et al.</w:t>
      </w:r>
      <w:r w:rsidRPr="00C46B68">
        <w:rPr>
          <w:rFonts w:ascii="Arial" w:hAnsi="Arial" w:cs="Arial"/>
          <w:noProof/>
        </w:rPr>
        <w:t>, 2013)</w:t>
      </w:r>
      <w:r w:rsidRPr="00C46B68">
        <w:rPr>
          <w:rFonts w:ascii="Arial" w:hAnsi="Arial" w:cs="Arial"/>
        </w:rPr>
        <w:fldChar w:fldCharType="end"/>
      </w:r>
      <w:r w:rsidRPr="00C46B68">
        <w:rPr>
          <w:rFonts w:ascii="Arial" w:hAnsi="Arial" w:cs="Arial"/>
        </w:rPr>
        <w:t xml:space="preserve"> </w:t>
      </w:r>
      <w:r w:rsidRPr="00C46B68">
        <w:rPr>
          <w:rStyle w:val="contentpasted8"/>
          <w:rFonts w:ascii="Arial" w:hAnsi="Arial" w:cs="Arial"/>
          <w:color w:val="000000"/>
        </w:rPr>
        <w:t xml:space="preserve">were divided to DUSP6high and DUSP6low groups based on their </w:t>
      </w:r>
      <w:r w:rsidRPr="00C46B68">
        <w:rPr>
          <w:rStyle w:val="contentpasted8"/>
          <w:rFonts w:ascii="Arial" w:hAnsi="Arial" w:cs="Arial"/>
          <w:i/>
          <w:iCs/>
          <w:color w:val="000000"/>
        </w:rPr>
        <w:t xml:space="preserve">DUSP6 </w:t>
      </w:r>
      <w:r w:rsidRPr="00C46B68">
        <w:rPr>
          <w:rStyle w:val="contentpasted8"/>
          <w:rFonts w:ascii="Arial" w:hAnsi="Arial" w:cs="Arial"/>
          <w:color w:val="000000"/>
        </w:rPr>
        <w:t xml:space="preserve">mRNA </w:t>
      </w:r>
      <w:r w:rsidRPr="00C46B68">
        <w:rPr>
          <w:rStyle w:val="contentpasted8"/>
          <w:rFonts w:ascii="Arial" w:hAnsi="Arial" w:cs="Arial"/>
          <w:color w:val="000000"/>
        </w:rPr>
        <w:lastRenderedPageBreak/>
        <w:t xml:space="preserve">expression levels, HER2+ and luminal A subtypes were clearly enriched among the DUSP6high samples (Fig. 2E). </w:t>
      </w:r>
      <w:r w:rsidRPr="00C46B68">
        <w:rPr>
          <w:rFonts w:ascii="Arial" w:eastAsiaTheme="minorHAnsi" w:hAnsi="Arial" w:cs="Arial"/>
          <w:color w:val="000000"/>
          <w:lang w:val="en-GB" w:eastAsia="en-US"/>
        </w:rPr>
        <w:t xml:space="preserve">HER2 positivity was also found enriched among </w:t>
      </w:r>
      <w:r w:rsidRPr="00C46B68">
        <w:rPr>
          <w:rStyle w:val="contentpasted8"/>
          <w:rFonts w:ascii="Arial" w:hAnsi="Arial" w:cs="Arial"/>
          <w:color w:val="000000"/>
        </w:rPr>
        <w:t>DUSP6high</w:t>
      </w:r>
      <w:r w:rsidRPr="00C46B68">
        <w:rPr>
          <w:rFonts w:ascii="Arial" w:eastAsiaTheme="minorHAnsi" w:hAnsi="Arial" w:cs="Arial"/>
          <w:color w:val="000000"/>
          <w:lang w:val="en-GB" w:eastAsia="en-US"/>
        </w:rPr>
        <w:t xml:space="preserve"> </w:t>
      </w:r>
      <w:proofErr w:type="spellStart"/>
      <w:r w:rsidRPr="00C46B68">
        <w:rPr>
          <w:rFonts w:ascii="Arial" w:eastAsiaTheme="minorHAnsi" w:hAnsi="Arial" w:cs="Arial"/>
          <w:color w:val="000000"/>
          <w:lang w:val="en-GB" w:eastAsia="en-US"/>
        </w:rPr>
        <w:t>tumors</w:t>
      </w:r>
      <w:proofErr w:type="spellEnd"/>
      <w:r w:rsidRPr="00C46B68">
        <w:rPr>
          <w:rFonts w:ascii="Arial" w:eastAsiaTheme="minorHAnsi" w:hAnsi="Arial" w:cs="Arial"/>
          <w:color w:val="000000"/>
          <w:lang w:val="en-GB" w:eastAsia="en-US"/>
        </w:rPr>
        <w:t xml:space="preserve"> based on HER2 immunohistochemistry of samples available for staining in the Breast Invasive Carcinoma (TCGA, Firehose legacy) dataset </w:t>
      </w:r>
      <w:r w:rsidRPr="00C46B68">
        <w:rPr>
          <w:rFonts w:ascii="Arial" w:hAnsi="Arial" w:cs="Arial"/>
        </w:rPr>
        <w:t>(</w:t>
      </w:r>
      <w:proofErr w:type="spellStart"/>
      <w:r w:rsidRPr="00C46B68">
        <w:rPr>
          <w:rFonts w:ascii="Arial" w:hAnsi="Arial" w:cs="Arial"/>
        </w:rPr>
        <w:t>Dataref</w:t>
      </w:r>
      <w:proofErr w:type="spellEnd"/>
      <w:r w:rsidRPr="00C46B68">
        <w:rPr>
          <w:rFonts w:ascii="Arial" w:hAnsi="Arial" w:cs="Arial"/>
        </w:rPr>
        <w:t xml:space="preserve">: </w:t>
      </w:r>
      <w:r w:rsidRPr="00C46B68">
        <w:rPr>
          <w:rFonts w:ascii="Arial" w:hAnsi="Arial" w:cs="Arial"/>
        </w:rPr>
        <w:fldChar w:fldCharType="begin">
          <w:fldData xml:space="preserve">PEVuZE5vdGU+PENpdGU+PEF1dGhvcj5HYW88L0F1dGhvcj48WWVhcj4yMDEzPC9ZZWFyPjxSZWNO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HYW88L0F1dGhvcj48WWVhcj4yMDEzPC9ZZWFyPjxSZWNO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Cerami</w:t>
      </w:r>
      <w:r w:rsidRPr="00C46B68">
        <w:rPr>
          <w:rFonts w:ascii="Arial" w:hAnsi="Arial" w:cs="Arial"/>
          <w:i/>
          <w:noProof/>
        </w:rPr>
        <w:t xml:space="preserve"> et al.</w:t>
      </w:r>
      <w:r w:rsidRPr="00C46B68">
        <w:rPr>
          <w:rFonts w:ascii="Arial" w:hAnsi="Arial" w:cs="Arial"/>
          <w:noProof/>
        </w:rPr>
        <w:t>, 2012; de Bruijn</w:t>
      </w:r>
      <w:r w:rsidRPr="00C46B68">
        <w:rPr>
          <w:rFonts w:ascii="Arial" w:hAnsi="Arial" w:cs="Arial"/>
          <w:i/>
          <w:noProof/>
        </w:rPr>
        <w:t xml:space="preserve"> et al.</w:t>
      </w:r>
      <w:r w:rsidRPr="00C46B68">
        <w:rPr>
          <w:rFonts w:ascii="Arial" w:hAnsi="Arial" w:cs="Arial"/>
          <w:noProof/>
        </w:rPr>
        <w:t>, 2023; Gao</w:t>
      </w:r>
      <w:r w:rsidRPr="00C46B68">
        <w:rPr>
          <w:rFonts w:ascii="Arial" w:hAnsi="Arial" w:cs="Arial"/>
          <w:i/>
          <w:noProof/>
        </w:rPr>
        <w:t xml:space="preserve"> et al.</w:t>
      </w:r>
      <w:r w:rsidRPr="00C46B68">
        <w:rPr>
          <w:rFonts w:ascii="Arial" w:hAnsi="Arial" w:cs="Arial"/>
          <w:noProof/>
        </w:rPr>
        <w:t>, 2013)</w:t>
      </w:r>
      <w:r w:rsidRPr="00C46B68">
        <w:rPr>
          <w:rFonts w:ascii="Arial" w:hAnsi="Arial" w:cs="Arial"/>
        </w:rPr>
        <w:fldChar w:fldCharType="end"/>
      </w:r>
      <w:r w:rsidRPr="00C46B68">
        <w:rPr>
          <w:rFonts w:ascii="Arial" w:eastAsiaTheme="minorHAnsi" w:hAnsi="Arial" w:cs="Arial"/>
          <w:color w:val="000000"/>
          <w:lang w:val="en-GB" w:eastAsia="en-US"/>
        </w:rPr>
        <w:t xml:space="preserve"> (</w:t>
      </w:r>
      <w:r>
        <w:rPr>
          <w:rFonts w:ascii="Arial" w:eastAsiaTheme="minorHAnsi" w:hAnsi="Arial" w:cs="Arial"/>
          <w:color w:val="000000"/>
          <w:lang w:val="en-GB" w:eastAsia="en-US"/>
        </w:rPr>
        <w:t xml:space="preserve">Appendix </w:t>
      </w:r>
      <w:r w:rsidRPr="00C46B68">
        <w:rPr>
          <w:rFonts w:ascii="Arial" w:eastAsiaTheme="minorHAnsi" w:hAnsi="Arial" w:cs="Arial"/>
          <w:color w:val="000000"/>
          <w:lang w:val="en-GB" w:eastAsia="en-US"/>
        </w:rPr>
        <w:t>Fig</w:t>
      </w:r>
      <w:r>
        <w:rPr>
          <w:rFonts w:ascii="Arial" w:eastAsiaTheme="minorHAnsi" w:hAnsi="Arial" w:cs="Arial"/>
          <w:color w:val="000000"/>
          <w:lang w:val="en-GB" w:eastAsia="en-US"/>
        </w:rPr>
        <w:t>ure S</w:t>
      </w:r>
      <w:r w:rsidRPr="00C46B68">
        <w:rPr>
          <w:rFonts w:ascii="Arial" w:eastAsiaTheme="minorHAnsi" w:hAnsi="Arial" w:cs="Arial"/>
          <w:color w:val="000000"/>
          <w:lang w:val="en-GB" w:eastAsia="en-US"/>
        </w:rPr>
        <w:t>2</w:t>
      </w:r>
      <w:r>
        <w:rPr>
          <w:rFonts w:ascii="Arial" w:eastAsiaTheme="minorHAnsi" w:hAnsi="Arial" w:cs="Arial"/>
          <w:color w:val="000000"/>
          <w:lang w:val="en-GB" w:eastAsia="en-US"/>
        </w:rPr>
        <w:t>C</w:t>
      </w:r>
      <w:r w:rsidRPr="00C46B68">
        <w:rPr>
          <w:rFonts w:ascii="Arial" w:eastAsiaTheme="minorHAnsi" w:hAnsi="Arial" w:cs="Arial"/>
          <w:color w:val="000000"/>
          <w:lang w:val="en-GB" w:eastAsia="en-US"/>
        </w:rPr>
        <w:t xml:space="preserve">). </w:t>
      </w:r>
    </w:p>
    <w:p w14:paraId="51FC5CE6" w14:textId="77777777" w:rsidR="00E62FAB" w:rsidRPr="00C46B68" w:rsidRDefault="00E62FAB" w:rsidP="00E62FAB">
      <w:pPr>
        <w:spacing w:line="480" w:lineRule="auto"/>
        <w:jc w:val="both"/>
        <w:rPr>
          <w:rFonts w:ascii="Arial" w:eastAsiaTheme="minorHAnsi" w:hAnsi="Arial" w:cs="Arial"/>
          <w:color w:val="000000"/>
          <w:lang w:val="en-GB" w:eastAsia="en-US"/>
        </w:rPr>
      </w:pPr>
    </w:p>
    <w:p w14:paraId="5984D346" w14:textId="24233384" w:rsidR="00E62FAB" w:rsidRDefault="00E62FAB" w:rsidP="00E62FAB">
      <w:pPr>
        <w:spacing w:line="480" w:lineRule="auto"/>
        <w:jc w:val="both"/>
        <w:rPr>
          <w:rFonts w:ascii="Arial" w:hAnsi="Arial" w:cs="Arial"/>
          <w:color w:val="000000"/>
        </w:rPr>
      </w:pPr>
      <w:r w:rsidRPr="00C46B68">
        <w:rPr>
          <w:rStyle w:val="contentpasted8"/>
          <w:rFonts w:ascii="Arial" w:hAnsi="Arial" w:cs="Arial"/>
          <w:color w:val="000000"/>
        </w:rPr>
        <w:t xml:space="preserve">To study the prognostic value of </w:t>
      </w:r>
      <w:r w:rsidRPr="00C46B68">
        <w:rPr>
          <w:rStyle w:val="contentpasted8"/>
          <w:rFonts w:ascii="Arial" w:hAnsi="Arial" w:cs="Arial"/>
          <w:i/>
          <w:iCs/>
          <w:color w:val="000000"/>
        </w:rPr>
        <w:t xml:space="preserve">DUSP6 </w:t>
      </w:r>
      <w:r w:rsidRPr="00C46B68">
        <w:rPr>
          <w:rStyle w:val="contentpasted8"/>
          <w:rFonts w:ascii="Arial" w:hAnsi="Arial" w:cs="Arial"/>
          <w:color w:val="000000"/>
        </w:rPr>
        <w:t xml:space="preserve">expression in HER2+ breast cancers from the TCGA BRCA-dataset, the patients with high </w:t>
      </w:r>
      <w:r w:rsidRPr="00C46B68">
        <w:rPr>
          <w:rStyle w:val="contentpasted8"/>
          <w:rFonts w:ascii="Arial" w:hAnsi="Arial" w:cs="Arial"/>
          <w:i/>
          <w:iCs/>
          <w:color w:val="000000"/>
        </w:rPr>
        <w:t xml:space="preserve">ERBB2 </w:t>
      </w:r>
      <w:r w:rsidRPr="00C46B68">
        <w:rPr>
          <w:rStyle w:val="contentpasted8"/>
          <w:rFonts w:ascii="Arial" w:hAnsi="Arial" w:cs="Arial"/>
          <w:color w:val="000000"/>
        </w:rPr>
        <w:t>(gene coding for HER2)</w:t>
      </w:r>
      <w:r w:rsidRPr="00C46B68">
        <w:rPr>
          <w:rStyle w:val="contentpasted8"/>
          <w:rFonts w:ascii="Arial" w:hAnsi="Arial" w:cs="Arial"/>
          <w:i/>
          <w:iCs/>
          <w:color w:val="000000"/>
        </w:rPr>
        <w:t xml:space="preserve"> </w:t>
      </w:r>
      <w:r w:rsidRPr="00C46B68">
        <w:rPr>
          <w:rStyle w:val="contentpasted8"/>
          <w:rFonts w:ascii="Arial" w:hAnsi="Arial" w:cs="Arial"/>
          <w:color w:val="000000"/>
        </w:rPr>
        <w:t xml:space="preserve">expression were further divided into </w:t>
      </w:r>
      <w:r w:rsidRPr="00C46B68">
        <w:rPr>
          <w:rStyle w:val="contentpasted8"/>
          <w:rFonts w:ascii="Arial" w:hAnsi="Arial" w:cs="Arial"/>
          <w:i/>
          <w:iCs/>
          <w:color w:val="000000"/>
        </w:rPr>
        <w:t>DUSP6</w:t>
      </w:r>
      <w:r w:rsidRPr="00C46B68">
        <w:rPr>
          <w:rStyle w:val="contentpasted8"/>
          <w:rFonts w:ascii="Arial" w:hAnsi="Arial" w:cs="Arial"/>
          <w:color w:val="000000"/>
        </w:rPr>
        <w:t xml:space="preserve">high and low groups. Comparison of the survival outcomes between the two groups indicate that high </w:t>
      </w:r>
      <w:r w:rsidRPr="00C46B68">
        <w:rPr>
          <w:rStyle w:val="contentpasted8"/>
          <w:rFonts w:ascii="Arial" w:hAnsi="Arial" w:cs="Arial"/>
          <w:i/>
          <w:iCs/>
          <w:color w:val="000000"/>
        </w:rPr>
        <w:t>DUSP6</w:t>
      </w:r>
      <w:r w:rsidRPr="00C46B68">
        <w:rPr>
          <w:rStyle w:val="contentpasted8"/>
          <w:rFonts w:ascii="Arial" w:hAnsi="Arial" w:cs="Arial"/>
          <w:color w:val="000000"/>
        </w:rPr>
        <w:t xml:space="preserve"> expression predicts poor overall and disease-free survival among HER2+ patients </w:t>
      </w:r>
      <w:r w:rsidRPr="00C46B68">
        <w:rPr>
          <w:rFonts w:ascii="Arial" w:hAnsi="Arial" w:cs="Arial"/>
          <w:color w:val="000000"/>
        </w:rPr>
        <w:t>(Fig. 2</w:t>
      </w:r>
      <w:r>
        <w:rPr>
          <w:rFonts w:ascii="Arial" w:hAnsi="Arial" w:cs="Arial"/>
          <w:color w:val="000000"/>
        </w:rPr>
        <w:t>F</w:t>
      </w:r>
      <w:r w:rsidRPr="00C46B68">
        <w:rPr>
          <w:rFonts w:ascii="Arial" w:hAnsi="Arial" w:cs="Arial"/>
          <w:color w:val="000000"/>
        </w:rPr>
        <w:t>,</w:t>
      </w:r>
      <w:r>
        <w:rPr>
          <w:rFonts w:ascii="Arial" w:hAnsi="Arial" w:cs="Arial"/>
          <w:color w:val="000000"/>
        </w:rPr>
        <w:t>G</w:t>
      </w:r>
      <w:r w:rsidRPr="00C46B68">
        <w:rPr>
          <w:rFonts w:ascii="Arial" w:hAnsi="Arial" w:cs="Arial"/>
          <w:color w:val="000000"/>
        </w:rPr>
        <w:t xml:space="preserve">). </w:t>
      </w:r>
      <w:r w:rsidR="000321FB">
        <w:rPr>
          <w:rFonts w:ascii="Arial" w:hAnsi="Arial" w:cs="Arial"/>
          <w:color w:val="000000"/>
        </w:rPr>
        <w:t>In multivaria</w:t>
      </w:r>
      <w:r w:rsidR="008763CE">
        <w:rPr>
          <w:rFonts w:ascii="Arial" w:hAnsi="Arial" w:cs="Arial"/>
          <w:color w:val="000000"/>
        </w:rPr>
        <w:t>ble</w:t>
      </w:r>
      <w:r w:rsidR="000321FB">
        <w:rPr>
          <w:rFonts w:ascii="Arial" w:hAnsi="Arial" w:cs="Arial"/>
          <w:color w:val="000000"/>
        </w:rPr>
        <w:t xml:space="preserve"> analysis of high </w:t>
      </w:r>
      <w:r w:rsidR="000321FB">
        <w:rPr>
          <w:rFonts w:ascii="Arial" w:hAnsi="Arial" w:cs="Arial"/>
          <w:i/>
          <w:iCs/>
          <w:color w:val="000000"/>
        </w:rPr>
        <w:t xml:space="preserve">ERBB2 </w:t>
      </w:r>
      <w:r w:rsidR="000321FB">
        <w:rPr>
          <w:rFonts w:ascii="Arial" w:hAnsi="Arial" w:cs="Arial"/>
          <w:color w:val="000000"/>
        </w:rPr>
        <w:t xml:space="preserve">expressing tumors, </w:t>
      </w:r>
      <w:r w:rsidR="008763CE">
        <w:rPr>
          <w:rFonts w:ascii="Arial" w:hAnsi="Arial" w:cs="Arial"/>
          <w:color w:val="000000"/>
        </w:rPr>
        <w:t>increase in</w:t>
      </w:r>
      <w:r w:rsidR="000321FB">
        <w:rPr>
          <w:rFonts w:ascii="Arial" w:hAnsi="Arial" w:cs="Arial"/>
          <w:color w:val="000000"/>
        </w:rPr>
        <w:t xml:space="preserve"> </w:t>
      </w:r>
      <w:r w:rsidR="000321FB">
        <w:rPr>
          <w:rFonts w:ascii="Arial" w:hAnsi="Arial" w:cs="Arial"/>
          <w:i/>
          <w:iCs/>
          <w:color w:val="000000"/>
        </w:rPr>
        <w:t>DUSP6</w:t>
      </w:r>
      <w:r w:rsidR="000321FB">
        <w:rPr>
          <w:rFonts w:ascii="Arial" w:hAnsi="Arial" w:cs="Arial"/>
          <w:color w:val="000000"/>
        </w:rPr>
        <w:t xml:space="preserve"> expression and large tumor size (T4) remained significant independent prognostic factors (Appendix Figure S2D). </w:t>
      </w:r>
      <w:r w:rsidRPr="00C46B68">
        <w:rPr>
          <w:rFonts w:ascii="Arial" w:hAnsi="Arial" w:cs="Arial"/>
          <w:color w:val="000000"/>
        </w:rPr>
        <w:t xml:space="preserve">However, </w:t>
      </w:r>
      <w:r w:rsidRPr="00C46B68">
        <w:rPr>
          <w:rFonts w:ascii="Arial" w:hAnsi="Arial" w:cs="Arial"/>
          <w:i/>
          <w:iCs/>
          <w:color w:val="000000"/>
        </w:rPr>
        <w:t>DUSP6 m</w:t>
      </w:r>
      <w:r w:rsidRPr="00C46B68">
        <w:rPr>
          <w:rFonts w:ascii="Arial" w:hAnsi="Arial" w:cs="Arial"/>
          <w:color w:val="000000"/>
        </w:rPr>
        <w:t xml:space="preserve">RNA expression was </w:t>
      </w:r>
      <w:r w:rsidR="003D7FA7">
        <w:rPr>
          <w:rFonts w:ascii="Arial" w:hAnsi="Arial" w:cs="Arial"/>
          <w:color w:val="000000"/>
        </w:rPr>
        <w:t xml:space="preserve">neither </w:t>
      </w:r>
      <w:r w:rsidRPr="00C46B68">
        <w:rPr>
          <w:rFonts w:ascii="Arial" w:hAnsi="Arial" w:cs="Arial"/>
          <w:color w:val="000000"/>
        </w:rPr>
        <w:t>a prognostic factor in</w:t>
      </w:r>
      <w:r w:rsidR="003D7FA7">
        <w:rPr>
          <w:rFonts w:ascii="Arial" w:hAnsi="Arial" w:cs="Arial"/>
          <w:color w:val="000000"/>
        </w:rPr>
        <w:t xml:space="preserve"> Luminal B or Basal subtypes, nor across</w:t>
      </w:r>
      <w:r w:rsidRPr="00C46B68">
        <w:rPr>
          <w:rFonts w:ascii="Arial" w:hAnsi="Arial" w:cs="Arial"/>
          <w:color w:val="000000"/>
        </w:rPr>
        <w:t xml:space="preserve"> </w:t>
      </w:r>
      <w:r w:rsidR="003D7FA7">
        <w:rPr>
          <w:rFonts w:ascii="Arial" w:hAnsi="Arial" w:cs="Arial"/>
          <w:color w:val="000000"/>
        </w:rPr>
        <w:t>unselected breast cancer</w:t>
      </w:r>
      <w:r w:rsidR="003D7FA7" w:rsidRPr="00C46B68">
        <w:rPr>
          <w:rFonts w:ascii="Arial" w:hAnsi="Arial" w:cs="Arial"/>
          <w:color w:val="000000"/>
        </w:rPr>
        <w:t xml:space="preserve"> </w:t>
      </w:r>
      <w:r w:rsidRPr="00C46B68">
        <w:rPr>
          <w:rFonts w:ascii="Arial" w:hAnsi="Arial" w:cs="Arial"/>
          <w:color w:val="000000"/>
        </w:rPr>
        <w:t>patient population (</w:t>
      </w:r>
      <w:r w:rsidRPr="00C46B68">
        <w:rPr>
          <w:rFonts w:ascii="Arial" w:hAnsi="Arial" w:cs="Arial"/>
        </w:rPr>
        <w:t xml:space="preserve">Appendix Figure </w:t>
      </w:r>
      <w:r w:rsidR="000321FB">
        <w:rPr>
          <w:rFonts w:ascii="Arial" w:hAnsi="Arial" w:cs="Arial"/>
        </w:rPr>
        <w:t>S</w:t>
      </w:r>
      <w:r w:rsidR="000321FB" w:rsidRPr="00C46B68">
        <w:rPr>
          <w:rFonts w:ascii="Arial" w:hAnsi="Arial" w:cs="Arial"/>
          <w:color w:val="000000"/>
        </w:rPr>
        <w:t>2</w:t>
      </w:r>
      <w:r w:rsidR="000321FB">
        <w:rPr>
          <w:rFonts w:ascii="Arial" w:hAnsi="Arial" w:cs="Arial"/>
          <w:color w:val="000000"/>
        </w:rPr>
        <w:t>E</w:t>
      </w:r>
      <w:r w:rsidRPr="00C46B68">
        <w:rPr>
          <w:rFonts w:ascii="Arial" w:hAnsi="Arial" w:cs="Arial"/>
          <w:color w:val="000000"/>
        </w:rPr>
        <w:t xml:space="preserve">), further highlighting the </w:t>
      </w:r>
      <w:r w:rsidR="00580C18">
        <w:rPr>
          <w:rFonts w:ascii="Arial" w:hAnsi="Arial" w:cs="Arial"/>
          <w:color w:val="000000"/>
        </w:rPr>
        <w:t>selective</w:t>
      </w:r>
      <w:r w:rsidR="00580C18" w:rsidRPr="00C46B68">
        <w:rPr>
          <w:rFonts w:ascii="Arial" w:hAnsi="Arial" w:cs="Arial"/>
          <w:color w:val="000000"/>
        </w:rPr>
        <w:t xml:space="preserve"> </w:t>
      </w:r>
      <w:r w:rsidRPr="00C46B68">
        <w:rPr>
          <w:rFonts w:ascii="Arial" w:hAnsi="Arial" w:cs="Arial"/>
          <w:color w:val="000000"/>
        </w:rPr>
        <w:t xml:space="preserve">connection between DUSP6 and HER2 in breast cancer progression. </w:t>
      </w:r>
    </w:p>
    <w:p w14:paraId="57A9F799" w14:textId="77777777" w:rsidR="00E62FAB" w:rsidRPr="00C46B68" w:rsidRDefault="00E62FAB" w:rsidP="00E62FAB">
      <w:pPr>
        <w:spacing w:line="480" w:lineRule="auto"/>
        <w:jc w:val="both"/>
        <w:rPr>
          <w:rFonts w:ascii="Arial" w:hAnsi="Arial" w:cs="Arial"/>
        </w:rPr>
      </w:pPr>
    </w:p>
    <w:p w14:paraId="2E8C9A40" w14:textId="2A92569C" w:rsidR="00E62FAB" w:rsidRPr="00C46B68" w:rsidRDefault="00E62FAB" w:rsidP="00E62FAB">
      <w:pPr>
        <w:spacing w:line="480" w:lineRule="auto"/>
        <w:jc w:val="both"/>
        <w:rPr>
          <w:rFonts w:ascii="Arial" w:hAnsi="Arial" w:cs="Arial"/>
        </w:rPr>
      </w:pPr>
      <w:r w:rsidRPr="00C46B68">
        <w:rPr>
          <w:rFonts w:ascii="Arial" w:eastAsiaTheme="minorHAnsi" w:hAnsi="Arial" w:cs="Arial"/>
          <w:color w:val="000000"/>
          <w:lang w:val="en-GB" w:eastAsia="en-US"/>
        </w:rPr>
        <w:t xml:space="preserve">Interestingly, luminal B cancers were clearly enriched in </w:t>
      </w:r>
      <w:r w:rsidRPr="00C46B68">
        <w:rPr>
          <w:rFonts w:ascii="Arial" w:eastAsiaTheme="minorHAnsi" w:hAnsi="Arial" w:cs="Arial"/>
          <w:i/>
          <w:iCs/>
          <w:color w:val="000000"/>
          <w:lang w:val="en-GB" w:eastAsia="en-US"/>
        </w:rPr>
        <w:t>DUSP6</w:t>
      </w:r>
      <w:r w:rsidRPr="00C46B68">
        <w:rPr>
          <w:rFonts w:ascii="Arial" w:eastAsiaTheme="minorHAnsi" w:hAnsi="Arial" w:cs="Arial"/>
          <w:color w:val="000000"/>
          <w:lang w:val="en-GB" w:eastAsia="en-US"/>
        </w:rPr>
        <w:t xml:space="preserve">low samples as compared to </w:t>
      </w:r>
      <w:r w:rsidRPr="00C46B68">
        <w:rPr>
          <w:rFonts w:ascii="Arial" w:eastAsiaTheme="minorHAnsi" w:hAnsi="Arial" w:cs="Arial"/>
          <w:i/>
          <w:iCs/>
          <w:color w:val="000000"/>
          <w:lang w:val="en-GB" w:eastAsia="en-US"/>
        </w:rPr>
        <w:t>DUSP6</w:t>
      </w:r>
      <w:r w:rsidRPr="00C46B68">
        <w:rPr>
          <w:rFonts w:ascii="Arial" w:eastAsiaTheme="minorHAnsi" w:hAnsi="Arial" w:cs="Arial"/>
          <w:color w:val="000000"/>
          <w:lang w:val="en-GB" w:eastAsia="en-US"/>
        </w:rPr>
        <w:t xml:space="preserve">high (Fig. 2E). Luminal B are </w:t>
      </w:r>
      <w:proofErr w:type="spellStart"/>
      <w:r w:rsidRPr="00C46B68">
        <w:rPr>
          <w:rFonts w:ascii="Arial" w:eastAsiaTheme="minorHAnsi" w:hAnsi="Arial" w:cs="Arial"/>
          <w:color w:val="000000"/>
          <w:lang w:val="en-GB" w:eastAsia="en-US"/>
        </w:rPr>
        <w:t>estrogen</w:t>
      </w:r>
      <w:proofErr w:type="spellEnd"/>
      <w:r w:rsidRPr="00C46B68">
        <w:rPr>
          <w:rFonts w:ascii="Arial" w:eastAsiaTheme="minorHAnsi" w:hAnsi="Arial" w:cs="Arial"/>
          <w:color w:val="000000"/>
          <w:lang w:val="en-GB" w:eastAsia="en-US"/>
        </w:rPr>
        <w:t xml:space="preserve"> receptor (ER) positive cancers that often also express HER2. Clinically luminal B cancers are less aggressive than HER2+ cancers. This data may suggest that DUSP6 has a role in suppressing ER positivity, and thereby increasing the relative numbers of HER2+ cancers over luminal B cancers. Although the details of this regulation remain unclear, this hypothesis is supported by strongly decreased expression of ER protein and </w:t>
      </w:r>
      <w:r w:rsidRPr="00C46B68">
        <w:rPr>
          <w:rFonts w:ascii="Arial" w:eastAsiaTheme="minorHAnsi" w:hAnsi="Arial" w:cs="Arial"/>
          <w:i/>
          <w:iCs/>
          <w:color w:val="000000"/>
          <w:lang w:val="en-GB" w:eastAsia="en-US"/>
        </w:rPr>
        <w:t>ESR1</w:t>
      </w:r>
      <w:r w:rsidRPr="00C46B68">
        <w:rPr>
          <w:rFonts w:ascii="Arial" w:eastAsiaTheme="minorHAnsi" w:hAnsi="Arial" w:cs="Arial"/>
          <w:color w:val="000000"/>
          <w:lang w:val="en-GB" w:eastAsia="en-US"/>
        </w:rPr>
        <w:t xml:space="preserve"> </w:t>
      </w:r>
      <w:r w:rsidRPr="00C46B68">
        <w:rPr>
          <w:rFonts w:ascii="Arial" w:eastAsiaTheme="minorHAnsi" w:hAnsi="Arial" w:cs="Arial"/>
          <w:color w:val="000000"/>
          <w:lang w:val="en-GB" w:eastAsia="en-US"/>
        </w:rPr>
        <w:lastRenderedPageBreak/>
        <w:t xml:space="preserve">mRNA, coding for ER, in HER2+ </w:t>
      </w:r>
      <w:r w:rsidRPr="00C46B68">
        <w:rPr>
          <w:rFonts w:ascii="Arial" w:eastAsiaTheme="minorHAnsi" w:hAnsi="Arial" w:cs="Arial"/>
          <w:i/>
          <w:iCs/>
          <w:color w:val="000000"/>
          <w:lang w:val="en-GB" w:eastAsia="en-US"/>
        </w:rPr>
        <w:t>DUSP6high</w:t>
      </w:r>
      <w:r w:rsidRPr="00C46B68">
        <w:rPr>
          <w:rFonts w:ascii="Arial" w:eastAsiaTheme="minorHAnsi" w:hAnsi="Arial" w:cs="Arial"/>
          <w:color w:val="000000"/>
          <w:lang w:val="en-GB" w:eastAsia="en-US"/>
        </w:rPr>
        <w:t xml:space="preserve"> samples as compared to HER2+ </w:t>
      </w:r>
      <w:r w:rsidRPr="00C46B68">
        <w:rPr>
          <w:rFonts w:ascii="Arial" w:eastAsiaTheme="minorHAnsi" w:hAnsi="Arial" w:cs="Arial"/>
          <w:i/>
          <w:iCs/>
          <w:color w:val="000000"/>
          <w:lang w:val="en-GB" w:eastAsia="en-US"/>
        </w:rPr>
        <w:t>DUSP6low</w:t>
      </w:r>
      <w:r w:rsidRPr="00C46B68">
        <w:rPr>
          <w:rFonts w:ascii="Arial" w:eastAsiaTheme="minorHAnsi" w:hAnsi="Arial" w:cs="Arial"/>
          <w:color w:val="000000"/>
          <w:lang w:val="en-GB" w:eastAsia="en-US"/>
        </w:rPr>
        <w:t xml:space="preserve"> samples</w:t>
      </w:r>
      <w:r>
        <w:rPr>
          <w:rFonts w:ascii="Arial" w:eastAsiaTheme="minorHAnsi" w:hAnsi="Arial" w:cs="Arial"/>
          <w:color w:val="000000"/>
          <w:lang w:val="en-GB" w:eastAsia="en-US"/>
        </w:rPr>
        <w:t xml:space="preserve"> </w:t>
      </w:r>
      <w:r w:rsidRPr="00C46B68">
        <w:rPr>
          <w:rFonts w:ascii="Arial" w:eastAsiaTheme="minorHAnsi" w:hAnsi="Arial" w:cs="Arial"/>
          <w:color w:val="000000"/>
          <w:lang w:val="en-GB" w:eastAsia="en-US"/>
        </w:rPr>
        <w:t>(</w:t>
      </w:r>
      <w:r w:rsidRPr="00C46B68">
        <w:rPr>
          <w:rFonts w:ascii="Arial" w:hAnsi="Arial" w:cs="Arial"/>
        </w:rPr>
        <w:t xml:space="preserve">Appendix Figure </w:t>
      </w:r>
      <w:r w:rsidR="003D7FA7">
        <w:rPr>
          <w:rFonts w:ascii="Arial" w:hAnsi="Arial" w:cs="Arial"/>
        </w:rPr>
        <w:t>S</w:t>
      </w:r>
      <w:r w:rsidR="003D7FA7" w:rsidRPr="00C46B68">
        <w:rPr>
          <w:rFonts w:ascii="Arial" w:hAnsi="Arial" w:cs="Arial"/>
          <w:color w:val="000000"/>
        </w:rPr>
        <w:t>2</w:t>
      </w:r>
      <w:r w:rsidR="003D7FA7">
        <w:rPr>
          <w:rFonts w:ascii="Arial" w:hAnsi="Arial" w:cs="Arial"/>
          <w:color w:val="000000"/>
        </w:rPr>
        <w:t>F</w:t>
      </w:r>
      <w:r>
        <w:rPr>
          <w:rFonts w:ascii="Arial" w:hAnsi="Arial" w:cs="Arial"/>
          <w:color w:val="000000"/>
        </w:rPr>
        <w:t>,</w:t>
      </w:r>
      <w:r w:rsidR="003D7FA7">
        <w:rPr>
          <w:rFonts w:ascii="Arial" w:hAnsi="Arial" w:cs="Arial"/>
          <w:color w:val="000000"/>
        </w:rPr>
        <w:t>G</w:t>
      </w:r>
      <w:r w:rsidRPr="00C46B68">
        <w:rPr>
          <w:rFonts w:ascii="Arial" w:eastAsiaTheme="minorHAnsi" w:hAnsi="Arial" w:cs="Arial"/>
          <w:color w:val="000000"/>
          <w:lang w:val="en-GB" w:eastAsia="en-US"/>
        </w:rPr>
        <w:t>).</w:t>
      </w:r>
      <w:r w:rsidRPr="00C46B68">
        <w:rPr>
          <w:rFonts w:ascii="Arial" w:hAnsi="Arial" w:cs="Arial"/>
        </w:rPr>
        <w:t xml:space="preserve"> </w:t>
      </w:r>
    </w:p>
    <w:p w14:paraId="630651C7" w14:textId="77777777" w:rsidR="00E62FAB" w:rsidRPr="00C46B68" w:rsidRDefault="00E62FAB" w:rsidP="00E62FAB">
      <w:pPr>
        <w:spacing w:line="480" w:lineRule="auto"/>
        <w:jc w:val="both"/>
        <w:rPr>
          <w:rFonts w:ascii="Arial" w:hAnsi="Arial" w:cs="Arial"/>
        </w:rPr>
      </w:pPr>
    </w:p>
    <w:p w14:paraId="047C38E8"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These data demonstrate that DUSP6 is clinically associated with the aggressive HER2+ breast cancer but may also have a broader role in defining breast cancer subtype development.  </w:t>
      </w:r>
    </w:p>
    <w:p w14:paraId="2C9FC831" w14:textId="77777777" w:rsidR="00E62FAB" w:rsidRPr="00C46B68" w:rsidRDefault="00E62FAB" w:rsidP="00E62FAB">
      <w:pPr>
        <w:spacing w:line="480" w:lineRule="auto"/>
        <w:jc w:val="both"/>
        <w:rPr>
          <w:rFonts w:ascii="Arial" w:hAnsi="Arial" w:cs="Arial"/>
        </w:rPr>
      </w:pPr>
    </w:p>
    <w:p w14:paraId="08CFC437" w14:textId="77777777" w:rsidR="00E62FAB" w:rsidRPr="00C46B68" w:rsidRDefault="00E62FAB" w:rsidP="00E62FAB">
      <w:pPr>
        <w:spacing w:line="480" w:lineRule="auto"/>
        <w:jc w:val="both"/>
        <w:rPr>
          <w:rFonts w:ascii="Arial" w:hAnsi="Arial" w:cs="Arial"/>
        </w:rPr>
      </w:pPr>
      <w:r w:rsidRPr="00C46B68">
        <w:rPr>
          <w:rFonts w:ascii="Arial" w:hAnsi="Arial" w:cs="Arial"/>
          <w:b/>
          <w:bCs/>
        </w:rPr>
        <w:t xml:space="preserve">DUSP6 promotes the HER2i tolerance and DTP-DTEP transition under continuous lapatinib </w:t>
      </w:r>
      <w:proofErr w:type="gramStart"/>
      <w:r w:rsidRPr="00C46B68">
        <w:rPr>
          <w:rFonts w:ascii="Arial" w:hAnsi="Arial" w:cs="Arial"/>
          <w:b/>
          <w:bCs/>
        </w:rPr>
        <w:t>treatment</w:t>
      </w:r>
      <w:proofErr w:type="gramEnd"/>
      <w:r w:rsidRPr="00C46B68">
        <w:rPr>
          <w:rFonts w:ascii="Arial" w:hAnsi="Arial" w:cs="Arial"/>
          <w:b/>
          <w:bCs/>
        </w:rPr>
        <w:t xml:space="preserve"> </w:t>
      </w:r>
    </w:p>
    <w:p w14:paraId="25A71F3D" w14:textId="77777777" w:rsidR="00E62FAB" w:rsidRPr="00C46B68" w:rsidRDefault="00E62FAB" w:rsidP="00E62FAB">
      <w:pPr>
        <w:spacing w:line="480" w:lineRule="auto"/>
        <w:jc w:val="both"/>
        <w:rPr>
          <w:rFonts w:ascii="Arial" w:hAnsi="Arial" w:cs="Arial"/>
        </w:rPr>
      </w:pPr>
    </w:p>
    <w:p w14:paraId="176635EA" w14:textId="77777777" w:rsidR="00E62FAB" w:rsidRPr="00C46B68" w:rsidRDefault="00E62FAB" w:rsidP="00E62FAB">
      <w:pPr>
        <w:spacing w:line="480" w:lineRule="auto"/>
        <w:jc w:val="both"/>
        <w:rPr>
          <w:rFonts w:ascii="Arial" w:hAnsi="Arial" w:cs="Arial"/>
        </w:rPr>
      </w:pPr>
      <w:r w:rsidRPr="00C46B68">
        <w:rPr>
          <w:rFonts w:ascii="Arial" w:hAnsi="Arial" w:cs="Arial"/>
          <w:color w:val="000000" w:themeColor="text1"/>
        </w:rPr>
        <w:t xml:space="preserve">Clinical relevance of DUSP6 in HER2+ breast cancers among the four candidate phosphatases differentially regulated at DTP-DTEP transition, </w:t>
      </w:r>
      <w:r w:rsidRPr="00C46B68">
        <w:rPr>
          <w:rFonts w:ascii="Arial" w:hAnsi="Arial" w:cs="Arial"/>
        </w:rPr>
        <w:t xml:space="preserve">together with the feasibility of DUSP6 targeting by small molecules </w:t>
      </w:r>
      <w:r w:rsidRPr="00C46B68">
        <w:rPr>
          <w:rFonts w:ascii="Arial" w:hAnsi="Arial" w:cs="Arial"/>
          <w:color w:val="000000" w:themeColor="text1"/>
        </w:rPr>
        <w:fldChar w:fldCharType="begin">
          <w:fldData xml:space="preserve">PEVuZE5vdGU+PENpdGU+PEF1dGhvcj5WYWlub25lbjwvQXV0aG9yPjxZZWFyPjIwMjE8L1llYXI+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</w:fldData>
        </w:fldChar>
      </w:r>
      <w:r w:rsidRPr="00C46B68">
        <w:rPr>
          <w:rFonts w:ascii="Arial" w:hAnsi="Arial" w:cs="Arial"/>
          <w:color w:val="000000" w:themeColor="text1"/>
        </w:rPr>
        <w:instrText xml:space="preserve"> ADDIN EN.CITE </w:instrText>
      </w:r>
      <w:r w:rsidRPr="00C46B68">
        <w:rPr>
          <w:rFonts w:ascii="Arial" w:hAnsi="Arial" w:cs="Arial"/>
          <w:color w:val="000000" w:themeColor="text1"/>
        </w:rPr>
        <w:fldChar w:fldCharType="begin">
          <w:fldData xml:space="preserve">PEVuZE5vdGU+PENpdGU+PEF1dGhvcj5WYWlub25lbjwvQXV0aG9yPjxZZWFyPjIwMjE8L1llYXI+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</w:fldData>
        </w:fldChar>
      </w:r>
      <w:r w:rsidRPr="00C46B68">
        <w:rPr>
          <w:rFonts w:ascii="Arial" w:hAnsi="Arial" w:cs="Arial"/>
          <w:color w:val="000000" w:themeColor="text1"/>
        </w:rPr>
        <w:instrText xml:space="preserve"> ADDIN EN.CITE.DATA </w:instrText>
      </w:r>
      <w:r w:rsidRPr="00C46B68">
        <w:rPr>
          <w:rFonts w:ascii="Arial" w:hAnsi="Arial" w:cs="Arial"/>
          <w:color w:val="000000" w:themeColor="text1"/>
        </w:rPr>
      </w:r>
      <w:r w:rsidRPr="00C46B68">
        <w:rPr>
          <w:rFonts w:ascii="Arial" w:hAnsi="Arial" w:cs="Arial"/>
          <w:color w:val="000000" w:themeColor="text1"/>
        </w:rPr>
        <w:fldChar w:fldCharType="end"/>
      </w:r>
      <w:r w:rsidRPr="00C46B68">
        <w:rPr>
          <w:rFonts w:ascii="Arial" w:hAnsi="Arial" w:cs="Arial"/>
          <w:color w:val="000000" w:themeColor="text1"/>
        </w:rPr>
      </w:r>
      <w:r w:rsidRPr="00C46B68">
        <w:rPr>
          <w:rFonts w:ascii="Arial" w:hAnsi="Arial" w:cs="Arial"/>
          <w:color w:val="000000" w:themeColor="text1"/>
        </w:rPr>
        <w:fldChar w:fldCharType="separate"/>
      </w:r>
      <w:r w:rsidRPr="00C46B68">
        <w:rPr>
          <w:rFonts w:ascii="Arial" w:hAnsi="Arial" w:cs="Arial"/>
          <w:noProof/>
          <w:color w:val="000000" w:themeColor="text1"/>
        </w:rPr>
        <w:t>(Kong</w:t>
      </w:r>
      <w:r w:rsidRPr="00C46B68">
        <w:rPr>
          <w:rFonts w:ascii="Arial" w:hAnsi="Arial" w:cs="Arial"/>
          <w:i/>
          <w:noProof/>
          <w:color w:val="000000" w:themeColor="text1"/>
        </w:rPr>
        <w:t xml:space="preserve"> et al.</w:t>
      </w:r>
      <w:r w:rsidRPr="00C46B68">
        <w:rPr>
          <w:rFonts w:ascii="Arial" w:hAnsi="Arial" w:cs="Arial"/>
          <w:noProof/>
          <w:color w:val="000000" w:themeColor="text1"/>
        </w:rPr>
        <w:t>, 2023; Korotchenko</w:t>
      </w:r>
      <w:r w:rsidRPr="00C46B68">
        <w:rPr>
          <w:rFonts w:ascii="Arial" w:hAnsi="Arial" w:cs="Arial"/>
          <w:i/>
          <w:noProof/>
          <w:color w:val="000000" w:themeColor="text1"/>
        </w:rPr>
        <w:t xml:space="preserve"> et al.</w:t>
      </w:r>
      <w:r w:rsidRPr="00C46B68">
        <w:rPr>
          <w:rFonts w:ascii="Arial" w:hAnsi="Arial" w:cs="Arial"/>
          <w:noProof/>
          <w:color w:val="000000" w:themeColor="text1"/>
        </w:rPr>
        <w:t>, 2014; Molina</w:t>
      </w:r>
      <w:r w:rsidRPr="00C46B68">
        <w:rPr>
          <w:rFonts w:ascii="Arial" w:hAnsi="Arial" w:cs="Arial"/>
          <w:i/>
          <w:noProof/>
          <w:color w:val="000000" w:themeColor="text1"/>
        </w:rPr>
        <w:t xml:space="preserve"> et al.</w:t>
      </w:r>
      <w:r w:rsidRPr="00C46B68">
        <w:rPr>
          <w:rFonts w:ascii="Arial" w:hAnsi="Arial" w:cs="Arial"/>
          <w:noProof/>
          <w:color w:val="000000" w:themeColor="text1"/>
        </w:rPr>
        <w:t>, 2009; Vainonen</w:t>
      </w:r>
      <w:r w:rsidRPr="00C46B68">
        <w:rPr>
          <w:rFonts w:ascii="Arial" w:hAnsi="Arial" w:cs="Arial"/>
          <w:i/>
          <w:noProof/>
          <w:color w:val="000000" w:themeColor="text1"/>
        </w:rPr>
        <w:t xml:space="preserve"> et al.</w:t>
      </w:r>
      <w:r w:rsidRPr="00C46B68">
        <w:rPr>
          <w:rFonts w:ascii="Arial" w:hAnsi="Arial" w:cs="Arial"/>
          <w:noProof/>
          <w:color w:val="000000" w:themeColor="text1"/>
        </w:rPr>
        <w:t>, 2021; Zandi</w:t>
      </w:r>
      <w:r w:rsidRPr="00C46B68">
        <w:rPr>
          <w:rFonts w:ascii="Arial" w:hAnsi="Arial" w:cs="Arial"/>
          <w:i/>
          <w:noProof/>
          <w:color w:val="000000" w:themeColor="text1"/>
        </w:rPr>
        <w:t xml:space="preserve"> et al.</w:t>
      </w:r>
      <w:r w:rsidRPr="00C46B68">
        <w:rPr>
          <w:rFonts w:ascii="Arial" w:hAnsi="Arial" w:cs="Arial"/>
          <w:noProof/>
          <w:color w:val="000000" w:themeColor="text1"/>
        </w:rPr>
        <w:t>, 2022)</w:t>
      </w:r>
      <w:r w:rsidRPr="00C46B68">
        <w:rPr>
          <w:rFonts w:ascii="Arial" w:hAnsi="Arial" w:cs="Arial"/>
          <w:color w:val="000000" w:themeColor="text1"/>
        </w:rPr>
        <w:fldChar w:fldCharType="end"/>
      </w:r>
      <w:r w:rsidRPr="00C46B68">
        <w:rPr>
          <w:rFonts w:ascii="Arial" w:hAnsi="Arial" w:cs="Arial"/>
        </w:rPr>
        <w:t xml:space="preserve">, motivated us to select DUSP6 as the phosphatase to be focused in this study. </w:t>
      </w:r>
      <w:r w:rsidRPr="00C46B68">
        <w:rPr>
          <w:rFonts w:ascii="Arial" w:hAnsi="Arial" w:cs="Arial"/>
          <w:color w:val="000000" w:themeColor="text1"/>
        </w:rPr>
        <w:t>W</w:t>
      </w:r>
      <w:r w:rsidRPr="00C46B68">
        <w:rPr>
          <w:rFonts w:ascii="Arial" w:hAnsi="Arial" w:cs="Arial"/>
        </w:rPr>
        <w:t>e confirmed differential expression of DUSP6 across different resistance acquisition transitions in BT474 cells. Consistent with the RNA sequencing results (Fig. 2C), DUSP6</w:t>
      </w:r>
      <w:r w:rsidRPr="00C46B68">
        <w:rPr>
          <w:rFonts w:ascii="Arial" w:hAnsi="Arial" w:cs="Arial"/>
          <w:i/>
          <w:iCs/>
        </w:rPr>
        <w:t xml:space="preserve"> </w:t>
      </w:r>
      <w:r w:rsidRPr="00C46B68">
        <w:rPr>
          <w:rFonts w:ascii="Arial" w:hAnsi="Arial" w:cs="Arial"/>
        </w:rPr>
        <w:t xml:space="preserve">protein expression was strongly induced upon the DTP-DTEP transition (Fig. 3A). While the </w:t>
      </w:r>
      <w:r w:rsidRPr="00C46B68">
        <w:rPr>
          <w:rFonts w:ascii="Arial" w:hAnsi="Arial"/>
          <w:i/>
          <w:iCs/>
        </w:rPr>
        <w:t>DUSP6</w:t>
      </w:r>
      <w:r w:rsidRPr="00C46B68">
        <w:rPr>
          <w:rFonts w:ascii="Arial" w:hAnsi="Arial" w:cs="Arial"/>
        </w:rPr>
        <w:t xml:space="preserve"> mRNA levels were diminished in the fully resistant LR clones compared to DTEPs (Fig. 2C), its protein levels remained robustly elevated presumably via post-translational stabilization mechanisms (Fig. 3A). Validating that these effects were not cell line specific, DUSP6 protein was also increased in </w:t>
      </w:r>
      <w:r w:rsidRPr="00C46B68">
        <w:rPr>
          <w:rFonts w:ascii="Arial" w:hAnsi="Arial"/>
        </w:rPr>
        <w:t>BT474Br</w:t>
      </w:r>
      <w:r w:rsidRPr="00C46B68">
        <w:rPr>
          <w:rFonts w:ascii="Arial" w:hAnsi="Arial" w:cs="Arial"/>
        </w:rPr>
        <w:t>LR cells as compared to the parental cells (</w:t>
      </w:r>
      <w:r>
        <w:rPr>
          <w:rFonts w:ascii="Arial" w:hAnsi="Arial" w:cs="Arial"/>
        </w:rPr>
        <w:t xml:space="preserve">Appendix </w:t>
      </w:r>
      <w:r w:rsidRPr="00C46B68">
        <w:rPr>
          <w:rFonts w:ascii="Arial" w:hAnsi="Arial" w:cs="Arial"/>
        </w:rPr>
        <w:t>Fig</w:t>
      </w:r>
      <w:r>
        <w:rPr>
          <w:rFonts w:ascii="Arial" w:hAnsi="Arial" w:cs="Arial"/>
        </w:rPr>
        <w:t>ure</w:t>
      </w:r>
      <w:r w:rsidRPr="00C46B68">
        <w:rPr>
          <w:rFonts w:ascii="Arial" w:hAnsi="Arial" w:cs="Arial"/>
        </w:rPr>
        <w:t xml:space="preserve"> 3</w:t>
      </w:r>
      <w:r>
        <w:rPr>
          <w:rFonts w:ascii="Arial" w:hAnsi="Arial" w:cs="Arial"/>
        </w:rPr>
        <w:t>A</w:t>
      </w:r>
      <w:r w:rsidRPr="00C46B68">
        <w:rPr>
          <w:rFonts w:ascii="Arial" w:hAnsi="Arial" w:cs="Arial"/>
        </w:rPr>
        <w:t xml:space="preserve">). We further validated inhibition of </w:t>
      </w:r>
      <w:r w:rsidRPr="00C46B68">
        <w:rPr>
          <w:rFonts w:ascii="Arial" w:hAnsi="Arial" w:cs="Arial"/>
          <w:i/>
          <w:iCs/>
        </w:rPr>
        <w:t>DUSP6</w:t>
      </w:r>
      <w:r w:rsidRPr="00C46B68">
        <w:rPr>
          <w:rFonts w:ascii="Arial" w:hAnsi="Arial" w:cs="Arial"/>
        </w:rPr>
        <w:t xml:space="preserve"> upon DTP phase across independent set of lapatinib treated HER2+ cells including BT474Br, and two cell lines (EFM192A, HCC1419) from (Data ref:</w:t>
      </w:r>
      <w:r w:rsidRPr="00C46B68">
        <w:rPr>
          <w:rFonts w:ascii="Arial" w:hAnsi="Arial" w:cs="Arial"/>
        </w:rPr>
        <w:fldChar w:fldCharType="begin">
          <w:fldData xml:space="preserve">PEVuZE5vdGU+PENpdGU+PEF1dGhvcj5DaGFuZzwvQXV0aG9yPjxZZWFyPjIwMjI8L1llYXI+PFJl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DaGFuZzwvQXV0aG9yPjxZZWFyPjIwMjI8L1llYXI+PFJl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Chang</w:t>
      </w:r>
      <w:r w:rsidRPr="00C46B68">
        <w:rPr>
          <w:rFonts w:ascii="Arial" w:hAnsi="Arial" w:cs="Arial"/>
          <w:i/>
          <w:noProof/>
        </w:rPr>
        <w:t xml:space="preserve"> et al.</w:t>
      </w:r>
      <w:r w:rsidRPr="00C46B68">
        <w:rPr>
          <w:rFonts w:ascii="Arial" w:hAnsi="Arial" w:cs="Arial"/>
          <w:noProof/>
        </w:rPr>
        <w:t>, 2022)</w:t>
      </w:r>
      <w:r w:rsidRPr="00C46B68">
        <w:rPr>
          <w:rFonts w:ascii="Arial" w:hAnsi="Arial" w:cs="Arial"/>
        </w:rPr>
        <w:fldChar w:fldCharType="end"/>
      </w:r>
      <w:r w:rsidRPr="00C46B68">
        <w:rPr>
          <w:rFonts w:ascii="Arial" w:hAnsi="Arial" w:cs="Arial"/>
        </w:rPr>
        <w:t>(</w:t>
      </w:r>
      <w:r w:rsidRPr="00C46B68">
        <w:rPr>
          <w:rFonts w:ascii="Arial" w:hAnsi="Arial" w:cs="Arial"/>
          <w:noProof/>
        </w:rPr>
        <w:t xml:space="preserve"> </w:t>
      </w:r>
      <w:r w:rsidRPr="00C46B68">
        <w:rPr>
          <w:rFonts w:ascii="Arial" w:hAnsi="Arial" w:cs="Arial"/>
          <w:noProof/>
        </w:rPr>
        <w:lastRenderedPageBreak/>
        <w:t>GSE155342)</w:t>
      </w:r>
      <w:r w:rsidRPr="00C46B68">
        <w:rPr>
          <w:rFonts w:ascii="Arial" w:hAnsi="Arial" w:cs="Arial"/>
        </w:rPr>
        <w:t xml:space="preserve">, or NSCLC, melanoma, and colorectal cancer cells </w:t>
      </w:r>
      <w:r w:rsidRPr="00C46B68">
        <w:rPr>
          <w:rFonts w:ascii="Arial" w:hAnsi="Arial" w:cs="Arial"/>
          <w:i/>
          <w:iCs/>
        </w:rPr>
        <w:t xml:space="preserve">de novo </w:t>
      </w:r>
      <w:r w:rsidRPr="00C46B68">
        <w:rPr>
          <w:rFonts w:ascii="Arial" w:hAnsi="Arial" w:cs="Arial"/>
        </w:rPr>
        <w:t>treated with various TKIs (Fig. 3</w:t>
      </w:r>
      <w:r>
        <w:rPr>
          <w:rFonts w:ascii="Arial" w:hAnsi="Arial" w:cs="Arial"/>
        </w:rPr>
        <w:t>B</w:t>
      </w:r>
      <w:r w:rsidRPr="00C46B68">
        <w:rPr>
          <w:rFonts w:ascii="Arial" w:hAnsi="Arial" w:cs="Arial"/>
        </w:rPr>
        <w:t xml:space="preserve">). Therefore, inhibition of </w:t>
      </w:r>
      <w:r w:rsidRPr="00C46B68">
        <w:rPr>
          <w:rFonts w:ascii="Arial" w:hAnsi="Arial" w:cs="Arial"/>
          <w:i/>
          <w:iCs/>
        </w:rPr>
        <w:t xml:space="preserve">DUSP6 </w:t>
      </w:r>
      <w:r w:rsidRPr="00C46B68">
        <w:rPr>
          <w:rFonts w:ascii="Arial" w:hAnsi="Arial" w:cs="Arial"/>
        </w:rPr>
        <w:t>expression</w:t>
      </w:r>
      <w:r w:rsidRPr="00C46B68">
        <w:rPr>
          <w:rFonts w:ascii="Arial" w:hAnsi="Arial" w:cs="Arial"/>
          <w:i/>
          <w:iCs/>
        </w:rPr>
        <w:t xml:space="preserve"> </w:t>
      </w:r>
      <w:r w:rsidRPr="00C46B68">
        <w:rPr>
          <w:rFonts w:ascii="Arial" w:hAnsi="Arial" w:cs="Arial"/>
        </w:rPr>
        <w:t xml:space="preserve">appears as a general mechanism associated with establishment of TKI-induced therapy tolerance. </w:t>
      </w:r>
      <w:r w:rsidRPr="00C46B68">
        <w:rPr>
          <w:rFonts w:ascii="Arial" w:hAnsi="Arial" w:cs="Arial"/>
          <w:i/>
          <w:iCs/>
        </w:rPr>
        <w:t>S</w:t>
      </w:r>
      <w:r w:rsidRPr="00C46B68">
        <w:rPr>
          <w:rFonts w:ascii="Arial" w:hAnsi="Arial" w:cs="Arial"/>
        </w:rPr>
        <w:t xml:space="preserve">elected E2F1 and FOXM1 target genes were also confirmed to be downregulated in TKI-treated NSCLC, MM, and CRC DTP cells (Appendix Figure </w:t>
      </w:r>
      <w:r>
        <w:rPr>
          <w:rFonts w:ascii="Arial" w:hAnsi="Arial" w:cs="Arial"/>
        </w:rPr>
        <w:t>S</w:t>
      </w:r>
      <w:r w:rsidRPr="00C46B68">
        <w:rPr>
          <w:rFonts w:ascii="Arial" w:hAnsi="Arial" w:cs="Arial"/>
        </w:rPr>
        <w:t>3</w:t>
      </w:r>
      <w:r>
        <w:rPr>
          <w:rFonts w:ascii="Arial" w:hAnsi="Arial" w:cs="Arial"/>
        </w:rPr>
        <w:t>B</w:t>
      </w:r>
      <w:r w:rsidRPr="00C46B68">
        <w:rPr>
          <w:rFonts w:ascii="Arial" w:hAnsi="Arial" w:cs="Arial"/>
        </w:rPr>
        <w:t xml:space="preserve">). Notably, among the transcription factors differentially implicated upon HER2i tolerance development (Fig. 1B), </w:t>
      </w:r>
      <w:proofErr w:type="spellStart"/>
      <w:r w:rsidRPr="00C46B68">
        <w:rPr>
          <w:rFonts w:ascii="Arial" w:hAnsi="Arial" w:cs="Arial"/>
          <w:color w:val="212121"/>
          <w:shd w:val="clear" w:color="auto" w:fill="FFFFFF"/>
        </w:rPr>
        <w:t>forkhead</w:t>
      </w:r>
      <w:proofErr w:type="spellEnd"/>
      <w:r w:rsidRPr="00C46B68">
        <w:rPr>
          <w:rFonts w:ascii="Arial" w:hAnsi="Arial" w:cs="Arial"/>
          <w:color w:val="212121"/>
          <w:shd w:val="clear" w:color="auto" w:fill="FFFFFF"/>
        </w:rPr>
        <w:t xml:space="preserve"> box transcription factor M1</w:t>
      </w:r>
      <w:r w:rsidRPr="00C46B68">
        <w:rPr>
          <w:rStyle w:val="apple-converted-space"/>
          <w:rFonts w:ascii="Arial" w:hAnsi="Arial" w:cs="Arial"/>
          <w:color w:val="212121"/>
          <w:shd w:val="clear" w:color="auto" w:fill="FFFFFF"/>
        </w:rPr>
        <w:t> </w:t>
      </w:r>
      <w:r w:rsidRPr="00C46B68">
        <w:rPr>
          <w:rFonts w:ascii="Arial" w:hAnsi="Arial" w:cs="Arial"/>
        </w:rPr>
        <w:t xml:space="preserve"> (FOXM1) and NFYA bind to DUSP6 promoter (</w:t>
      </w:r>
      <w:r>
        <w:rPr>
          <w:rFonts w:ascii="Arial" w:hAnsi="Arial" w:cs="Arial"/>
        </w:rPr>
        <w:t>Dataset</w:t>
      </w:r>
      <w:r w:rsidRPr="00C46B68">
        <w:rPr>
          <w:rFonts w:ascii="Arial" w:hAnsi="Arial" w:cs="Arial"/>
        </w:rPr>
        <w:t xml:space="preserve"> EV4), and coinciding with </w:t>
      </w:r>
      <w:r w:rsidRPr="00C46B68">
        <w:rPr>
          <w:rFonts w:ascii="Arial" w:hAnsi="Arial" w:cs="Arial"/>
          <w:i/>
          <w:iCs/>
        </w:rPr>
        <w:t xml:space="preserve">DUSP6 </w:t>
      </w:r>
      <w:r w:rsidRPr="00C46B68">
        <w:rPr>
          <w:rFonts w:ascii="Arial" w:hAnsi="Arial" w:cs="Arial"/>
        </w:rPr>
        <w:t xml:space="preserve">expression, </w:t>
      </w:r>
      <w:r w:rsidRPr="00C46B68">
        <w:rPr>
          <w:rFonts w:ascii="Arial" w:hAnsi="Arial" w:cs="Arial"/>
          <w:i/>
          <w:iCs/>
        </w:rPr>
        <w:t>FOXM1</w:t>
      </w:r>
      <w:r w:rsidRPr="00C46B68">
        <w:rPr>
          <w:rFonts w:ascii="Arial" w:hAnsi="Arial" w:cs="Arial"/>
        </w:rPr>
        <w:t xml:space="preserve"> gene expression is downregulated in DTPs and </w:t>
      </w:r>
      <w:r w:rsidRPr="00C46B68">
        <w:rPr>
          <w:rFonts w:ascii="Arial" w:hAnsi="Arial" w:cs="Arial"/>
          <w:color w:val="000000" w:themeColor="text1"/>
        </w:rPr>
        <w:t>upregulated in DTEPs (</w:t>
      </w:r>
      <w:r w:rsidRPr="00C46B68">
        <w:rPr>
          <w:rFonts w:ascii="Arial" w:hAnsi="Arial" w:cs="Arial"/>
        </w:rPr>
        <w:t xml:space="preserve">Appendix Figure </w:t>
      </w:r>
      <w:r>
        <w:rPr>
          <w:rFonts w:ascii="Arial" w:hAnsi="Arial" w:cs="Arial"/>
        </w:rPr>
        <w:t>S</w:t>
      </w:r>
      <w:r w:rsidRPr="00C46B68">
        <w:rPr>
          <w:rFonts w:ascii="Arial" w:hAnsi="Arial" w:cs="Arial"/>
        </w:rPr>
        <w:t>3</w:t>
      </w:r>
      <w:r>
        <w:rPr>
          <w:rFonts w:ascii="Arial" w:hAnsi="Arial" w:cs="Arial"/>
        </w:rPr>
        <w:t>C</w:t>
      </w:r>
      <w:r w:rsidRPr="00C46B68">
        <w:rPr>
          <w:rFonts w:ascii="Arial" w:hAnsi="Arial" w:cs="Arial"/>
          <w:color w:val="000000" w:themeColor="text1"/>
        </w:rPr>
        <w:t xml:space="preserve">). Functionally, a small molecule inhibitor of FOXM1 (FDI-6) </w:t>
      </w:r>
      <w:r w:rsidRPr="00C46B68">
        <w:rPr>
          <w:rStyle w:val="apple-converted-space"/>
          <w:rFonts w:ascii="Arial" w:hAnsi="Arial" w:cs="Arial"/>
          <w:color w:val="000000" w:themeColor="text1"/>
          <w:shd w:val="clear" w:color="auto" w:fill="FFFFFF"/>
        </w:rPr>
        <w:t> </w:t>
      </w:r>
      <w:r w:rsidRPr="00C46B68">
        <w:rPr>
          <w:rStyle w:val="docsum-pmid"/>
          <w:rFonts w:ascii="Arial" w:hAnsi="Arial" w:cs="Arial"/>
          <w:color w:val="000000" w:themeColor="text1"/>
        </w:rPr>
        <w:fldChar w:fldCharType="begin">
          <w:fldData xml:space="preserve">PEVuZE5vdGU+PENpdGU+PEF1dGhvcj5XYW5nPC9BdXRob3I+PFllYXI+MjAyMTwvWWVhcj48UmVj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</w:fldData>
        </w:fldChar>
      </w:r>
      <w:r w:rsidRPr="00C46B68">
        <w:rPr>
          <w:rStyle w:val="docsum-pmid"/>
          <w:rFonts w:ascii="Arial" w:hAnsi="Arial" w:cs="Arial"/>
          <w:color w:val="000000" w:themeColor="text1"/>
        </w:rPr>
        <w:instrText xml:space="preserve"> ADDIN EN.CITE </w:instrText>
      </w:r>
      <w:r w:rsidRPr="00C46B68">
        <w:rPr>
          <w:rStyle w:val="docsum-pmid"/>
          <w:rFonts w:ascii="Arial" w:hAnsi="Arial" w:cs="Arial"/>
          <w:color w:val="000000" w:themeColor="text1"/>
        </w:rPr>
        <w:fldChar w:fldCharType="begin">
          <w:fldData xml:space="preserve">PEVuZE5vdGU+PENpdGU+PEF1dGhvcj5XYW5nPC9BdXRob3I+PFllYXI+MjAyMTwvWWVhcj48UmVj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</w:fldData>
        </w:fldChar>
      </w:r>
      <w:r w:rsidRPr="00C46B68">
        <w:rPr>
          <w:rStyle w:val="docsum-pmid"/>
          <w:rFonts w:ascii="Arial" w:hAnsi="Arial" w:cs="Arial"/>
          <w:color w:val="000000" w:themeColor="text1"/>
        </w:rPr>
        <w:instrText xml:space="preserve"> ADDIN EN.CITE.DATA </w:instrText>
      </w:r>
      <w:r w:rsidRPr="00C46B68">
        <w:rPr>
          <w:rStyle w:val="docsum-pmid"/>
          <w:rFonts w:ascii="Arial" w:hAnsi="Arial" w:cs="Arial"/>
          <w:color w:val="000000" w:themeColor="text1"/>
        </w:rPr>
      </w:r>
      <w:r w:rsidRPr="00C46B68">
        <w:rPr>
          <w:rStyle w:val="docsum-pmid"/>
          <w:rFonts w:ascii="Arial" w:hAnsi="Arial" w:cs="Arial"/>
          <w:color w:val="000000" w:themeColor="text1"/>
        </w:rPr>
        <w:fldChar w:fldCharType="end"/>
      </w:r>
      <w:r w:rsidRPr="00C46B68">
        <w:rPr>
          <w:rStyle w:val="docsum-pmid"/>
          <w:rFonts w:ascii="Arial" w:hAnsi="Arial" w:cs="Arial"/>
          <w:color w:val="000000" w:themeColor="text1"/>
        </w:rPr>
      </w:r>
      <w:r w:rsidRPr="00C46B68">
        <w:rPr>
          <w:rStyle w:val="docsum-pmid"/>
          <w:rFonts w:ascii="Arial" w:hAnsi="Arial" w:cs="Arial"/>
          <w:color w:val="000000" w:themeColor="text1"/>
        </w:rPr>
        <w:fldChar w:fldCharType="separate"/>
      </w:r>
      <w:r w:rsidRPr="00C46B68">
        <w:rPr>
          <w:rStyle w:val="docsum-pmid"/>
          <w:rFonts w:ascii="Arial" w:hAnsi="Arial" w:cs="Arial"/>
          <w:noProof/>
          <w:color w:val="000000" w:themeColor="text1"/>
        </w:rPr>
        <w:t>(Wang</w:t>
      </w:r>
      <w:r w:rsidRPr="00C46B68">
        <w:rPr>
          <w:rStyle w:val="docsum-pmid"/>
          <w:rFonts w:ascii="Arial" w:hAnsi="Arial" w:cs="Arial"/>
          <w:i/>
          <w:noProof/>
          <w:color w:val="000000" w:themeColor="text1"/>
        </w:rPr>
        <w:t xml:space="preserve"> et al</w:t>
      </w:r>
      <w:r w:rsidRPr="00C46B68">
        <w:rPr>
          <w:rStyle w:val="docsum-pmid"/>
          <w:rFonts w:ascii="Arial" w:hAnsi="Arial" w:cs="Arial"/>
          <w:noProof/>
          <w:color w:val="000000" w:themeColor="text1"/>
        </w:rPr>
        <w:t>, 2021)</w:t>
      </w:r>
      <w:r w:rsidRPr="00C46B68">
        <w:rPr>
          <w:rStyle w:val="docsum-pmid"/>
          <w:rFonts w:ascii="Arial" w:hAnsi="Arial" w:cs="Arial"/>
          <w:color w:val="000000" w:themeColor="text1"/>
        </w:rPr>
        <w:fldChar w:fldCharType="end"/>
      </w:r>
      <w:r w:rsidRPr="00C46B68">
        <w:rPr>
          <w:rFonts w:ascii="Arial" w:hAnsi="Arial" w:cs="Arial"/>
          <w:color w:val="000000" w:themeColor="text1"/>
        </w:rPr>
        <w:t xml:space="preserve"> inhibited </w:t>
      </w:r>
      <w:r w:rsidRPr="00C46B68">
        <w:rPr>
          <w:rFonts w:ascii="Arial" w:hAnsi="Arial" w:cs="Arial"/>
          <w:color w:val="000000"/>
        </w:rPr>
        <w:t xml:space="preserve">DUSP6 expression in a time-dependent fashion in BT474 cells (Appendix Figure </w:t>
      </w:r>
      <w:r>
        <w:rPr>
          <w:rFonts w:ascii="Arial" w:hAnsi="Arial" w:cs="Arial"/>
          <w:color w:val="000000"/>
        </w:rPr>
        <w:t>S</w:t>
      </w:r>
      <w:r w:rsidRPr="00C46B68">
        <w:rPr>
          <w:rFonts w:ascii="Arial" w:hAnsi="Arial" w:cs="Arial"/>
          <w:color w:val="000000"/>
        </w:rPr>
        <w:t>3</w:t>
      </w:r>
      <w:r>
        <w:rPr>
          <w:rFonts w:ascii="Arial" w:hAnsi="Arial" w:cs="Arial"/>
          <w:color w:val="000000"/>
        </w:rPr>
        <w:t>D,E</w:t>
      </w:r>
      <w:r w:rsidRPr="00C46B68">
        <w:rPr>
          <w:rFonts w:ascii="Arial" w:hAnsi="Arial" w:cs="Arial"/>
          <w:b/>
          <w:bCs/>
          <w:color w:val="000000"/>
        </w:rPr>
        <w:t xml:space="preserve">). </w:t>
      </w:r>
      <w:r w:rsidRPr="00C46B68">
        <w:rPr>
          <w:rFonts w:ascii="Arial" w:hAnsi="Arial" w:cs="Arial"/>
        </w:rPr>
        <w:t xml:space="preserve">Together with its role as breast cancer oncogene involved in therapy resistance </w:t>
      </w:r>
      <w:r w:rsidRPr="00C46B68">
        <w:rPr>
          <w:rFonts w:ascii="Arial" w:hAnsi="Arial" w:cs="Arial"/>
        </w:rPr>
        <w:fldChar w:fldCharType="begin">
          <w:fldData xml:space="preserve">PEVuZE5vdGU+PENpdGU+PEF1dGhvcj5aaGFuZzwvQXV0aG9yPjxZZWFyPjIwMjE8L1llYXI+PFJl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aaGFuZzwvQXV0aG9yPjxZZWFyPjIwMjE8L1llYXI+PFJl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Zhang</w:t>
      </w:r>
      <w:r w:rsidRPr="00C46B68">
        <w:rPr>
          <w:rFonts w:ascii="Arial" w:hAnsi="Arial" w:cs="Arial"/>
          <w:i/>
          <w:noProof/>
        </w:rPr>
        <w:t xml:space="preserve"> et al</w:t>
      </w:r>
      <w:r w:rsidRPr="00C46B68">
        <w:rPr>
          <w:rFonts w:ascii="Arial" w:hAnsi="Arial" w:cs="Arial"/>
          <w:noProof/>
        </w:rPr>
        <w:t>, 2021)</w:t>
      </w:r>
      <w:r w:rsidRPr="00C46B68">
        <w:rPr>
          <w:rFonts w:ascii="Arial" w:hAnsi="Arial" w:cs="Arial"/>
        </w:rPr>
        <w:fldChar w:fldCharType="end"/>
      </w:r>
      <w:r w:rsidRPr="00C46B68">
        <w:rPr>
          <w:rFonts w:ascii="Arial" w:hAnsi="Arial" w:cs="Arial"/>
        </w:rPr>
        <w:t xml:space="preserve">, these data imply FOXM1 as a viable candidate inducing </w:t>
      </w:r>
      <w:r w:rsidRPr="00C46B68">
        <w:rPr>
          <w:rFonts w:ascii="Arial" w:hAnsi="Arial" w:cs="Arial"/>
          <w:i/>
          <w:iCs/>
        </w:rPr>
        <w:t>DUSP6</w:t>
      </w:r>
      <w:r w:rsidRPr="00C46B68">
        <w:rPr>
          <w:rFonts w:ascii="Arial" w:hAnsi="Arial" w:cs="Arial"/>
        </w:rPr>
        <w:t xml:space="preserve"> expression during the DTP-DTEP transition</w:t>
      </w:r>
      <w:r w:rsidRPr="00C46B68">
        <w:rPr>
          <w:rFonts w:ascii="Arial" w:eastAsiaTheme="minorHAnsi" w:hAnsi="Arial" w:cs="Arial"/>
          <w:color w:val="000000"/>
          <w:lang w:val="en-GB" w:eastAsia="en-US"/>
        </w:rPr>
        <w:t xml:space="preserve">. </w:t>
      </w:r>
    </w:p>
    <w:p w14:paraId="472F01D0" w14:textId="77777777" w:rsidR="00E62FAB" w:rsidRPr="00C46B68" w:rsidRDefault="00E62FAB" w:rsidP="00E62FAB">
      <w:pPr>
        <w:spacing w:line="480" w:lineRule="auto"/>
        <w:jc w:val="both"/>
        <w:rPr>
          <w:rFonts w:ascii="Arial" w:hAnsi="Arial" w:cs="Arial"/>
        </w:rPr>
      </w:pPr>
    </w:p>
    <w:p w14:paraId="71655E0E" w14:textId="77777777" w:rsidR="00E62FAB" w:rsidRPr="00C46B68" w:rsidRDefault="00E62FAB" w:rsidP="00E62FAB">
      <w:pPr>
        <w:spacing w:line="480" w:lineRule="auto"/>
        <w:jc w:val="both"/>
        <w:rPr>
          <w:rFonts w:ascii="Arial" w:hAnsi="Arial" w:cs="Arial"/>
        </w:rPr>
      </w:pPr>
      <w:r w:rsidRPr="00C46B68">
        <w:rPr>
          <w:rFonts w:ascii="Arial" w:hAnsi="Arial" w:cs="Arial"/>
        </w:rPr>
        <w:t xml:space="preserve">To evaluate whether the hallmark gene sets co-regulated with </w:t>
      </w:r>
      <w:r w:rsidRPr="00C46B68">
        <w:rPr>
          <w:rFonts w:ascii="Arial" w:hAnsi="Arial" w:cs="Arial"/>
          <w:i/>
          <w:iCs/>
        </w:rPr>
        <w:t xml:space="preserve">DUSP6 </w:t>
      </w:r>
      <w:r w:rsidRPr="00C46B68">
        <w:rPr>
          <w:rFonts w:ascii="Arial" w:hAnsi="Arial" w:cs="Arial"/>
        </w:rPr>
        <w:t xml:space="preserve">during therapy tolerance transitions (Fig. 1C) could be functionally downstream of DUSP6, we performed a </w:t>
      </w:r>
      <w:proofErr w:type="spellStart"/>
      <w:r w:rsidRPr="00C46B68">
        <w:rPr>
          <w:rFonts w:ascii="Arial" w:hAnsi="Arial" w:cs="Arial"/>
        </w:rPr>
        <w:t>RNAseq</w:t>
      </w:r>
      <w:proofErr w:type="spellEnd"/>
      <w:r w:rsidRPr="00C46B68">
        <w:rPr>
          <w:rFonts w:ascii="Arial" w:hAnsi="Arial" w:cs="Arial"/>
        </w:rPr>
        <w:t xml:space="preserve"> analysis from </w:t>
      </w:r>
      <w:r w:rsidRPr="006E4492">
        <w:rPr>
          <w:rFonts w:ascii="Arial" w:hAnsi="Arial" w:cs="Arial"/>
          <w:i/>
          <w:iCs/>
        </w:rPr>
        <w:t>DUSP6</w:t>
      </w:r>
      <w:r w:rsidRPr="00C46B68">
        <w:rPr>
          <w:rFonts w:ascii="Arial" w:hAnsi="Arial" w:cs="Arial"/>
        </w:rPr>
        <w:t xml:space="preserve"> depleted MDA-MB-453 cells and compared these two gene sets. Notably, there was a marked overlap between hallmark gene sets from these two conditions in which DUSP6 expression was suppressed (Fig. 1C versus Fig. 3</w:t>
      </w:r>
      <w:r>
        <w:rPr>
          <w:rFonts w:ascii="Arial" w:hAnsi="Arial" w:cs="Arial"/>
        </w:rPr>
        <w:t>C</w:t>
      </w:r>
      <w:r w:rsidRPr="00C46B68">
        <w:rPr>
          <w:rFonts w:ascii="Arial" w:hAnsi="Arial" w:cs="Arial"/>
        </w:rPr>
        <w:t xml:space="preserve">; overlapping gene sets highlighted in red). Especially interesting finding was that the </w:t>
      </w:r>
      <w:r w:rsidRPr="00C46B68">
        <w:rPr>
          <w:rFonts w:ascii="Arial" w:hAnsi="Arial" w:cs="Arial"/>
          <w:i/>
          <w:iCs/>
        </w:rPr>
        <w:t>DUSP6</w:t>
      </w:r>
      <w:r w:rsidRPr="00C46B68">
        <w:rPr>
          <w:rFonts w:ascii="Arial" w:hAnsi="Arial" w:cs="Arial"/>
        </w:rPr>
        <w:t xml:space="preserve"> knockdown cells displayed a gene expression pattern linked to dormant cancer cells such as inhibition of MYC, E2F1 targets, and the PI3K/AKT/mTOR signaling, as well as activation of the interferon response </w:t>
      </w:r>
      <w:r w:rsidRPr="00C46B68">
        <w:rPr>
          <w:rFonts w:ascii="Arial" w:hAnsi="Arial" w:cs="Arial"/>
        </w:rPr>
        <w:fldChar w:fldCharType="begin">
          <w:fldData xml:space="preserve">PEVuZE5vdGU+PENpdGU+PEF1dGhvcj5LdXJwcGE8L0F1dGhvcj48WWVhcj4yMDIwPC9ZZWFyPjxS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==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LdXJwcGE8L0F1dGhvcj48WWVhcj4yMDIwPC9ZZWFyPjxS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==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Chang</w:t>
      </w:r>
      <w:r w:rsidRPr="00C46B68">
        <w:rPr>
          <w:rFonts w:ascii="Arial" w:hAnsi="Arial" w:cs="Arial"/>
          <w:i/>
          <w:noProof/>
        </w:rPr>
        <w:t xml:space="preserve"> et al.</w:t>
      </w:r>
      <w:r w:rsidRPr="00C46B68">
        <w:rPr>
          <w:rFonts w:ascii="Arial" w:hAnsi="Arial" w:cs="Arial"/>
          <w:noProof/>
        </w:rPr>
        <w:t>, 2022; Dhimolea</w:t>
      </w:r>
      <w:r w:rsidRPr="00C46B68">
        <w:rPr>
          <w:rFonts w:ascii="Arial" w:hAnsi="Arial" w:cs="Arial"/>
          <w:i/>
          <w:noProof/>
        </w:rPr>
        <w:t xml:space="preserve"> et al.</w:t>
      </w:r>
      <w:r w:rsidRPr="00C46B68">
        <w:rPr>
          <w:rFonts w:ascii="Arial" w:hAnsi="Arial" w:cs="Arial"/>
          <w:noProof/>
        </w:rPr>
        <w:t>, 2021; Kurppa</w:t>
      </w:r>
      <w:r w:rsidRPr="00C46B68">
        <w:rPr>
          <w:rFonts w:ascii="Arial" w:hAnsi="Arial" w:cs="Arial"/>
          <w:i/>
          <w:noProof/>
        </w:rPr>
        <w:t xml:space="preserve"> et al.</w:t>
      </w:r>
      <w:r w:rsidRPr="00C46B68">
        <w:rPr>
          <w:rFonts w:ascii="Arial" w:hAnsi="Arial" w:cs="Arial"/>
          <w:noProof/>
        </w:rPr>
        <w:t>, 2020; Marine</w:t>
      </w:r>
      <w:r w:rsidRPr="00C46B68">
        <w:rPr>
          <w:rFonts w:ascii="Arial" w:hAnsi="Arial" w:cs="Arial"/>
          <w:i/>
          <w:noProof/>
        </w:rPr>
        <w:t xml:space="preserve"> et </w:t>
      </w:r>
      <w:r w:rsidRPr="00C46B68">
        <w:rPr>
          <w:rFonts w:ascii="Arial" w:hAnsi="Arial" w:cs="Arial"/>
          <w:i/>
          <w:noProof/>
        </w:rPr>
        <w:lastRenderedPageBreak/>
        <w:t>al.</w:t>
      </w:r>
      <w:r w:rsidRPr="00C46B68">
        <w:rPr>
          <w:rFonts w:ascii="Arial" w:hAnsi="Arial" w:cs="Arial"/>
          <w:noProof/>
        </w:rPr>
        <w:t>, 2020)</w:t>
      </w:r>
      <w:r w:rsidRPr="00C46B68">
        <w:rPr>
          <w:rFonts w:ascii="Arial" w:hAnsi="Arial" w:cs="Arial"/>
        </w:rPr>
        <w:fldChar w:fldCharType="end"/>
      </w:r>
      <w:r w:rsidRPr="00C46B68">
        <w:rPr>
          <w:rFonts w:ascii="Arial" w:hAnsi="Arial" w:cs="Arial"/>
        </w:rPr>
        <w:t xml:space="preserve">. The finding that siRNA-mediated </w:t>
      </w:r>
      <w:r w:rsidRPr="00C46B68">
        <w:rPr>
          <w:rFonts w:ascii="Arial" w:hAnsi="Arial" w:cs="Arial"/>
          <w:i/>
          <w:iCs/>
        </w:rPr>
        <w:t>DUSP6</w:t>
      </w:r>
      <w:r w:rsidRPr="00C46B68">
        <w:rPr>
          <w:rFonts w:ascii="Arial" w:hAnsi="Arial" w:cs="Arial"/>
        </w:rPr>
        <w:t xml:space="preserve"> depletion (Fig. 3</w:t>
      </w:r>
      <w:r>
        <w:rPr>
          <w:rFonts w:ascii="Arial" w:hAnsi="Arial" w:cs="Arial"/>
        </w:rPr>
        <w:t>C</w:t>
      </w:r>
      <w:r w:rsidRPr="00C46B68">
        <w:rPr>
          <w:rFonts w:ascii="Arial" w:hAnsi="Arial" w:cs="Arial"/>
        </w:rPr>
        <w:t xml:space="preserve">) recapitulates the gene expression profile in the lapatinib-induced DTP cells (Fig. 1C), clearly indicates that inhibition of DUSP6-driven gene expression programs functionally </w:t>
      </w:r>
      <w:proofErr w:type="gramStart"/>
      <w:r w:rsidRPr="00C46B68">
        <w:rPr>
          <w:rFonts w:ascii="Arial" w:hAnsi="Arial" w:cs="Arial"/>
        </w:rPr>
        <w:t>contribute</w:t>
      </w:r>
      <w:proofErr w:type="gramEnd"/>
      <w:r w:rsidRPr="00C46B68">
        <w:rPr>
          <w:rFonts w:ascii="Arial" w:hAnsi="Arial" w:cs="Arial"/>
        </w:rPr>
        <w:t xml:space="preserve"> to the HER2i-el</w:t>
      </w:r>
      <w:r>
        <w:rPr>
          <w:rFonts w:ascii="Arial" w:hAnsi="Arial" w:cs="Arial"/>
        </w:rPr>
        <w:t>i</w:t>
      </w:r>
      <w:r w:rsidRPr="00C46B68">
        <w:rPr>
          <w:rFonts w:ascii="Arial" w:hAnsi="Arial" w:cs="Arial"/>
        </w:rPr>
        <w:t xml:space="preserve">cited growth inhibition. </w:t>
      </w:r>
    </w:p>
    <w:p w14:paraId="58D62297" w14:textId="77777777" w:rsidR="00E62FAB" w:rsidRPr="00C46B68" w:rsidRDefault="00E62FAB" w:rsidP="00E62FAB">
      <w:pPr>
        <w:jc w:val="both"/>
        <w:rPr>
          <w:rFonts w:ascii="Arial" w:hAnsi="Arial" w:cs="Arial"/>
          <w:color w:val="000000" w:themeColor="text1"/>
        </w:rPr>
      </w:pPr>
    </w:p>
    <w:p w14:paraId="29F9DD17" w14:textId="77777777" w:rsidR="00E62FAB" w:rsidRPr="00C46B68" w:rsidRDefault="00E62FAB" w:rsidP="00E62FAB">
      <w:pPr>
        <w:jc w:val="both"/>
        <w:rPr>
          <w:rFonts w:ascii="Arial" w:hAnsi="Arial" w:cs="Arial"/>
        </w:rPr>
      </w:pPr>
    </w:p>
    <w:p w14:paraId="71A373D9" w14:textId="77777777" w:rsidR="00E62FAB" w:rsidRPr="00C46B68" w:rsidRDefault="00E62FAB" w:rsidP="00E62FAB">
      <w:pPr>
        <w:spacing w:line="480" w:lineRule="auto"/>
        <w:jc w:val="both"/>
        <w:rPr>
          <w:rFonts w:ascii="Arial" w:hAnsi="Arial" w:cs="Arial"/>
          <w:color w:val="000000" w:themeColor="text1"/>
        </w:rPr>
      </w:pPr>
      <w:r w:rsidRPr="00C46B68">
        <w:rPr>
          <w:rFonts w:ascii="Arial" w:hAnsi="Arial" w:cs="Arial"/>
          <w:color w:val="000000" w:themeColor="text1"/>
        </w:rPr>
        <w:t>To functionally validate that increased DUSP6 expression in DTEP cells contributes to their survival,</w:t>
      </w:r>
      <w:r w:rsidRPr="00C46B68">
        <w:rPr>
          <w:rFonts w:ascii="Arial" w:hAnsi="Arial" w:cs="Arial"/>
        </w:rPr>
        <w:t xml:space="preserve"> we </w:t>
      </w:r>
      <w:r w:rsidRPr="00C46B68">
        <w:rPr>
          <w:rFonts w:ascii="Arial" w:hAnsi="Arial" w:cs="Arial"/>
          <w:color w:val="000000" w:themeColor="text1"/>
        </w:rPr>
        <w:t xml:space="preserve">ectopically overexpressed DUSP6 in BT474 cells, and subjected the cells to treatment with lapatinib, neratinib, </w:t>
      </w:r>
      <w:proofErr w:type="spellStart"/>
      <w:r w:rsidRPr="00C46B68">
        <w:rPr>
          <w:rFonts w:ascii="Arial" w:hAnsi="Arial" w:cs="Arial"/>
          <w:color w:val="000000" w:themeColor="text1"/>
        </w:rPr>
        <w:t>afatinib</w:t>
      </w:r>
      <w:proofErr w:type="spellEnd"/>
      <w:r w:rsidRPr="00C46B68">
        <w:rPr>
          <w:rFonts w:ascii="Arial" w:hAnsi="Arial" w:cs="Arial"/>
          <w:color w:val="000000" w:themeColor="text1"/>
        </w:rPr>
        <w:t>, or tucatinib. Importantly, DUSP6 overexpression was able to dampen both cell viability inhibition, and apoptosis induction, by all four tested HER2is (Fig. 3</w:t>
      </w:r>
      <w:r>
        <w:rPr>
          <w:rFonts w:ascii="Arial" w:hAnsi="Arial" w:cs="Arial"/>
          <w:color w:val="000000" w:themeColor="text1"/>
        </w:rPr>
        <w:t>D</w:t>
      </w:r>
      <w:r w:rsidRPr="00C46B68">
        <w:rPr>
          <w:rFonts w:ascii="Arial" w:hAnsi="Arial" w:cs="Arial"/>
          <w:color w:val="000000" w:themeColor="text1"/>
        </w:rPr>
        <w:t>,</w:t>
      </w:r>
      <w:r>
        <w:rPr>
          <w:rFonts w:ascii="Arial" w:hAnsi="Arial" w:cs="Arial"/>
          <w:color w:val="000000" w:themeColor="text1"/>
        </w:rPr>
        <w:t>E</w:t>
      </w:r>
      <w:r w:rsidRPr="00C46B68">
        <w:rPr>
          <w:rFonts w:ascii="Arial" w:hAnsi="Arial" w:cs="Arial"/>
          <w:color w:val="000000" w:themeColor="text1"/>
        </w:rPr>
        <w:t xml:space="preserve"> and Figure EV3A-D). Mechanistically, the anti-apoptotic activity of DUSP6 in lapatinib treated BT474 cells appeared to be independent of ERK MAPK regulation, as overexpression of the KIM mutant of DUSP6 (R64A,R65A), incapable in ERK binding </w:t>
      </w:r>
      <w:r w:rsidRPr="00C46B68">
        <w:rPr>
          <w:rFonts w:ascii="Arial" w:hAnsi="Arial" w:cs="Arial"/>
          <w:color w:val="000000" w:themeColor="text1"/>
        </w:rPr>
        <w:fldChar w:fldCharType="begin">
          <w:fldData xml:space="preserve">PEVuZE5vdGU+PENpdGU+PEF1dGhvcj5OaWNob2xzPC9BdXRob3I+PFllYXI+MjAwMDwvWWVhcj48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</w:fldData>
        </w:fldChar>
      </w:r>
      <w:r w:rsidRPr="00C46B68">
        <w:rPr>
          <w:rFonts w:ascii="Arial" w:hAnsi="Arial" w:cs="Arial"/>
          <w:color w:val="000000" w:themeColor="text1"/>
        </w:rPr>
        <w:instrText xml:space="preserve"> ADDIN EN.CITE </w:instrText>
      </w:r>
      <w:r w:rsidRPr="00C46B68">
        <w:rPr>
          <w:rFonts w:ascii="Arial" w:hAnsi="Arial" w:cs="Arial"/>
          <w:color w:val="000000" w:themeColor="text1"/>
        </w:rPr>
        <w:fldChar w:fldCharType="begin">
          <w:fldData xml:space="preserve">PEVuZE5vdGU+PENpdGU+PEF1dGhvcj5OaWNob2xzPC9BdXRob3I+PFllYXI+MjAwMDwvWWVhcj48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</w:fldData>
        </w:fldChar>
      </w:r>
      <w:r w:rsidRPr="00C46B68">
        <w:rPr>
          <w:rFonts w:ascii="Arial" w:hAnsi="Arial" w:cs="Arial"/>
          <w:color w:val="000000" w:themeColor="text1"/>
        </w:rPr>
        <w:instrText xml:space="preserve"> ADDIN EN.CITE.DATA </w:instrText>
      </w:r>
      <w:r w:rsidRPr="00C46B68">
        <w:rPr>
          <w:rFonts w:ascii="Arial" w:hAnsi="Arial" w:cs="Arial"/>
          <w:color w:val="000000" w:themeColor="text1"/>
        </w:rPr>
      </w:r>
      <w:r w:rsidRPr="00C46B68">
        <w:rPr>
          <w:rFonts w:ascii="Arial" w:hAnsi="Arial" w:cs="Arial"/>
          <w:color w:val="000000" w:themeColor="text1"/>
        </w:rPr>
        <w:fldChar w:fldCharType="end"/>
      </w:r>
      <w:r w:rsidRPr="00C46B68">
        <w:rPr>
          <w:rFonts w:ascii="Arial" w:hAnsi="Arial" w:cs="Arial"/>
          <w:color w:val="000000" w:themeColor="text1"/>
        </w:rPr>
      </w:r>
      <w:r w:rsidRPr="00C46B68">
        <w:rPr>
          <w:rFonts w:ascii="Arial" w:hAnsi="Arial" w:cs="Arial"/>
          <w:color w:val="000000" w:themeColor="text1"/>
        </w:rPr>
        <w:fldChar w:fldCharType="separate"/>
      </w:r>
      <w:r w:rsidRPr="00C46B68">
        <w:rPr>
          <w:rFonts w:ascii="Arial" w:hAnsi="Arial" w:cs="Arial"/>
          <w:noProof/>
          <w:color w:val="000000" w:themeColor="text1"/>
        </w:rPr>
        <w:t>(Nichols</w:t>
      </w:r>
      <w:r w:rsidRPr="00C46B68">
        <w:rPr>
          <w:rFonts w:ascii="Arial" w:hAnsi="Arial" w:cs="Arial"/>
          <w:i/>
          <w:noProof/>
          <w:color w:val="000000" w:themeColor="text1"/>
        </w:rPr>
        <w:t xml:space="preserve"> et al</w:t>
      </w:r>
      <w:r w:rsidRPr="00C46B68">
        <w:rPr>
          <w:rFonts w:ascii="Arial" w:hAnsi="Arial" w:cs="Arial"/>
          <w:noProof/>
          <w:color w:val="000000" w:themeColor="text1"/>
        </w:rPr>
        <w:t>, 2000)</w:t>
      </w:r>
      <w:r w:rsidRPr="00C46B68">
        <w:rPr>
          <w:rFonts w:ascii="Arial" w:hAnsi="Arial" w:cs="Arial"/>
          <w:color w:val="000000" w:themeColor="text1"/>
        </w:rPr>
        <w:fldChar w:fldCharType="end"/>
      </w:r>
      <w:r w:rsidRPr="00C46B68">
        <w:rPr>
          <w:rFonts w:ascii="Arial" w:hAnsi="Arial" w:cs="Arial"/>
          <w:color w:val="000000" w:themeColor="text1"/>
        </w:rPr>
        <w:t>, had equally strong impact as the wild-type DUSP6 (Fig. 3</w:t>
      </w:r>
      <w:r>
        <w:rPr>
          <w:rFonts w:ascii="Arial" w:hAnsi="Arial" w:cs="Arial"/>
          <w:color w:val="000000" w:themeColor="text1"/>
        </w:rPr>
        <w:t>F</w:t>
      </w:r>
      <w:r w:rsidRPr="00C46B68">
        <w:rPr>
          <w:rFonts w:ascii="Arial" w:hAnsi="Arial" w:cs="Arial"/>
          <w:color w:val="000000" w:themeColor="text1"/>
        </w:rPr>
        <w:t xml:space="preserve"> and Appendix Figure </w:t>
      </w:r>
      <w:r>
        <w:rPr>
          <w:rFonts w:ascii="Arial" w:hAnsi="Arial" w:cs="Arial"/>
          <w:color w:val="000000" w:themeColor="text1"/>
        </w:rPr>
        <w:t>S</w:t>
      </w:r>
      <w:r w:rsidRPr="00C46B68">
        <w:rPr>
          <w:rFonts w:ascii="Arial" w:hAnsi="Arial" w:cs="Arial"/>
          <w:color w:val="000000" w:themeColor="text1"/>
        </w:rPr>
        <w:t>3</w:t>
      </w:r>
      <w:r>
        <w:rPr>
          <w:rFonts w:ascii="Arial" w:hAnsi="Arial" w:cs="Arial"/>
          <w:color w:val="000000" w:themeColor="text1"/>
        </w:rPr>
        <w:t>F</w:t>
      </w:r>
      <w:r w:rsidRPr="00C46B68">
        <w:rPr>
          <w:rFonts w:ascii="Arial" w:hAnsi="Arial" w:cs="Arial"/>
          <w:color w:val="000000" w:themeColor="text1"/>
        </w:rPr>
        <w:t xml:space="preserve">). ERK-independent antiapoptotic activity for DUSP6 in cancer cells was suggested also recently </w:t>
      </w:r>
      <w:r w:rsidRPr="00C46B68">
        <w:rPr>
          <w:rFonts w:ascii="Arial" w:hAnsi="Arial" w:cs="Arial"/>
          <w:color w:val="000000" w:themeColor="text1"/>
        </w:rPr>
        <w:fldChar w:fldCharType="begin">
          <w:fldData xml:space="preserve">PEVuZE5vdGU+PENpdGU+PEF1dGhvcj5Lb25nPC9BdXRob3I+PFllYXI+MjAyMzwvWWVhcj48UmVj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</w:fldData>
        </w:fldChar>
      </w:r>
      <w:r w:rsidRPr="00C46B68">
        <w:rPr>
          <w:rFonts w:ascii="Arial" w:hAnsi="Arial" w:cs="Arial"/>
          <w:color w:val="000000" w:themeColor="text1"/>
        </w:rPr>
        <w:instrText xml:space="preserve"> ADDIN EN.CITE </w:instrText>
      </w:r>
      <w:r w:rsidRPr="00C46B68">
        <w:rPr>
          <w:rFonts w:ascii="Arial" w:hAnsi="Arial" w:cs="Arial"/>
          <w:color w:val="000000" w:themeColor="text1"/>
        </w:rPr>
        <w:fldChar w:fldCharType="begin">
          <w:fldData xml:space="preserve">PEVuZE5vdGU+PENpdGU+PEF1dGhvcj5Lb25nPC9BdXRob3I+PFllYXI+MjAyMzwvWWVhcj48UmVj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</w:fldData>
        </w:fldChar>
      </w:r>
      <w:r w:rsidRPr="00C46B68">
        <w:rPr>
          <w:rFonts w:ascii="Arial" w:hAnsi="Arial" w:cs="Arial"/>
          <w:color w:val="000000" w:themeColor="text1"/>
        </w:rPr>
        <w:instrText xml:space="preserve"> ADDIN EN.CITE.DATA </w:instrText>
      </w:r>
      <w:r w:rsidRPr="00C46B68">
        <w:rPr>
          <w:rFonts w:ascii="Arial" w:hAnsi="Arial" w:cs="Arial"/>
          <w:color w:val="000000" w:themeColor="text1"/>
        </w:rPr>
      </w:r>
      <w:r w:rsidRPr="00C46B68">
        <w:rPr>
          <w:rFonts w:ascii="Arial" w:hAnsi="Arial" w:cs="Arial"/>
          <w:color w:val="000000" w:themeColor="text1"/>
        </w:rPr>
        <w:fldChar w:fldCharType="end"/>
      </w:r>
      <w:r w:rsidRPr="00C46B68">
        <w:rPr>
          <w:rFonts w:ascii="Arial" w:hAnsi="Arial" w:cs="Arial"/>
          <w:color w:val="000000" w:themeColor="text1"/>
        </w:rPr>
      </w:r>
      <w:r w:rsidRPr="00C46B68">
        <w:rPr>
          <w:rFonts w:ascii="Arial" w:hAnsi="Arial" w:cs="Arial"/>
          <w:color w:val="000000" w:themeColor="text1"/>
        </w:rPr>
        <w:fldChar w:fldCharType="separate"/>
      </w:r>
      <w:r w:rsidRPr="00C46B68">
        <w:rPr>
          <w:rFonts w:ascii="Arial" w:hAnsi="Arial" w:cs="Arial"/>
          <w:noProof/>
          <w:color w:val="000000" w:themeColor="text1"/>
        </w:rPr>
        <w:t>(Kong</w:t>
      </w:r>
      <w:r w:rsidRPr="00C46B68">
        <w:rPr>
          <w:rFonts w:ascii="Arial" w:hAnsi="Arial" w:cs="Arial"/>
          <w:i/>
          <w:noProof/>
          <w:color w:val="000000" w:themeColor="text1"/>
        </w:rPr>
        <w:t xml:space="preserve"> et al.</w:t>
      </w:r>
      <w:r w:rsidRPr="00C46B68">
        <w:rPr>
          <w:rFonts w:ascii="Arial" w:hAnsi="Arial" w:cs="Arial"/>
          <w:noProof/>
          <w:color w:val="000000" w:themeColor="text1"/>
        </w:rPr>
        <w:t>, 2023)</w:t>
      </w:r>
      <w:r w:rsidRPr="00C46B68">
        <w:rPr>
          <w:rFonts w:ascii="Arial" w:hAnsi="Arial" w:cs="Arial"/>
          <w:color w:val="000000" w:themeColor="text1"/>
        </w:rPr>
        <w:fldChar w:fldCharType="end"/>
      </w:r>
      <w:r w:rsidRPr="00C46B68">
        <w:rPr>
          <w:rFonts w:ascii="Arial" w:hAnsi="Arial" w:cs="Arial"/>
          <w:color w:val="000000" w:themeColor="text1"/>
        </w:rPr>
        <w:t xml:space="preserve">. As a complementary pharmacological  approach, </w:t>
      </w:r>
      <w:r w:rsidRPr="00C46B68">
        <w:rPr>
          <w:rFonts w:ascii="Arial" w:hAnsi="Arial" w:cs="Arial"/>
        </w:rPr>
        <w:t xml:space="preserve">BT474 cells were treated with lapatinib or neratinib alone, or in combination with small </w:t>
      </w:r>
      <w:r w:rsidRPr="00C46B68">
        <w:rPr>
          <w:rFonts w:ascii="Arial" w:hAnsi="Arial" w:cs="Arial"/>
          <w:color w:val="000000" w:themeColor="text1"/>
        </w:rPr>
        <w:t xml:space="preserve">molecule DUSP6 inhibitor BCI for 6 months. BCI is a semi-allosteric inhibitor of both DUSP1 and DUSP6 and several studies have demonstrated that BCI phenocopies genetic DUSP6 inhibition in cancer </w:t>
      </w:r>
      <w:r w:rsidRPr="00C46B68">
        <w:rPr>
          <w:rFonts w:ascii="Arial" w:hAnsi="Arial" w:cs="Arial"/>
        </w:rPr>
        <w:fldChar w:fldCharType="begin">
          <w:fldData xml:space="preserve">PEVuZE5vdGU+PENpdGU+PEF1dGhvcj5TaG9qYWVlPC9BdXRob3I+PFllYXI+MjAxNTwvWWVhcj48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=
</w:fldData>
        </w:fldChar>
      </w:r>
      <w:r w:rsidRPr="00C46B68">
        <w:rPr>
          <w:rFonts w:ascii="Arial" w:hAnsi="Arial" w:cs="Arial"/>
        </w:rPr>
        <w:instrText xml:space="preserve"> ADDIN EN.CITE </w:instrText>
      </w:r>
      <w:r w:rsidRPr="00C46B68">
        <w:rPr>
          <w:rFonts w:ascii="Arial" w:hAnsi="Arial" w:cs="Arial"/>
        </w:rPr>
        <w:fldChar w:fldCharType="begin">
          <w:fldData xml:space="preserve">PEVuZE5vdGU+PENpdGU+PEF1dGhvcj5TaG9qYWVlPC9BdXRob3I+PFllYXI+MjAxNTwvWWVhcj48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=
</w:fldData>
        </w:fldChar>
      </w:r>
      <w:r w:rsidRPr="00C46B68">
        <w:rPr>
          <w:rFonts w:ascii="Arial" w:hAnsi="Arial" w:cs="Arial"/>
        </w:rPr>
        <w:instrText xml:space="preserve"> ADDIN EN.CITE.DATA </w:instrText>
      </w:r>
      <w:r w:rsidRPr="00C46B68">
        <w:rPr>
          <w:rFonts w:ascii="Arial" w:hAnsi="Arial" w:cs="Arial"/>
        </w:rPr>
      </w:r>
      <w:r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Pr="00C46B68">
        <w:rPr>
          <w:rFonts w:ascii="Arial" w:hAnsi="Arial" w:cs="Arial"/>
          <w:noProof/>
        </w:rPr>
        <w:t>(Kong</w:t>
      </w:r>
      <w:r w:rsidRPr="00C46B68">
        <w:rPr>
          <w:rFonts w:ascii="Arial" w:hAnsi="Arial" w:cs="Arial"/>
          <w:i/>
          <w:noProof/>
        </w:rPr>
        <w:t xml:space="preserve"> et al.</w:t>
      </w:r>
      <w:r w:rsidRPr="00C46B68">
        <w:rPr>
          <w:rFonts w:ascii="Arial" w:hAnsi="Arial" w:cs="Arial"/>
          <w:noProof/>
        </w:rPr>
        <w:t>, 2023; Ramkissoon</w:t>
      </w:r>
      <w:r w:rsidRPr="00C46B68">
        <w:rPr>
          <w:rFonts w:ascii="Arial" w:hAnsi="Arial" w:cs="Arial"/>
          <w:i/>
          <w:noProof/>
        </w:rPr>
        <w:t xml:space="preserve"> et al</w:t>
      </w:r>
      <w:r w:rsidRPr="00C46B68">
        <w:rPr>
          <w:rFonts w:ascii="Arial" w:hAnsi="Arial" w:cs="Arial"/>
          <w:noProof/>
        </w:rPr>
        <w:t>, 2019; Shojaee</w:t>
      </w:r>
      <w:r w:rsidRPr="00C46B68">
        <w:rPr>
          <w:rFonts w:ascii="Arial" w:hAnsi="Arial" w:cs="Arial"/>
          <w:i/>
          <w:noProof/>
        </w:rPr>
        <w:t xml:space="preserve"> et al.</w:t>
      </w:r>
      <w:r w:rsidRPr="00C46B68">
        <w:rPr>
          <w:rFonts w:ascii="Arial" w:hAnsi="Arial" w:cs="Arial"/>
          <w:noProof/>
        </w:rPr>
        <w:t>, 2015)</w:t>
      </w:r>
      <w:r w:rsidRPr="00C46B68">
        <w:rPr>
          <w:rFonts w:ascii="Arial" w:hAnsi="Arial" w:cs="Arial"/>
        </w:rPr>
        <w:fldChar w:fldCharType="end"/>
      </w:r>
      <w:r w:rsidRPr="00C46B68">
        <w:rPr>
          <w:rFonts w:ascii="Arial" w:hAnsi="Arial" w:cs="Arial"/>
          <w:color w:val="000000" w:themeColor="text1"/>
        </w:rPr>
        <w:t>. Notably, as compared to the monotherapies, combination with BCI preempted the DTEP development in both lapatinib and neratinib treated cells (Fig. 3</w:t>
      </w:r>
      <w:r>
        <w:rPr>
          <w:rFonts w:ascii="Arial" w:hAnsi="Arial" w:cs="Arial"/>
          <w:color w:val="000000" w:themeColor="text1"/>
        </w:rPr>
        <w:t>G</w:t>
      </w:r>
      <w:r w:rsidRPr="00C46B68">
        <w:rPr>
          <w:rFonts w:ascii="Arial" w:hAnsi="Arial" w:cs="Arial"/>
          <w:color w:val="000000" w:themeColor="text1"/>
        </w:rPr>
        <w:t>). Strongly indicative of selective drug interaction rather than overall toxicity by BCI, the BCI used at the given concentration for 6 months did not kill all BT474 cells but potently synergized with the HER2is (Fig. 3</w:t>
      </w:r>
      <w:r>
        <w:rPr>
          <w:rFonts w:ascii="Arial" w:hAnsi="Arial" w:cs="Arial"/>
          <w:color w:val="000000" w:themeColor="text1"/>
        </w:rPr>
        <w:t>G</w:t>
      </w:r>
      <w:r w:rsidRPr="00C46B68">
        <w:rPr>
          <w:rFonts w:ascii="Arial" w:hAnsi="Arial" w:cs="Arial"/>
          <w:color w:val="000000" w:themeColor="text1"/>
        </w:rPr>
        <w:t>). The fact that DUSP6 overexpression inhibited HER2i-</w:t>
      </w:r>
      <w:r w:rsidRPr="00C46B68">
        <w:rPr>
          <w:rFonts w:ascii="Arial" w:hAnsi="Arial" w:cs="Arial"/>
          <w:color w:val="000000" w:themeColor="text1"/>
        </w:rPr>
        <w:lastRenderedPageBreak/>
        <w:t>elicited cell killing (Fig. 3</w:t>
      </w:r>
      <w:r>
        <w:rPr>
          <w:rFonts w:ascii="Arial" w:hAnsi="Arial" w:cs="Arial"/>
          <w:color w:val="000000" w:themeColor="text1"/>
        </w:rPr>
        <w:t>E</w:t>
      </w:r>
      <w:r w:rsidRPr="00C46B68">
        <w:rPr>
          <w:rFonts w:ascii="Arial" w:hAnsi="Arial" w:cs="Arial"/>
          <w:color w:val="000000" w:themeColor="text1"/>
        </w:rPr>
        <w:t>), whereas BCI abrogated development of HER2i tolerant cells (Fig. 3</w:t>
      </w:r>
      <w:r>
        <w:rPr>
          <w:rFonts w:ascii="Arial" w:hAnsi="Arial" w:cs="Arial"/>
          <w:color w:val="000000" w:themeColor="text1"/>
        </w:rPr>
        <w:t>G</w:t>
      </w:r>
      <w:r w:rsidRPr="00C46B68">
        <w:rPr>
          <w:rFonts w:ascii="Arial" w:hAnsi="Arial" w:cs="Arial"/>
          <w:color w:val="000000" w:themeColor="text1"/>
        </w:rPr>
        <w:t xml:space="preserve">), strongly support selective effects for BCI on DUSP6. Indeed, the role of DUSP1 as a primary BCI target was overruled by the results that  DUSP1 was neither expressed at the protein level in BT474 cells (Fig. 3A), nor its mRNA was found differentially regulated between any of the acquired resistance phases (Fig. 2A, B, </w:t>
      </w:r>
      <w:r>
        <w:rPr>
          <w:rFonts w:ascii="Arial" w:hAnsi="Arial" w:cs="Arial"/>
        </w:rPr>
        <w:t>Dataset</w:t>
      </w:r>
      <w:r w:rsidRPr="00C46B68">
        <w:rPr>
          <w:rFonts w:ascii="Arial" w:hAnsi="Arial" w:cs="Arial"/>
          <w:color w:val="000000" w:themeColor="text1"/>
        </w:rPr>
        <w:t xml:space="preserve"> EV1). In harmony, DUSP1 overexpression had clearly weaker activity than DUSP6 overexpression in the rescue experiments (Figure EV3D). To further validate the selectivity of BCI as a DUSP6 inhibitor, we generated </w:t>
      </w:r>
      <w:r w:rsidRPr="00C46B68">
        <w:rPr>
          <w:rFonts w:ascii="Arial" w:hAnsi="Arial" w:cs="Arial"/>
          <w:i/>
          <w:iCs/>
          <w:color w:val="000000" w:themeColor="text1"/>
        </w:rPr>
        <w:t>DUSP6</w:t>
      </w:r>
      <w:r w:rsidRPr="00C46B68">
        <w:rPr>
          <w:rFonts w:ascii="Arial" w:hAnsi="Arial" w:cs="Arial"/>
          <w:color w:val="000000" w:themeColor="text1"/>
        </w:rPr>
        <w:t xml:space="preserve"> knockout (</w:t>
      </w:r>
      <w:r w:rsidRPr="00C46B68">
        <w:rPr>
          <w:rFonts w:ascii="Arial" w:hAnsi="Arial" w:cs="Arial"/>
          <w:i/>
          <w:iCs/>
          <w:color w:val="000000" w:themeColor="text1"/>
        </w:rPr>
        <w:t>DUSP6</w:t>
      </w:r>
      <w:r w:rsidRPr="00C46B68">
        <w:rPr>
          <w:rFonts w:ascii="Arial" w:hAnsi="Arial" w:cs="Arial"/>
          <w:color w:val="000000" w:themeColor="text1"/>
        </w:rPr>
        <w:t xml:space="preserve">KO) MDA-MB-453 cells by CRISPR/CAS9 (Appendix Figure </w:t>
      </w:r>
      <w:r>
        <w:rPr>
          <w:rFonts w:ascii="Arial" w:hAnsi="Arial" w:cs="Arial"/>
          <w:color w:val="000000" w:themeColor="text1"/>
        </w:rPr>
        <w:t>S</w:t>
      </w:r>
      <w:r w:rsidRPr="00C46B68">
        <w:rPr>
          <w:rFonts w:ascii="Arial" w:hAnsi="Arial" w:cs="Arial"/>
          <w:color w:val="000000" w:themeColor="text1"/>
        </w:rPr>
        <w:t>3</w:t>
      </w:r>
      <w:r>
        <w:rPr>
          <w:rFonts w:ascii="Arial" w:hAnsi="Arial" w:cs="Arial"/>
          <w:color w:val="000000" w:themeColor="text1"/>
        </w:rPr>
        <w:t>G</w:t>
      </w:r>
      <w:r w:rsidRPr="00C46B68">
        <w:rPr>
          <w:rFonts w:ascii="Arial" w:hAnsi="Arial" w:cs="Arial"/>
          <w:color w:val="000000" w:themeColor="text1"/>
        </w:rPr>
        <w:t xml:space="preserve">). Indeed, three independent single cell clones of </w:t>
      </w:r>
      <w:r w:rsidRPr="00C46B68">
        <w:rPr>
          <w:rFonts w:ascii="Arial" w:hAnsi="Arial" w:cs="Arial"/>
          <w:i/>
          <w:iCs/>
        </w:rPr>
        <w:t>DUSP6</w:t>
      </w:r>
      <w:r w:rsidRPr="00C46B68">
        <w:rPr>
          <w:rFonts w:ascii="Arial" w:hAnsi="Arial" w:cs="Arial"/>
        </w:rPr>
        <w:t xml:space="preserve">KO cells were significantly less sensitive to BCI-elicited inhibition of cell viability as compared to the control cells </w:t>
      </w:r>
      <w:r w:rsidRPr="00C46B68">
        <w:rPr>
          <w:rFonts w:ascii="Arial" w:hAnsi="Arial" w:cs="Arial"/>
          <w:color w:val="000000" w:themeColor="text1"/>
        </w:rPr>
        <w:t xml:space="preserve">(Appendix Figure </w:t>
      </w:r>
      <w:r>
        <w:rPr>
          <w:rFonts w:ascii="Arial" w:hAnsi="Arial" w:cs="Arial"/>
          <w:color w:val="000000" w:themeColor="text1"/>
        </w:rPr>
        <w:t>S</w:t>
      </w:r>
      <w:r w:rsidRPr="00C46B68">
        <w:rPr>
          <w:rFonts w:ascii="Arial" w:hAnsi="Arial" w:cs="Arial"/>
          <w:color w:val="000000" w:themeColor="text1"/>
        </w:rPr>
        <w:t>3</w:t>
      </w:r>
      <w:r>
        <w:rPr>
          <w:rFonts w:ascii="Arial" w:hAnsi="Arial" w:cs="Arial"/>
          <w:color w:val="000000" w:themeColor="text1"/>
        </w:rPr>
        <w:t>H</w:t>
      </w:r>
      <w:r w:rsidRPr="00C46B68">
        <w:rPr>
          <w:rFonts w:ascii="Arial" w:hAnsi="Arial" w:cs="Arial"/>
          <w:color w:val="000000" w:themeColor="text1"/>
        </w:rPr>
        <w:t>)</w:t>
      </w:r>
      <w:r w:rsidRPr="00C46B68">
        <w:rPr>
          <w:rFonts w:ascii="Arial" w:hAnsi="Arial" w:cs="Arial"/>
        </w:rPr>
        <w:t xml:space="preserve">. </w:t>
      </w:r>
    </w:p>
    <w:p w14:paraId="26A04A63" w14:textId="77777777" w:rsidR="00E62FAB" w:rsidRPr="00C46B68" w:rsidRDefault="00E62FAB" w:rsidP="00E62FAB">
      <w:pPr>
        <w:spacing w:line="480" w:lineRule="auto"/>
        <w:jc w:val="both"/>
        <w:rPr>
          <w:rFonts w:ascii="Arial" w:hAnsi="Arial" w:cs="Arial"/>
        </w:rPr>
      </w:pPr>
    </w:p>
    <w:p w14:paraId="6E5289DC" w14:textId="77777777" w:rsidR="00E62FAB" w:rsidRDefault="00E62FAB" w:rsidP="00E62FAB">
      <w:pPr>
        <w:spacing w:line="480" w:lineRule="auto"/>
        <w:jc w:val="both"/>
        <w:rPr>
          <w:rFonts w:ascii="Arial" w:hAnsi="Arial" w:cs="Arial"/>
        </w:rPr>
      </w:pPr>
      <w:r w:rsidRPr="00C46B68">
        <w:rPr>
          <w:rFonts w:ascii="Arial" w:hAnsi="Arial" w:cs="Arial"/>
        </w:rPr>
        <w:t xml:space="preserve">Collectively, these results identify </w:t>
      </w:r>
      <w:r w:rsidRPr="00C46B68">
        <w:rPr>
          <w:rFonts w:ascii="Arial" w:hAnsi="Arial" w:cs="Arial"/>
          <w:i/>
          <w:iCs/>
        </w:rPr>
        <w:t xml:space="preserve">DUSP6 </w:t>
      </w:r>
      <w:r w:rsidRPr="00C46B68">
        <w:rPr>
          <w:rFonts w:ascii="Arial" w:hAnsi="Arial" w:cs="Arial"/>
        </w:rPr>
        <w:t xml:space="preserve">downregulation to be functionally relevant for establishment of the DTP phase, whereas its transcriptional induction contributes to DTP-DTEP transition in lapatinib treated HER2+ cells. </w:t>
      </w:r>
    </w:p>
    <w:p w14:paraId="37F2A241" w14:textId="77777777" w:rsidR="00492D50" w:rsidRPr="00C46B68" w:rsidRDefault="00492D50" w:rsidP="001C1D34">
      <w:pPr>
        <w:autoSpaceDE w:val="0"/>
        <w:autoSpaceDN w:val="0"/>
        <w:adjustRightInd w:val="0"/>
        <w:spacing w:line="480" w:lineRule="auto"/>
        <w:jc w:val="both"/>
        <w:rPr>
          <w:rFonts w:ascii="Arial" w:hAnsi="Arial" w:cs="Arial"/>
        </w:rPr>
      </w:pPr>
    </w:p>
    <w:p w14:paraId="1B78B865" w14:textId="5C055F35" w:rsidR="00061ED7" w:rsidRPr="00C46B68" w:rsidRDefault="00025C56" w:rsidP="001C1D34">
      <w:pPr>
        <w:autoSpaceDE w:val="0"/>
        <w:autoSpaceDN w:val="0"/>
        <w:adjustRightInd w:val="0"/>
        <w:spacing w:line="480" w:lineRule="auto"/>
        <w:jc w:val="both"/>
        <w:rPr>
          <w:rFonts w:ascii="Arial" w:hAnsi="Arial" w:cs="Arial"/>
          <w:b/>
          <w:bCs/>
        </w:rPr>
      </w:pPr>
      <w:r w:rsidRPr="00C46B68">
        <w:rPr>
          <w:rFonts w:ascii="Arial" w:hAnsi="Arial" w:cs="Arial"/>
          <w:b/>
          <w:bCs/>
        </w:rPr>
        <w:t xml:space="preserve">DUSP6 targeting kills </w:t>
      </w:r>
      <w:r w:rsidR="00D15D92" w:rsidRPr="00C46B68">
        <w:rPr>
          <w:rFonts w:ascii="Arial" w:hAnsi="Arial" w:cs="Arial"/>
          <w:b/>
          <w:bCs/>
        </w:rPr>
        <w:t xml:space="preserve">HER2i resistant </w:t>
      </w:r>
      <w:r w:rsidRPr="00C46B68">
        <w:rPr>
          <w:rFonts w:ascii="Arial" w:hAnsi="Arial" w:cs="Arial"/>
          <w:b/>
          <w:bCs/>
        </w:rPr>
        <w:t>breast cancer cells and synergize</w:t>
      </w:r>
      <w:r w:rsidR="00134822" w:rsidRPr="00C46B68">
        <w:rPr>
          <w:rFonts w:ascii="Arial" w:hAnsi="Arial" w:cs="Arial"/>
          <w:b/>
          <w:bCs/>
        </w:rPr>
        <w:t>s</w:t>
      </w:r>
      <w:r w:rsidRPr="00C46B68">
        <w:rPr>
          <w:rFonts w:ascii="Arial" w:hAnsi="Arial" w:cs="Arial"/>
          <w:b/>
          <w:bCs/>
        </w:rPr>
        <w:t xml:space="preserve"> with HER2i </w:t>
      </w:r>
      <w:r w:rsidR="00A665BF" w:rsidRPr="00C46B68">
        <w:rPr>
          <w:rFonts w:ascii="Arial" w:hAnsi="Arial" w:cs="Arial"/>
          <w:b/>
          <w:bCs/>
        </w:rPr>
        <w:t xml:space="preserve">combination </w:t>
      </w:r>
      <w:proofErr w:type="gramStart"/>
      <w:r w:rsidR="00A665BF" w:rsidRPr="00C46B68">
        <w:rPr>
          <w:rFonts w:ascii="Arial" w:hAnsi="Arial" w:cs="Arial"/>
          <w:b/>
          <w:bCs/>
        </w:rPr>
        <w:t>therapies</w:t>
      </w:r>
      <w:proofErr w:type="gramEnd"/>
    </w:p>
    <w:p w14:paraId="41957D6D" w14:textId="20438A34" w:rsidR="00025C56" w:rsidRPr="00C46B68" w:rsidRDefault="00025C56" w:rsidP="001C1D34">
      <w:pPr>
        <w:autoSpaceDE w:val="0"/>
        <w:autoSpaceDN w:val="0"/>
        <w:adjustRightInd w:val="0"/>
        <w:spacing w:line="480" w:lineRule="auto"/>
        <w:jc w:val="both"/>
        <w:rPr>
          <w:rFonts w:ascii="Arial" w:hAnsi="Arial" w:cs="Arial"/>
        </w:rPr>
      </w:pPr>
    </w:p>
    <w:p w14:paraId="1792B83D" w14:textId="4B1158E4" w:rsidR="006805C3" w:rsidRPr="00C46B68" w:rsidRDefault="0055157B" w:rsidP="006805C3">
      <w:pPr>
        <w:autoSpaceDE w:val="0"/>
        <w:autoSpaceDN w:val="0"/>
        <w:adjustRightInd w:val="0"/>
        <w:spacing w:line="480" w:lineRule="auto"/>
        <w:jc w:val="both"/>
        <w:rPr>
          <w:rFonts w:ascii="Arial" w:hAnsi="Arial" w:cs="Arial"/>
        </w:rPr>
      </w:pPr>
      <w:r w:rsidRPr="00C46B68">
        <w:rPr>
          <w:rFonts w:ascii="Arial" w:hAnsi="Arial" w:cs="Arial"/>
        </w:rPr>
        <w:t xml:space="preserve">After </w:t>
      </w:r>
      <w:r w:rsidR="0016016B" w:rsidRPr="00C46B68">
        <w:rPr>
          <w:rFonts w:ascii="Arial" w:hAnsi="Arial" w:cs="Arial"/>
        </w:rPr>
        <w:t>discovering</w:t>
      </w:r>
      <w:r w:rsidRPr="00C46B68">
        <w:rPr>
          <w:rFonts w:ascii="Arial" w:hAnsi="Arial" w:cs="Arial"/>
        </w:rPr>
        <w:t xml:space="preserve"> the role for DUSP6 in </w:t>
      </w:r>
      <w:r w:rsidR="00944A14" w:rsidRPr="00C46B68">
        <w:rPr>
          <w:rFonts w:ascii="Arial" w:hAnsi="Arial" w:cs="Arial"/>
        </w:rPr>
        <w:t xml:space="preserve">the </w:t>
      </w:r>
      <w:r w:rsidRPr="00C46B68">
        <w:rPr>
          <w:rFonts w:ascii="Arial" w:hAnsi="Arial" w:cs="Arial"/>
        </w:rPr>
        <w:t xml:space="preserve">development of HER2i tolerance, we wanted to </w:t>
      </w:r>
      <w:r w:rsidR="00B74B1B" w:rsidRPr="00C46B68">
        <w:rPr>
          <w:rFonts w:ascii="Arial" w:hAnsi="Arial" w:cs="Arial"/>
        </w:rPr>
        <w:t xml:space="preserve">address </w:t>
      </w:r>
      <w:r w:rsidRPr="00C46B68">
        <w:rPr>
          <w:rFonts w:ascii="Arial" w:hAnsi="Arial" w:cs="Arial"/>
        </w:rPr>
        <w:t xml:space="preserve">its </w:t>
      </w:r>
      <w:r w:rsidR="00B74B1B" w:rsidRPr="00C46B68">
        <w:rPr>
          <w:rFonts w:ascii="Arial" w:hAnsi="Arial" w:cs="Arial"/>
        </w:rPr>
        <w:t xml:space="preserve">role in </w:t>
      </w:r>
      <w:r w:rsidRPr="00C46B68">
        <w:rPr>
          <w:rFonts w:ascii="Arial" w:hAnsi="Arial" w:cs="Arial"/>
        </w:rPr>
        <w:t xml:space="preserve">HER2+ </w:t>
      </w:r>
      <w:r w:rsidR="00B74B1B" w:rsidRPr="00C46B68">
        <w:rPr>
          <w:rFonts w:ascii="Arial" w:hAnsi="Arial" w:cs="Arial"/>
        </w:rPr>
        <w:t xml:space="preserve">breast cancer cells with </w:t>
      </w:r>
      <w:r w:rsidR="00C75F2C" w:rsidRPr="00C46B68">
        <w:rPr>
          <w:rFonts w:ascii="Arial" w:hAnsi="Arial" w:cs="Arial"/>
        </w:rPr>
        <w:t xml:space="preserve">stable </w:t>
      </w:r>
      <w:r w:rsidR="00B74B1B" w:rsidRPr="00C46B68">
        <w:rPr>
          <w:rFonts w:ascii="Arial" w:hAnsi="Arial" w:cs="Arial"/>
        </w:rPr>
        <w:t>HER2i resistance</w:t>
      </w:r>
      <w:r w:rsidRPr="00C46B68">
        <w:rPr>
          <w:rFonts w:ascii="Arial" w:hAnsi="Arial" w:cs="Arial"/>
        </w:rPr>
        <w:t xml:space="preserve">. To this end, </w:t>
      </w:r>
      <w:r w:rsidR="00BE4894" w:rsidRPr="00C46B68">
        <w:rPr>
          <w:rFonts w:ascii="Arial" w:hAnsi="Arial" w:cs="Arial"/>
        </w:rPr>
        <w:t xml:space="preserve">we </w:t>
      </w:r>
      <w:r w:rsidR="008654C3" w:rsidRPr="00C46B68">
        <w:rPr>
          <w:rFonts w:ascii="Arial" w:hAnsi="Arial" w:cs="Arial"/>
        </w:rPr>
        <w:t xml:space="preserve">compared </w:t>
      </w:r>
      <w:r w:rsidR="00A76170" w:rsidRPr="00C46B68">
        <w:rPr>
          <w:rFonts w:ascii="Arial" w:hAnsi="Arial" w:cs="Arial"/>
        </w:rPr>
        <w:t xml:space="preserve">pharmacological </w:t>
      </w:r>
      <w:r w:rsidR="008654C3" w:rsidRPr="00C46B68">
        <w:rPr>
          <w:rFonts w:ascii="Arial" w:hAnsi="Arial" w:cs="Arial"/>
        </w:rPr>
        <w:t>DUSP6 targeting against</w:t>
      </w:r>
      <w:r w:rsidR="00BE4894" w:rsidRPr="00C46B68">
        <w:rPr>
          <w:rFonts w:ascii="Arial" w:hAnsi="Arial" w:cs="Arial"/>
        </w:rPr>
        <w:t xml:space="preserve"> a library of available small molecule modulators of </w:t>
      </w:r>
      <w:r w:rsidR="00E24469" w:rsidRPr="00C46B68">
        <w:rPr>
          <w:rFonts w:ascii="Arial" w:hAnsi="Arial" w:cs="Arial"/>
        </w:rPr>
        <w:t xml:space="preserve">other </w:t>
      </w:r>
      <w:r w:rsidR="00BE4894" w:rsidRPr="00C46B68">
        <w:rPr>
          <w:rFonts w:ascii="Arial" w:hAnsi="Arial" w:cs="Arial"/>
        </w:rPr>
        <w:t>phosphatases</w:t>
      </w:r>
      <w:r w:rsidR="00A76170" w:rsidRPr="00C46B68">
        <w:rPr>
          <w:rFonts w:ascii="Arial" w:hAnsi="Arial" w:cs="Arial"/>
        </w:rPr>
        <w:t xml:space="preserve"> </w:t>
      </w:r>
      <w:r w:rsidR="00A76170" w:rsidRPr="00C46B68">
        <w:rPr>
          <w:rFonts w:ascii="Arial" w:hAnsi="Arial" w:cs="Arial"/>
        </w:rPr>
        <w:fldChar w:fldCharType="begin">
          <w:fldData xml:space="preserve">PEVuZE5vdGU+PENpdGU+PEF1dGhvcj5WYWlub25lbjwvQXV0aG9yPjxZZWFyPjIwMjE8L1llYXI+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WYWlub25lbjwvQXV0aG9yPjxZZWFyPjIwMjE8L1llYXI+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A76170" w:rsidRPr="00C46B68">
        <w:rPr>
          <w:rFonts w:ascii="Arial" w:hAnsi="Arial" w:cs="Arial"/>
        </w:rPr>
      </w:r>
      <w:r w:rsidR="00A76170" w:rsidRPr="00C46B68">
        <w:rPr>
          <w:rFonts w:ascii="Arial" w:hAnsi="Arial" w:cs="Arial"/>
        </w:rPr>
        <w:fldChar w:fldCharType="separate"/>
      </w:r>
      <w:r w:rsidR="006C6F58" w:rsidRPr="00C46B68">
        <w:rPr>
          <w:rFonts w:ascii="Arial" w:hAnsi="Arial" w:cs="Arial"/>
          <w:noProof/>
        </w:rPr>
        <w:t>(Lazo</w:t>
      </w:r>
      <w:r w:rsidR="006C6F58" w:rsidRPr="00C46B68">
        <w:rPr>
          <w:rFonts w:ascii="Arial" w:hAnsi="Arial" w:cs="Arial"/>
          <w:i/>
          <w:noProof/>
        </w:rPr>
        <w:t xml:space="preserve"> et al.</w:t>
      </w:r>
      <w:r w:rsidR="006C6F58" w:rsidRPr="00C46B68">
        <w:rPr>
          <w:rFonts w:ascii="Arial" w:hAnsi="Arial" w:cs="Arial"/>
          <w:noProof/>
        </w:rPr>
        <w:t>, 2018; Vainonen</w:t>
      </w:r>
      <w:r w:rsidR="006C6F58" w:rsidRPr="00C46B68">
        <w:rPr>
          <w:rFonts w:ascii="Arial" w:hAnsi="Arial" w:cs="Arial"/>
          <w:i/>
          <w:noProof/>
        </w:rPr>
        <w:t xml:space="preserve"> et al.</w:t>
      </w:r>
      <w:r w:rsidR="006C6F58" w:rsidRPr="00C46B68">
        <w:rPr>
          <w:rFonts w:ascii="Arial" w:hAnsi="Arial" w:cs="Arial"/>
          <w:noProof/>
        </w:rPr>
        <w:t>, 2021)</w:t>
      </w:r>
      <w:r w:rsidR="00A76170" w:rsidRPr="00C46B68">
        <w:rPr>
          <w:rFonts w:ascii="Arial" w:hAnsi="Arial" w:cs="Arial"/>
        </w:rPr>
        <w:fldChar w:fldCharType="end"/>
      </w:r>
      <w:r w:rsidR="00B74B1B" w:rsidRPr="00C46B68">
        <w:rPr>
          <w:rFonts w:ascii="Arial" w:hAnsi="Arial" w:cs="Arial"/>
        </w:rPr>
        <w:t xml:space="preserve">. Across </w:t>
      </w:r>
      <w:r w:rsidR="00AD753B" w:rsidRPr="00C46B68">
        <w:rPr>
          <w:rFonts w:ascii="Arial" w:hAnsi="Arial" w:cs="Arial"/>
        </w:rPr>
        <w:t>either HER2i resistant cells lines</w:t>
      </w:r>
      <w:r w:rsidR="00D15D92" w:rsidRPr="00C46B68">
        <w:rPr>
          <w:rFonts w:ascii="Arial" w:hAnsi="Arial" w:cs="Arial"/>
        </w:rPr>
        <w:t>,</w:t>
      </w:r>
      <w:r w:rsidRPr="00C46B68">
        <w:rPr>
          <w:rFonts w:ascii="Arial" w:hAnsi="Arial" w:cs="Arial"/>
        </w:rPr>
        <w:t xml:space="preserve"> inhibition of cell </w:t>
      </w:r>
      <w:r w:rsidRPr="00C46B68">
        <w:rPr>
          <w:rFonts w:ascii="Arial" w:hAnsi="Arial" w:cs="Arial"/>
        </w:rPr>
        <w:lastRenderedPageBreak/>
        <w:t xml:space="preserve">viability </w:t>
      </w:r>
      <w:r w:rsidR="00D15D92" w:rsidRPr="00C46B68">
        <w:rPr>
          <w:rFonts w:ascii="Arial" w:hAnsi="Arial" w:cs="Arial"/>
        </w:rPr>
        <w:t xml:space="preserve">by </w:t>
      </w:r>
      <w:r w:rsidR="008034D6" w:rsidRPr="00C46B68">
        <w:rPr>
          <w:rFonts w:ascii="Arial" w:hAnsi="Arial" w:cs="Arial"/>
        </w:rPr>
        <w:t>phosphatase</w:t>
      </w:r>
      <w:r w:rsidR="00D15D92" w:rsidRPr="00C46B68">
        <w:rPr>
          <w:rFonts w:ascii="Arial" w:hAnsi="Arial" w:cs="Arial"/>
        </w:rPr>
        <w:t xml:space="preserve"> targeting </w:t>
      </w:r>
      <w:r w:rsidRPr="00C46B68">
        <w:rPr>
          <w:rFonts w:ascii="Arial" w:hAnsi="Arial" w:cs="Arial"/>
        </w:rPr>
        <w:t xml:space="preserve">was observed only with </w:t>
      </w:r>
      <w:r w:rsidR="00AD753B" w:rsidRPr="00C46B68">
        <w:rPr>
          <w:rFonts w:ascii="Arial" w:hAnsi="Arial" w:cs="Arial"/>
        </w:rPr>
        <w:t>DUSP6 inhibitor BCI</w:t>
      </w:r>
      <w:r w:rsidR="008654C3" w:rsidRPr="00C46B68">
        <w:rPr>
          <w:rFonts w:ascii="Arial" w:hAnsi="Arial" w:cs="Arial"/>
        </w:rPr>
        <w:t>,</w:t>
      </w:r>
      <w:r w:rsidR="00AD753B" w:rsidRPr="00C46B68">
        <w:rPr>
          <w:rFonts w:ascii="Arial" w:hAnsi="Arial" w:cs="Arial"/>
        </w:rPr>
        <w:t xml:space="preserve"> </w:t>
      </w:r>
      <w:r w:rsidRPr="00C46B68">
        <w:rPr>
          <w:rFonts w:ascii="Arial" w:hAnsi="Arial" w:cs="Arial"/>
        </w:rPr>
        <w:t xml:space="preserve">its derivative BCI-215, </w:t>
      </w:r>
      <w:r w:rsidR="00AD753B" w:rsidRPr="00C46B68">
        <w:rPr>
          <w:rFonts w:ascii="Arial" w:hAnsi="Arial" w:cs="Arial"/>
        </w:rPr>
        <w:t xml:space="preserve">and </w:t>
      </w:r>
      <w:r w:rsidRPr="00C46B68">
        <w:rPr>
          <w:rFonts w:ascii="Arial" w:hAnsi="Arial" w:cs="Arial"/>
        </w:rPr>
        <w:t xml:space="preserve">with </w:t>
      </w:r>
      <w:r w:rsidR="00DC2AFD" w:rsidRPr="00C46B68">
        <w:rPr>
          <w:rFonts w:ascii="Arial" w:hAnsi="Arial" w:cs="Arial"/>
        </w:rPr>
        <w:t>FTY-720</w:t>
      </w:r>
      <w:r w:rsidR="000C2866" w:rsidRPr="00C46B68">
        <w:rPr>
          <w:rFonts w:ascii="Arial" w:hAnsi="Arial" w:cs="Arial"/>
        </w:rPr>
        <w:t xml:space="preserve"> that reactivates </w:t>
      </w:r>
      <w:r w:rsidR="00326483" w:rsidRPr="00C46B68">
        <w:rPr>
          <w:rFonts w:ascii="Arial" w:hAnsi="Arial" w:cs="Arial"/>
        </w:rPr>
        <w:t>p</w:t>
      </w:r>
      <w:r w:rsidR="009B3067" w:rsidRPr="00C46B68">
        <w:rPr>
          <w:rFonts w:ascii="Arial" w:hAnsi="Arial" w:cs="Arial"/>
        </w:rPr>
        <w:t>rotein phosphatase 2A (</w:t>
      </w:r>
      <w:r w:rsidR="000C2866" w:rsidRPr="00C46B68">
        <w:rPr>
          <w:rFonts w:ascii="Arial" w:hAnsi="Arial" w:cs="Arial"/>
        </w:rPr>
        <w:t>PP2A</w:t>
      </w:r>
      <w:r w:rsidR="009B3067" w:rsidRPr="00C46B68">
        <w:rPr>
          <w:rFonts w:ascii="Arial" w:hAnsi="Arial" w:cs="Arial"/>
        </w:rPr>
        <w:t>)</w:t>
      </w:r>
      <w:r w:rsidR="000C2866" w:rsidRPr="00C46B68">
        <w:rPr>
          <w:rFonts w:ascii="Arial" w:hAnsi="Arial" w:cs="Arial"/>
        </w:rPr>
        <w:t xml:space="preserve"> by SET inhibition</w:t>
      </w:r>
      <w:r w:rsidR="00ED19A1" w:rsidRPr="00C46B68">
        <w:rPr>
          <w:rFonts w:ascii="Arial" w:hAnsi="Arial" w:cs="Arial"/>
        </w:rPr>
        <w:t xml:space="preserve"> </w:t>
      </w:r>
      <w:r w:rsidR="00133957" w:rsidRPr="00C46B68">
        <w:rPr>
          <w:rFonts w:ascii="Arial" w:hAnsi="Arial" w:cs="Arial"/>
        </w:rPr>
        <w:fldChar w:fldCharType="begin">
          <w:fldData xml:space="preserve">PEVuZE5vdGU+PENpdGU+PEF1dGhvcj5TYWRkb3VnaGk8L0F1dGhvcj48WWVhcj4yMDEzPC9ZZWFy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==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TYWRkb3VnaGk8L0F1dGhvcj48WWVhcj4yMDEzPC9ZZWFy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==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133957" w:rsidRPr="00C46B68">
        <w:rPr>
          <w:rFonts w:ascii="Arial" w:hAnsi="Arial" w:cs="Arial"/>
        </w:rPr>
      </w:r>
      <w:r w:rsidR="00133957" w:rsidRPr="00C46B68">
        <w:rPr>
          <w:rFonts w:ascii="Arial" w:hAnsi="Arial" w:cs="Arial"/>
        </w:rPr>
        <w:fldChar w:fldCharType="separate"/>
      </w:r>
      <w:r w:rsidR="006C6F58" w:rsidRPr="00C46B68">
        <w:rPr>
          <w:rFonts w:ascii="Arial" w:hAnsi="Arial" w:cs="Arial"/>
          <w:noProof/>
        </w:rPr>
        <w:t>(Saddoughi</w:t>
      </w:r>
      <w:r w:rsidR="006C6F58" w:rsidRPr="00C46B68">
        <w:rPr>
          <w:rFonts w:ascii="Arial" w:hAnsi="Arial" w:cs="Arial"/>
          <w:i/>
          <w:noProof/>
        </w:rPr>
        <w:t xml:space="preserve"> et al</w:t>
      </w:r>
      <w:r w:rsidR="006C6F58" w:rsidRPr="00C46B68">
        <w:rPr>
          <w:rFonts w:ascii="Arial" w:hAnsi="Arial" w:cs="Arial"/>
          <w:noProof/>
        </w:rPr>
        <w:t>, 2013)</w:t>
      </w:r>
      <w:r w:rsidR="00133957" w:rsidRPr="00C46B68">
        <w:rPr>
          <w:rFonts w:ascii="Arial" w:hAnsi="Arial" w:cs="Arial"/>
        </w:rPr>
        <w:fldChar w:fldCharType="end"/>
      </w:r>
      <w:r w:rsidR="004B609E" w:rsidRPr="00C46B68">
        <w:rPr>
          <w:rFonts w:ascii="Arial" w:hAnsi="Arial" w:cs="Arial"/>
        </w:rPr>
        <w:t>(</w:t>
      </w:r>
      <w:r w:rsidR="00E24469" w:rsidRPr="00C46B68">
        <w:rPr>
          <w:rFonts w:ascii="Arial" w:hAnsi="Arial" w:cs="Arial"/>
        </w:rPr>
        <w:t xml:space="preserve">Figure </w:t>
      </w:r>
      <w:r w:rsidR="00BC4F1C" w:rsidRPr="00C46B68">
        <w:rPr>
          <w:rFonts w:ascii="Arial" w:hAnsi="Arial" w:cs="Arial"/>
        </w:rPr>
        <w:t>EV</w:t>
      </w:r>
      <w:r w:rsidR="0016016B" w:rsidRPr="00C46B68">
        <w:rPr>
          <w:rFonts w:ascii="Arial" w:hAnsi="Arial" w:cs="Arial"/>
        </w:rPr>
        <w:t>4</w:t>
      </w:r>
      <w:r w:rsidR="00DC2AFD" w:rsidRPr="00C46B68">
        <w:rPr>
          <w:rFonts w:ascii="Arial" w:hAnsi="Arial" w:cs="Arial"/>
        </w:rPr>
        <w:t>).</w:t>
      </w:r>
      <w:r w:rsidR="00A76170" w:rsidRPr="00C46B68">
        <w:rPr>
          <w:rFonts w:ascii="Arial" w:hAnsi="Arial" w:cs="Arial"/>
        </w:rPr>
        <w:t xml:space="preserve"> </w:t>
      </w:r>
      <w:r w:rsidR="0054550D" w:rsidRPr="00C46B68">
        <w:rPr>
          <w:rFonts w:ascii="Arial" w:hAnsi="Arial" w:cs="Arial"/>
        </w:rPr>
        <w:t>The</w:t>
      </w:r>
      <w:r w:rsidR="006F6006" w:rsidRPr="00C46B68">
        <w:rPr>
          <w:rFonts w:ascii="Arial" w:hAnsi="Arial" w:cs="Arial"/>
        </w:rPr>
        <w:t xml:space="preserve"> phenocopying results between BCI and BCI-215 </w:t>
      </w:r>
      <w:r w:rsidR="00DA1E5B" w:rsidRPr="00C46B68">
        <w:rPr>
          <w:rFonts w:ascii="Arial" w:hAnsi="Arial" w:cs="Arial"/>
        </w:rPr>
        <w:t xml:space="preserve">is </w:t>
      </w:r>
      <w:r w:rsidR="0054550D" w:rsidRPr="00C46B68">
        <w:rPr>
          <w:rFonts w:ascii="Arial" w:hAnsi="Arial" w:cs="Arial"/>
        </w:rPr>
        <w:t xml:space="preserve">an important additional evidence for the selectivity of BCI type </w:t>
      </w:r>
      <w:r w:rsidR="00810964" w:rsidRPr="00C46B68">
        <w:rPr>
          <w:rFonts w:ascii="Arial" w:hAnsi="Arial" w:cs="Arial"/>
        </w:rPr>
        <w:t xml:space="preserve">of </w:t>
      </w:r>
      <w:r w:rsidR="0054550D" w:rsidRPr="00C46B68">
        <w:rPr>
          <w:rFonts w:ascii="Arial" w:hAnsi="Arial" w:cs="Arial"/>
        </w:rPr>
        <w:t>drugs towards DUSPs</w:t>
      </w:r>
      <w:r w:rsidR="008608F6" w:rsidRPr="00C46B68">
        <w:rPr>
          <w:rFonts w:ascii="Arial" w:hAnsi="Arial" w:cs="Arial"/>
        </w:rPr>
        <w:t>,</w:t>
      </w:r>
      <w:r w:rsidR="0054550D" w:rsidRPr="00C46B68">
        <w:rPr>
          <w:rFonts w:ascii="Arial" w:hAnsi="Arial" w:cs="Arial"/>
        </w:rPr>
        <w:t xml:space="preserve"> as BCI-215 was demonstrated to  activate only the DUSP1 and 6 target MAPKs among the 43 tested kinases </w:t>
      </w:r>
      <w:r w:rsidR="0054550D" w:rsidRPr="00C46B68">
        <w:rPr>
          <w:rFonts w:ascii="Arial" w:hAnsi="Arial" w:cs="Arial"/>
        </w:rPr>
        <w:fldChar w:fldCharType="begin">
          <w:fldData xml:space="preserve">PEVuZE5vdGU+PENpdGU+PEF1dGhvcj5LYWx0ZW5tZWllcjwvQXV0aG9yPjxZZWFyPjIwMTc8L1ll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==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LYWx0ZW5tZWllcjwvQXV0aG9yPjxZZWFyPjIwMTc8L1ll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==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54550D" w:rsidRPr="00C46B68">
        <w:rPr>
          <w:rFonts w:ascii="Arial" w:hAnsi="Arial" w:cs="Arial"/>
        </w:rPr>
      </w:r>
      <w:r w:rsidR="0054550D" w:rsidRPr="00C46B68">
        <w:rPr>
          <w:rFonts w:ascii="Arial" w:hAnsi="Arial" w:cs="Arial"/>
        </w:rPr>
        <w:fldChar w:fldCharType="separate"/>
      </w:r>
      <w:r w:rsidR="006C6F58" w:rsidRPr="00C46B68">
        <w:rPr>
          <w:rFonts w:ascii="Arial" w:hAnsi="Arial" w:cs="Arial"/>
          <w:noProof/>
        </w:rPr>
        <w:t>(Chan</w:t>
      </w:r>
      <w:r w:rsidR="006C6F58" w:rsidRPr="00C46B68">
        <w:rPr>
          <w:rFonts w:ascii="Arial" w:hAnsi="Arial" w:cs="Arial"/>
          <w:i/>
          <w:noProof/>
        </w:rPr>
        <w:t xml:space="preserve"> et al</w:t>
      </w:r>
      <w:r w:rsidR="006C6F58" w:rsidRPr="00C46B68">
        <w:rPr>
          <w:rFonts w:ascii="Arial" w:hAnsi="Arial" w:cs="Arial"/>
          <w:noProof/>
        </w:rPr>
        <w:t>, 2020; Kaltenmeier</w:t>
      </w:r>
      <w:r w:rsidR="006C6F58" w:rsidRPr="00C46B68">
        <w:rPr>
          <w:rFonts w:ascii="Arial" w:hAnsi="Arial" w:cs="Arial"/>
          <w:i/>
          <w:noProof/>
        </w:rPr>
        <w:t xml:space="preserve"> et al</w:t>
      </w:r>
      <w:r w:rsidR="006C6F58" w:rsidRPr="00C46B68">
        <w:rPr>
          <w:rFonts w:ascii="Arial" w:hAnsi="Arial" w:cs="Arial"/>
          <w:noProof/>
        </w:rPr>
        <w:t>, 2017)</w:t>
      </w:r>
      <w:r w:rsidR="0054550D" w:rsidRPr="00C46B68">
        <w:rPr>
          <w:rFonts w:ascii="Arial" w:hAnsi="Arial" w:cs="Arial"/>
        </w:rPr>
        <w:fldChar w:fldCharType="end"/>
      </w:r>
      <w:r w:rsidR="0054550D" w:rsidRPr="00C46B68">
        <w:rPr>
          <w:rFonts w:ascii="Arial" w:hAnsi="Arial" w:cs="Arial"/>
        </w:rPr>
        <w:t>.</w:t>
      </w:r>
      <w:r w:rsidR="00E24469" w:rsidRPr="00C46B68">
        <w:rPr>
          <w:rFonts w:ascii="Arial" w:hAnsi="Arial" w:cs="Arial"/>
        </w:rPr>
        <w:t xml:space="preserve"> </w:t>
      </w:r>
      <w:r w:rsidRPr="00C46B68">
        <w:rPr>
          <w:rFonts w:ascii="Arial" w:hAnsi="Arial" w:cs="Arial"/>
        </w:rPr>
        <w:t>Based on the response to kinase inhibitors and anti-apoptotic antagonists, the</w:t>
      </w:r>
      <w:r w:rsidR="00482FB5" w:rsidRPr="00C46B68">
        <w:rPr>
          <w:rFonts w:ascii="Arial" w:hAnsi="Arial" w:cs="Arial"/>
        </w:rPr>
        <w:t xml:space="preserve"> cells that are</w:t>
      </w:r>
      <w:r w:rsidRPr="00C46B68">
        <w:rPr>
          <w:rFonts w:ascii="Arial" w:hAnsi="Arial" w:cs="Arial"/>
        </w:rPr>
        <w:t xml:space="preserve"> HER2i resistant, but </w:t>
      </w:r>
      <w:r w:rsidR="00482FB5" w:rsidRPr="00C46B68">
        <w:rPr>
          <w:rFonts w:ascii="Arial" w:hAnsi="Arial" w:cs="Arial"/>
        </w:rPr>
        <w:t xml:space="preserve">sensitive to DUSP6 inhibition, </w:t>
      </w:r>
      <w:r w:rsidR="00BC4F1C" w:rsidRPr="00C46B68">
        <w:rPr>
          <w:rFonts w:ascii="Arial" w:hAnsi="Arial" w:cs="Arial"/>
        </w:rPr>
        <w:t>are</w:t>
      </w:r>
      <w:r w:rsidRPr="00C46B68">
        <w:rPr>
          <w:rFonts w:ascii="Arial" w:hAnsi="Arial" w:cs="Arial"/>
        </w:rPr>
        <w:t xml:space="preserve"> </w:t>
      </w:r>
      <w:r w:rsidR="00E24469" w:rsidRPr="00C46B68">
        <w:rPr>
          <w:rFonts w:ascii="Arial" w:hAnsi="Arial" w:cs="Arial"/>
        </w:rPr>
        <w:t>co-</w:t>
      </w:r>
      <w:r w:rsidRPr="00C46B68">
        <w:rPr>
          <w:rFonts w:ascii="Arial" w:hAnsi="Arial" w:cs="Arial"/>
        </w:rPr>
        <w:t xml:space="preserve">dependent on PI3K/AKT, PLK1 and AXL kinase activities, and on the anti-apoptotic proteins </w:t>
      </w:r>
      <w:proofErr w:type="spellStart"/>
      <w:r w:rsidRPr="00C46B68">
        <w:rPr>
          <w:rFonts w:ascii="Arial" w:hAnsi="Arial" w:cs="Arial"/>
        </w:rPr>
        <w:t>IkB</w:t>
      </w:r>
      <w:proofErr w:type="spellEnd"/>
      <w:r w:rsidRPr="00C46B68">
        <w:rPr>
          <w:rFonts w:ascii="Arial" w:hAnsi="Arial" w:cs="Arial"/>
        </w:rPr>
        <w:t xml:space="preserve">, </w:t>
      </w:r>
      <w:proofErr w:type="spellStart"/>
      <w:r w:rsidRPr="00C46B68">
        <w:rPr>
          <w:rFonts w:ascii="Arial" w:hAnsi="Arial" w:cs="Arial"/>
        </w:rPr>
        <w:t>survivin</w:t>
      </w:r>
      <w:proofErr w:type="spellEnd"/>
      <w:r w:rsidRPr="00C46B68">
        <w:rPr>
          <w:rFonts w:ascii="Arial" w:hAnsi="Arial" w:cs="Arial"/>
        </w:rPr>
        <w:t xml:space="preserve">, </w:t>
      </w:r>
      <w:proofErr w:type="spellStart"/>
      <w:r w:rsidRPr="00C46B68">
        <w:rPr>
          <w:rFonts w:ascii="Arial" w:hAnsi="Arial" w:cs="Arial"/>
        </w:rPr>
        <w:t>cIAP</w:t>
      </w:r>
      <w:proofErr w:type="spellEnd"/>
      <w:r w:rsidRPr="00C46B68">
        <w:rPr>
          <w:rFonts w:ascii="Arial" w:hAnsi="Arial" w:cs="Arial"/>
        </w:rPr>
        <w:t xml:space="preserve"> and/or XIAP (Fig</w:t>
      </w:r>
      <w:r w:rsidR="00E24469" w:rsidRPr="00C46B68">
        <w:rPr>
          <w:rFonts w:ascii="Arial" w:hAnsi="Arial" w:cs="Arial"/>
        </w:rPr>
        <w:t>ure</w:t>
      </w:r>
      <w:r w:rsidRPr="00C46B68">
        <w:rPr>
          <w:rFonts w:ascii="Arial" w:hAnsi="Arial" w:cs="Arial"/>
        </w:rPr>
        <w:t xml:space="preserve"> </w:t>
      </w:r>
      <w:r w:rsidR="00E24469" w:rsidRPr="00C46B68">
        <w:rPr>
          <w:rFonts w:ascii="Arial" w:hAnsi="Arial" w:cs="Arial"/>
        </w:rPr>
        <w:t>EV4</w:t>
      </w:r>
      <w:r w:rsidRPr="00C46B68">
        <w:rPr>
          <w:rFonts w:ascii="Arial" w:hAnsi="Arial" w:cs="Arial"/>
        </w:rPr>
        <w:t xml:space="preserve">). </w:t>
      </w:r>
      <w:r w:rsidR="00D96026" w:rsidRPr="00C46B68">
        <w:rPr>
          <w:rFonts w:ascii="Arial" w:hAnsi="Arial" w:cs="Arial"/>
        </w:rPr>
        <w:t>Further c</w:t>
      </w:r>
      <w:r w:rsidR="00A76170" w:rsidRPr="00C46B68">
        <w:rPr>
          <w:rFonts w:ascii="Arial" w:hAnsi="Arial" w:cs="Arial"/>
        </w:rPr>
        <w:t xml:space="preserve">orroborating the role for DUSP6 as the anti-apoptotic target </w:t>
      </w:r>
      <w:r w:rsidR="00D96026" w:rsidRPr="00C46B68">
        <w:rPr>
          <w:rFonts w:ascii="Arial" w:hAnsi="Arial" w:cs="Arial"/>
        </w:rPr>
        <w:t xml:space="preserve">in stably HER2i resistance cells, </w:t>
      </w:r>
      <w:r w:rsidR="00A76170" w:rsidRPr="00C46B68">
        <w:rPr>
          <w:rFonts w:ascii="Arial" w:hAnsi="Arial" w:cs="Arial"/>
        </w:rPr>
        <w:t xml:space="preserve">siRNA-mediated depletion of </w:t>
      </w:r>
      <w:r w:rsidR="00A76170" w:rsidRPr="00C46B68">
        <w:rPr>
          <w:rFonts w:ascii="Arial" w:hAnsi="Arial" w:cs="Arial"/>
          <w:i/>
          <w:iCs/>
        </w:rPr>
        <w:t>DUSP6</w:t>
      </w:r>
      <w:r w:rsidR="00B40F5E" w:rsidRPr="00C46B68">
        <w:rPr>
          <w:rFonts w:ascii="Arial" w:hAnsi="Arial" w:cs="Arial"/>
        </w:rPr>
        <w:t xml:space="preserve"> </w:t>
      </w:r>
      <w:r w:rsidR="00A76170" w:rsidRPr="00C46B68">
        <w:rPr>
          <w:rFonts w:ascii="Arial" w:hAnsi="Arial" w:cs="Arial"/>
        </w:rPr>
        <w:t xml:space="preserve">induced apoptosis in MDA-MB-453 cells (Fig. </w:t>
      </w:r>
      <w:r w:rsidR="00616221" w:rsidRPr="00C46B68">
        <w:rPr>
          <w:rFonts w:ascii="Arial" w:hAnsi="Arial" w:cs="Arial"/>
        </w:rPr>
        <w:t>4</w:t>
      </w:r>
      <w:r w:rsidR="00BC4F1C" w:rsidRPr="00C46B68">
        <w:rPr>
          <w:rFonts w:ascii="Arial" w:hAnsi="Arial" w:cs="Arial"/>
        </w:rPr>
        <w:t>A</w:t>
      </w:r>
      <w:r w:rsidR="00A76170" w:rsidRPr="00C46B68">
        <w:rPr>
          <w:rFonts w:ascii="Arial" w:hAnsi="Arial" w:cs="Arial"/>
        </w:rPr>
        <w:t>).</w:t>
      </w:r>
      <w:r w:rsidR="00DA430B" w:rsidRPr="00C46B68">
        <w:rPr>
          <w:rFonts w:ascii="Arial" w:hAnsi="Arial" w:cs="Arial"/>
        </w:rPr>
        <w:t xml:space="preserve"> </w:t>
      </w:r>
      <w:r w:rsidR="00B40F5E" w:rsidRPr="00C46B68">
        <w:rPr>
          <w:rFonts w:ascii="Arial" w:hAnsi="Arial" w:cs="Arial"/>
        </w:rPr>
        <w:t xml:space="preserve">This was not seen with </w:t>
      </w:r>
      <w:r w:rsidR="00B40F5E" w:rsidRPr="00C46B68">
        <w:rPr>
          <w:rFonts w:ascii="Arial" w:hAnsi="Arial" w:cs="Arial"/>
          <w:i/>
          <w:iCs/>
        </w:rPr>
        <w:t xml:space="preserve">DUSP1 </w:t>
      </w:r>
      <w:r w:rsidR="00B40F5E" w:rsidRPr="00C46B68">
        <w:rPr>
          <w:rFonts w:ascii="Arial" w:hAnsi="Arial" w:cs="Arial"/>
        </w:rPr>
        <w:t>inhibition (Fig. 4</w:t>
      </w:r>
      <w:r w:rsidR="00BC4F1C" w:rsidRPr="00C46B68">
        <w:rPr>
          <w:rFonts w:ascii="Arial" w:hAnsi="Arial" w:cs="Arial"/>
        </w:rPr>
        <w:t>A</w:t>
      </w:r>
      <w:r w:rsidR="00B40F5E" w:rsidRPr="00C46B68">
        <w:rPr>
          <w:rFonts w:ascii="Arial" w:hAnsi="Arial" w:cs="Arial"/>
        </w:rPr>
        <w:t xml:space="preserve">). </w:t>
      </w:r>
      <w:r w:rsidR="00DA430B" w:rsidRPr="00C46B68">
        <w:rPr>
          <w:rFonts w:ascii="Arial" w:hAnsi="Arial" w:cs="Arial"/>
          <w:i/>
          <w:iCs/>
        </w:rPr>
        <w:t xml:space="preserve">DUSP6 </w:t>
      </w:r>
      <w:r w:rsidR="00DA430B" w:rsidRPr="00C46B68">
        <w:rPr>
          <w:rFonts w:ascii="Arial" w:hAnsi="Arial" w:cs="Arial"/>
        </w:rPr>
        <w:t>depletion also induced apoptosis in another HER2i resistant HER2+ cell line MDA-MB-361 (</w:t>
      </w:r>
      <w:r w:rsidR="00BC4F1C" w:rsidRPr="00C46B68">
        <w:rPr>
          <w:rFonts w:ascii="Arial" w:hAnsi="Arial" w:cs="Arial"/>
        </w:rPr>
        <w:t xml:space="preserve">Appendix Figure </w:t>
      </w:r>
      <w:r w:rsidR="000F1DEC">
        <w:rPr>
          <w:rFonts w:ascii="Arial" w:hAnsi="Arial" w:cs="Arial"/>
        </w:rPr>
        <w:t>S</w:t>
      </w:r>
      <w:r w:rsidR="00D15D92" w:rsidRPr="00C46B68">
        <w:rPr>
          <w:rFonts w:ascii="Arial" w:hAnsi="Arial" w:cs="Arial"/>
        </w:rPr>
        <w:t>4A</w:t>
      </w:r>
      <w:r w:rsidR="00DA430B" w:rsidRPr="00C46B68">
        <w:rPr>
          <w:rFonts w:ascii="Arial" w:hAnsi="Arial" w:cs="Arial"/>
        </w:rPr>
        <w:t>)</w:t>
      </w:r>
      <w:r w:rsidR="00DA430B" w:rsidRPr="00C46B68">
        <w:rPr>
          <w:rFonts w:ascii="Arial" w:hAnsi="Arial" w:cs="Arial"/>
          <w:i/>
          <w:iCs/>
        </w:rPr>
        <w:t xml:space="preserve">. </w:t>
      </w:r>
      <w:r w:rsidR="00DA430B" w:rsidRPr="00C46B68">
        <w:rPr>
          <w:rFonts w:ascii="Arial" w:hAnsi="Arial" w:cs="Arial"/>
        </w:rPr>
        <w:t>Further</w:t>
      </w:r>
      <w:r w:rsidR="00844AFA" w:rsidRPr="00C46B68">
        <w:rPr>
          <w:rFonts w:ascii="Arial" w:hAnsi="Arial" w:cs="Arial"/>
        </w:rPr>
        <w:t>more</w:t>
      </w:r>
      <w:r w:rsidR="00DA430B" w:rsidRPr="00C46B68">
        <w:rPr>
          <w:rFonts w:ascii="Arial" w:hAnsi="Arial" w:cs="Arial"/>
        </w:rPr>
        <w:t xml:space="preserve">, </w:t>
      </w:r>
      <w:r w:rsidR="00223ABD" w:rsidRPr="00C46B68">
        <w:rPr>
          <w:rFonts w:ascii="Arial" w:hAnsi="Arial" w:cs="Arial"/>
        </w:rPr>
        <w:t xml:space="preserve">independent clones of </w:t>
      </w:r>
      <w:r w:rsidR="00DA430B" w:rsidRPr="00C46B68">
        <w:rPr>
          <w:rFonts w:ascii="Arial" w:hAnsi="Arial" w:cs="Arial"/>
        </w:rPr>
        <w:t xml:space="preserve">CRISPR/CAS9 targeted MDA-MB-453 </w:t>
      </w:r>
      <w:r w:rsidR="00DA430B" w:rsidRPr="00C46B68">
        <w:rPr>
          <w:rFonts w:ascii="Arial" w:hAnsi="Arial" w:cs="Arial"/>
          <w:i/>
          <w:iCs/>
          <w:color w:val="000000" w:themeColor="text1"/>
        </w:rPr>
        <w:t>DUSP6</w:t>
      </w:r>
      <w:r w:rsidR="00DA430B" w:rsidRPr="00C46B68">
        <w:rPr>
          <w:rFonts w:ascii="Arial" w:hAnsi="Arial" w:cs="Arial"/>
          <w:color w:val="000000" w:themeColor="text1"/>
        </w:rPr>
        <w:t xml:space="preserve"> KO cells showed impaired </w:t>
      </w:r>
      <w:r w:rsidR="0016016B" w:rsidRPr="00C46B68">
        <w:rPr>
          <w:rFonts w:ascii="Arial" w:hAnsi="Arial" w:cs="Arial"/>
          <w:color w:val="000000" w:themeColor="text1"/>
        </w:rPr>
        <w:t xml:space="preserve">long-term </w:t>
      </w:r>
      <w:r w:rsidR="00DA430B" w:rsidRPr="00C46B68">
        <w:rPr>
          <w:rFonts w:ascii="Arial" w:hAnsi="Arial" w:cs="Arial"/>
          <w:color w:val="000000" w:themeColor="text1"/>
        </w:rPr>
        <w:t xml:space="preserve">colony growth potential (Fig. </w:t>
      </w:r>
      <w:r w:rsidR="00083A96" w:rsidRPr="00C46B68">
        <w:rPr>
          <w:rFonts w:ascii="Arial" w:hAnsi="Arial" w:cs="Arial"/>
          <w:color w:val="000000" w:themeColor="text1"/>
        </w:rPr>
        <w:t>4</w:t>
      </w:r>
      <w:r w:rsidR="00BC4F1C" w:rsidRPr="00C46B68">
        <w:rPr>
          <w:rFonts w:ascii="Arial" w:hAnsi="Arial" w:cs="Arial"/>
          <w:color w:val="000000" w:themeColor="text1"/>
        </w:rPr>
        <w:t>B</w:t>
      </w:r>
      <w:r w:rsidR="00DA430B" w:rsidRPr="00C46B68">
        <w:rPr>
          <w:rFonts w:ascii="Arial" w:hAnsi="Arial" w:cs="Arial"/>
          <w:color w:val="000000" w:themeColor="text1"/>
        </w:rPr>
        <w:t>).</w:t>
      </w:r>
      <w:r w:rsidR="006805C3" w:rsidRPr="00C46B68">
        <w:rPr>
          <w:rFonts w:ascii="Arial" w:hAnsi="Arial" w:cs="Arial"/>
          <w:color w:val="000000" w:themeColor="text1"/>
        </w:rPr>
        <w:t xml:space="preserve"> </w:t>
      </w:r>
      <w:r w:rsidR="006805C3">
        <w:rPr>
          <w:rFonts w:ascii="Arial" w:hAnsi="Arial" w:cs="Arial"/>
          <w:color w:val="000000" w:themeColor="text1"/>
        </w:rPr>
        <w:t xml:space="preserve">This was due to loss of DUSP6 expression, as lentiviral re-expression of DUSP6 rescued the phenotype (Appendix Figure S4B-E). </w:t>
      </w:r>
    </w:p>
    <w:p w14:paraId="78C49CFC" w14:textId="77777777" w:rsidR="00A22D65" w:rsidRPr="00C46B68" w:rsidRDefault="00A22D65" w:rsidP="001C1D34">
      <w:pPr>
        <w:autoSpaceDE w:val="0"/>
        <w:autoSpaceDN w:val="0"/>
        <w:adjustRightInd w:val="0"/>
        <w:spacing w:line="480" w:lineRule="auto"/>
        <w:jc w:val="both"/>
        <w:rPr>
          <w:rFonts w:ascii="Arial" w:hAnsi="Arial" w:cs="Arial"/>
        </w:rPr>
      </w:pPr>
    </w:p>
    <w:p w14:paraId="2FEB4336" w14:textId="3F765E07" w:rsidR="00AD753B" w:rsidRPr="00C46B68" w:rsidRDefault="00AD753B" w:rsidP="001C1D34">
      <w:pPr>
        <w:spacing w:line="480" w:lineRule="auto"/>
        <w:jc w:val="both"/>
        <w:rPr>
          <w:rFonts w:ascii="Arial" w:hAnsi="Arial" w:cs="Arial"/>
          <w:color w:val="000000" w:themeColor="text1"/>
        </w:rPr>
      </w:pPr>
      <w:r w:rsidRPr="00C46B68">
        <w:rPr>
          <w:rFonts w:ascii="Arial" w:hAnsi="Arial" w:cs="Arial"/>
        </w:rPr>
        <w:t xml:space="preserve">Notably, </w:t>
      </w:r>
      <w:r w:rsidR="00B316A8" w:rsidRPr="00C46B68">
        <w:rPr>
          <w:rFonts w:ascii="Arial" w:hAnsi="Arial" w:cs="Arial"/>
        </w:rPr>
        <w:t xml:space="preserve">the </w:t>
      </w:r>
      <w:r w:rsidR="0012224E" w:rsidRPr="00C46B68">
        <w:rPr>
          <w:rFonts w:ascii="Arial" w:hAnsi="Arial" w:cs="Arial"/>
        </w:rPr>
        <w:t xml:space="preserve">genetic </w:t>
      </w:r>
      <w:r w:rsidR="0012224E" w:rsidRPr="00C46B68">
        <w:rPr>
          <w:rFonts w:ascii="Arial" w:hAnsi="Arial" w:cs="Arial"/>
          <w:i/>
          <w:iCs/>
          <w:color w:val="000000" w:themeColor="text1"/>
        </w:rPr>
        <w:t>DUSP6</w:t>
      </w:r>
      <w:r w:rsidRPr="00C46B68">
        <w:rPr>
          <w:rFonts w:ascii="Arial" w:hAnsi="Arial" w:cs="Arial"/>
          <w:color w:val="000000" w:themeColor="text1"/>
        </w:rPr>
        <w:t xml:space="preserve"> </w:t>
      </w:r>
      <w:r w:rsidR="0012224E" w:rsidRPr="00C46B68">
        <w:rPr>
          <w:rFonts w:ascii="Arial" w:hAnsi="Arial" w:cs="Arial"/>
          <w:color w:val="000000" w:themeColor="text1"/>
        </w:rPr>
        <w:t xml:space="preserve">targeting </w:t>
      </w:r>
      <w:r w:rsidR="00E811E5" w:rsidRPr="00C46B68">
        <w:rPr>
          <w:rFonts w:ascii="Arial" w:hAnsi="Arial" w:cs="Arial"/>
          <w:color w:val="000000" w:themeColor="text1"/>
        </w:rPr>
        <w:t xml:space="preserve">also </w:t>
      </w:r>
      <w:r w:rsidR="0012224E" w:rsidRPr="00C46B68">
        <w:rPr>
          <w:rFonts w:ascii="Arial" w:hAnsi="Arial" w:cs="Arial"/>
          <w:color w:val="000000" w:themeColor="text1"/>
        </w:rPr>
        <w:t>sensitized</w:t>
      </w:r>
      <w:r w:rsidRPr="00C46B68">
        <w:rPr>
          <w:rFonts w:ascii="Arial" w:hAnsi="Arial" w:cs="Arial"/>
          <w:color w:val="000000" w:themeColor="text1"/>
        </w:rPr>
        <w:t xml:space="preserve"> </w:t>
      </w:r>
      <w:r w:rsidR="00E24469" w:rsidRPr="00C46B68">
        <w:rPr>
          <w:rFonts w:ascii="Arial" w:hAnsi="Arial" w:cs="Arial"/>
          <w:color w:val="000000" w:themeColor="text1"/>
        </w:rPr>
        <w:t xml:space="preserve">MDA-MB-453 cells </w:t>
      </w:r>
      <w:r w:rsidR="0012224E" w:rsidRPr="00C46B68">
        <w:rPr>
          <w:rFonts w:ascii="Arial" w:hAnsi="Arial" w:cs="Arial"/>
          <w:color w:val="000000" w:themeColor="text1"/>
        </w:rPr>
        <w:t xml:space="preserve">to </w:t>
      </w:r>
      <w:r w:rsidR="00D15D92" w:rsidRPr="00C46B68">
        <w:rPr>
          <w:rFonts w:ascii="Arial" w:hAnsi="Arial" w:cs="Arial"/>
          <w:color w:val="000000" w:themeColor="text1"/>
        </w:rPr>
        <w:t>several HER2 targeting approaches</w:t>
      </w:r>
      <w:r w:rsidRPr="00C46B68">
        <w:rPr>
          <w:rFonts w:ascii="Arial" w:hAnsi="Arial" w:cs="Arial"/>
          <w:color w:val="000000" w:themeColor="text1"/>
        </w:rPr>
        <w:t xml:space="preserve">. Indeed, whereas </w:t>
      </w:r>
      <w:r w:rsidR="002409ED" w:rsidRPr="00C46B68">
        <w:rPr>
          <w:rFonts w:ascii="Arial" w:hAnsi="Arial" w:cs="Arial"/>
          <w:color w:val="000000" w:themeColor="text1"/>
        </w:rPr>
        <w:t xml:space="preserve">the </w:t>
      </w:r>
      <w:r w:rsidRPr="00C46B68">
        <w:rPr>
          <w:rFonts w:ascii="Arial" w:hAnsi="Arial" w:cs="Arial"/>
          <w:color w:val="000000" w:themeColor="text1"/>
        </w:rPr>
        <w:t>parental MDA-MB-453 cell</w:t>
      </w:r>
      <w:r w:rsidR="00191B09" w:rsidRPr="00C46B68">
        <w:rPr>
          <w:rFonts w:ascii="Arial" w:hAnsi="Arial" w:cs="Arial"/>
          <w:color w:val="000000" w:themeColor="text1"/>
        </w:rPr>
        <w:t>s</w:t>
      </w:r>
      <w:r w:rsidRPr="00C46B68">
        <w:rPr>
          <w:rFonts w:ascii="Arial" w:hAnsi="Arial" w:cs="Arial"/>
          <w:color w:val="000000" w:themeColor="text1"/>
        </w:rPr>
        <w:t xml:space="preserve"> </w:t>
      </w:r>
      <w:r w:rsidR="00191B09" w:rsidRPr="00C46B68">
        <w:rPr>
          <w:rFonts w:ascii="Arial" w:hAnsi="Arial" w:cs="Arial"/>
          <w:color w:val="000000" w:themeColor="text1"/>
        </w:rPr>
        <w:t>were</w:t>
      </w:r>
      <w:r w:rsidRPr="00C46B68">
        <w:rPr>
          <w:rFonts w:ascii="Arial" w:hAnsi="Arial" w:cs="Arial"/>
          <w:color w:val="000000" w:themeColor="text1"/>
        </w:rPr>
        <w:t xml:space="preserve"> resistant to </w:t>
      </w:r>
      <w:r w:rsidR="006A0FFF" w:rsidRPr="00C46B68">
        <w:rPr>
          <w:rFonts w:ascii="Arial" w:hAnsi="Arial" w:cs="Arial"/>
          <w:color w:val="000000" w:themeColor="text1"/>
        </w:rPr>
        <w:t xml:space="preserve">the </w:t>
      </w:r>
      <w:r w:rsidRPr="00C46B68">
        <w:rPr>
          <w:rFonts w:ascii="Arial" w:hAnsi="Arial" w:cs="Arial"/>
          <w:color w:val="000000" w:themeColor="text1"/>
        </w:rPr>
        <w:t xml:space="preserve">clinically relevant concentrations of lapatinib, neratinib and trastuzumab, </w:t>
      </w:r>
      <w:r w:rsidR="00B8785D" w:rsidRPr="00C46B68">
        <w:rPr>
          <w:rFonts w:ascii="Arial" w:hAnsi="Arial" w:cs="Arial"/>
          <w:color w:val="000000" w:themeColor="text1"/>
        </w:rPr>
        <w:t xml:space="preserve">this resistance was abrogated  </w:t>
      </w:r>
      <w:r w:rsidRPr="00C46B68">
        <w:rPr>
          <w:rFonts w:ascii="Arial" w:hAnsi="Arial" w:cs="Arial"/>
          <w:color w:val="000000" w:themeColor="text1"/>
        </w:rPr>
        <w:t xml:space="preserve">in </w:t>
      </w:r>
      <w:r w:rsidR="00691F5D" w:rsidRPr="00C46B68">
        <w:rPr>
          <w:rFonts w:ascii="Arial" w:hAnsi="Arial" w:cs="Arial"/>
          <w:color w:val="000000" w:themeColor="text1"/>
        </w:rPr>
        <w:t xml:space="preserve">the </w:t>
      </w:r>
      <w:r w:rsidRPr="00C46B68">
        <w:rPr>
          <w:rFonts w:ascii="Arial" w:hAnsi="Arial" w:cs="Arial"/>
          <w:i/>
          <w:iCs/>
          <w:color w:val="000000" w:themeColor="text1"/>
        </w:rPr>
        <w:t>D</w:t>
      </w:r>
      <w:r w:rsidR="0012224E" w:rsidRPr="00C46B68">
        <w:rPr>
          <w:rFonts w:ascii="Arial" w:hAnsi="Arial" w:cs="Arial"/>
          <w:i/>
          <w:iCs/>
          <w:color w:val="000000" w:themeColor="text1"/>
        </w:rPr>
        <w:t>U</w:t>
      </w:r>
      <w:r w:rsidRPr="00C46B68">
        <w:rPr>
          <w:rFonts w:ascii="Arial" w:hAnsi="Arial" w:cs="Arial"/>
          <w:i/>
          <w:iCs/>
          <w:color w:val="000000" w:themeColor="text1"/>
        </w:rPr>
        <w:t>SP6</w:t>
      </w:r>
      <w:r w:rsidR="00380884" w:rsidRPr="00C46B68">
        <w:rPr>
          <w:rFonts w:ascii="Arial" w:hAnsi="Arial" w:cs="Arial"/>
          <w:i/>
          <w:iCs/>
          <w:color w:val="000000" w:themeColor="text1"/>
        </w:rPr>
        <w:t>-</w:t>
      </w:r>
      <w:r w:rsidRPr="00C46B68">
        <w:rPr>
          <w:rFonts w:ascii="Arial" w:hAnsi="Arial" w:cs="Arial"/>
          <w:color w:val="000000" w:themeColor="text1"/>
        </w:rPr>
        <w:t xml:space="preserve">siRNA targeted cells (Fig. </w:t>
      </w:r>
      <w:r w:rsidR="00A4796C" w:rsidRPr="00C46B68">
        <w:rPr>
          <w:rFonts w:ascii="Arial" w:hAnsi="Arial" w:cs="Arial"/>
          <w:color w:val="000000" w:themeColor="text1"/>
        </w:rPr>
        <w:t>4</w:t>
      </w:r>
      <w:r w:rsidR="00BC4F1C" w:rsidRPr="00C46B68">
        <w:rPr>
          <w:rFonts w:ascii="Arial" w:hAnsi="Arial" w:cs="Arial"/>
          <w:color w:val="000000" w:themeColor="text1"/>
        </w:rPr>
        <w:t>C</w:t>
      </w:r>
      <w:r w:rsidR="008C0D5D" w:rsidRPr="00C46B68">
        <w:rPr>
          <w:rFonts w:ascii="Arial" w:hAnsi="Arial" w:cs="Arial"/>
          <w:color w:val="000000" w:themeColor="text1"/>
        </w:rPr>
        <w:t xml:space="preserve">, </w:t>
      </w:r>
      <w:r w:rsidR="00BC4F1C" w:rsidRPr="00C46B68">
        <w:rPr>
          <w:rFonts w:ascii="Arial" w:hAnsi="Arial" w:cs="Arial"/>
          <w:color w:val="000000" w:themeColor="text1"/>
        </w:rPr>
        <w:t xml:space="preserve">Appendix Figure </w:t>
      </w:r>
      <w:r w:rsidR="000F1DEC">
        <w:rPr>
          <w:rFonts w:ascii="Arial" w:hAnsi="Arial" w:cs="Arial"/>
          <w:color w:val="000000" w:themeColor="text1"/>
        </w:rPr>
        <w:t>S</w:t>
      </w:r>
      <w:r w:rsidR="00EA6DF6" w:rsidRPr="00C46B68">
        <w:rPr>
          <w:rFonts w:ascii="Arial" w:hAnsi="Arial" w:cs="Arial"/>
          <w:color w:val="000000" w:themeColor="text1"/>
        </w:rPr>
        <w:t>4</w:t>
      </w:r>
      <w:r w:rsidR="00204A38">
        <w:rPr>
          <w:rFonts w:ascii="Arial" w:hAnsi="Arial" w:cs="Arial"/>
          <w:color w:val="000000" w:themeColor="text1"/>
        </w:rPr>
        <w:t>F</w:t>
      </w:r>
      <w:r w:rsidR="002F5E24" w:rsidRPr="00C46B68">
        <w:rPr>
          <w:rFonts w:ascii="Arial" w:hAnsi="Arial" w:cs="Arial"/>
          <w:color w:val="000000" w:themeColor="text1"/>
        </w:rPr>
        <w:t>)</w:t>
      </w:r>
      <w:r w:rsidRPr="00C46B68">
        <w:rPr>
          <w:rFonts w:ascii="Arial" w:hAnsi="Arial" w:cs="Arial"/>
          <w:color w:val="000000" w:themeColor="text1"/>
        </w:rPr>
        <w:t>.</w:t>
      </w:r>
      <w:r w:rsidR="00477D36" w:rsidRPr="00C46B68">
        <w:rPr>
          <w:rFonts w:ascii="Arial" w:hAnsi="Arial" w:cs="Arial"/>
          <w:color w:val="000000" w:themeColor="text1"/>
        </w:rPr>
        <w:t xml:space="preserve"> These res</w:t>
      </w:r>
      <w:r w:rsidR="00BC4F1C" w:rsidRPr="00C46B68">
        <w:rPr>
          <w:rFonts w:ascii="Arial" w:hAnsi="Arial" w:cs="Arial"/>
          <w:color w:val="000000" w:themeColor="text1"/>
        </w:rPr>
        <w:t>u</w:t>
      </w:r>
      <w:r w:rsidR="00477D36" w:rsidRPr="00C46B68">
        <w:rPr>
          <w:rFonts w:ascii="Arial" w:hAnsi="Arial" w:cs="Arial"/>
          <w:color w:val="000000" w:themeColor="text1"/>
        </w:rPr>
        <w:t xml:space="preserve">lts </w:t>
      </w:r>
      <w:r w:rsidR="00BC4F1C" w:rsidRPr="00C46B68">
        <w:rPr>
          <w:rFonts w:ascii="Arial" w:hAnsi="Arial" w:cs="Arial"/>
          <w:color w:val="000000" w:themeColor="text1"/>
        </w:rPr>
        <w:t xml:space="preserve">also </w:t>
      </w:r>
      <w:r w:rsidR="00477D36" w:rsidRPr="00C46B68">
        <w:rPr>
          <w:rFonts w:ascii="Arial" w:hAnsi="Arial" w:cs="Arial"/>
          <w:color w:val="000000" w:themeColor="text1"/>
        </w:rPr>
        <w:t xml:space="preserve">validate that DUSP6 inhibition sensitizes to HER2 inhibition regardless of whether small molecule inhibitors or </w:t>
      </w:r>
      <w:r w:rsidR="00477D36" w:rsidRPr="00C46B68">
        <w:rPr>
          <w:rFonts w:ascii="Arial" w:hAnsi="Arial" w:cs="Arial"/>
          <w:color w:val="000000" w:themeColor="text1"/>
        </w:rPr>
        <w:lastRenderedPageBreak/>
        <w:t xml:space="preserve">therapeutic </w:t>
      </w:r>
      <w:r w:rsidR="00441E7B" w:rsidRPr="00C46B68">
        <w:rPr>
          <w:rFonts w:ascii="Arial" w:hAnsi="Arial" w:cs="Arial"/>
          <w:color w:val="000000" w:themeColor="text1"/>
        </w:rPr>
        <w:t xml:space="preserve">antibody (trastuzumab) is </w:t>
      </w:r>
      <w:r w:rsidR="00477D36" w:rsidRPr="00C46B68">
        <w:rPr>
          <w:rFonts w:ascii="Arial" w:hAnsi="Arial" w:cs="Arial"/>
          <w:color w:val="000000" w:themeColor="text1"/>
        </w:rPr>
        <w:t>used.</w:t>
      </w:r>
      <w:r w:rsidR="002F5E24" w:rsidRPr="00C46B68">
        <w:rPr>
          <w:rFonts w:ascii="Arial" w:hAnsi="Arial" w:cs="Arial"/>
          <w:color w:val="000000" w:themeColor="text1"/>
        </w:rPr>
        <w:t xml:space="preserve"> The impact of genetic </w:t>
      </w:r>
      <w:r w:rsidR="002F5E24" w:rsidRPr="00C46B68">
        <w:rPr>
          <w:rFonts w:ascii="Arial" w:hAnsi="Arial" w:cs="Arial"/>
          <w:i/>
          <w:iCs/>
          <w:color w:val="000000" w:themeColor="text1"/>
        </w:rPr>
        <w:t>DUSP6</w:t>
      </w:r>
      <w:r w:rsidR="002F5E24" w:rsidRPr="00C46B68">
        <w:rPr>
          <w:rFonts w:ascii="Arial" w:hAnsi="Arial" w:cs="Arial"/>
          <w:color w:val="000000" w:themeColor="text1"/>
        </w:rPr>
        <w:t xml:space="preserve"> targeting in HER2i </w:t>
      </w:r>
      <w:r w:rsidR="007D50CE" w:rsidRPr="00C46B68">
        <w:rPr>
          <w:rFonts w:ascii="Arial" w:hAnsi="Arial" w:cs="Arial"/>
          <w:color w:val="000000" w:themeColor="text1"/>
        </w:rPr>
        <w:t>sensitization</w:t>
      </w:r>
      <w:r w:rsidR="002F5E24" w:rsidRPr="00C46B68">
        <w:rPr>
          <w:rFonts w:ascii="Arial" w:hAnsi="Arial" w:cs="Arial"/>
          <w:color w:val="000000" w:themeColor="text1"/>
        </w:rPr>
        <w:t xml:space="preserve"> was recapitulated by BCI </w:t>
      </w:r>
      <w:r w:rsidR="00C20093" w:rsidRPr="00C46B68">
        <w:rPr>
          <w:rFonts w:ascii="Arial" w:hAnsi="Arial" w:cs="Arial"/>
          <w:color w:val="000000" w:themeColor="text1"/>
        </w:rPr>
        <w:t xml:space="preserve">treatment </w:t>
      </w:r>
      <w:r w:rsidR="002F5E24" w:rsidRPr="00C46B68">
        <w:rPr>
          <w:rFonts w:ascii="Arial" w:hAnsi="Arial" w:cs="Arial"/>
          <w:color w:val="000000" w:themeColor="text1"/>
        </w:rPr>
        <w:t>(Fig.</w:t>
      </w:r>
      <w:r w:rsidR="00C20093" w:rsidRPr="00C46B68">
        <w:rPr>
          <w:rFonts w:ascii="Arial" w:hAnsi="Arial" w:cs="Arial"/>
          <w:color w:val="000000" w:themeColor="text1"/>
        </w:rPr>
        <w:t xml:space="preserve"> 4</w:t>
      </w:r>
      <w:r w:rsidR="00BC4F1C" w:rsidRPr="00C46B68">
        <w:rPr>
          <w:rFonts w:ascii="Arial" w:hAnsi="Arial" w:cs="Arial"/>
          <w:color w:val="000000" w:themeColor="text1"/>
        </w:rPr>
        <w:t>D</w:t>
      </w:r>
      <w:r w:rsidR="002F5E24" w:rsidRPr="00C46B68">
        <w:rPr>
          <w:rFonts w:ascii="Arial" w:hAnsi="Arial" w:cs="Arial"/>
          <w:color w:val="000000" w:themeColor="text1"/>
        </w:rPr>
        <w:t xml:space="preserve">). </w:t>
      </w:r>
      <w:r w:rsidRPr="00C46B68">
        <w:rPr>
          <w:rFonts w:ascii="Arial" w:hAnsi="Arial" w:cs="Arial"/>
          <w:color w:val="000000" w:themeColor="text1"/>
        </w:rPr>
        <w:t xml:space="preserve">Additionally, </w:t>
      </w:r>
      <w:r w:rsidRPr="00C46B68">
        <w:rPr>
          <w:rFonts w:ascii="Arial" w:hAnsi="Arial" w:cs="Arial"/>
          <w:i/>
          <w:iCs/>
          <w:color w:val="000000" w:themeColor="text1"/>
        </w:rPr>
        <w:t>DUSP6</w:t>
      </w:r>
      <w:r w:rsidRPr="00C46B68">
        <w:rPr>
          <w:rFonts w:ascii="Arial" w:hAnsi="Arial" w:cs="Arial"/>
          <w:color w:val="000000" w:themeColor="text1"/>
        </w:rPr>
        <w:t xml:space="preserve"> depletion increased sensitivity to </w:t>
      </w:r>
      <w:r w:rsidR="004F39AA" w:rsidRPr="00C46B68">
        <w:rPr>
          <w:rFonts w:ascii="Arial" w:hAnsi="Arial" w:cs="Arial"/>
          <w:color w:val="000000" w:themeColor="text1"/>
        </w:rPr>
        <w:t xml:space="preserve">the </w:t>
      </w:r>
      <w:r w:rsidRPr="00C46B68">
        <w:rPr>
          <w:rFonts w:ascii="Arial" w:hAnsi="Arial" w:cs="Arial"/>
          <w:color w:val="000000" w:themeColor="text1"/>
        </w:rPr>
        <w:t xml:space="preserve">combination of neratinib and capecitabine (Fig. </w:t>
      </w:r>
      <w:r w:rsidR="00D97BF0" w:rsidRPr="00C46B68">
        <w:rPr>
          <w:rFonts w:ascii="Arial" w:hAnsi="Arial" w:cs="Arial"/>
          <w:color w:val="000000" w:themeColor="text1"/>
        </w:rPr>
        <w:t>4</w:t>
      </w:r>
      <w:r w:rsidR="00B70223" w:rsidRPr="00C46B68">
        <w:rPr>
          <w:rFonts w:ascii="Arial" w:hAnsi="Arial" w:cs="Arial"/>
          <w:color w:val="000000" w:themeColor="text1"/>
        </w:rPr>
        <w:t>E</w:t>
      </w:r>
      <w:r w:rsidRPr="00C46B68">
        <w:rPr>
          <w:rFonts w:ascii="Arial" w:hAnsi="Arial" w:cs="Arial"/>
          <w:color w:val="000000" w:themeColor="text1"/>
        </w:rPr>
        <w:t xml:space="preserve">), which </w:t>
      </w:r>
      <w:r w:rsidR="006E4492">
        <w:rPr>
          <w:rFonts w:ascii="Arial" w:hAnsi="Arial" w:cs="Arial"/>
          <w:color w:val="000000" w:themeColor="text1"/>
        </w:rPr>
        <w:t xml:space="preserve">is a </w:t>
      </w:r>
      <w:r w:rsidR="0053580D" w:rsidRPr="00C46B68">
        <w:rPr>
          <w:rFonts w:ascii="Arial" w:hAnsi="Arial" w:cs="Arial"/>
          <w:color w:val="000000" w:themeColor="text1"/>
        </w:rPr>
        <w:t xml:space="preserve">combination </w:t>
      </w:r>
      <w:r w:rsidR="006E4492">
        <w:rPr>
          <w:rFonts w:ascii="Arial" w:hAnsi="Arial" w:cs="Arial"/>
          <w:color w:val="000000" w:themeColor="text1"/>
        </w:rPr>
        <w:t xml:space="preserve">therapy </w:t>
      </w:r>
      <w:r w:rsidR="0053580D" w:rsidRPr="00C46B68">
        <w:rPr>
          <w:rFonts w:ascii="Arial" w:hAnsi="Arial" w:cs="Arial"/>
          <w:color w:val="000000" w:themeColor="text1"/>
        </w:rPr>
        <w:t xml:space="preserve">in clinical use </w:t>
      </w:r>
      <w:r w:rsidRPr="00C46B68">
        <w:rPr>
          <w:rFonts w:ascii="Arial" w:hAnsi="Arial" w:cs="Arial"/>
          <w:color w:val="000000" w:themeColor="text1"/>
        </w:rPr>
        <w:fldChar w:fldCharType="begin">
          <w:fldData xml:space="preserve">PEVuZE5vdGU+PENpdGU+PEF1dGhvcj5TYXVyYTwvQXV0aG9yPjxZZWFyPjIwMjA8L1llYXI+PFJl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</w:fldData>
        </w:fldChar>
      </w:r>
      <w:r w:rsidR="006C6F58" w:rsidRPr="00C46B68">
        <w:rPr>
          <w:rFonts w:ascii="Arial" w:hAnsi="Arial" w:cs="Arial"/>
          <w:color w:val="000000" w:themeColor="text1"/>
        </w:rPr>
        <w:instrText xml:space="preserve"> ADDIN EN.CITE </w:instrText>
      </w:r>
      <w:r w:rsidR="006C6F58" w:rsidRPr="00C46B68">
        <w:rPr>
          <w:rFonts w:ascii="Arial" w:hAnsi="Arial" w:cs="Arial"/>
          <w:color w:val="000000" w:themeColor="text1"/>
        </w:rPr>
        <w:fldChar w:fldCharType="begin">
          <w:fldData xml:space="preserve">PEVuZE5vdGU+PENpdGU+PEF1dGhvcj5TYXVyYTwvQXV0aG9yPjxZZWFyPjIwMjA8L1llYXI+PFJl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</w:fldData>
        </w:fldChar>
      </w:r>
      <w:r w:rsidR="006C6F58" w:rsidRPr="00C46B68">
        <w:rPr>
          <w:rFonts w:ascii="Arial" w:hAnsi="Arial" w:cs="Arial"/>
          <w:color w:val="000000" w:themeColor="text1"/>
        </w:rPr>
        <w:instrText xml:space="preserve"> ADDIN EN.CITE.DATA </w:instrText>
      </w:r>
      <w:r w:rsidR="006C6F58" w:rsidRPr="00C46B68">
        <w:rPr>
          <w:rFonts w:ascii="Arial" w:hAnsi="Arial" w:cs="Arial"/>
          <w:color w:val="000000" w:themeColor="text1"/>
        </w:rPr>
      </w:r>
      <w:r w:rsidR="006C6F58" w:rsidRPr="00C46B68">
        <w:rPr>
          <w:rFonts w:ascii="Arial" w:hAnsi="Arial" w:cs="Arial"/>
          <w:color w:val="000000" w:themeColor="text1"/>
        </w:rPr>
        <w:fldChar w:fldCharType="end"/>
      </w:r>
      <w:r w:rsidRPr="00C46B68">
        <w:rPr>
          <w:rFonts w:ascii="Arial" w:hAnsi="Arial" w:cs="Arial"/>
          <w:color w:val="000000" w:themeColor="text1"/>
        </w:rPr>
      </w:r>
      <w:r w:rsidRPr="00C46B68">
        <w:rPr>
          <w:rFonts w:ascii="Arial" w:hAnsi="Arial" w:cs="Arial"/>
          <w:color w:val="000000" w:themeColor="text1"/>
        </w:rPr>
        <w:fldChar w:fldCharType="separate"/>
      </w:r>
      <w:r w:rsidR="006C6F58" w:rsidRPr="00C46B68">
        <w:rPr>
          <w:rFonts w:ascii="Arial" w:hAnsi="Arial" w:cs="Arial"/>
          <w:noProof/>
          <w:color w:val="000000" w:themeColor="text1"/>
        </w:rPr>
        <w:t>(Saura</w:t>
      </w:r>
      <w:r w:rsidR="006C6F58" w:rsidRPr="00C46B68">
        <w:rPr>
          <w:rFonts w:ascii="Arial" w:hAnsi="Arial" w:cs="Arial"/>
          <w:i/>
          <w:noProof/>
          <w:color w:val="000000" w:themeColor="text1"/>
        </w:rPr>
        <w:t xml:space="preserve"> et al</w:t>
      </w:r>
      <w:r w:rsidR="006C6F58" w:rsidRPr="00C46B68">
        <w:rPr>
          <w:rFonts w:ascii="Arial" w:hAnsi="Arial" w:cs="Arial"/>
          <w:noProof/>
          <w:color w:val="000000" w:themeColor="text1"/>
        </w:rPr>
        <w:t>, 2020)</w:t>
      </w:r>
      <w:r w:rsidRPr="00C46B68">
        <w:rPr>
          <w:rFonts w:ascii="Arial" w:hAnsi="Arial" w:cs="Arial"/>
          <w:color w:val="000000" w:themeColor="text1"/>
        </w:rPr>
        <w:fldChar w:fldCharType="end"/>
      </w:r>
      <w:r w:rsidRPr="00C46B68">
        <w:rPr>
          <w:rFonts w:ascii="Arial" w:hAnsi="Arial" w:cs="Arial"/>
          <w:color w:val="000000" w:themeColor="text1"/>
        </w:rPr>
        <w:t xml:space="preserve">. Furthermore, </w:t>
      </w:r>
      <w:r w:rsidRPr="00C46B68">
        <w:rPr>
          <w:rFonts w:ascii="Arial" w:hAnsi="Arial" w:cs="Arial"/>
          <w:i/>
          <w:iCs/>
          <w:color w:val="000000" w:themeColor="text1"/>
        </w:rPr>
        <w:t>DUSP6</w:t>
      </w:r>
      <w:r w:rsidRPr="00C46B68">
        <w:rPr>
          <w:rFonts w:ascii="Arial" w:hAnsi="Arial" w:cs="Arial"/>
          <w:color w:val="000000" w:themeColor="text1"/>
        </w:rPr>
        <w:t xml:space="preserve"> </w:t>
      </w:r>
      <w:r w:rsidR="00B70223" w:rsidRPr="00C46B68">
        <w:rPr>
          <w:rFonts w:ascii="Arial" w:hAnsi="Arial" w:cs="Arial"/>
          <w:color w:val="000000" w:themeColor="text1"/>
        </w:rPr>
        <w:t xml:space="preserve">depletion </w:t>
      </w:r>
      <w:r w:rsidR="00F35C89" w:rsidRPr="00C46B68">
        <w:rPr>
          <w:rFonts w:ascii="Arial" w:hAnsi="Arial" w:cs="Arial"/>
          <w:color w:val="000000" w:themeColor="text1"/>
        </w:rPr>
        <w:t xml:space="preserve">enhanced </w:t>
      </w:r>
      <w:r w:rsidRPr="00C46B68">
        <w:rPr>
          <w:rFonts w:ascii="Arial" w:hAnsi="Arial" w:cs="Arial"/>
          <w:color w:val="000000" w:themeColor="text1"/>
        </w:rPr>
        <w:t xml:space="preserve">sensitivity to the combination of </w:t>
      </w:r>
      <w:proofErr w:type="spellStart"/>
      <w:r w:rsidRPr="00C46B68">
        <w:rPr>
          <w:rFonts w:ascii="Arial" w:hAnsi="Arial" w:cs="Arial"/>
          <w:color w:val="000000" w:themeColor="text1"/>
        </w:rPr>
        <w:t>tucatinib+trastuzumab+capecitabine</w:t>
      </w:r>
      <w:proofErr w:type="spellEnd"/>
      <w:r w:rsidRPr="00C46B68">
        <w:rPr>
          <w:rFonts w:ascii="Arial" w:hAnsi="Arial" w:cs="Arial"/>
          <w:color w:val="000000" w:themeColor="text1"/>
        </w:rPr>
        <w:t xml:space="preserve"> (</w:t>
      </w:r>
      <w:r w:rsidR="00204A38">
        <w:rPr>
          <w:rFonts w:ascii="Arial" w:hAnsi="Arial" w:cs="Arial"/>
          <w:color w:val="000000" w:themeColor="text1"/>
        </w:rPr>
        <w:t>Appendix Figure S</w:t>
      </w:r>
      <w:r w:rsidR="00C35ABA" w:rsidRPr="00C46B68">
        <w:rPr>
          <w:rFonts w:ascii="Arial" w:hAnsi="Arial" w:cs="Arial"/>
          <w:color w:val="000000" w:themeColor="text1"/>
        </w:rPr>
        <w:t>4</w:t>
      </w:r>
      <w:r w:rsidR="00204A38">
        <w:rPr>
          <w:rFonts w:ascii="Arial" w:hAnsi="Arial" w:cs="Arial"/>
          <w:color w:val="000000" w:themeColor="text1"/>
        </w:rPr>
        <w:t>G</w:t>
      </w:r>
      <w:r w:rsidRPr="00C46B68">
        <w:rPr>
          <w:rFonts w:ascii="Arial" w:hAnsi="Arial" w:cs="Arial"/>
          <w:color w:val="000000" w:themeColor="text1"/>
        </w:rPr>
        <w:t xml:space="preserve">), which improves </w:t>
      </w:r>
      <w:r w:rsidR="006E4492">
        <w:rPr>
          <w:rFonts w:ascii="Arial" w:hAnsi="Arial" w:cs="Arial"/>
          <w:color w:val="000000" w:themeColor="text1"/>
        </w:rPr>
        <w:t xml:space="preserve">progression free survival </w:t>
      </w:r>
      <w:r w:rsidRPr="00C46B68">
        <w:rPr>
          <w:rFonts w:ascii="Arial" w:hAnsi="Arial" w:cs="Arial"/>
          <w:color w:val="000000" w:themeColor="text1"/>
        </w:rPr>
        <w:t xml:space="preserve">and overall survival in patients with HER2+ metastatic breast cancer </w:t>
      </w:r>
      <w:r w:rsidRPr="00C46B68">
        <w:rPr>
          <w:rFonts w:ascii="Arial" w:hAnsi="Arial" w:cs="Arial"/>
          <w:color w:val="000000" w:themeColor="text1"/>
        </w:rPr>
        <w:fldChar w:fldCharType="begin">
          <w:fldData xml:space="preserve">PEVuZE5vdGU+PENpdGU+PEF1dGhvcj5NdXJ0aHk8L0F1dGhvcj48WWVhcj4yMDIwPC9ZZWFyPjxS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</w:fldData>
        </w:fldChar>
      </w:r>
      <w:r w:rsidR="006C6F58" w:rsidRPr="00C46B68">
        <w:rPr>
          <w:rFonts w:ascii="Arial" w:hAnsi="Arial" w:cs="Arial"/>
          <w:color w:val="000000" w:themeColor="text1"/>
        </w:rPr>
        <w:instrText xml:space="preserve"> ADDIN EN.CITE </w:instrText>
      </w:r>
      <w:r w:rsidR="006C6F58" w:rsidRPr="00C46B68">
        <w:rPr>
          <w:rFonts w:ascii="Arial" w:hAnsi="Arial" w:cs="Arial"/>
          <w:color w:val="000000" w:themeColor="text1"/>
        </w:rPr>
        <w:fldChar w:fldCharType="begin">
          <w:fldData xml:space="preserve">PEVuZE5vdGU+PENpdGU+PEF1dGhvcj5NdXJ0aHk8L0F1dGhvcj48WWVhcj4yMDIwPC9ZZWFyPjxS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</w:fldData>
        </w:fldChar>
      </w:r>
      <w:r w:rsidR="006C6F58" w:rsidRPr="00C46B68">
        <w:rPr>
          <w:rFonts w:ascii="Arial" w:hAnsi="Arial" w:cs="Arial"/>
          <w:color w:val="000000" w:themeColor="text1"/>
        </w:rPr>
        <w:instrText xml:space="preserve"> ADDIN EN.CITE.DATA </w:instrText>
      </w:r>
      <w:r w:rsidR="006C6F58" w:rsidRPr="00C46B68">
        <w:rPr>
          <w:rFonts w:ascii="Arial" w:hAnsi="Arial" w:cs="Arial"/>
          <w:color w:val="000000" w:themeColor="text1"/>
        </w:rPr>
      </w:r>
      <w:r w:rsidR="006C6F58" w:rsidRPr="00C46B68">
        <w:rPr>
          <w:rFonts w:ascii="Arial" w:hAnsi="Arial" w:cs="Arial"/>
          <w:color w:val="000000" w:themeColor="text1"/>
        </w:rPr>
        <w:fldChar w:fldCharType="end"/>
      </w:r>
      <w:r w:rsidRPr="00C46B68">
        <w:rPr>
          <w:rFonts w:ascii="Arial" w:hAnsi="Arial" w:cs="Arial"/>
          <w:color w:val="000000" w:themeColor="text1"/>
        </w:rPr>
      </w:r>
      <w:r w:rsidRPr="00C46B68">
        <w:rPr>
          <w:rFonts w:ascii="Arial" w:hAnsi="Arial" w:cs="Arial"/>
          <w:color w:val="000000" w:themeColor="text1"/>
        </w:rPr>
        <w:fldChar w:fldCharType="separate"/>
      </w:r>
      <w:r w:rsidR="006C6F58" w:rsidRPr="00C46B68">
        <w:rPr>
          <w:rFonts w:ascii="Arial" w:hAnsi="Arial" w:cs="Arial"/>
          <w:noProof/>
          <w:color w:val="000000" w:themeColor="text1"/>
        </w:rPr>
        <w:t>(Murthy</w:t>
      </w:r>
      <w:r w:rsidR="006C6F58" w:rsidRPr="00C46B68">
        <w:rPr>
          <w:rFonts w:ascii="Arial" w:hAnsi="Arial" w:cs="Arial"/>
          <w:i/>
          <w:noProof/>
          <w:color w:val="000000" w:themeColor="text1"/>
        </w:rPr>
        <w:t xml:space="preserve"> et al</w:t>
      </w:r>
      <w:r w:rsidR="006C6F58" w:rsidRPr="00C46B68">
        <w:rPr>
          <w:rFonts w:ascii="Arial" w:hAnsi="Arial" w:cs="Arial"/>
          <w:noProof/>
          <w:color w:val="000000" w:themeColor="text1"/>
        </w:rPr>
        <w:t>, 2020)</w:t>
      </w:r>
      <w:r w:rsidRPr="00C46B68">
        <w:rPr>
          <w:rFonts w:ascii="Arial" w:hAnsi="Arial" w:cs="Arial"/>
          <w:color w:val="000000" w:themeColor="text1"/>
        </w:rPr>
        <w:fldChar w:fldCharType="end"/>
      </w:r>
      <w:r w:rsidRPr="00C46B68">
        <w:rPr>
          <w:rFonts w:ascii="Arial" w:hAnsi="Arial" w:cs="Arial"/>
          <w:color w:val="000000" w:themeColor="text1"/>
        </w:rPr>
        <w:t xml:space="preserve">. </w:t>
      </w:r>
    </w:p>
    <w:p w14:paraId="41EC75F1" w14:textId="75DA67F0" w:rsidR="00EA55A1" w:rsidRPr="00C46B68" w:rsidRDefault="00EA55A1" w:rsidP="001C1D34">
      <w:pPr>
        <w:spacing w:line="480" w:lineRule="auto"/>
        <w:jc w:val="both"/>
        <w:rPr>
          <w:rFonts w:ascii="Arial" w:hAnsi="Arial" w:cs="Arial"/>
          <w:color w:val="000000" w:themeColor="text1"/>
        </w:rPr>
      </w:pPr>
    </w:p>
    <w:p w14:paraId="1F993260" w14:textId="68799C9C" w:rsidR="00EA55A1" w:rsidRPr="00C46B68" w:rsidRDefault="00E479D0" w:rsidP="001C1D34">
      <w:pPr>
        <w:spacing w:line="480" w:lineRule="auto"/>
        <w:jc w:val="both"/>
        <w:rPr>
          <w:rFonts w:ascii="Arial" w:hAnsi="Arial" w:cs="Arial"/>
        </w:rPr>
      </w:pPr>
      <w:r w:rsidRPr="00C46B68">
        <w:rPr>
          <w:rFonts w:ascii="Arial" w:hAnsi="Arial" w:cs="Arial"/>
        </w:rPr>
        <w:t>Together with DUSP6 overexpression experiments in HER2i sensitive cells (Fig. 3</w:t>
      </w:r>
      <w:r w:rsidR="00F94DC0" w:rsidRPr="00C46B68">
        <w:rPr>
          <w:rFonts w:ascii="Arial" w:hAnsi="Arial" w:cs="Arial"/>
        </w:rPr>
        <w:t>G-I</w:t>
      </w:r>
      <w:r w:rsidRPr="00C46B68">
        <w:rPr>
          <w:rFonts w:ascii="Arial" w:hAnsi="Arial" w:cs="Arial"/>
        </w:rPr>
        <w:t xml:space="preserve">), </w:t>
      </w:r>
      <w:r w:rsidR="00EA55A1" w:rsidRPr="00C46B68">
        <w:rPr>
          <w:rFonts w:ascii="Arial" w:hAnsi="Arial" w:cs="Arial"/>
        </w:rPr>
        <w:t>the</w:t>
      </w:r>
      <w:r w:rsidR="00AF3615" w:rsidRPr="00C46B68">
        <w:rPr>
          <w:rFonts w:ascii="Arial" w:hAnsi="Arial" w:cs="Arial"/>
        </w:rPr>
        <w:t xml:space="preserve">se </w:t>
      </w:r>
      <w:r w:rsidRPr="00C46B68">
        <w:rPr>
          <w:rFonts w:ascii="Arial" w:hAnsi="Arial" w:cs="Arial"/>
        </w:rPr>
        <w:t>data</w:t>
      </w:r>
      <w:r w:rsidR="00EA55A1" w:rsidRPr="00C46B68">
        <w:rPr>
          <w:rFonts w:ascii="Arial" w:hAnsi="Arial" w:cs="Arial"/>
        </w:rPr>
        <w:t xml:space="preserve"> provide strong</w:t>
      </w:r>
      <w:r w:rsidR="00EA55A1" w:rsidRPr="00C46B68">
        <w:rPr>
          <w:rFonts w:ascii="Arial" w:hAnsi="Arial"/>
        </w:rPr>
        <w:t xml:space="preserve"> </w:t>
      </w:r>
      <w:r w:rsidR="00EA55A1" w:rsidRPr="00C46B68">
        <w:rPr>
          <w:rFonts w:ascii="Arial" w:hAnsi="Arial" w:cs="Arial"/>
        </w:rPr>
        <w:t xml:space="preserve">evidence that DUSP6 </w:t>
      </w:r>
      <w:r w:rsidR="005B2C7E" w:rsidRPr="00C46B68">
        <w:rPr>
          <w:rFonts w:ascii="Arial" w:hAnsi="Arial" w:cs="Arial"/>
        </w:rPr>
        <w:t>contributes</w:t>
      </w:r>
      <w:r w:rsidR="00EA55A1" w:rsidRPr="00C46B68">
        <w:rPr>
          <w:rFonts w:ascii="Arial" w:hAnsi="Arial" w:cs="Arial"/>
        </w:rPr>
        <w:t xml:space="preserve"> </w:t>
      </w:r>
      <w:r w:rsidR="005B2C7E" w:rsidRPr="00C46B68">
        <w:rPr>
          <w:rFonts w:ascii="Arial" w:hAnsi="Arial" w:cs="Arial"/>
        </w:rPr>
        <w:t xml:space="preserve">to </w:t>
      </w:r>
      <w:r w:rsidR="00EA55A1" w:rsidRPr="00C46B68">
        <w:rPr>
          <w:rFonts w:ascii="Arial" w:hAnsi="Arial" w:cs="Arial"/>
        </w:rPr>
        <w:t xml:space="preserve">the HER2i </w:t>
      </w:r>
      <w:r w:rsidR="005B2C7E" w:rsidRPr="00C46B68">
        <w:rPr>
          <w:rFonts w:ascii="Arial" w:hAnsi="Arial" w:cs="Arial"/>
        </w:rPr>
        <w:t xml:space="preserve">resistance </w:t>
      </w:r>
      <w:r w:rsidR="00EA55A1" w:rsidRPr="00C46B68">
        <w:rPr>
          <w:rFonts w:ascii="Arial" w:hAnsi="Arial" w:cs="Arial"/>
        </w:rPr>
        <w:t>both in monotherapy and combination therapy settings</w:t>
      </w:r>
      <w:r w:rsidR="00AF3615" w:rsidRPr="00C46B68">
        <w:rPr>
          <w:rFonts w:ascii="Arial" w:hAnsi="Arial" w:cs="Arial"/>
        </w:rPr>
        <w:t>.</w:t>
      </w:r>
      <w:r w:rsidR="00EA55A1" w:rsidRPr="00C46B68">
        <w:rPr>
          <w:rFonts w:ascii="Arial" w:hAnsi="Arial" w:cs="Arial"/>
        </w:rPr>
        <w:t xml:space="preserve"> </w:t>
      </w:r>
    </w:p>
    <w:p w14:paraId="20A4E3F5" w14:textId="1BE3C7D8" w:rsidR="00386BC8" w:rsidRPr="00C46B68" w:rsidRDefault="00386BC8" w:rsidP="001C1D34">
      <w:pPr>
        <w:spacing w:line="480" w:lineRule="auto"/>
        <w:jc w:val="both"/>
        <w:rPr>
          <w:rFonts w:ascii="Arial" w:hAnsi="Arial" w:cs="Arial"/>
        </w:rPr>
      </w:pPr>
    </w:p>
    <w:p w14:paraId="467E4A04" w14:textId="79272AC9" w:rsidR="0007032F" w:rsidRPr="00C46B68" w:rsidRDefault="0007032F" w:rsidP="001C1D34">
      <w:pPr>
        <w:spacing w:line="480" w:lineRule="auto"/>
        <w:jc w:val="both"/>
        <w:rPr>
          <w:rFonts w:ascii="Arial" w:hAnsi="Arial"/>
          <w:b/>
        </w:rPr>
      </w:pPr>
      <w:r w:rsidRPr="006530AB">
        <w:rPr>
          <w:rFonts w:ascii="Arial" w:hAnsi="Arial" w:cs="Arial"/>
          <w:b/>
          <w:bCs/>
        </w:rPr>
        <w:t xml:space="preserve">DUSP6 inhibition overcomes HER2 inhibitor resistance </w:t>
      </w:r>
      <w:proofErr w:type="gramStart"/>
      <w:r w:rsidRPr="006530AB">
        <w:rPr>
          <w:rFonts w:ascii="Arial" w:hAnsi="Arial" w:cs="Arial"/>
          <w:b/>
          <w:bCs/>
          <w:i/>
          <w:iCs/>
        </w:rPr>
        <w:t>in vivo</w:t>
      </w:r>
      <w:proofErr w:type="gramEnd"/>
      <w:r w:rsidRPr="00C46B68">
        <w:rPr>
          <w:rFonts w:ascii="Arial" w:hAnsi="Arial" w:cs="Arial"/>
          <w:b/>
          <w:bCs/>
        </w:rPr>
        <w:t xml:space="preserve"> </w:t>
      </w:r>
    </w:p>
    <w:p w14:paraId="57B51ABD" w14:textId="77777777" w:rsidR="00DE4AB0" w:rsidRPr="00C46B68" w:rsidRDefault="00DE4AB0" w:rsidP="001C1D34">
      <w:pPr>
        <w:spacing w:line="480" w:lineRule="auto"/>
        <w:jc w:val="both"/>
        <w:rPr>
          <w:rFonts w:ascii="Arial" w:hAnsi="Arial" w:cs="Arial"/>
        </w:rPr>
      </w:pPr>
    </w:p>
    <w:p w14:paraId="04A2C300" w14:textId="612651E5" w:rsidR="00F849D9" w:rsidRPr="00C46B68" w:rsidRDefault="0007032F" w:rsidP="001C1D34">
      <w:pPr>
        <w:spacing w:line="480" w:lineRule="auto"/>
        <w:jc w:val="both"/>
        <w:rPr>
          <w:rFonts w:ascii="Arial" w:hAnsi="Arial" w:cs="Arial"/>
          <w:sz w:val="20"/>
          <w:szCs w:val="20"/>
        </w:rPr>
      </w:pPr>
      <w:r w:rsidRPr="00C46B68">
        <w:rPr>
          <w:rFonts w:ascii="Arial" w:hAnsi="Arial" w:cs="Arial"/>
        </w:rPr>
        <w:t xml:space="preserve">To validate the </w:t>
      </w:r>
      <w:r w:rsidRPr="00C46B68">
        <w:rPr>
          <w:rFonts w:ascii="Arial" w:hAnsi="Arial" w:cs="Arial"/>
          <w:i/>
          <w:iCs/>
        </w:rPr>
        <w:t xml:space="preserve">in vivo </w:t>
      </w:r>
      <w:r w:rsidRPr="00C46B68">
        <w:rPr>
          <w:rFonts w:ascii="Arial" w:hAnsi="Arial" w:cs="Arial"/>
        </w:rPr>
        <w:t xml:space="preserve">relevance of the results, we used both genetic and pharmacological targeting of DUSP6 in HER2i resistant xenograft models. To start with, we evaluated the impact of CRISPR/CAS9-mediated </w:t>
      </w:r>
      <w:r w:rsidRPr="00C46B68">
        <w:rPr>
          <w:rFonts w:ascii="Arial" w:hAnsi="Arial" w:cs="Arial"/>
          <w:i/>
          <w:iCs/>
        </w:rPr>
        <w:t>DUSP6</w:t>
      </w:r>
      <w:r w:rsidRPr="00C46B68">
        <w:rPr>
          <w:rFonts w:ascii="Arial" w:hAnsi="Arial" w:cs="Arial"/>
        </w:rPr>
        <w:t xml:space="preserve"> knockout on the    xenograft growth of MDA-MB-453 cells</w:t>
      </w:r>
      <w:r w:rsidR="00D07613" w:rsidRPr="00C46B68">
        <w:rPr>
          <w:rFonts w:ascii="Arial" w:hAnsi="Arial" w:cs="Arial"/>
        </w:rPr>
        <w:t xml:space="preserve"> in immunocompromised BALB/cOlaHsd-Foxn1nu mice</w:t>
      </w:r>
      <w:r w:rsidRPr="00C46B68">
        <w:rPr>
          <w:rFonts w:ascii="Arial" w:hAnsi="Arial" w:cs="Arial"/>
        </w:rPr>
        <w:t xml:space="preserve">. Importantly, </w:t>
      </w:r>
      <w:r w:rsidR="00D07613" w:rsidRPr="00C46B68">
        <w:rPr>
          <w:rFonts w:ascii="Arial" w:hAnsi="Arial" w:cs="Arial"/>
        </w:rPr>
        <w:t xml:space="preserve">the </w:t>
      </w:r>
      <w:r w:rsidRPr="00C46B68">
        <w:rPr>
          <w:rFonts w:ascii="Arial" w:hAnsi="Arial" w:cs="Arial"/>
        </w:rPr>
        <w:t xml:space="preserve">two </w:t>
      </w:r>
      <w:r w:rsidRPr="00C46B68">
        <w:rPr>
          <w:rFonts w:ascii="Arial" w:hAnsi="Arial" w:cs="Arial"/>
          <w:i/>
          <w:iCs/>
        </w:rPr>
        <w:t>DUSP6</w:t>
      </w:r>
      <w:r w:rsidRPr="00C46B68">
        <w:rPr>
          <w:rFonts w:ascii="Arial" w:hAnsi="Arial" w:cs="Arial"/>
        </w:rPr>
        <w:t xml:space="preserve"> KO clones showed </w:t>
      </w:r>
      <w:r w:rsidR="00B80511" w:rsidRPr="00C46B68">
        <w:rPr>
          <w:rFonts w:ascii="Arial" w:hAnsi="Arial" w:cs="Arial"/>
        </w:rPr>
        <w:t xml:space="preserve">significant and </w:t>
      </w:r>
      <w:r w:rsidRPr="00C46B68">
        <w:rPr>
          <w:rFonts w:ascii="Arial" w:hAnsi="Arial" w:cs="Arial"/>
        </w:rPr>
        <w:t xml:space="preserve">indistinguishable antitumor effects as compared to the control cells (Fig. </w:t>
      </w:r>
      <w:r w:rsidR="00083754" w:rsidRPr="00C46B68">
        <w:rPr>
          <w:rFonts w:ascii="Arial" w:hAnsi="Arial" w:cs="Arial"/>
        </w:rPr>
        <w:t>5</w:t>
      </w:r>
      <w:r w:rsidRPr="00C46B68">
        <w:rPr>
          <w:rFonts w:ascii="Arial" w:hAnsi="Arial" w:cs="Arial"/>
        </w:rPr>
        <w:t xml:space="preserve">A). </w:t>
      </w:r>
      <w:r w:rsidR="00DA5AB3" w:rsidRPr="00C46B68">
        <w:rPr>
          <w:rFonts w:ascii="Arial" w:hAnsi="Arial" w:cs="Arial"/>
        </w:rPr>
        <w:t xml:space="preserve">Next, </w:t>
      </w:r>
      <w:r w:rsidR="00D07613" w:rsidRPr="00C46B68">
        <w:rPr>
          <w:rFonts w:ascii="Arial" w:hAnsi="Arial" w:cs="Arial"/>
        </w:rPr>
        <w:t>w</w:t>
      </w:r>
      <w:r w:rsidRPr="00C46B68">
        <w:rPr>
          <w:rFonts w:ascii="Arial" w:hAnsi="Arial" w:cs="Arial"/>
        </w:rPr>
        <w:t xml:space="preserve">e asked </w:t>
      </w:r>
      <w:r w:rsidR="002A00BC" w:rsidRPr="00C46B68">
        <w:rPr>
          <w:rFonts w:ascii="Arial" w:hAnsi="Arial" w:cs="Arial"/>
        </w:rPr>
        <w:t xml:space="preserve">whether </w:t>
      </w:r>
      <w:r w:rsidR="00D07613" w:rsidRPr="00C46B68">
        <w:rPr>
          <w:rFonts w:ascii="Arial" w:hAnsi="Arial" w:cs="Arial"/>
        </w:rPr>
        <w:t xml:space="preserve">pharmacological </w:t>
      </w:r>
      <w:r w:rsidRPr="00C46B68">
        <w:rPr>
          <w:rFonts w:ascii="Arial" w:hAnsi="Arial" w:cs="Arial"/>
        </w:rPr>
        <w:t xml:space="preserve">DUSP6 blockade overcomes HER2i resistance </w:t>
      </w:r>
      <w:r w:rsidRPr="00C46B68">
        <w:rPr>
          <w:rFonts w:ascii="Arial" w:hAnsi="Arial" w:cs="Arial"/>
          <w:i/>
          <w:iCs/>
        </w:rPr>
        <w:t>in vivo</w:t>
      </w:r>
      <w:r w:rsidRPr="00C46B68">
        <w:rPr>
          <w:rFonts w:ascii="Arial" w:hAnsi="Arial" w:cs="Arial"/>
        </w:rPr>
        <w:t xml:space="preserve">. For this purpose, </w:t>
      </w:r>
      <w:r w:rsidR="002F4306">
        <w:rPr>
          <w:rFonts w:ascii="Arial" w:hAnsi="Arial" w:cs="Arial"/>
        </w:rPr>
        <w:t xml:space="preserve">we used two different HER2+ cell models, </w:t>
      </w:r>
      <w:r w:rsidR="00D07613" w:rsidRPr="00C46B68">
        <w:rPr>
          <w:rFonts w:ascii="Arial" w:hAnsi="Arial" w:cs="Arial"/>
        </w:rPr>
        <w:t>MDA-MB-453 or HCC1954</w:t>
      </w:r>
      <w:r w:rsidR="002F4306">
        <w:rPr>
          <w:rFonts w:ascii="Arial" w:hAnsi="Arial" w:cs="Arial"/>
        </w:rPr>
        <w:t xml:space="preserve">. When </w:t>
      </w:r>
      <w:r w:rsidR="00DA3688" w:rsidRPr="00C46B68">
        <w:rPr>
          <w:rFonts w:ascii="Arial" w:hAnsi="Arial" w:cs="Arial"/>
        </w:rPr>
        <w:t>xenografts with</w:t>
      </w:r>
      <w:r w:rsidR="002F4306">
        <w:rPr>
          <w:rFonts w:ascii="Arial" w:hAnsi="Arial" w:cs="Arial"/>
        </w:rPr>
        <w:t xml:space="preserve"> these two cell lines had reached the</w:t>
      </w:r>
      <w:r w:rsidR="00DA3688" w:rsidRPr="00C46B68">
        <w:rPr>
          <w:rFonts w:ascii="Arial" w:hAnsi="Arial" w:cs="Arial"/>
        </w:rPr>
        <w:t xml:space="preserve"> approximate </w:t>
      </w:r>
      <w:r w:rsidRPr="00C46B68">
        <w:rPr>
          <w:rFonts w:ascii="Arial" w:hAnsi="Arial" w:cs="Arial"/>
        </w:rPr>
        <w:t>size</w:t>
      </w:r>
      <w:r w:rsidR="00DA3688" w:rsidRPr="00C46B68">
        <w:rPr>
          <w:rFonts w:ascii="Arial" w:hAnsi="Arial" w:cs="Arial"/>
        </w:rPr>
        <w:t xml:space="preserve"> of</w:t>
      </w:r>
      <w:r w:rsidRPr="00C46B68">
        <w:rPr>
          <w:rFonts w:ascii="Arial" w:hAnsi="Arial" w:cs="Arial"/>
        </w:rPr>
        <w:t xml:space="preserve"> 100 mm</w:t>
      </w:r>
      <w:r w:rsidRPr="00C46B68">
        <w:rPr>
          <w:rFonts w:ascii="Arial" w:hAnsi="Arial" w:cs="Arial"/>
          <w:vertAlign w:val="superscript"/>
        </w:rPr>
        <w:t>3</w:t>
      </w:r>
      <w:r w:rsidR="00E44698" w:rsidRPr="00C46B68">
        <w:rPr>
          <w:rFonts w:ascii="Arial" w:hAnsi="Arial" w:cs="Arial"/>
        </w:rPr>
        <w:t xml:space="preserve">, </w:t>
      </w:r>
      <w:r w:rsidR="002F4306">
        <w:rPr>
          <w:rFonts w:ascii="Arial" w:hAnsi="Arial" w:cs="Arial"/>
        </w:rPr>
        <w:t xml:space="preserve">the mice </w:t>
      </w:r>
      <w:r w:rsidRPr="00C46B68">
        <w:rPr>
          <w:rFonts w:ascii="Arial" w:hAnsi="Arial" w:cs="Arial"/>
        </w:rPr>
        <w:t xml:space="preserve">were randomized into four treatment </w:t>
      </w:r>
      <w:proofErr w:type="gramStart"/>
      <w:r w:rsidRPr="00C46B68">
        <w:rPr>
          <w:rFonts w:ascii="Arial" w:hAnsi="Arial" w:cs="Arial"/>
        </w:rPr>
        <w:t>groups;</w:t>
      </w:r>
      <w:proofErr w:type="gramEnd"/>
      <w:r w:rsidRPr="00C46B68">
        <w:rPr>
          <w:rFonts w:ascii="Arial" w:hAnsi="Arial" w:cs="Arial"/>
        </w:rPr>
        <w:t xml:space="preserve"> vehicle, </w:t>
      </w:r>
      <w:r w:rsidRPr="00C46B68">
        <w:rPr>
          <w:rFonts w:ascii="Arial" w:hAnsi="Arial" w:cs="Arial"/>
        </w:rPr>
        <w:lastRenderedPageBreak/>
        <w:t>lapatinib/neratinib (50 mg/kg), BCI (50 mg/kg), and lapatinib/</w:t>
      </w:r>
      <w:proofErr w:type="spellStart"/>
      <w:r w:rsidRPr="00C46B68">
        <w:rPr>
          <w:rFonts w:ascii="Arial" w:hAnsi="Arial" w:cs="Arial"/>
        </w:rPr>
        <w:t>neratinib+BCI</w:t>
      </w:r>
      <w:proofErr w:type="spellEnd"/>
      <w:r w:rsidRPr="00C46B68">
        <w:rPr>
          <w:rFonts w:ascii="Arial" w:hAnsi="Arial" w:cs="Arial"/>
        </w:rPr>
        <w:t xml:space="preserve">. Importantly, validating the </w:t>
      </w:r>
      <w:r w:rsidRPr="00C46B68">
        <w:rPr>
          <w:rFonts w:ascii="Arial" w:hAnsi="Arial" w:cs="Arial"/>
          <w:i/>
          <w:iCs/>
        </w:rPr>
        <w:t>in vivo</w:t>
      </w:r>
      <w:r w:rsidRPr="00C46B68">
        <w:rPr>
          <w:rFonts w:ascii="Arial" w:hAnsi="Arial" w:cs="Arial"/>
        </w:rPr>
        <w:t xml:space="preserve"> HER2i resistance of </w:t>
      </w:r>
      <w:r w:rsidR="008034D6" w:rsidRPr="00C46B68">
        <w:rPr>
          <w:rFonts w:ascii="Arial" w:hAnsi="Arial" w:cs="Arial"/>
        </w:rPr>
        <w:t>both chosen</w:t>
      </w:r>
      <w:r w:rsidRPr="00C46B68">
        <w:rPr>
          <w:rFonts w:ascii="Arial" w:hAnsi="Arial" w:cs="Arial"/>
        </w:rPr>
        <w:t xml:space="preserve"> </w:t>
      </w:r>
      <w:r w:rsidR="00D07613" w:rsidRPr="00C46B68">
        <w:rPr>
          <w:rFonts w:ascii="Arial" w:hAnsi="Arial" w:cs="Arial"/>
        </w:rPr>
        <w:t xml:space="preserve">HER2+ cell </w:t>
      </w:r>
      <w:r w:rsidRPr="00C46B68">
        <w:rPr>
          <w:rFonts w:ascii="Arial" w:hAnsi="Arial" w:cs="Arial"/>
        </w:rPr>
        <w:t xml:space="preserve">models, tumors from </w:t>
      </w:r>
      <w:r w:rsidR="00F34BDF">
        <w:rPr>
          <w:rFonts w:ascii="Arial" w:hAnsi="Arial" w:cs="Arial"/>
        </w:rPr>
        <w:t>both</w:t>
      </w:r>
      <w:r w:rsidR="00D07613" w:rsidRPr="00C46B68">
        <w:rPr>
          <w:rFonts w:ascii="Arial" w:hAnsi="Arial" w:cs="Arial"/>
        </w:rPr>
        <w:t xml:space="preserve"> </w:t>
      </w:r>
      <w:r w:rsidRPr="00C46B68">
        <w:rPr>
          <w:rFonts w:ascii="Arial" w:hAnsi="Arial" w:cs="Arial"/>
        </w:rPr>
        <w:t xml:space="preserve">cell lines were fully resistant to clinically relevant doses of either lapatinib or neratinib (Fig. </w:t>
      </w:r>
      <w:r w:rsidR="00DD4680" w:rsidRPr="00C46B68">
        <w:rPr>
          <w:rFonts w:ascii="Arial" w:hAnsi="Arial" w:cs="Arial"/>
        </w:rPr>
        <w:t>5</w:t>
      </w:r>
      <w:r w:rsidRPr="00C46B68">
        <w:rPr>
          <w:rFonts w:ascii="Arial" w:hAnsi="Arial" w:cs="Arial"/>
        </w:rPr>
        <w:t xml:space="preserve">B-E). Notably, both MDA-MB-453 and HCC1954 tumors also displayed strong resistance to BCI monotherapy (Fig. </w:t>
      </w:r>
      <w:r w:rsidR="00DF721F" w:rsidRPr="00C46B68">
        <w:rPr>
          <w:rFonts w:ascii="Arial" w:hAnsi="Arial" w:cs="Arial"/>
        </w:rPr>
        <w:t>5</w:t>
      </w:r>
      <w:r w:rsidRPr="00C46B68">
        <w:rPr>
          <w:rFonts w:ascii="Arial" w:hAnsi="Arial" w:cs="Arial"/>
        </w:rPr>
        <w:t xml:space="preserve">B-E), indicating </w:t>
      </w:r>
      <w:r w:rsidR="0062319C" w:rsidRPr="00C46B68">
        <w:rPr>
          <w:rFonts w:ascii="Arial" w:hAnsi="Arial" w:cs="Arial"/>
        </w:rPr>
        <w:t xml:space="preserve">for </w:t>
      </w:r>
      <w:r w:rsidRPr="00C46B68">
        <w:rPr>
          <w:rFonts w:ascii="Arial" w:hAnsi="Arial" w:cs="Arial"/>
        </w:rPr>
        <w:t xml:space="preserve">tumor microenvironment-mediated impact as compared to the </w:t>
      </w:r>
      <w:r w:rsidRPr="00C46B68">
        <w:rPr>
          <w:rFonts w:ascii="Arial" w:hAnsi="Arial" w:cs="Arial"/>
          <w:i/>
          <w:iCs/>
        </w:rPr>
        <w:t>in vitro</w:t>
      </w:r>
      <w:r w:rsidRPr="00C46B68">
        <w:rPr>
          <w:rFonts w:ascii="Arial" w:hAnsi="Arial" w:cs="Arial"/>
        </w:rPr>
        <w:t xml:space="preserve"> cultures. However, combination of BCI </w:t>
      </w:r>
      <w:r w:rsidR="004F2D60" w:rsidRPr="00C46B68">
        <w:rPr>
          <w:rFonts w:ascii="Arial" w:hAnsi="Arial" w:cs="Arial"/>
        </w:rPr>
        <w:t xml:space="preserve">very efficiently </w:t>
      </w:r>
      <w:r w:rsidR="006E4492">
        <w:rPr>
          <w:rFonts w:ascii="Arial" w:hAnsi="Arial" w:cs="Arial"/>
        </w:rPr>
        <w:t>preempted</w:t>
      </w:r>
      <w:r w:rsidRPr="00C46B68">
        <w:rPr>
          <w:rFonts w:ascii="Arial" w:hAnsi="Arial" w:cs="Arial"/>
        </w:rPr>
        <w:t xml:space="preserve"> the </w:t>
      </w:r>
      <w:r w:rsidR="004F2D60" w:rsidRPr="00C46B68">
        <w:rPr>
          <w:rFonts w:ascii="Arial" w:hAnsi="Arial" w:cs="Arial"/>
        </w:rPr>
        <w:t xml:space="preserve">lapatinib or neratinib </w:t>
      </w:r>
      <w:r w:rsidRPr="00C46B68">
        <w:rPr>
          <w:rFonts w:ascii="Arial" w:hAnsi="Arial" w:cs="Arial"/>
        </w:rPr>
        <w:t xml:space="preserve">resistance phenotype (Fig. </w:t>
      </w:r>
      <w:r w:rsidR="007C1016" w:rsidRPr="00C46B68">
        <w:rPr>
          <w:rFonts w:ascii="Arial" w:hAnsi="Arial" w:cs="Arial"/>
        </w:rPr>
        <w:t>5</w:t>
      </w:r>
      <w:r w:rsidRPr="00C46B68">
        <w:rPr>
          <w:rFonts w:ascii="Arial" w:hAnsi="Arial" w:cs="Arial"/>
        </w:rPr>
        <w:t>B-E). Indicating for potential clinical utility, DUSP6 and HER2-targeted therapies displayed a clear synthetic lethal drug interaction when assessed by a waterfall blot</w:t>
      </w:r>
      <w:r w:rsidR="002F4306">
        <w:rPr>
          <w:rFonts w:ascii="Arial" w:hAnsi="Arial" w:cs="Arial"/>
        </w:rPr>
        <w:t xml:space="preserve"> in both cell models</w:t>
      </w:r>
      <w:r w:rsidRPr="00C46B68">
        <w:rPr>
          <w:rFonts w:ascii="Arial" w:hAnsi="Arial" w:cs="Arial"/>
        </w:rPr>
        <w:t xml:space="preserve"> (Fig. </w:t>
      </w:r>
      <w:r w:rsidR="005B2153" w:rsidRPr="00C46B68">
        <w:rPr>
          <w:rFonts w:ascii="Arial" w:hAnsi="Arial" w:cs="Arial"/>
        </w:rPr>
        <w:t>5</w:t>
      </w:r>
      <w:r w:rsidR="00A30EF3" w:rsidRPr="00C46B68">
        <w:rPr>
          <w:rFonts w:ascii="Arial" w:hAnsi="Arial" w:cs="Arial"/>
        </w:rPr>
        <w:t>C</w:t>
      </w:r>
      <w:r w:rsidRPr="00C46B68">
        <w:rPr>
          <w:rFonts w:ascii="Arial" w:hAnsi="Arial" w:cs="Arial"/>
        </w:rPr>
        <w:t>,</w:t>
      </w:r>
      <w:r w:rsidR="005B2153" w:rsidRPr="00C46B68">
        <w:rPr>
          <w:rFonts w:ascii="Arial" w:hAnsi="Arial" w:cs="Arial"/>
        </w:rPr>
        <w:t xml:space="preserve"> </w:t>
      </w:r>
      <w:r w:rsidRPr="00C46B68">
        <w:rPr>
          <w:rFonts w:ascii="Arial" w:hAnsi="Arial" w:cs="Arial"/>
        </w:rPr>
        <w:t xml:space="preserve">E). </w:t>
      </w:r>
      <w:r w:rsidR="00C472C1" w:rsidRPr="00C46B68">
        <w:rPr>
          <w:rFonts w:ascii="Arial" w:hAnsi="Arial" w:cs="Arial"/>
        </w:rPr>
        <w:t xml:space="preserve">The dramatic combinatorial activity of DUSP6 and HER2 targeting </w:t>
      </w:r>
      <w:r w:rsidR="00CD7C99" w:rsidRPr="00C46B68">
        <w:rPr>
          <w:rFonts w:ascii="Arial" w:hAnsi="Arial" w:cs="Arial"/>
        </w:rPr>
        <w:t xml:space="preserve">on cellular viability </w:t>
      </w:r>
      <w:r w:rsidR="00C472C1" w:rsidRPr="00C46B68">
        <w:rPr>
          <w:rFonts w:ascii="Arial" w:hAnsi="Arial" w:cs="Arial"/>
        </w:rPr>
        <w:t xml:space="preserve">was also evidenced by </w:t>
      </w:r>
      <w:r w:rsidR="00CD7C99" w:rsidRPr="00C46B68">
        <w:rPr>
          <w:rFonts w:ascii="Arial" w:hAnsi="Arial" w:cs="Arial"/>
        </w:rPr>
        <w:t>lack of cytoplasmic eosin staining</w:t>
      </w:r>
      <w:r w:rsidR="00C472C1" w:rsidRPr="00C46B68">
        <w:rPr>
          <w:rFonts w:ascii="Arial" w:hAnsi="Arial" w:cs="Arial"/>
        </w:rPr>
        <w:t xml:space="preserve"> of the MDA-MB-453 xenograft tumor after 24 d of treatment (Fig. </w:t>
      </w:r>
      <w:r w:rsidR="000F183F" w:rsidRPr="00C46B68">
        <w:rPr>
          <w:rFonts w:ascii="Arial" w:hAnsi="Arial" w:cs="Arial"/>
        </w:rPr>
        <w:t>5</w:t>
      </w:r>
      <w:r w:rsidR="00C472C1" w:rsidRPr="00C46B68">
        <w:rPr>
          <w:rFonts w:ascii="Arial" w:hAnsi="Arial" w:cs="Arial"/>
        </w:rPr>
        <w:t xml:space="preserve">F). </w:t>
      </w:r>
      <w:r w:rsidRPr="00C46B68">
        <w:rPr>
          <w:rFonts w:ascii="Arial" w:hAnsi="Arial" w:cs="Arial"/>
        </w:rPr>
        <w:t xml:space="preserve">Consistent with previous studies with BCI </w:t>
      </w:r>
      <w:r w:rsidRPr="00C46B68">
        <w:rPr>
          <w:rFonts w:ascii="Arial" w:hAnsi="Arial" w:cs="Arial"/>
        </w:rPr>
        <w:fldChar w:fldCharType="begin">
          <w:fldData xml:space="preserve">PEVuZE5vdGU+PENpdGU+PEF1dGhvcj5LZXNhcndhbmk8L0F1dGhvcj48WWVhcj4yMDE3PC9ZZWFy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</w:fldData>
        </w:fldChar>
      </w:r>
      <w:r w:rsidR="00DA5F36" w:rsidRPr="00C46B68">
        <w:rPr>
          <w:rFonts w:ascii="Arial" w:hAnsi="Arial" w:cs="Arial"/>
        </w:rPr>
        <w:instrText xml:space="preserve"> ADDIN EN.CITE </w:instrText>
      </w:r>
      <w:r w:rsidR="00DA5F36" w:rsidRPr="00C46B68">
        <w:rPr>
          <w:rFonts w:ascii="Arial" w:hAnsi="Arial" w:cs="Arial"/>
        </w:rPr>
        <w:fldChar w:fldCharType="begin">
          <w:fldData xml:space="preserve">PEVuZE5vdGU+PENpdGU+PEF1dGhvcj5LZXNhcndhbmk8L0F1dGhvcj48WWVhcj4yMDE3PC9ZZWFy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</w:fldData>
        </w:fldChar>
      </w:r>
      <w:r w:rsidR="00DA5F36" w:rsidRPr="00C46B68">
        <w:rPr>
          <w:rFonts w:ascii="Arial" w:hAnsi="Arial" w:cs="Arial"/>
        </w:rPr>
        <w:instrText xml:space="preserve"> ADDIN EN.CITE.DATA </w:instrText>
      </w:r>
      <w:r w:rsidR="00DA5F36" w:rsidRPr="00C46B68">
        <w:rPr>
          <w:rFonts w:ascii="Arial" w:hAnsi="Arial" w:cs="Arial"/>
        </w:rPr>
      </w:r>
      <w:r w:rsidR="00DA5F36"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00DA5F36" w:rsidRPr="00C46B68">
        <w:rPr>
          <w:rFonts w:ascii="Arial" w:hAnsi="Arial" w:cs="Arial"/>
          <w:noProof/>
        </w:rPr>
        <w:t>(Kesarwani</w:t>
      </w:r>
      <w:r w:rsidR="00DA5F36" w:rsidRPr="00C46B68">
        <w:rPr>
          <w:rFonts w:ascii="Arial" w:hAnsi="Arial" w:cs="Arial"/>
          <w:i/>
          <w:noProof/>
        </w:rPr>
        <w:t xml:space="preserve"> et al</w:t>
      </w:r>
      <w:r w:rsidR="00DA5F36" w:rsidRPr="00C46B68">
        <w:rPr>
          <w:rFonts w:ascii="Arial" w:hAnsi="Arial" w:cs="Arial"/>
          <w:noProof/>
        </w:rPr>
        <w:t>, 2017; Ramkissoon</w:t>
      </w:r>
      <w:r w:rsidR="00DA5F36" w:rsidRPr="00C46B68">
        <w:rPr>
          <w:rFonts w:ascii="Arial" w:hAnsi="Arial" w:cs="Arial"/>
          <w:i/>
          <w:noProof/>
        </w:rPr>
        <w:t xml:space="preserve"> et al.</w:t>
      </w:r>
      <w:r w:rsidR="00DA5F36" w:rsidRPr="00C46B68">
        <w:rPr>
          <w:rFonts w:ascii="Arial" w:hAnsi="Arial" w:cs="Arial"/>
          <w:noProof/>
        </w:rPr>
        <w:t>, 2019; Shojaee</w:t>
      </w:r>
      <w:r w:rsidR="00DA5F36" w:rsidRPr="00C46B68">
        <w:rPr>
          <w:rFonts w:ascii="Arial" w:hAnsi="Arial" w:cs="Arial"/>
          <w:i/>
          <w:noProof/>
        </w:rPr>
        <w:t xml:space="preserve"> et al.</w:t>
      </w:r>
      <w:r w:rsidR="00DA5F36" w:rsidRPr="00C46B68">
        <w:rPr>
          <w:rFonts w:ascii="Arial" w:hAnsi="Arial" w:cs="Arial"/>
          <w:noProof/>
        </w:rPr>
        <w:t>, 2015; Wu</w:t>
      </w:r>
      <w:r w:rsidR="00DA5F36" w:rsidRPr="00C46B68">
        <w:rPr>
          <w:rFonts w:ascii="Arial" w:hAnsi="Arial" w:cs="Arial"/>
          <w:i/>
          <w:noProof/>
        </w:rPr>
        <w:t xml:space="preserve"> et al.</w:t>
      </w:r>
      <w:r w:rsidR="00DA5F36" w:rsidRPr="00C46B68">
        <w:rPr>
          <w:rFonts w:ascii="Arial" w:hAnsi="Arial" w:cs="Arial"/>
          <w:noProof/>
        </w:rPr>
        <w:t>, 2018)</w:t>
      </w:r>
      <w:r w:rsidRPr="00C46B68">
        <w:rPr>
          <w:rFonts w:ascii="Arial" w:hAnsi="Arial" w:cs="Arial"/>
        </w:rPr>
        <w:fldChar w:fldCharType="end"/>
      </w:r>
      <w:r w:rsidRPr="00C46B68">
        <w:rPr>
          <w:rFonts w:ascii="Arial" w:hAnsi="Arial" w:cs="Arial"/>
        </w:rPr>
        <w:t xml:space="preserve">, we did not observe any </w:t>
      </w:r>
      <w:r w:rsidR="00D97BF0" w:rsidRPr="00C46B68">
        <w:rPr>
          <w:rFonts w:ascii="Arial" w:hAnsi="Arial" w:cs="Arial"/>
        </w:rPr>
        <w:t xml:space="preserve">apparent </w:t>
      </w:r>
      <w:r w:rsidRPr="00C46B68">
        <w:rPr>
          <w:rFonts w:ascii="Arial" w:hAnsi="Arial" w:cs="Arial"/>
        </w:rPr>
        <w:t>signs of toxicity</w:t>
      </w:r>
      <w:r w:rsidR="00D97BF0" w:rsidRPr="00C46B68">
        <w:rPr>
          <w:rFonts w:ascii="Arial" w:hAnsi="Arial" w:cs="Arial"/>
        </w:rPr>
        <w:t xml:space="preserve"> or weight loss (</w:t>
      </w:r>
      <w:r w:rsidR="00DA5AB3" w:rsidRPr="00C46B68">
        <w:rPr>
          <w:rFonts w:ascii="Arial" w:hAnsi="Arial" w:cs="Arial"/>
        </w:rPr>
        <w:t xml:space="preserve">Appendix </w:t>
      </w:r>
      <w:r w:rsidR="00D97BF0" w:rsidRPr="00C46B68">
        <w:rPr>
          <w:rFonts w:ascii="Arial" w:hAnsi="Arial" w:cs="Arial"/>
        </w:rPr>
        <w:t>Fig</w:t>
      </w:r>
      <w:r w:rsidR="00DA5AB3" w:rsidRPr="00C46B68">
        <w:rPr>
          <w:rFonts w:ascii="Arial" w:hAnsi="Arial" w:cs="Arial"/>
        </w:rPr>
        <w:t xml:space="preserve">ure </w:t>
      </w:r>
      <w:r w:rsidR="000F1DEC">
        <w:rPr>
          <w:rFonts w:ascii="Arial" w:hAnsi="Arial" w:cs="Arial"/>
        </w:rPr>
        <w:t>S</w:t>
      </w:r>
      <w:r w:rsidR="00D97BF0" w:rsidRPr="00C46B68">
        <w:rPr>
          <w:rFonts w:ascii="Arial" w:hAnsi="Arial" w:cs="Arial"/>
        </w:rPr>
        <w:t>4</w:t>
      </w:r>
      <w:r w:rsidR="00DA5AB3" w:rsidRPr="00C46B68">
        <w:rPr>
          <w:rFonts w:ascii="Arial" w:hAnsi="Arial" w:cs="Arial"/>
        </w:rPr>
        <w:t>D</w:t>
      </w:r>
      <w:r w:rsidR="00D97BF0" w:rsidRPr="00C46B68">
        <w:rPr>
          <w:rFonts w:ascii="Arial" w:hAnsi="Arial" w:cs="Arial"/>
        </w:rPr>
        <w:t>)</w:t>
      </w:r>
      <w:r w:rsidRPr="00C46B68">
        <w:rPr>
          <w:rFonts w:ascii="Arial" w:hAnsi="Arial" w:cs="Arial"/>
        </w:rPr>
        <w:t xml:space="preserve"> in </w:t>
      </w:r>
      <w:r w:rsidR="00DA5AB3" w:rsidRPr="00C46B68">
        <w:rPr>
          <w:rFonts w:ascii="Arial" w:hAnsi="Arial" w:cs="Arial"/>
        </w:rPr>
        <w:t>any treatment groups</w:t>
      </w:r>
      <w:r w:rsidR="00D97BF0" w:rsidRPr="00C46B68">
        <w:rPr>
          <w:rFonts w:ascii="Arial" w:hAnsi="Arial" w:cs="Arial"/>
        </w:rPr>
        <w:t>.</w:t>
      </w:r>
      <w:r w:rsidR="0017450D" w:rsidRPr="00C46B68">
        <w:rPr>
          <w:rFonts w:ascii="Arial" w:hAnsi="Arial" w:cs="Arial"/>
        </w:rPr>
        <w:t xml:space="preserve"> In addition, normal fibrobl</w:t>
      </w:r>
      <w:r w:rsidR="00DA5AB3" w:rsidRPr="00C46B68">
        <w:rPr>
          <w:rFonts w:ascii="Arial" w:hAnsi="Arial" w:cs="Arial"/>
        </w:rPr>
        <w:t>a</w:t>
      </w:r>
      <w:r w:rsidR="0017450D" w:rsidRPr="00C46B68">
        <w:rPr>
          <w:rFonts w:ascii="Arial" w:hAnsi="Arial" w:cs="Arial"/>
        </w:rPr>
        <w:t xml:space="preserve">sts displayed several </w:t>
      </w:r>
      <w:r w:rsidR="008D3F32" w:rsidRPr="00C46B68">
        <w:rPr>
          <w:rFonts w:ascii="Arial" w:hAnsi="Arial" w:cs="Arial"/>
        </w:rPr>
        <w:t>folds</w:t>
      </w:r>
      <w:r w:rsidR="0017450D" w:rsidRPr="00C46B68">
        <w:rPr>
          <w:rFonts w:ascii="Arial" w:hAnsi="Arial" w:cs="Arial"/>
        </w:rPr>
        <w:t xml:space="preserve"> decreased sensitivity to BCI in an </w:t>
      </w:r>
      <w:r w:rsidR="0017450D" w:rsidRPr="00C46B68">
        <w:rPr>
          <w:rFonts w:ascii="Arial" w:hAnsi="Arial" w:cs="Arial"/>
          <w:i/>
          <w:iCs/>
        </w:rPr>
        <w:t xml:space="preserve">in vitro </w:t>
      </w:r>
      <w:r w:rsidR="0017450D" w:rsidRPr="00C46B68">
        <w:rPr>
          <w:rFonts w:ascii="Arial" w:hAnsi="Arial" w:cs="Arial"/>
        </w:rPr>
        <w:t>cell viability assay</w:t>
      </w:r>
      <w:r w:rsidR="00254712" w:rsidRPr="00C46B68">
        <w:rPr>
          <w:rFonts w:ascii="Arial" w:hAnsi="Arial" w:cs="Arial"/>
        </w:rPr>
        <w:t xml:space="preserve"> (</w:t>
      </w:r>
      <w:r w:rsidR="00DA5AB3" w:rsidRPr="00C46B68">
        <w:rPr>
          <w:rFonts w:ascii="Arial" w:hAnsi="Arial" w:cs="Arial"/>
        </w:rPr>
        <w:t xml:space="preserve">Appendix Figure </w:t>
      </w:r>
      <w:r w:rsidR="000F1DEC">
        <w:rPr>
          <w:rFonts w:ascii="Arial" w:hAnsi="Arial" w:cs="Arial"/>
        </w:rPr>
        <w:t>S</w:t>
      </w:r>
      <w:r w:rsidR="00DA5AB3" w:rsidRPr="00C46B68">
        <w:rPr>
          <w:rFonts w:ascii="Arial" w:hAnsi="Arial" w:cs="Arial"/>
        </w:rPr>
        <w:t>4E</w:t>
      </w:r>
      <w:r w:rsidR="00254712" w:rsidRPr="00C46B68">
        <w:rPr>
          <w:rFonts w:ascii="Arial" w:hAnsi="Arial" w:cs="Arial"/>
        </w:rPr>
        <w:t>)</w:t>
      </w:r>
      <w:r w:rsidR="0017450D" w:rsidRPr="00C46B68">
        <w:rPr>
          <w:rFonts w:ascii="Arial" w:hAnsi="Arial" w:cs="Arial"/>
        </w:rPr>
        <w:t>, further indicating for a favorable dose-window between impact of DUSP6 inhibition in HER2i resistance</w:t>
      </w:r>
      <w:r w:rsidR="00DA5AB3" w:rsidRPr="00C46B68">
        <w:rPr>
          <w:rFonts w:ascii="Arial" w:hAnsi="Arial" w:cs="Arial"/>
        </w:rPr>
        <w:t>,</w:t>
      </w:r>
      <w:r w:rsidR="0017450D" w:rsidRPr="00C46B68">
        <w:rPr>
          <w:rFonts w:ascii="Arial" w:hAnsi="Arial" w:cs="Arial"/>
        </w:rPr>
        <w:t xml:space="preserve"> and its effects to normal cells.  </w:t>
      </w:r>
      <w:r w:rsidRPr="00C46B68">
        <w:rPr>
          <w:rFonts w:ascii="Arial" w:hAnsi="Arial" w:cs="Arial"/>
        </w:rPr>
        <w:t xml:space="preserve"> </w:t>
      </w:r>
      <w:r w:rsidR="00926CBD" w:rsidRPr="00C46B68">
        <w:rPr>
          <w:rFonts w:ascii="Arial" w:hAnsi="Arial" w:cs="Arial"/>
          <w:sz w:val="20"/>
          <w:szCs w:val="20"/>
        </w:rPr>
        <w:t xml:space="preserve"> </w:t>
      </w:r>
    </w:p>
    <w:p w14:paraId="6A088AA5" w14:textId="77777777" w:rsidR="003704A2" w:rsidRPr="00C46B68" w:rsidRDefault="003704A2" w:rsidP="001C1D34">
      <w:pPr>
        <w:spacing w:line="480" w:lineRule="auto"/>
        <w:jc w:val="both"/>
        <w:rPr>
          <w:rFonts w:ascii="Arial" w:hAnsi="Arial" w:cs="Arial"/>
          <w:b/>
          <w:bCs/>
        </w:rPr>
      </w:pPr>
    </w:p>
    <w:p w14:paraId="0D810BE8" w14:textId="75E12C17" w:rsidR="00D9130F" w:rsidRPr="00C46B68" w:rsidRDefault="00D9130F" w:rsidP="001C1D34">
      <w:pPr>
        <w:spacing w:line="480" w:lineRule="auto"/>
        <w:jc w:val="both"/>
        <w:rPr>
          <w:rFonts w:ascii="Arial" w:hAnsi="Arial" w:cs="Arial"/>
        </w:rPr>
      </w:pPr>
      <w:r w:rsidRPr="00C46B68">
        <w:rPr>
          <w:rFonts w:ascii="Arial" w:hAnsi="Arial" w:cs="Arial"/>
          <w:b/>
          <w:bCs/>
        </w:rPr>
        <w:t xml:space="preserve">DUSP6 targeting does not lead to the compensatory HER3 induction characteristic to AKT </w:t>
      </w:r>
      <w:proofErr w:type="gramStart"/>
      <w:r w:rsidRPr="00C46B68">
        <w:rPr>
          <w:rFonts w:ascii="Arial" w:hAnsi="Arial" w:cs="Arial"/>
          <w:b/>
          <w:bCs/>
        </w:rPr>
        <w:t>inhibition</w:t>
      </w:r>
      <w:proofErr w:type="gramEnd"/>
    </w:p>
    <w:p w14:paraId="1E26389C" w14:textId="77777777" w:rsidR="005834BD" w:rsidRPr="00C46B68" w:rsidRDefault="005834BD" w:rsidP="001C1D34">
      <w:pPr>
        <w:spacing w:line="480" w:lineRule="auto"/>
        <w:jc w:val="both"/>
        <w:rPr>
          <w:rFonts w:ascii="Arial" w:hAnsi="Arial" w:cs="Arial"/>
        </w:rPr>
      </w:pPr>
    </w:p>
    <w:p w14:paraId="49EA890A" w14:textId="00AC6759" w:rsidR="003F448F" w:rsidRPr="00C46B68" w:rsidRDefault="00CE5B4B" w:rsidP="001C1D34">
      <w:pPr>
        <w:spacing w:line="480" w:lineRule="auto"/>
        <w:jc w:val="both"/>
        <w:rPr>
          <w:rFonts w:ascii="Arial" w:hAnsi="Arial" w:cs="Arial"/>
        </w:rPr>
      </w:pPr>
      <w:r w:rsidRPr="00C46B68">
        <w:rPr>
          <w:rFonts w:ascii="Arial" w:hAnsi="Arial" w:cs="Arial"/>
        </w:rPr>
        <w:t>C</w:t>
      </w:r>
      <w:r w:rsidR="00174A33" w:rsidRPr="00C46B68">
        <w:rPr>
          <w:rFonts w:ascii="Arial" w:hAnsi="Arial" w:cs="Arial"/>
        </w:rPr>
        <w:t>onstitutive activity</w:t>
      </w:r>
      <w:r w:rsidRPr="00C46B68">
        <w:rPr>
          <w:rFonts w:ascii="Arial" w:hAnsi="Arial" w:cs="Arial"/>
        </w:rPr>
        <w:t xml:space="preserve"> of</w:t>
      </w:r>
      <w:r w:rsidR="00174A33" w:rsidRPr="00C46B68">
        <w:rPr>
          <w:rFonts w:ascii="Arial" w:hAnsi="Arial" w:cs="Arial"/>
        </w:rPr>
        <w:t xml:space="preserve"> </w:t>
      </w:r>
      <w:r w:rsidRPr="00C46B68">
        <w:rPr>
          <w:rFonts w:ascii="Arial" w:hAnsi="Arial" w:cs="Arial"/>
        </w:rPr>
        <w:t xml:space="preserve">PI3K/AKT signaling pathway </w:t>
      </w:r>
      <w:r w:rsidR="00174A33" w:rsidRPr="00C46B68">
        <w:rPr>
          <w:rFonts w:ascii="Arial" w:hAnsi="Arial" w:cs="Arial"/>
        </w:rPr>
        <w:t>is strongly associated with HER2</w:t>
      </w:r>
      <w:r w:rsidR="001C3DFC" w:rsidRPr="00C46B68">
        <w:rPr>
          <w:rFonts w:ascii="Arial" w:hAnsi="Arial" w:cs="Arial"/>
        </w:rPr>
        <w:t>i</w:t>
      </w:r>
      <w:r w:rsidR="00174A33" w:rsidRPr="00C46B68">
        <w:rPr>
          <w:rFonts w:ascii="Arial" w:hAnsi="Arial" w:cs="Arial"/>
        </w:rPr>
        <w:t xml:space="preserve"> therapy resistance </w:t>
      </w:r>
      <w:r w:rsidR="00174A33" w:rsidRPr="00C46B68">
        <w:rPr>
          <w:rFonts w:ascii="Arial" w:hAnsi="Arial" w:cs="Arial"/>
        </w:rPr>
        <w:fldChar w:fldCharType="begin">
          <w:fldData xml:space="preserve">PEVuZE5vdGU+PENpdGU+PEF1dGhvcj5CZXJuczwvQXV0aG9yPjxZZWFyPjIwMDc8L1llYXI+PFJl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CZXJuczwvQXV0aG9yPjxZZWFyPjIwMDc8L1llYXI+PFJl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174A33" w:rsidRPr="00C46B68">
        <w:rPr>
          <w:rFonts w:ascii="Arial" w:hAnsi="Arial" w:cs="Arial"/>
        </w:rPr>
      </w:r>
      <w:r w:rsidR="00174A33" w:rsidRPr="00C46B68">
        <w:rPr>
          <w:rFonts w:ascii="Arial" w:hAnsi="Arial" w:cs="Arial"/>
        </w:rPr>
        <w:fldChar w:fldCharType="separate"/>
      </w:r>
      <w:r w:rsidR="006C6F58" w:rsidRPr="00C46B68">
        <w:rPr>
          <w:rFonts w:ascii="Arial" w:hAnsi="Arial" w:cs="Arial"/>
          <w:noProof/>
        </w:rPr>
        <w:t>(Berns</w:t>
      </w:r>
      <w:r w:rsidR="006C6F58" w:rsidRPr="00C46B68">
        <w:rPr>
          <w:rFonts w:ascii="Arial" w:hAnsi="Arial" w:cs="Arial"/>
          <w:i/>
          <w:noProof/>
        </w:rPr>
        <w:t xml:space="preserve"> et al</w:t>
      </w:r>
      <w:r w:rsidR="006C6F58" w:rsidRPr="00C46B68">
        <w:rPr>
          <w:rFonts w:ascii="Arial" w:hAnsi="Arial" w:cs="Arial"/>
          <w:noProof/>
        </w:rPr>
        <w:t>, 2007; Majewski</w:t>
      </w:r>
      <w:r w:rsidR="006C6F58" w:rsidRPr="00C46B68">
        <w:rPr>
          <w:rFonts w:ascii="Arial" w:hAnsi="Arial" w:cs="Arial"/>
          <w:i/>
          <w:noProof/>
        </w:rPr>
        <w:t xml:space="preserve"> et al</w:t>
      </w:r>
      <w:r w:rsidR="006C6F58" w:rsidRPr="00C46B68">
        <w:rPr>
          <w:rFonts w:ascii="Arial" w:hAnsi="Arial" w:cs="Arial"/>
          <w:noProof/>
        </w:rPr>
        <w:t>, 2015; Nagata</w:t>
      </w:r>
      <w:r w:rsidR="006C6F58" w:rsidRPr="00C46B68">
        <w:rPr>
          <w:rFonts w:ascii="Arial" w:hAnsi="Arial" w:cs="Arial"/>
          <w:i/>
          <w:noProof/>
        </w:rPr>
        <w:t xml:space="preserve"> et al</w:t>
      </w:r>
      <w:r w:rsidR="006C6F58" w:rsidRPr="00C46B68">
        <w:rPr>
          <w:rFonts w:ascii="Arial" w:hAnsi="Arial" w:cs="Arial"/>
          <w:noProof/>
        </w:rPr>
        <w:t>, 2004)</w:t>
      </w:r>
      <w:r w:rsidR="00174A33" w:rsidRPr="00C46B68">
        <w:rPr>
          <w:rFonts w:ascii="Arial" w:hAnsi="Arial" w:cs="Arial"/>
        </w:rPr>
        <w:fldChar w:fldCharType="end"/>
      </w:r>
      <w:r w:rsidR="00174A33" w:rsidRPr="00C46B68">
        <w:rPr>
          <w:rFonts w:ascii="Arial" w:hAnsi="Arial" w:cs="Arial"/>
        </w:rPr>
        <w:t xml:space="preserve">. </w:t>
      </w:r>
      <w:r w:rsidR="00806D2C" w:rsidRPr="00C46B68">
        <w:rPr>
          <w:rFonts w:ascii="Arial" w:hAnsi="Arial" w:cs="Arial"/>
        </w:rPr>
        <w:lastRenderedPageBreak/>
        <w:t>Further</w:t>
      </w:r>
      <w:r w:rsidR="00174A33" w:rsidRPr="00C46B68">
        <w:rPr>
          <w:rFonts w:ascii="Arial" w:hAnsi="Arial" w:cs="Arial"/>
        </w:rPr>
        <w:t xml:space="preserve">, </w:t>
      </w:r>
      <w:r w:rsidR="00BB28DA" w:rsidRPr="00C46B68">
        <w:rPr>
          <w:rFonts w:ascii="Arial" w:hAnsi="Arial" w:cs="Arial"/>
        </w:rPr>
        <w:t>clinical</w:t>
      </w:r>
      <w:r w:rsidR="00174A33" w:rsidRPr="00C46B68">
        <w:rPr>
          <w:rFonts w:ascii="Arial" w:hAnsi="Arial" w:cs="Arial"/>
        </w:rPr>
        <w:t xml:space="preserve"> studies of </w:t>
      </w:r>
      <w:r w:rsidR="00BB28DA" w:rsidRPr="00C46B68">
        <w:rPr>
          <w:rFonts w:ascii="Arial" w:hAnsi="Arial" w:cs="Arial"/>
        </w:rPr>
        <w:t xml:space="preserve">HER2i </w:t>
      </w:r>
      <w:r w:rsidR="00174A33" w:rsidRPr="00C46B68">
        <w:rPr>
          <w:rFonts w:ascii="Arial" w:hAnsi="Arial" w:cs="Arial"/>
        </w:rPr>
        <w:t xml:space="preserve">plus </w:t>
      </w:r>
      <w:r w:rsidR="00BB28DA" w:rsidRPr="00C46B68">
        <w:rPr>
          <w:rFonts w:ascii="Arial" w:hAnsi="Arial" w:cs="Arial"/>
        </w:rPr>
        <w:t xml:space="preserve">PI3K/AKT inhibitors </w:t>
      </w:r>
      <w:r w:rsidR="00174A33" w:rsidRPr="00C46B68">
        <w:rPr>
          <w:rFonts w:ascii="Arial" w:hAnsi="Arial" w:cs="Arial"/>
        </w:rPr>
        <w:t xml:space="preserve">demonstrated </w:t>
      </w:r>
      <w:r w:rsidR="004B609E" w:rsidRPr="00C46B68">
        <w:rPr>
          <w:rFonts w:ascii="Arial" w:hAnsi="Arial" w:cs="Arial"/>
        </w:rPr>
        <w:t xml:space="preserve">some </w:t>
      </w:r>
      <w:r w:rsidR="00174A33" w:rsidRPr="00C46B68">
        <w:rPr>
          <w:rFonts w:ascii="Arial" w:hAnsi="Arial" w:cs="Arial"/>
        </w:rPr>
        <w:t xml:space="preserve">clinical </w:t>
      </w:r>
      <w:proofErr w:type="gramStart"/>
      <w:r w:rsidR="00174A33" w:rsidRPr="00C46B68">
        <w:rPr>
          <w:rFonts w:ascii="Arial" w:hAnsi="Arial" w:cs="Arial"/>
        </w:rPr>
        <w:t>activity</w:t>
      </w:r>
      <w:r w:rsidR="004B609E" w:rsidRPr="00C46B68">
        <w:rPr>
          <w:rFonts w:ascii="Arial" w:hAnsi="Arial" w:cs="Arial"/>
        </w:rPr>
        <w:t>, but</w:t>
      </w:r>
      <w:proofErr w:type="gramEnd"/>
      <w:r w:rsidR="004B609E" w:rsidRPr="00C46B68">
        <w:rPr>
          <w:rFonts w:ascii="Arial" w:hAnsi="Arial" w:cs="Arial"/>
        </w:rPr>
        <w:t xml:space="preserve"> did not lead to approval of these combinations </w:t>
      </w:r>
      <w:r w:rsidR="00CC2F22" w:rsidRPr="00C46B68">
        <w:rPr>
          <w:rFonts w:ascii="Arial" w:hAnsi="Arial" w:cs="Arial"/>
        </w:rPr>
        <w:fldChar w:fldCharType="begin">
          <w:fldData xml:space="preserve">PEVuZE5vdGU+PENpdGU+PEF1dGhvcj5TYXVyYTwvQXV0aG9yPjxZZWFyPjIwMTQ8L1llYXI+PFJl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TYXVyYTwvQXV0aG9yPjxZZWFyPjIwMTQ8L1llYXI+PFJl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CC2F22" w:rsidRPr="00C46B68">
        <w:rPr>
          <w:rFonts w:ascii="Arial" w:hAnsi="Arial" w:cs="Arial"/>
        </w:rPr>
      </w:r>
      <w:r w:rsidR="00CC2F22" w:rsidRPr="00C46B68">
        <w:rPr>
          <w:rFonts w:ascii="Arial" w:hAnsi="Arial" w:cs="Arial"/>
        </w:rPr>
        <w:fldChar w:fldCharType="separate"/>
      </w:r>
      <w:r w:rsidR="006C6F58" w:rsidRPr="00C46B68">
        <w:rPr>
          <w:rFonts w:ascii="Arial" w:hAnsi="Arial" w:cs="Arial"/>
          <w:noProof/>
        </w:rPr>
        <w:t>(Hudis</w:t>
      </w:r>
      <w:r w:rsidR="006C6F58" w:rsidRPr="00C46B68">
        <w:rPr>
          <w:rFonts w:ascii="Arial" w:hAnsi="Arial" w:cs="Arial"/>
          <w:i/>
          <w:noProof/>
        </w:rPr>
        <w:t xml:space="preserve"> et al</w:t>
      </w:r>
      <w:r w:rsidR="006C6F58" w:rsidRPr="00C46B68">
        <w:rPr>
          <w:rFonts w:ascii="Arial" w:hAnsi="Arial" w:cs="Arial"/>
          <w:noProof/>
        </w:rPr>
        <w:t>, 2013; Saura</w:t>
      </w:r>
      <w:r w:rsidR="006C6F58" w:rsidRPr="00C46B68">
        <w:rPr>
          <w:rFonts w:ascii="Arial" w:hAnsi="Arial" w:cs="Arial"/>
          <w:i/>
          <w:noProof/>
        </w:rPr>
        <w:t xml:space="preserve"> et al</w:t>
      </w:r>
      <w:r w:rsidR="006C6F58" w:rsidRPr="00C46B68">
        <w:rPr>
          <w:rFonts w:ascii="Arial" w:hAnsi="Arial" w:cs="Arial"/>
          <w:noProof/>
        </w:rPr>
        <w:t>, 2014)</w:t>
      </w:r>
      <w:r w:rsidR="00CC2F22" w:rsidRPr="00C46B68">
        <w:rPr>
          <w:rFonts w:ascii="Arial" w:hAnsi="Arial" w:cs="Arial"/>
        </w:rPr>
        <w:fldChar w:fldCharType="end"/>
      </w:r>
      <w:r w:rsidR="00CC2F22" w:rsidRPr="00C46B68">
        <w:rPr>
          <w:rFonts w:ascii="Arial" w:hAnsi="Arial" w:cs="Arial"/>
        </w:rPr>
        <w:t>.</w:t>
      </w:r>
      <w:r w:rsidR="00174A33" w:rsidRPr="00C46B68">
        <w:rPr>
          <w:rFonts w:ascii="Arial" w:hAnsi="Arial" w:cs="Arial"/>
        </w:rPr>
        <w:t xml:space="preserve"> </w:t>
      </w:r>
      <w:r w:rsidR="00C120A6" w:rsidRPr="00C46B68">
        <w:rPr>
          <w:rFonts w:ascii="Arial" w:hAnsi="Arial" w:cs="Arial"/>
        </w:rPr>
        <w:t xml:space="preserve">On the other hand, </w:t>
      </w:r>
      <w:r w:rsidR="00FD6645" w:rsidRPr="00C46B68">
        <w:rPr>
          <w:rFonts w:ascii="Arial" w:hAnsi="Arial" w:cs="Arial"/>
        </w:rPr>
        <w:t>PI3K/AKT activation was one of the DUSP6</w:t>
      </w:r>
      <w:r w:rsidR="00EB1663" w:rsidRPr="00C46B68">
        <w:rPr>
          <w:rFonts w:ascii="Arial" w:hAnsi="Arial" w:cs="Arial"/>
        </w:rPr>
        <w:t>-</w:t>
      </w:r>
      <w:r w:rsidR="00FD6645" w:rsidRPr="00C46B68">
        <w:rPr>
          <w:rFonts w:ascii="Arial" w:hAnsi="Arial" w:cs="Arial"/>
        </w:rPr>
        <w:t xml:space="preserve">driven hallmark gene sets associated with </w:t>
      </w:r>
      <w:r w:rsidR="00581DCA" w:rsidRPr="00C46B68">
        <w:rPr>
          <w:rFonts w:ascii="Arial" w:hAnsi="Arial" w:cs="Arial"/>
        </w:rPr>
        <w:t xml:space="preserve">the </w:t>
      </w:r>
      <w:r w:rsidR="00FD6645" w:rsidRPr="00C46B68">
        <w:rPr>
          <w:rFonts w:ascii="Arial" w:hAnsi="Arial" w:cs="Arial"/>
        </w:rPr>
        <w:t>DTP-DTEP transition (Fig. 1</w:t>
      </w:r>
      <w:r w:rsidR="00DA5AB3" w:rsidRPr="00C46B68">
        <w:rPr>
          <w:rFonts w:ascii="Arial" w:hAnsi="Arial" w:cs="Arial"/>
        </w:rPr>
        <w:t>C</w:t>
      </w:r>
      <w:r w:rsidR="00FD6645" w:rsidRPr="00C46B68">
        <w:rPr>
          <w:rFonts w:ascii="Arial" w:hAnsi="Arial" w:cs="Arial"/>
        </w:rPr>
        <w:t xml:space="preserve"> and </w:t>
      </w:r>
      <w:r w:rsidR="00030302" w:rsidRPr="00C46B68">
        <w:rPr>
          <w:rFonts w:ascii="Arial" w:hAnsi="Arial" w:cs="Arial"/>
        </w:rPr>
        <w:t>3</w:t>
      </w:r>
      <w:r w:rsidR="00DA5AB3" w:rsidRPr="00C46B68">
        <w:rPr>
          <w:rFonts w:ascii="Arial" w:hAnsi="Arial" w:cs="Arial"/>
        </w:rPr>
        <w:t>F</w:t>
      </w:r>
      <w:r w:rsidRPr="00C46B68">
        <w:rPr>
          <w:rFonts w:ascii="Arial" w:hAnsi="Arial" w:cs="Arial"/>
        </w:rPr>
        <w:t>)</w:t>
      </w:r>
      <w:r w:rsidR="00FD6645" w:rsidRPr="00C46B68">
        <w:rPr>
          <w:rFonts w:ascii="Arial" w:hAnsi="Arial" w:cs="Arial"/>
        </w:rPr>
        <w:t xml:space="preserve">. </w:t>
      </w:r>
      <w:r w:rsidR="00932470" w:rsidRPr="00C46B68">
        <w:rPr>
          <w:rFonts w:ascii="Arial" w:hAnsi="Arial" w:cs="Arial"/>
        </w:rPr>
        <w:t>T</w:t>
      </w:r>
      <w:r w:rsidR="00460C92" w:rsidRPr="00C46B68">
        <w:rPr>
          <w:rFonts w:ascii="Arial" w:hAnsi="Arial" w:cs="Arial"/>
        </w:rPr>
        <w:t>herefore</w:t>
      </w:r>
      <w:r w:rsidR="00FD6645" w:rsidRPr="00C46B68">
        <w:rPr>
          <w:rFonts w:ascii="Arial" w:hAnsi="Arial" w:cs="Arial"/>
        </w:rPr>
        <w:t>,</w:t>
      </w:r>
      <w:r w:rsidR="00460C92" w:rsidRPr="00C46B68">
        <w:rPr>
          <w:rFonts w:ascii="Arial" w:hAnsi="Arial" w:cs="Arial"/>
        </w:rPr>
        <w:t xml:space="preserve"> it was </w:t>
      </w:r>
      <w:r w:rsidR="007E6524" w:rsidRPr="00C46B68">
        <w:rPr>
          <w:rFonts w:ascii="Arial" w:hAnsi="Arial" w:cs="Arial"/>
        </w:rPr>
        <w:t xml:space="preserve">relevant </w:t>
      </w:r>
      <w:r w:rsidR="00460C92" w:rsidRPr="00C46B68">
        <w:rPr>
          <w:rFonts w:ascii="Arial" w:hAnsi="Arial" w:cs="Arial"/>
        </w:rPr>
        <w:t>to</w:t>
      </w:r>
      <w:r w:rsidR="00236606" w:rsidRPr="00C46B68">
        <w:rPr>
          <w:rFonts w:ascii="Arial" w:hAnsi="Arial" w:cs="Arial"/>
        </w:rPr>
        <w:t xml:space="preserve"> compare the </w:t>
      </w:r>
      <w:r w:rsidR="00C74B62" w:rsidRPr="00C46B68">
        <w:rPr>
          <w:rFonts w:ascii="Arial" w:hAnsi="Arial" w:cs="Arial"/>
        </w:rPr>
        <w:t xml:space="preserve">quantitative and qualitative differences </w:t>
      </w:r>
      <w:r w:rsidR="00FD6645" w:rsidRPr="00C46B68">
        <w:rPr>
          <w:rFonts w:ascii="Arial" w:hAnsi="Arial"/>
        </w:rPr>
        <w:t xml:space="preserve">between </w:t>
      </w:r>
      <w:r w:rsidR="00236606" w:rsidRPr="00C46B68">
        <w:rPr>
          <w:rFonts w:ascii="Arial" w:hAnsi="Arial" w:cs="Arial"/>
        </w:rPr>
        <w:t>DUSP</w:t>
      </w:r>
      <w:r w:rsidR="00183EB1" w:rsidRPr="00C46B68">
        <w:rPr>
          <w:rFonts w:ascii="Arial" w:hAnsi="Arial" w:cs="Arial"/>
        </w:rPr>
        <w:t>6</w:t>
      </w:r>
      <w:r w:rsidR="00236606" w:rsidRPr="00C46B68">
        <w:rPr>
          <w:rFonts w:ascii="Arial" w:hAnsi="Arial" w:cs="Arial"/>
        </w:rPr>
        <w:t xml:space="preserve"> blockade versus AKT inhibition</w:t>
      </w:r>
      <w:r w:rsidR="008310A3" w:rsidRPr="00C46B68">
        <w:rPr>
          <w:rFonts w:ascii="Arial" w:hAnsi="Arial" w:cs="Arial"/>
        </w:rPr>
        <w:t xml:space="preserve"> </w:t>
      </w:r>
      <w:r w:rsidR="007B50C3" w:rsidRPr="00C46B68">
        <w:rPr>
          <w:rFonts w:ascii="Arial" w:hAnsi="Arial" w:cs="Arial"/>
        </w:rPr>
        <w:t>i</w:t>
      </w:r>
      <w:r w:rsidR="008310A3" w:rsidRPr="00C46B68">
        <w:rPr>
          <w:rFonts w:ascii="Arial" w:hAnsi="Arial" w:cs="Arial"/>
        </w:rPr>
        <w:t xml:space="preserve">n </w:t>
      </w:r>
      <w:r w:rsidR="00280334" w:rsidRPr="00C46B68">
        <w:rPr>
          <w:rFonts w:ascii="Arial" w:hAnsi="Arial" w:cs="Arial"/>
        </w:rPr>
        <w:t xml:space="preserve">combination with </w:t>
      </w:r>
      <w:r w:rsidR="00417B99" w:rsidRPr="00C46B68">
        <w:rPr>
          <w:rFonts w:ascii="Arial" w:hAnsi="Arial" w:cs="Arial"/>
        </w:rPr>
        <w:t xml:space="preserve">the </w:t>
      </w:r>
      <w:r w:rsidR="008310A3" w:rsidRPr="00C46B68">
        <w:rPr>
          <w:rFonts w:ascii="Arial" w:hAnsi="Arial" w:cs="Arial"/>
        </w:rPr>
        <w:t>HER</w:t>
      </w:r>
      <w:r w:rsidR="00FD6645" w:rsidRPr="00C46B68">
        <w:rPr>
          <w:rFonts w:ascii="Arial" w:hAnsi="Arial" w:cs="Arial"/>
        </w:rPr>
        <w:t>2</w:t>
      </w:r>
      <w:r w:rsidR="00AF15B4" w:rsidRPr="00C46B68">
        <w:rPr>
          <w:rFonts w:ascii="Arial" w:hAnsi="Arial" w:cs="Arial"/>
        </w:rPr>
        <w:t xml:space="preserve">i </w:t>
      </w:r>
      <w:r w:rsidR="0026434F" w:rsidRPr="00C46B68">
        <w:rPr>
          <w:rFonts w:ascii="Arial" w:hAnsi="Arial" w:cs="Arial"/>
        </w:rPr>
        <w:t>in the resistant models</w:t>
      </w:r>
      <w:r w:rsidR="00316005" w:rsidRPr="00C46B68">
        <w:rPr>
          <w:rFonts w:ascii="Arial" w:hAnsi="Arial" w:cs="Arial"/>
        </w:rPr>
        <w:t xml:space="preserve">. </w:t>
      </w:r>
      <w:r w:rsidR="006A620A" w:rsidRPr="00C46B68">
        <w:rPr>
          <w:rFonts w:ascii="Arial" w:hAnsi="Arial" w:cs="Arial"/>
        </w:rPr>
        <w:t>Having demonstrated phenoco</w:t>
      </w:r>
      <w:r w:rsidR="001C1738" w:rsidRPr="00C46B68">
        <w:rPr>
          <w:rFonts w:ascii="Arial" w:hAnsi="Arial" w:cs="Arial"/>
        </w:rPr>
        <w:t xml:space="preserve">pying </w:t>
      </w:r>
      <w:r w:rsidR="0014576E" w:rsidRPr="00C46B68">
        <w:rPr>
          <w:rFonts w:ascii="Arial" w:hAnsi="Arial" w:cs="Arial"/>
        </w:rPr>
        <w:t xml:space="preserve">growth effects </w:t>
      </w:r>
      <w:r w:rsidR="003726E4" w:rsidRPr="00C46B68">
        <w:rPr>
          <w:rFonts w:ascii="Arial" w:hAnsi="Arial" w:cs="Arial"/>
        </w:rPr>
        <w:t>between</w:t>
      </w:r>
      <w:r w:rsidR="006A620A" w:rsidRPr="00C46B68">
        <w:rPr>
          <w:rFonts w:ascii="Arial" w:hAnsi="Arial" w:cs="Arial"/>
        </w:rPr>
        <w:t xml:space="preserve"> genetic </w:t>
      </w:r>
      <w:r w:rsidR="006A620A" w:rsidRPr="00C46B68">
        <w:rPr>
          <w:rFonts w:ascii="Arial" w:hAnsi="Arial" w:cs="Arial"/>
          <w:i/>
          <w:iCs/>
        </w:rPr>
        <w:t>DUSP6</w:t>
      </w:r>
      <w:r w:rsidR="006A620A" w:rsidRPr="00C46B68">
        <w:rPr>
          <w:rFonts w:ascii="Arial" w:hAnsi="Arial" w:cs="Arial"/>
        </w:rPr>
        <w:t xml:space="preserve"> inhibition and BCI</w:t>
      </w:r>
      <w:r w:rsidR="00DA5AB3" w:rsidRPr="00C46B68">
        <w:rPr>
          <w:rFonts w:ascii="Arial" w:hAnsi="Arial" w:cs="Arial"/>
        </w:rPr>
        <w:t>,</w:t>
      </w:r>
      <w:r w:rsidR="006A620A" w:rsidRPr="00C46B68">
        <w:rPr>
          <w:rFonts w:ascii="Arial" w:hAnsi="Arial" w:cs="Arial"/>
        </w:rPr>
        <w:t xml:space="preserve"> as well as resistance of </w:t>
      </w:r>
      <w:r w:rsidR="006A620A" w:rsidRPr="00C46B68">
        <w:rPr>
          <w:rFonts w:ascii="Arial" w:hAnsi="Arial" w:cs="Arial"/>
          <w:i/>
          <w:iCs/>
        </w:rPr>
        <w:t>DUSP</w:t>
      </w:r>
      <w:r w:rsidR="006A620A" w:rsidRPr="00C46B68">
        <w:rPr>
          <w:rFonts w:ascii="Arial" w:hAnsi="Arial" w:cs="Arial"/>
        </w:rPr>
        <w:t xml:space="preserve"> KO cells to BCI, these experiments were mostly performed by comparing </w:t>
      </w:r>
      <w:r w:rsidR="00822761" w:rsidRPr="00C46B68">
        <w:rPr>
          <w:rFonts w:ascii="Arial" w:hAnsi="Arial" w:cs="Arial"/>
        </w:rPr>
        <w:t xml:space="preserve">the </w:t>
      </w:r>
      <w:r w:rsidR="003726E4" w:rsidRPr="00C46B68">
        <w:rPr>
          <w:rFonts w:ascii="Arial" w:hAnsi="Arial" w:cs="Arial"/>
        </w:rPr>
        <w:t xml:space="preserve">compounds </w:t>
      </w:r>
      <w:r w:rsidR="00AD5CBB" w:rsidRPr="00C46B68">
        <w:rPr>
          <w:rFonts w:ascii="Arial" w:hAnsi="Arial" w:cs="Arial"/>
        </w:rPr>
        <w:t>MK2206 (</w:t>
      </w:r>
      <w:proofErr w:type="spellStart"/>
      <w:r w:rsidR="00AD5CBB" w:rsidRPr="00C46B68">
        <w:rPr>
          <w:rFonts w:ascii="Arial" w:hAnsi="Arial" w:cs="Arial"/>
        </w:rPr>
        <w:t>AKTi</w:t>
      </w:r>
      <w:proofErr w:type="spellEnd"/>
      <w:r w:rsidR="00AD5CBB" w:rsidRPr="00C46B68">
        <w:rPr>
          <w:rFonts w:ascii="Arial" w:hAnsi="Arial" w:cs="Arial"/>
        </w:rPr>
        <w:t>) and BCI (DUSP6i) as</w:t>
      </w:r>
      <w:r w:rsidR="00DA5AB3" w:rsidRPr="00C46B68">
        <w:rPr>
          <w:rFonts w:ascii="Arial" w:hAnsi="Arial" w:cs="Arial"/>
        </w:rPr>
        <w:t xml:space="preserve"> </w:t>
      </w:r>
      <w:r w:rsidR="004D4C61" w:rsidRPr="00C46B68">
        <w:rPr>
          <w:rFonts w:ascii="Arial" w:hAnsi="Arial" w:cs="Arial"/>
        </w:rPr>
        <w:t xml:space="preserve">the </w:t>
      </w:r>
      <w:r w:rsidR="003726E4" w:rsidRPr="00C46B68">
        <w:rPr>
          <w:rFonts w:ascii="Arial" w:hAnsi="Arial" w:cs="Arial"/>
        </w:rPr>
        <w:t xml:space="preserve">alternative </w:t>
      </w:r>
      <w:r w:rsidR="006A620A" w:rsidRPr="00C46B68">
        <w:rPr>
          <w:rFonts w:ascii="Arial" w:hAnsi="Arial" w:cs="Arial"/>
        </w:rPr>
        <w:t xml:space="preserve">pharmacological HER2i combination </w:t>
      </w:r>
      <w:r w:rsidR="009F49CC" w:rsidRPr="00C46B68">
        <w:rPr>
          <w:rFonts w:ascii="Arial" w:hAnsi="Arial" w:cs="Arial"/>
        </w:rPr>
        <w:t>approaches</w:t>
      </w:r>
      <w:r w:rsidR="006A620A" w:rsidRPr="00C46B68">
        <w:rPr>
          <w:rFonts w:ascii="Arial" w:hAnsi="Arial" w:cs="Arial"/>
        </w:rPr>
        <w:t xml:space="preserve">. </w:t>
      </w:r>
      <w:r w:rsidR="00664C56" w:rsidRPr="00C46B68">
        <w:rPr>
          <w:rFonts w:ascii="Arial" w:hAnsi="Arial" w:cs="Arial"/>
        </w:rPr>
        <w:t xml:space="preserve"> </w:t>
      </w:r>
    </w:p>
    <w:p w14:paraId="24D9A2B0" w14:textId="77777777" w:rsidR="003F448F" w:rsidRPr="00C46B68" w:rsidRDefault="003F448F" w:rsidP="001C1D34">
      <w:pPr>
        <w:spacing w:line="480" w:lineRule="auto"/>
        <w:jc w:val="both"/>
        <w:rPr>
          <w:rFonts w:ascii="Arial" w:hAnsi="Arial" w:cs="Arial"/>
        </w:rPr>
      </w:pPr>
    </w:p>
    <w:p w14:paraId="550F9F26" w14:textId="6D2C3292" w:rsidR="00D07DC8" w:rsidRPr="00C46B68" w:rsidRDefault="002244DD" w:rsidP="001C1D34">
      <w:pPr>
        <w:spacing w:line="480" w:lineRule="auto"/>
        <w:jc w:val="both"/>
        <w:rPr>
          <w:rFonts w:ascii="Arial" w:hAnsi="Arial" w:cs="Arial"/>
        </w:rPr>
      </w:pPr>
      <w:r w:rsidRPr="00C46B68">
        <w:rPr>
          <w:rFonts w:ascii="Arial" w:hAnsi="Arial" w:cs="Arial"/>
        </w:rPr>
        <w:t>In cell viability assay, b</w:t>
      </w:r>
      <w:r w:rsidR="00DC33D5" w:rsidRPr="00C46B68">
        <w:rPr>
          <w:rFonts w:ascii="Arial" w:hAnsi="Arial" w:cs="Arial"/>
        </w:rPr>
        <w:t xml:space="preserve">oth BCI and MK2206 </w:t>
      </w:r>
      <w:r w:rsidR="00C74B62" w:rsidRPr="00C46B68">
        <w:rPr>
          <w:rFonts w:ascii="Arial" w:hAnsi="Arial" w:cs="Arial"/>
        </w:rPr>
        <w:t>synergized with already low</w:t>
      </w:r>
      <w:r w:rsidR="00DC33D5" w:rsidRPr="00C46B68">
        <w:rPr>
          <w:rFonts w:ascii="Arial" w:hAnsi="Arial" w:cs="Arial"/>
        </w:rPr>
        <w:t xml:space="preserve"> micromolar concentrations of </w:t>
      </w:r>
      <w:r w:rsidR="004373C6" w:rsidRPr="00C46B68">
        <w:rPr>
          <w:rFonts w:ascii="Arial" w:hAnsi="Arial" w:cs="Arial"/>
        </w:rPr>
        <w:t>lapatinib</w:t>
      </w:r>
      <w:r w:rsidR="00350C8E" w:rsidRPr="00C46B68">
        <w:rPr>
          <w:rFonts w:ascii="Arial" w:hAnsi="Arial" w:cs="Arial"/>
        </w:rPr>
        <w:t xml:space="preserve"> and neratinib</w:t>
      </w:r>
      <w:r w:rsidR="00961719" w:rsidRPr="00C46B68">
        <w:rPr>
          <w:rFonts w:ascii="Arial" w:hAnsi="Arial" w:cs="Arial"/>
        </w:rPr>
        <w:t xml:space="preserve"> </w:t>
      </w:r>
      <w:r w:rsidR="00C74B62" w:rsidRPr="00C46B68">
        <w:rPr>
          <w:rFonts w:ascii="Arial" w:hAnsi="Arial" w:cs="Arial"/>
        </w:rPr>
        <w:t>in MDA-MB-453</w:t>
      </w:r>
      <w:r w:rsidR="00350C8E" w:rsidRPr="00C46B68">
        <w:rPr>
          <w:rFonts w:ascii="Arial" w:hAnsi="Arial" w:cs="Arial"/>
        </w:rPr>
        <w:t xml:space="preserve"> and HCC1954</w:t>
      </w:r>
      <w:r w:rsidR="00C74B62" w:rsidRPr="00C46B68">
        <w:rPr>
          <w:rFonts w:ascii="Arial" w:hAnsi="Arial" w:cs="Arial"/>
        </w:rPr>
        <w:t xml:space="preserve"> cells</w:t>
      </w:r>
      <w:r w:rsidR="00350C8E" w:rsidRPr="00C46B68">
        <w:rPr>
          <w:rFonts w:ascii="Arial" w:hAnsi="Arial" w:cs="Arial"/>
        </w:rPr>
        <w:t>, respectively</w:t>
      </w:r>
      <w:r w:rsidR="00C74B62" w:rsidRPr="00C46B68">
        <w:rPr>
          <w:rFonts w:ascii="Arial" w:hAnsi="Arial" w:cs="Arial"/>
        </w:rPr>
        <w:t xml:space="preserve"> </w:t>
      </w:r>
      <w:r w:rsidR="00B147B9" w:rsidRPr="00C46B68">
        <w:rPr>
          <w:rFonts w:ascii="Arial" w:hAnsi="Arial" w:cs="Arial"/>
        </w:rPr>
        <w:t xml:space="preserve">(Fig. </w:t>
      </w:r>
      <w:r w:rsidR="000D068B" w:rsidRPr="00C46B68">
        <w:rPr>
          <w:rFonts w:ascii="Arial" w:hAnsi="Arial" w:cs="Arial"/>
        </w:rPr>
        <w:t>6</w:t>
      </w:r>
      <w:r w:rsidR="001C28F3" w:rsidRPr="00C46B68">
        <w:rPr>
          <w:rFonts w:ascii="Arial" w:hAnsi="Arial" w:cs="Arial"/>
        </w:rPr>
        <w:t>A</w:t>
      </w:r>
      <w:r w:rsidR="004B609E" w:rsidRPr="00C46B68">
        <w:rPr>
          <w:rFonts w:ascii="Arial" w:hAnsi="Arial" w:cs="Arial"/>
        </w:rPr>
        <w:t>,B</w:t>
      </w:r>
      <w:r w:rsidR="00350C8E" w:rsidRPr="00C46B68">
        <w:rPr>
          <w:rFonts w:ascii="Arial" w:hAnsi="Arial" w:cs="Arial"/>
        </w:rPr>
        <w:t xml:space="preserve">, </w:t>
      </w:r>
      <w:r w:rsidR="003D1725" w:rsidRPr="00C46B68">
        <w:rPr>
          <w:rFonts w:ascii="Arial" w:hAnsi="Arial" w:cs="Arial"/>
        </w:rPr>
        <w:t xml:space="preserve">and Appendix Figures </w:t>
      </w:r>
      <w:r w:rsidR="000F1DEC">
        <w:rPr>
          <w:rFonts w:ascii="Arial" w:hAnsi="Arial" w:cs="Arial"/>
        </w:rPr>
        <w:t>S</w:t>
      </w:r>
      <w:r w:rsidR="00350C8E" w:rsidRPr="00C46B68">
        <w:rPr>
          <w:rFonts w:ascii="Arial" w:hAnsi="Arial" w:cs="Arial"/>
        </w:rPr>
        <w:t>4</w:t>
      </w:r>
      <w:r w:rsidR="00955A77" w:rsidRPr="00C46B68">
        <w:rPr>
          <w:rFonts w:ascii="Arial" w:hAnsi="Arial" w:cs="Arial"/>
        </w:rPr>
        <w:t>C</w:t>
      </w:r>
      <w:r w:rsidR="003D1725" w:rsidRPr="00C46B68">
        <w:rPr>
          <w:rFonts w:ascii="Arial" w:hAnsi="Arial" w:cs="Arial"/>
        </w:rPr>
        <w:t xml:space="preserve"> and </w:t>
      </w:r>
      <w:r w:rsidR="000F1DEC">
        <w:rPr>
          <w:rFonts w:ascii="Arial" w:hAnsi="Arial" w:cs="Arial"/>
        </w:rPr>
        <w:t>S</w:t>
      </w:r>
      <w:r w:rsidR="00350C8E" w:rsidRPr="00C46B68">
        <w:rPr>
          <w:rFonts w:ascii="Arial" w:hAnsi="Arial" w:cs="Arial"/>
        </w:rPr>
        <w:t>5</w:t>
      </w:r>
      <w:r w:rsidR="00EA1E54" w:rsidRPr="00C46B68">
        <w:rPr>
          <w:rFonts w:ascii="Arial" w:hAnsi="Arial" w:cs="Arial"/>
        </w:rPr>
        <w:t>A</w:t>
      </w:r>
      <w:r w:rsidR="001C1738" w:rsidRPr="00C46B68">
        <w:rPr>
          <w:rFonts w:ascii="Arial" w:hAnsi="Arial" w:cs="Arial"/>
        </w:rPr>
        <w:t>)</w:t>
      </w:r>
      <w:r w:rsidR="00B147B9" w:rsidRPr="00C46B68">
        <w:rPr>
          <w:rFonts w:ascii="Arial" w:hAnsi="Arial" w:cs="Arial"/>
        </w:rPr>
        <w:t>.</w:t>
      </w:r>
      <w:r w:rsidR="00AF122D" w:rsidRPr="00C46B68">
        <w:rPr>
          <w:rFonts w:ascii="Arial" w:hAnsi="Arial" w:cs="Arial"/>
        </w:rPr>
        <w:t xml:space="preserve"> </w:t>
      </w:r>
      <w:r w:rsidR="00DC33D5" w:rsidRPr="00C46B68">
        <w:rPr>
          <w:rFonts w:ascii="Arial" w:hAnsi="Arial"/>
        </w:rPr>
        <w:t>However</w:t>
      </w:r>
      <w:r w:rsidR="00B75E49" w:rsidRPr="00C46B68">
        <w:rPr>
          <w:rFonts w:ascii="Arial" w:hAnsi="Arial"/>
        </w:rPr>
        <w:t xml:space="preserve">, </w:t>
      </w:r>
      <w:r w:rsidR="001C3DFC" w:rsidRPr="00C46B68">
        <w:rPr>
          <w:rFonts w:ascii="Arial" w:hAnsi="Arial"/>
        </w:rPr>
        <w:t xml:space="preserve">as compared to </w:t>
      </w:r>
      <w:r w:rsidR="00B75E49" w:rsidRPr="00C46B68">
        <w:rPr>
          <w:rFonts w:ascii="Arial" w:hAnsi="Arial"/>
        </w:rPr>
        <w:t>AKT inhibition</w:t>
      </w:r>
      <w:r w:rsidR="001C3DFC" w:rsidRPr="00C46B68">
        <w:rPr>
          <w:rFonts w:ascii="Arial" w:hAnsi="Arial"/>
        </w:rPr>
        <w:t>,</w:t>
      </w:r>
      <w:r w:rsidR="00B75E49" w:rsidRPr="00C46B68">
        <w:rPr>
          <w:rFonts w:ascii="Arial" w:hAnsi="Arial"/>
        </w:rPr>
        <w:t xml:space="preserve"> </w:t>
      </w:r>
      <w:r w:rsidR="00A07555" w:rsidRPr="00C46B68">
        <w:rPr>
          <w:rFonts w:ascii="Arial" w:hAnsi="Arial"/>
        </w:rPr>
        <w:t>DUSP6 targeting had</w:t>
      </w:r>
      <w:r w:rsidR="00B75E49" w:rsidRPr="00C46B68">
        <w:rPr>
          <w:rFonts w:ascii="Arial" w:hAnsi="Arial"/>
        </w:rPr>
        <w:t xml:space="preserve"> </w:t>
      </w:r>
      <w:r w:rsidR="00E2540A" w:rsidRPr="00C46B68">
        <w:rPr>
          <w:rFonts w:ascii="Arial" w:hAnsi="Arial"/>
        </w:rPr>
        <w:t xml:space="preserve">qualitatively </w:t>
      </w:r>
      <w:r w:rsidR="00B75E49" w:rsidRPr="00C46B68">
        <w:rPr>
          <w:rFonts w:ascii="Arial" w:hAnsi="Arial"/>
        </w:rPr>
        <w:t xml:space="preserve">superior </w:t>
      </w:r>
      <w:r w:rsidR="009A61F0" w:rsidRPr="00C46B68">
        <w:rPr>
          <w:rFonts w:ascii="Arial" w:hAnsi="Arial"/>
        </w:rPr>
        <w:t xml:space="preserve">pro-apoptotic activity. </w:t>
      </w:r>
      <w:r w:rsidR="009A61F0" w:rsidRPr="00C46B68">
        <w:rPr>
          <w:rFonts w:ascii="Arial" w:hAnsi="Arial" w:cs="Arial"/>
        </w:rPr>
        <w:t>R</w:t>
      </w:r>
      <w:r w:rsidR="00D07DC8" w:rsidRPr="00C46B68">
        <w:rPr>
          <w:rFonts w:ascii="Arial" w:hAnsi="Arial" w:cs="Arial"/>
        </w:rPr>
        <w:t xml:space="preserve">egardless of efficient inhibition of AKT phosphorylation, MK2206 did not induce apoptosis alone, or in combination with </w:t>
      </w:r>
      <w:r w:rsidR="003A5867" w:rsidRPr="00C46B68">
        <w:rPr>
          <w:rFonts w:ascii="Arial" w:hAnsi="Arial" w:cs="Arial"/>
        </w:rPr>
        <w:t>l</w:t>
      </w:r>
      <w:r w:rsidR="00D07DC8" w:rsidRPr="00C46B68">
        <w:rPr>
          <w:rFonts w:ascii="Arial" w:hAnsi="Arial" w:cs="Arial"/>
        </w:rPr>
        <w:t xml:space="preserve">apatinib (Fig. </w:t>
      </w:r>
      <w:r w:rsidR="00120C50" w:rsidRPr="00C46B68">
        <w:rPr>
          <w:rFonts w:ascii="Arial" w:hAnsi="Arial" w:cs="Arial"/>
        </w:rPr>
        <w:t>6</w:t>
      </w:r>
      <w:r w:rsidR="006125FD" w:rsidRPr="00C46B68">
        <w:rPr>
          <w:rFonts w:ascii="Arial" w:hAnsi="Arial" w:cs="Arial"/>
        </w:rPr>
        <w:t>C,D</w:t>
      </w:r>
      <w:r w:rsidR="00D07DC8" w:rsidRPr="00C46B68">
        <w:rPr>
          <w:rFonts w:ascii="Arial" w:hAnsi="Arial" w:cs="Arial"/>
        </w:rPr>
        <w:t>). In contrast, t</w:t>
      </w:r>
      <w:r w:rsidR="00A11E1E" w:rsidRPr="00C46B68">
        <w:rPr>
          <w:rFonts w:ascii="Arial" w:hAnsi="Arial" w:cs="Arial"/>
        </w:rPr>
        <w:t xml:space="preserve">reatment with </w:t>
      </w:r>
      <w:r w:rsidR="00E110FF" w:rsidRPr="00C46B68">
        <w:rPr>
          <w:rFonts w:ascii="Arial" w:hAnsi="Arial" w:cs="Arial"/>
        </w:rPr>
        <w:t xml:space="preserve">BCI </w:t>
      </w:r>
      <w:r w:rsidR="00A11E1E" w:rsidRPr="00C46B68">
        <w:rPr>
          <w:rFonts w:ascii="Arial" w:hAnsi="Arial" w:cs="Arial"/>
        </w:rPr>
        <w:t>plus</w:t>
      </w:r>
      <w:r w:rsidR="00E110FF" w:rsidRPr="00C46B68">
        <w:rPr>
          <w:rFonts w:ascii="Arial" w:hAnsi="Arial" w:cs="Arial"/>
        </w:rPr>
        <w:t xml:space="preserve"> </w:t>
      </w:r>
      <w:r w:rsidR="00630352" w:rsidRPr="00C46B68">
        <w:rPr>
          <w:rFonts w:ascii="Arial" w:hAnsi="Arial" w:cs="Arial"/>
        </w:rPr>
        <w:t>l</w:t>
      </w:r>
      <w:r w:rsidR="00E110FF" w:rsidRPr="00C46B68">
        <w:rPr>
          <w:rFonts w:ascii="Arial" w:hAnsi="Arial" w:cs="Arial"/>
        </w:rPr>
        <w:t>apatinib</w:t>
      </w:r>
      <w:r w:rsidR="00A11E1E" w:rsidRPr="00C46B68">
        <w:rPr>
          <w:rFonts w:ascii="Arial" w:hAnsi="Arial" w:cs="Arial"/>
        </w:rPr>
        <w:t xml:space="preserve"> trigger</w:t>
      </w:r>
      <w:r w:rsidR="00A50F50" w:rsidRPr="00C46B68">
        <w:rPr>
          <w:rFonts w:ascii="Arial" w:hAnsi="Arial" w:cs="Arial"/>
        </w:rPr>
        <w:t>ed</w:t>
      </w:r>
      <w:r w:rsidR="00A11E1E" w:rsidRPr="00C46B68">
        <w:rPr>
          <w:rFonts w:ascii="Arial" w:hAnsi="Arial" w:cs="Arial"/>
        </w:rPr>
        <w:t xml:space="preserve"> </w:t>
      </w:r>
      <w:r w:rsidR="00080EFC" w:rsidRPr="00C46B68">
        <w:rPr>
          <w:rFonts w:ascii="Arial" w:hAnsi="Arial" w:cs="Arial"/>
        </w:rPr>
        <w:t>apoptosis</w:t>
      </w:r>
      <w:r w:rsidR="00D07DC8" w:rsidRPr="00C46B68">
        <w:rPr>
          <w:rFonts w:ascii="Arial" w:hAnsi="Arial" w:cs="Arial"/>
        </w:rPr>
        <w:t xml:space="preserve"> </w:t>
      </w:r>
      <w:r w:rsidR="001C28F3" w:rsidRPr="00C46B68">
        <w:rPr>
          <w:rFonts w:ascii="Arial" w:hAnsi="Arial" w:cs="Arial"/>
        </w:rPr>
        <w:t>across all</w:t>
      </w:r>
      <w:r w:rsidR="00B85B22" w:rsidRPr="00C46B68">
        <w:rPr>
          <w:rFonts w:ascii="Arial" w:hAnsi="Arial" w:cs="Arial"/>
        </w:rPr>
        <w:t xml:space="preserve"> the</w:t>
      </w:r>
      <w:r w:rsidR="001C28F3" w:rsidRPr="00C46B68">
        <w:rPr>
          <w:rFonts w:ascii="Arial" w:hAnsi="Arial" w:cs="Arial"/>
        </w:rPr>
        <w:t xml:space="preserve"> tested cell models</w:t>
      </w:r>
      <w:r w:rsidR="00D07DC8" w:rsidRPr="00C46B68">
        <w:rPr>
          <w:rFonts w:ascii="Arial" w:hAnsi="Arial" w:cs="Arial"/>
        </w:rPr>
        <w:t xml:space="preserve"> </w:t>
      </w:r>
      <w:r w:rsidR="00E110FF" w:rsidRPr="00C46B68">
        <w:rPr>
          <w:rFonts w:ascii="Arial" w:hAnsi="Arial" w:cs="Arial"/>
        </w:rPr>
        <w:t xml:space="preserve">(Fig. </w:t>
      </w:r>
      <w:r w:rsidR="005B5C66" w:rsidRPr="00C46B68">
        <w:rPr>
          <w:rFonts w:ascii="Arial" w:hAnsi="Arial" w:cs="Arial"/>
        </w:rPr>
        <w:t>6</w:t>
      </w:r>
      <w:r w:rsidR="009A61F0" w:rsidRPr="00C46B68">
        <w:rPr>
          <w:rFonts w:ascii="Arial" w:hAnsi="Arial" w:cs="Arial"/>
        </w:rPr>
        <w:t>C</w:t>
      </w:r>
      <w:r w:rsidR="0016798F" w:rsidRPr="00C46B68">
        <w:rPr>
          <w:rFonts w:ascii="Arial" w:hAnsi="Arial" w:cs="Arial"/>
        </w:rPr>
        <w:t>,</w:t>
      </w:r>
      <w:r w:rsidR="00ED5ED7" w:rsidRPr="00C46B68">
        <w:rPr>
          <w:rFonts w:ascii="Arial" w:hAnsi="Arial" w:cs="Arial"/>
        </w:rPr>
        <w:t>D, and</w:t>
      </w:r>
      <w:r w:rsidR="0016798F" w:rsidRPr="00C46B68">
        <w:rPr>
          <w:rFonts w:ascii="Arial" w:hAnsi="Arial" w:cs="Arial"/>
        </w:rPr>
        <w:t xml:space="preserve"> </w:t>
      </w:r>
      <w:r w:rsidR="003D1725" w:rsidRPr="00C46B68">
        <w:rPr>
          <w:rFonts w:ascii="Arial" w:hAnsi="Arial" w:cs="Arial"/>
        </w:rPr>
        <w:t>Appendix Figure</w:t>
      </w:r>
      <w:r w:rsidR="0016798F" w:rsidRPr="00C46B68">
        <w:rPr>
          <w:rFonts w:ascii="Arial" w:hAnsi="Arial" w:cs="Arial"/>
        </w:rPr>
        <w:t xml:space="preserve"> </w:t>
      </w:r>
      <w:r w:rsidR="000F1DEC">
        <w:rPr>
          <w:rFonts w:ascii="Arial" w:hAnsi="Arial" w:cs="Arial"/>
        </w:rPr>
        <w:t>S</w:t>
      </w:r>
      <w:r w:rsidR="00770149" w:rsidRPr="00C46B68">
        <w:rPr>
          <w:rFonts w:ascii="Arial" w:hAnsi="Arial" w:cs="Arial"/>
        </w:rPr>
        <w:t>5</w:t>
      </w:r>
      <w:r w:rsidR="00EA1E54" w:rsidRPr="00C46B68">
        <w:rPr>
          <w:rFonts w:ascii="Arial" w:hAnsi="Arial" w:cs="Arial"/>
        </w:rPr>
        <w:t>B</w:t>
      </w:r>
      <w:r w:rsidR="00EB1663" w:rsidRPr="00C46B68">
        <w:rPr>
          <w:rFonts w:ascii="Arial" w:hAnsi="Arial" w:cs="Arial"/>
        </w:rPr>
        <w:softHyphen/>
      </w:r>
      <w:r w:rsidR="007212F3" w:rsidRPr="00C46B68">
        <w:rPr>
          <w:rFonts w:ascii="Arial" w:hAnsi="Arial"/>
        </w:rPr>
        <w:t xml:space="preserve">). </w:t>
      </w:r>
    </w:p>
    <w:p w14:paraId="3376314F" w14:textId="74CB4E59" w:rsidR="008422DA" w:rsidRPr="00C46B68" w:rsidRDefault="008422DA" w:rsidP="001C1D34">
      <w:pPr>
        <w:spacing w:line="480" w:lineRule="auto"/>
        <w:jc w:val="both"/>
        <w:rPr>
          <w:rFonts w:ascii="Arial" w:hAnsi="Arial" w:cs="Arial"/>
        </w:rPr>
      </w:pPr>
    </w:p>
    <w:p w14:paraId="2B845A6D" w14:textId="18B29DB6" w:rsidR="004D4C61" w:rsidRPr="00C46B68" w:rsidRDefault="00B02FF4" w:rsidP="001C1D34">
      <w:pPr>
        <w:spacing w:line="480" w:lineRule="auto"/>
        <w:jc w:val="both"/>
        <w:rPr>
          <w:rFonts w:ascii="Arial" w:hAnsi="Arial" w:cs="Arial"/>
        </w:rPr>
      </w:pPr>
      <w:r w:rsidRPr="00C46B68">
        <w:rPr>
          <w:rFonts w:ascii="Arial" w:hAnsi="Arial" w:cs="Arial"/>
        </w:rPr>
        <w:t xml:space="preserve">HER3 is a key pro-survival </w:t>
      </w:r>
      <w:r w:rsidR="00360D2A" w:rsidRPr="00C46B68">
        <w:rPr>
          <w:rFonts w:ascii="Arial" w:hAnsi="Arial" w:cs="Arial"/>
        </w:rPr>
        <w:t>receptor</w:t>
      </w:r>
      <w:r w:rsidRPr="00C46B68">
        <w:rPr>
          <w:rFonts w:ascii="Arial" w:hAnsi="Arial" w:cs="Arial"/>
        </w:rPr>
        <w:t xml:space="preserve"> in HER2+ breast cancer cells </w:t>
      </w:r>
      <w:r w:rsidRPr="00C46B68">
        <w:rPr>
          <w:rFonts w:ascii="Arial" w:hAnsi="Arial" w:cs="Arial"/>
        </w:rPr>
        <w:fldChar w:fldCharType="begin"/>
      </w:r>
      <w:r w:rsidR="001C3DFC" w:rsidRPr="00C46B68">
        <w:rPr>
          <w:rFonts w:ascii="Arial" w:hAnsi="Arial" w:cs="Arial"/>
        </w:rPr>
        <w:instrText xml:space="preserve"> ADDIN EN.CITE &lt;EndNote&gt;&lt;Cite&gt;&lt;Author&gt;Haikala&lt;/Author&gt;&lt;Year&gt;2021&lt;/Year&gt;&lt;RecNum&gt;64&lt;/RecNum&gt;&lt;DisplayText&gt;(Haikala &amp;amp; Janne, 2021)&lt;/DisplayText&gt;&lt;record&gt;&lt;rec-number&gt;64&lt;/rec-number&gt;&lt;foreign-keys&gt;&lt;key app="EN" db-id="9swr9sasf5war0e0ts6x90d4paetwwwfez00" timestamp="1621009802"&gt;64&lt;/key&gt;&lt;/foreign-keys&gt;&lt;ref-type name="Journal Article"&gt;17&lt;/ref-type&gt;&lt;contributors&gt;&lt;authors&gt;&lt;author&gt;Haikala, H. M.&lt;/author&gt;&lt;author&gt;Janne, P. A.&lt;/author&gt;&lt;/authors&gt;&lt;/contributors&gt;&lt;auth-address&gt;Lowe Center for Thoracic Oncology, Department of Medical Oncology, Dana-Farber Cancer Institute, Boston, Massachusetts.&amp;#xD;Harvard Medical School, Boston, Massachusetts.&amp;#xD;Lowe Center for Thoracic Oncology, Department of Medical Oncology, Dana-Farber Cancer Institute, Boston, Massachusetts. Pasi_Janne@dfci.harvard.edu.&lt;/auth-address&gt;&lt;titles&gt;&lt;title&gt;Thirty Years of HER3: From Basic Biology to Therapeutic Interventions&lt;/title&gt;&lt;secondary-title&gt;Clin Cancer Res&lt;/secondary-title&gt;&lt;/titles&gt;&lt;periodical&gt;&lt;full-title&gt;Clin Cancer Res&lt;/full-title&gt;&lt;/periodical&gt;&lt;edition&gt;2021/02/21&lt;/edition&gt;&lt;dates&gt;&lt;year&gt;2021&lt;/year&gt;&lt;pub-dates&gt;&lt;date&gt;Feb 19&lt;/date&gt;&lt;/pub-dates&gt;&lt;/dates&gt;&lt;isbn&gt;1557-3265 (Electronic)&amp;#xD;1078-0432 (Linking)&lt;/isbn&gt;&lt;accession-num&gt;33608318&lt;/accession-num&gt;&lt;urls&gt;&lt;related-urls&gt;&lt;url&gt;https://www.ncbi.nlm.nih.gov/pubmed/33608318&lt;/url&gt;&lt;/related-urls&gt;&lt;/urls&gt;&lt;electronic-resource-num&gt;10.1158/1078-0432.CCR-20-4465&lt;/electronic-resource-num&gt;&lt;/record&gt;&lt;/Cite&gt;&lt;/EndNote&gt;</w:instrText>
      </w:r>
      <w:r w:rsidRPr="00C46B68">
        <w:rPr>
          <w:rFonts w:ascii="Arial" w:hAnsi="Arial" w:cs="Arial"/>
        </w:rPr>
        <w:fldChar w:fldCharType="separate"/>
      </w:r>
      <w:r w:rsidR="001C3DFC" w:rsidRPr="00C46B68">
        <w:rPr>
          <w:rFonts w:ascii="Arial" w:hAnsi="Arial" w:cs="Arial"/>
          <w:noProof/>
        </w:rPr>
        <w:t>(Haikala &amp; Janne, 2021)</w:t>
      </w:r>
      <w:r w:rsidRPr="00C46B68">
        <w:rPr>
          <w:rFonts w:ascii="Arial" w:hAnsi="Arial" w:cs="Arial"/>
        </w:rPr>
        <w:fldChar w:fldCharType="end"/>
      </w:r>
      <w:r w:rsidR="00704E0B" w:rsidRPr="00C46B68">
        <w:rPr>
          <w:rFonts w:ascii="Arial" w:hAnsi="Arial" w:cs="Arial"/>
        </w:rPr>
        <w:t>. Further,</w:t>
      </w:r>
      <w:r w:rsidRPr="00C46B68">
        <w:rPr>
          <w:rFonts w:ascii="Arial" w:hAnsi="Arial" w:cs="Arial"/>
        </w:rPr>
        <w:t xml:space="preserve"> compensatory i</w:t>
      </w:r>
      <w:r w:rsidR="00D07DC8" w:rsidRPr="00C46B68">
        <w:rPr>
          <w:rFonts w:ascii="Arial" w:hAnsi="Arial" w:cs="Arial"/>
        </w:rPr>
        <w:t xml:space="preserve">nduction of </w:t>
      </w:r>
      <w:r w:rsidRPr="00C46B68">
        <w:rPr>
          <w:rFonts w:ascii="Arial" w:hAnsi="Arial" w:cs="Arial"/>
        </w:rPr>
        <w:t xml:space="preserve">HER3 is thought to be one of the primary mechanisms behind </w:t>
      </w:r>
      <w:r w:rsidR="00872744" w:rsidRPr="00C46B68">
        <w:rPr>
          <w:rFonts w:ascii="Arial" w:hAnsi="Arial" w:cs="Arial"/>
        </w:rPr>
        <w:t xml:space="preserve">the </w:t>
      </w:r>
      <w:r w:rsidRPr="00C46B68">
        <w:rPr>
          <w:rFonts w:ascii="Arial" w:hAnsi="Arial" w:cs="Arial"/>
        </w:rPr>
        <w:t xml:space="preserve">resistance to </w:t>
      </w:r>
      <w:r w:rsidR="00013822" w:rsidRPr="00C46B68">
        <w:rPr>
          <w:rFonts w:ascii="Arial" w:hAnsi="Arial" w:cs="Arial"/>
        </w:rPr>
        <w:t xml:space="preserve">the </w:t>
      </w:r>
      <w:r w:rsidRPr="00C46B68">
        <w:rPr>
          <w:rFonts w:ascii="Arial" w:hAnsi="Arial" w:cs="Arial"/>
        </w:rPr>
        <w:t>combination of HER2</w:t>
      </w:r>
      <w:r w:rsidR="00BE56ED" w:rsidRPr="00C46B68">
        <w:rPr>
          <w:rFonts w:ascii="Arial" w:hAnsi="Arial" w:cs="Arial"/>
        </w:rPr>
        <w:t xml:space="preserve"> inhibition</w:t>
      </w:r>
      <w:r w:rsidR="004979ED" w:rsidRPr="00C46B68">
        <w:rPr>
          <w:rFonts w:ascii="Arial" w:hAnsi="Arial" w:cs="Arial"/>
        </w:rPr>
        <w:t xml:space="preserve"> </w:t>
      </w:r>
      <w:r w:rsidRPr="00C46B68">
        <w:rPr>
          <w:rFonts w:ascii="Arial" w:hAnsi="Arial" w:cs="Arial"/>
        </w:rPr>
        <w:t xml:space="preserve">and AKT targeting </w:t>
      </w:r>
      <w:r w:rsidR="008C5E8A" w:rsidRPr="00C46B68">
        <w:rPr>
          <w:rFonts w:ascii="Arial" w:hAnsi="Arial" w:cs="Arial"/>
        </w:rPr>
        <w:fldChar w:fldCharType="begin">
          <w:fldData xml:space="preserve">PEVuZE5vdGU+PENpdGU+PEF1dGhvcj5DaGFuZGFybGFwYXR5PC9BdXRob3I+PFllYXI+MjAxMTwv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DaGFuZGFybGFwYXR5PC9BdXRob3I+PFllYXI+MjAxMTwv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8C5E8A" w:rsidRPr="00C46B68">
        <w:rPr>
          <w:rFonts w:ascii="Arial" w:hAnsi="Arial" w:cs="Arial"/>
        </w:rPr>
      </w:r>
      <w:r w:rsidR="008C5E8A" w:rsidRPr="00C46B68">
        <w:rPr>
          <w:rFonts w:ascii="Arial" w:hAnsi="Arial" w:cs="Arial"/>
        </w:rPr>
        <w:fldChar w:fldCharType="separate"/>
      </w:r>
      <w:r w:rsidR="006C6F58" w:rsidRPr="00C46B68">
        <w:rPr>
          <w:rFonts w:ascii="Arial" w:hAnsi="Arial" w:cs="Arial"/>
          <w:noProof/>
        </w:rPr>
        <w:t>(Chandarlapaty</w:t>
      </w:r>
      <w:r w:rsidR="006C6F58" w:rsidRPr="00C46B68">
        <w:rPr>
          <w:rFonts w:ascii="Arial" w:hAnsi="Arial" w:cs="Arial"/>
          <w:i/>
          <w:noProof/>
        </w:rPr>
        <w:t xml:space="preserve"> et al</w:t>
      </w:r>
      <w:r w:rsidR="006C6F58" w:rsidRPr="00C46B68">
        <w:rPr>
          <w:rFonts w:ascii="Arial" w:hAnsi="Arial" w:cs="Arial"/>
          <w:noProof/>
        </w:rPr>
        <w:t>, 2011; Wilson</w:t>
      </w:r>
      <w:r w:rsidR="006C6F58" w:rsidRPr="00C46B68">
        <w:rPr>
          <w:rFonts w:ascii="Arial" w:hAnsi="Arial" w:cs="Arial"/>
          <w:i/>
          <w:noProof/>
        </w:rPr>
        <w:t xml:space="preserve"> et al.</w:t>
      </w:r>
      <w:r w:rsidR="006C6F58" w:rsidRPr="00C46B68">
        <w:rPr>
          <w:rFonts w:ascii="Arial" w:hAnsi="Arial" w:cs="Arial"/>
          <w:noProof/>
        </w:rPr>
        <w:t>, 2012)</w:t>
      </w:r>
      <w:r w:rsidR="008C5E8A" w:rsidRPr="00C46B68">
        <w:rPr>
          <w:rFonts w:ascii="Arial" w:hAnsi="Arial" w:cs="Arial"/>
        </w:rPr>
        <w:fldChar w:fldCharType="end"/>
      </w:r>
      <w:r w:rsidRPr="00C46B68">
        <w:rPr>
          <w:rFonts w:ascii="Arial" w:hAnsi="Arial" w:cs="Arial"/>
        </w:rPr>
        <w:t xml:space="preserve">. </w:t>
      </w:r>
      <w:r w:rsidR="00A56AB5" w:rsidRPr="00C46B68">
        <w:rPr>
          <w:rFonts w:ascii="Arial" w:hAnsi="Arial" w:cs="Arial"/>
        </w:rPr>
        <w:t>Accordingly</w:t>
      </w:r>
      <w:r w:rsidR="00A8330B" w:rsidRPr="00C46B68">
        <w:rPr>
          <w:rFonts w:ascii="Arial" w:hAnsi="Arial" w:cs="Arial"/>
        </w:rPr>
        <w:t>, AKT inhibition resulted in</w:t>
      </w:r>
      <w:r w:rsidR="00CC4D69" w:rsidRPr="00C46B68">
        <w:rPr>
          <w:rFonts w:ascii="Arial" w:hAnsi="Arial" w:cs="Arial"/>
        </w:rPr>
        <w:t xml:space="preserve"> </w:t>
      </w:r>
      <w:r w:rsidR="00BE1AFD" w:rsidRPr="00C46B68">
        <w:rPr>
          <w:rFonts w:ascii="Arial" w:hAnsi="Arial" w:cs="Arial"/>
        </w:rPr>
        <w:t xml:space="preserve">HER3 induction </w:t>
      </w:r>
      <w:r w:rsidR="00220087" w:rsidRPr="00C46B68">
        <w:rPr>
          <w:rFonts w:ascii="Arial" w:hAnsi="Arial" w:cs="Arial"/>
        </w:rPr>
        <w:t>i</w:t>
      </w:r>
      <w:r w:rsidR="00BE1AFD" w:rsidRPr="00C46B68">
        <w:rPr>
          <w:rFonts w:ascii="Arial" w:hAnsi="Arial" w:cs="Arial"/>
        </w:rPr>
        <w:t>n MDA-MBA-453 cells</w:t>
      </w:r>
      <w:r w:rsidR="00307FCC" w:rsidRPr="00C46B68">
        <w:rPr>
          <w:rFonts w:ascii="Arial" w:hAnsi="Arial" w:cs="Arial"/>
        </w:rPr>
        <w:t xml:space="preserve"> treated with </w:t>
      </w:r>
      <w:r w:rsidR="00826ABD" w:rsidRPr="00C46B68">
        <w:rPr>
          <w:rFonts w:ascii="Arial" w:hAnsi="Arial" w:cs="Arial"/>
        </w:rPr>
        <w:t xml:space="preserve">either </w:t>
      </w:r>
      <w:r w:rsidR="00307FCC" w:rsidRPr="00C46B68">
        <w:rPr>
          <w:rFonts w:ascii="Arial" w:hAnsi="Arial" w:cs="Arial"/>
        </w:rPr>
        <w:t>MK2206</w:t>
      </w:r>
      <w:r w:rsidR="00826ABD" w:rsidRPr="00C46B68">
        <w:rPr>
          <w:rFonts w:ascii="Arial" w:hAnsi="Arial" w:cs="Arial"/>
        </w:rPr>
        <w:t xml:space="preserve"> </w:t>
      </w:r>
      <w:r w:rsidR="00307FCC" w:rsidRPr="00C46B68">
        <w:rPr>
          <w:rFonts w:ascii="Arial" w:hAnsi="Arial" w:cs="Arial"/>
        </w:rPr>
        <w:t xml:space="preserve">alone, </w:t>
      </w:r>
      <w:proofErr w:type="gramStart"/>
      <w:r w:rsidR="00826ABD" w:rsidRPr="00C46B68">
        <w:rPr>
          <w:rFonts w:ascii="Arial" w:hAnsi="Arial" w:cs="Arial"/>
        </w:rPr>
        <w:lastRenderedPageBreak/>
        <w:t>and</w:t>
      </w:r>
      <w:proofErr w:type="gramEnd"/>
      <w:r w:rsidR="00307FCC" w:rsidRPr="00C46B68">
        <w:rPr>
          <w:rFonts w:ascii="Arial" w:hAnsi="Arial" w:cs="Arial"/>
        </w:rPr>
        <w:t xml:space="preserve"> </w:t>
      </w:r>
      <w:r w:rsidR="00826ABD" w:rsidRPr="00C46B68">
        <w:rPr>
          <w:rFonts w:ascii="Arial" w:hAnsi="Arial" w:cs="Arial"/>
        </w:rPr>
        <w:t>with MK2206-</w:t>
      </w:r>
      <w:r w:rsidR="00307FCC" w:rsidRPr="00C46B68">
        <w:rPr>
          <w:rFonts w:ascii="Arial" w:hAnsi="Arial" w:cs="Arial"/>
        </w:rPr>
        <w:t>lapatinib</w:t>
      </w:r>
      <w:r w:rsidR="00826ABD" w:rsidRPr="00C46B68">
        <w:rPr>
          <w:rFonts w:ascii="Arial" w:hAnsi="Arial" w:cs="Arial"/>
        </w:rPr>
        <w:t xml:space="preserve"> combination</w:t>
      </w:r>
      <w:r w:rsidR="00BE1AFD" w:rsidRPr="00C46B68">
        <w:rPr>
          <w:rFonts w:ascii="Arial" w:hAnsi="Arial" w:cs="Arial"/>
        </w:rPr>
        <w:t xml:space="preserve"> (Fig. </w:t>
      </w:r>
      <w:r w:rsidR="007B3C1D" w:rsidRPr="00C46B68">
        <w:rPr>
          <w:rFonts w:ascii="Arial" w:hAnsi="Arial" w:cs="Arial"/>
        </w:rPr>
        <w:t>6</w:t>
      </w:r>
      <w:r w:rsidR="001B0326" w:rsidRPr="00C46B68">
        <w:rPr>
          <w:rFonts w:ascii="Arial" w:hAnsi="Arial" w:cs="Arial"/>
        </w:rPr>
        <w:t>C,E</w:t>
      </w:r>
      <w:r w:rsidR="007B5249" w:rsidRPr="00C46B68">
        <w:rPr>
          <w:rFonts w:ascii="Arial" w:hAnsi="Arial" w:cs="Arial"/>
        </w:rPr>
        <w:t>)</w:t>
      </w:r>
      <w:r w:rsidR="00BE1AFD" w:rsidRPr="00C46B68">
        <w:rPr>
          <w:rFonts w:ascii="Arial" w:hAnsi="Arial" w:cs="Arial"/>
        </w:rPr>
        <w:t xml:space="preserve">. </w:t>
      </w:r>
      <w:r w:rsidR="003D1725" w:rsidRPr="00C46B68">
        <w:rPr>
          <w:rFonts w:ascii="Arial" w:hAnsi="Arial" w:cs="Arial"/>
        </w:rPr>
        <w:t>Pharmacological i</w:t>
      </w:r>
      <w:r w:rsidR="00E868FB" w:rsidRPr="00C46B68">
        <w:rPr>
          <w:rFonts w:ascii="Arial" w:hAnsi="Arial" w:cs="Arial"/>
        </w:rPr>
        <w:t xml:space="preserve">nhibition of the AKT </w:t>
      </w:r>
      <w:r w:rsidR="003D1725" w:rsidRPr="00C46B68">
        <w:rPr>
          <w:rFonts w:ascii="Arial" w:hAnsi="Arial" w:cs="Arial"/>
        </w:rPr>
        <w:t xml:space="preserve">upstream </w:t>
      </w:r>
      <w:r w:rsidR="00E868FB" w:rsidRPr="00C46B68">
        <w:rPr>
          <w:rFonts w:ascii="Arial" w:hAnsi="Arial" w:cs="Arial"/>
        </w:rPr>
        <w:t xml:space="preserve">kinase </w:t>
      </w:r>
      <w:r w:rsidR="007B5249" w:rsidRPr="00C46B68">
        <w:rPr>
          <w:rFonts w:ascii="Arial" w:hAnsi="Arial" w:cs="Arial"/>
        </w:rPr>
        <w:t xml:space="preserve">PI3K </w:t>
      </w:r>
      <w:r w:rsidR="00E868FB" w:rsidRPr="00C46B68">
        <w:rPr>
          <w:rFonts w:ascii="Arial" w:hAnsi="Arial" w:cs="Arial"/>
        </w:rPr>
        <w:t>also</w:t>
      </w:r>
      <w:r w:rsidR="007B5249" w:rsidRPr="00C46B68">
        <w:rPr>
          <w:rFonts w:ascii="Arial" w:hAnsi="Arial" w:cs="Arial"/>
        </w:rPr>
        <w:t xml:space="preserve"> induced HER3 expression (</w:t>
      </w:r>
      <w:r w:rsidR="003D1725" w:rsidRPr="00C46B68">
        <w:rPr>
          <w:rFonts w:ascii="Arial" w:hAnsi="Arial" w:cs="Arial"/>
        </w:rPr>
        <w:t xml:space="preserve">Appendix </w:t>
      </w:r>
      <w:r w:rsidR="007B5249" w:rsidRPr="00C46B68">
        <w:rPr>
          <w:rFonts w:ascii="Arial" w:hAnsi="Arial" w:cs="Arial"/>
        </w:rPr>
        <w:t>Fig</w:t>
      </w:r>
      <w:r w:rsidR="003D1725" w:rsidRPr="00C46B68">
        <w:rPr>
          <w:rFonts w:ascii="Arial" w:hAnsi="Arial" w:cs="Arial"/>
        </w:rPr>
        <w:t>ure</w:t>
      </w:r>
      <w:r w:rsidR="007B5249" w:rsidRPr="00C46B68">
        <w:rPr>
          <w:rFonts w:ascii="Arial" w:hAnsi="Arial" w:cs="Arial"/>
        </w:rPr>
        <w:t xml:space="preserve"> </w:t>
      </w:r>
      <w:r w:rsidR="000F1DEC">
        <w:rPr>
          <w:rFonts w:ascii="Arial" w:hAnsi="Arial" w:cs="Arial"/>
        </w:rPr>
        <w:t>S</w:t>
      </w:r>
      <w:r w:rsidR="00335CD3" w:rsidRPr="00C46B68">
        <w:rPr>
          <w:rFonts w:ascii="Arial" w:hAnsi="Arial" w:cs="Arial"/>
        </w:rPr>
        <w:t>5C</w:t>
      </w:r>
      <w:r w:rsidR="007B5249" w:rsidRPr="00C46B68">
        <w:rPr>
          <w:rFonts w:ascii="Arial" w:hAnsi="Arial" w:cs="Arial"/>
        </w:rPr>
        <w:t xml:space="preserve">). </w:t>
      </w:r>
      <w:r w:rsidR="008C5E8A" w:rsidRPr="00C46B68">
        <w:rPr>
          <w:rFonts w:ascii="Arial" w:hAnsi="Arial" w:cs="Arial"/>
        </w:rPr>
        <w:t>In</w:t>
      </w:r>
      <w:r w:rsidR="00307FCC" w:rsidRPr="00C46B68">
        <w:rPr>
          <w:rFonts w:ascii="Arial" w:hAnsi="Arial" w:cs="Arial"/>
        </w:rPr>
        <w:t xml:space="preserve"> contrast</w:t>
      </w:r>
      <w:r w:rsidR="008C5E8A" w:rsidRPr="00C46B68">
        <w:rPr>
          <w:rFonts w:ascii="Arial" w:hAnsi="Arial" w:cs="Arial"/>
        </w:rPr>
        <w:t xml:space="preserve">, </w:t>
      </w:r>
      <w:r w:rsidR="009779C7" w:rsidRPr="00C46B68">
        <w:rPr>
          <w:rFonts w:ascii="Arial" w:hAnsi="Arial" w:cs="Arial"/>
        </w:rPr>
        <w:t xml:space="preserve">BCI </w:t>
      </w:r>
      <w:r w:rsidR="005855D0" w:rsidRPr="00C46B68">
        <w:rPr>
          <w:rFonts w:ascii="Arial" w:hAnsi="Arial" w:cs="Arial"/>
        </w:rPr>
        <w:t xml:space="preserve">decreased HER2 </w:t>
      </w:r>
      <w:r w:rsidR="008C5E8A" w:rsidRPr="00C46B68">
        <w:rPr>
          <w:rFonts w:ascii="Arial" w:hAnsi="Arial" w:cs="Arial"/>
        </w:rPr>
        <w:t>and HER3 expression</w:t>
      </w:r>
      <w:r w:rsidR="003D1725" w:rsidRPr="00C46B68">
        <w:rPr>
          <w:rFonts w:ascii="Arial" w:hAnsi="Arial" w:cs="Arial"/>
        </w:rPr>
        <w:t>s</w:t>
      </w:r>
      <w:r w:rsidR="008C5E8A" w:rsidRPr="00C46B68">
        <w:rPr>
          <w:rFonts w:ascii="Arial" w:hAnsi="Arial" w:cs="Arial"/>
        </w:rPr>
        <w:t xml:space="preserve"> as a monotherapy, </w:t>
      </w:r>
      <w:r w:rsidR="005855D0" w:rsidRPr="00C46B68">
        <w:rPr>
          <w:rFonts w:ascii="Arial" w:hAnsi="Arial" w:cs="Arial"/>
        </w:rPr>
        <w:t>and</w:t>
      </w:r>
      <w:r w:rsidR="005855D0" w:rsidRPr="00C46B68">
        <w:rPr>
          <w:rFonts w:ascii="Arial" w:hAnsi="Arial"/>
        </w:rPr>
        <w:t xml:space="preserve"> </w:t>
      </w:r>
      <w:r w:rsidR="008B7E18" w:rsidRPr="00C46B68">
        <w:rPr>
          <w:rFonts w:ascii="Arial" w:hAnsi="Arial" w:cs="Arial"/>
        </w:rPr>
        <w:t>in combination with lapatinib</w:t>
      </w:r>
      <w:r w:rsidR="00EC6DEA" w:rsidRPr="00C46B68">
        <w:rPr>
          <w:rFonts w:ascii="Arial" w:hAnsi="Arial" w:cs="Arial"/>
        </w:rPr>
        <w:t xml:space="preserve"> (Fig. </w:t>
      </w:r>
      <w:r w:rsidR="00E95A4B" w:rsidRPr="00C46B68">
        <w:rPr>
          <w:rFonts w:ascii="Arial" w:hAnsi="Arial" w:cs="Arial"/>
        </w:rPr>
        <w:t>6</w:t>
      </w:r>
      <w:r w:rsidR="009A198D" w:rsidRPr="00C46B68">
        <w:rPr>
          <w:rFonts w:ascii="Arial" w:hAnsi="Arial" w:cs="Arial"/>
        </w:rPr>
        <w:t>C, F</w:t>
      </w:r>
      <w:r w:rsidR="00EC6DEA" w:rsidRPr="00C46B68">
        <w:rPr>
          <w:rFonts w:ascii="Arial" w:hAnsi="Arial" w:cs="Arial"/>
        </w:rPr>
        <w:t xml:space="preserve">). </w:t>
      </w:r>
      <w:r w:rsidR="004D4C61" w:rsidRPr="00C46B68">
        <w:rPr>
          <w:rFonts w:ascii="Arial" w:hAnsi="Arial" w:cs="Arial"/>
          <w:color w:val="000000" w:themeColor="text1"/>
        </w:rPr>
        <w:t xml:space="preserve">Notably, both HER2 and HER3 were downregulated 3 h </w:t>
      </w:r>
      <w:r w:rsidR="001C3DFC" w:rsidRPr="00C46B68">
        <w:rPr>
          <w:rFonts w:ascii="Arial" w:hAnsi="Arial" w:cs="Arial"/>
          <w:color w:val="000000" w:themeColor="text1"/>
        </w:rPr>
        <w:t xml:space="preserve">already </w:t>
      </w:r>
      <w:r w:rsidR="004D4C61" w:rsidRPr="00C46B68">
        <w:rPr>
          <w:rFonts w:ascii="Arial" w:hAnsi="Arial" w:cs="Arial"/>
          <w:color w:val="000000" w:themeColor="text1"/>
        </w:rPr>
        <w:t>after BCI treatment, and this coincided with the induction of ERK phosphorylation</w:t>
      </w:r>
      <w:r w:rsidR="00D9130F" w:rsidRPr="00C46B68">
        <w:rPr>
          <w:rFonts w:ascii="Arial" w:hAnsi="Arial" w:cs="Arial"/>
          <w:color w:val="000000" w:themeColor="text1"/>
        </w:rPr>
        <w:t>,</w:t>
      </w:r>
      <w:r w:rsidR="004D4C61" w:rsidRPr="00C46B68">
        <w:rPr>
          <w:rFonts w:ascii="Arial" w:hAnsi="Arial" w:cs="Arial"/>
          <w:color w:val="000000" w:themeColor="text1"/>
        </w:rPr>
        <w:t xml:space="preserve"> and destabilization of DUSP6, both serving as signs for BCI target engagement (Fig. </w:t>
      </w:r>
      <w:r w:rsidR="00806D2C" w:rsidRPr="00C46B68">
        <w:rPr>
          <w:rFonts w:ascii="Arial" w:hAnsi="Arial" w:cs="Arial"/>
          <w:color w:val="000000" w:themeColor="text1"/>
        </w:rPr>
        <w:t>6G</w:t>
      </w:r>
      <w:r w:rsidR="004D4C61" w:rsidRPr="00C46B68">
        <w:rPr>
          <w:rFonts w:ascii="Arial" w:hAnsi="Arial" w:cs="Arial"/>
          <w:color w:val="000000" w:themeColor="text1"/>
        </w:rPr>
        <w:t xml:space="preserve">). </w:t>
      </w:r>
      <w:r w:rsidR="004D4C61" w:rsidRPr="00C46B68">
        <w:rPr>
          <w:rFonts w:ascii="Arial" w:hAnsi="Arial" w:cs="Arial"/>
        </w:rPr>
        <w:t xml:space="preserve">Accordingly, </w:t>
      </w:r>
      <w:r w:rsidR="00D9130F" w:rsidRPr="00C46B68">
        <w:rPr>
          <w:rFonts w:ascii="Arial" w:hAnsi="Arial" w:cs="Arial"/>
        </w:rPr>
        <w:t xml:space="preserve">siRNA-mediated </w:t>
      </w:r>
      <w:r w:rsidR="004D4C61" w:rsidRPr="00C46B68">
        <w:rPr>
          <w:rFonts w:ascii="Arial" w:hAnsi="Arial" w:cs="Arial"/>
        </w:rPr>
        <w:t xml:space="preserve">knockdown of </w:t>
      </w:r>
      <w:r w:rsidR="004D4C61" w:rsidRPr="00C46B68">
        <w:rPr>
          <w:rFonts w:ascii="Arial" w:hAnsi="Arial" w:cs="Arial"/>
          <w:i/>
          <w:iCs/>
        </w:rPr>
        <w:t>DUSP6</w:t>
      </w:r>
      <w:r w:rsidR="004D4C61" w:rsidRPr="00C46B68">
        <w:rPr>
          <w:rFonts w:ascii="Arial" w:hAnsi="Arial" w:cs="Arial"/>
        </w:rPr>
        <w:t xml:space="preserve"> reduced HER2 and HER3 protein levels in MDA-MB-453, HCC1954, and the HER3+ triple negative breast cancer cell line </w:t>
      </w:r>
      <w:r w:rsidR="004D4C61" w:rsidRPr="00C46B68">
        <w:rPr>
          <w:rFonts w:ascii="Arial" w:hAnsi="Arial" w:cs="Arial"/>
          <w:color w:val="000000" w:themeColor="text1"/>
        </w:rPr>
        <w:t>MDA-MB-468</w:t>
      </w:r>
      <w:r w:rsidR="004D4C61" w:rsidRPr="00C46B68">
        <w:rPr>
          <w:rFonts w:ascii="Arial" w:hAnsi="Arial" w:cs="Arial"/>
        </w:rPr>
        <w:t xml:space="preserve"> (Fig. </w:t>
      </w:r>
      <w:r w:rsidR="00806D2C" w:rsidRPr="00C46B68">
        <w:rPr>
          <w:rFonts w:ascii="Arial" w:hAnsi="Arial" w:cs="Arial"/>
        </w:rPr>
        <w:t>6H</w:t>
      </w:r>
      <w:r w:rsidR="004D4C61" w:rsidRPr="00C46B68">
        <w:rPr>
          <w:rFonts w:ascii="Arial" w:hAnsi="Arial" w:cs="Arial"/>
        </w:rPr>
        <w:t xml:space="preserve"> and </w:t>
      </w:r>
      <w:r w:rsidR="00335CD3" w:rsidRPr="00C46B68">
        <w:rPr>
          <w:rFonts w:ascii="Arial" w:hAnsi="Arial" w:cs="Arial"/>
        </w:rPr>
        <w:t xml:space="preserve">Appendix Figures </w:t>
      </w:r>
      <w:r w:rsidR="000F1DEC">
        <w:rPr>
          <w:rFonts w:ascii="Arial" w:hAnsi="Arial" w:cs="Arial"/>
        </w:rPr>
        <w:t>S</w:t>
      </w:r>
      <w:r w:rsidR="00335CD3" w:rsidRPr="00C46B68">
        <w:rPr>
          <w:rFonts w:ascii="Arial" w:hAnsi="Arial" w:cs="Arial"/>
        </w:rPr>
        <w:t>5D,E</w:t>
      </w:r>
      <w:r w:rsidR="004D4C61" w:rsidRPr="00C46B68">
        <w:rPr>
          <w:rFonts w:ascii="Arial" w:hAnsi="Arial" w:cs="Arial"/>
        </w:rPr>
        <w:t xml:space="preserve">). Indicative of transcriptional regulation, </w:t>
      </w:r>
      <w:r w:rsidR="004D4C61" w:rsidRPr="00C46B68">
        <w:rPr>
          <w:rFonts w:ascii="Arial" w:hAnsi="Arial" w:cs="Arial"/>
          <w:i/>
          <w:iCs/>
        </w:rPr>
        <w:t>DUSP6</w:t>
      </w:r>
      <w:r w:rsidR="004D4C61" w:rsidRPr="00C46B68">
        <w:rPr>
          <w:rFonts w:ascii="Arial" w:hAnsi="Arial" w:cs="Arial"/>
        </w:rPr>
        <w:t xml:space="preserve"> inhibition decreased </w:t>
      </w:r>
      <w:r w:rsidR="004D4C61" w:rsidRPr="00C46B68">
        <w:rPr>
          <w:rFonts w:ascii="Arial" w:hAnsi="Arial" w:cs="Arial"/>
          <w:i/>
          <w:iCs/>
        </w:rPr>
        <w:t>HER2</w:t>
      </w:r>
      <w:r w:rsidR="004D4C61" w:rsidRPr="00C46B68">
        <w:rPr>
          <w:rFonts w:ascii="Arial" w:hAnsi="Arial" w:cs="Arial"/>
        </w:rPr>
        <w:t xml:space="preserve"> and </w:t>
      </w:r>
      <w:r w:rsidR="004D4C61" w:rsidRPr="00C46B68">
        <w:rPr>
          <w:rFonts w:ascii="Arial" w:hAnsi="Arial" w:cs="Arial"/>
          <w:i/>
          <w:iCs/>
        </w:rPr>
        <w:t>HER3</w:t>
      </w:r>
      <w:r w:rsidR="004D4C61" w:rsidRPr="00C46B68">
        <w:rPr>
          <w:rFonts w:ascii="Arial" w:hAnsi="Arial" w:cs="Arial"/>
        </w:rPr>
        <w:t xml:space="preserve"> mRNA expression, but did not impact HER2 and HER3 protein stability (</w:t>
      </w:r>
      <w:r w:rsidR="00335CD3" w:rsidRPr="00C46B68">
        <w:rPr>
          <w:rFonts w:ascii="Arial" w:hAnsi="Arial" w:cs="Arial"/>
        </w:rPr>
        <w:t xml:space="preserve">Appendix Figure </w:t>
      </w:r>
      <w:r w:rsidR="000F1DEC">
        <w:rPr>
          <w:rFonts w:ascii="Arial" w:hAnsi="Arial" w:cs="Arial"/>
        </w:rPr>
        <w:t>S</w:t>
      </w:r>
      <w:r w:rsidR="00335CD3" w:rsidRPr="00C46B68">
        <w:rPr>
          <w:rFonts w:ascii="Arial" w:hAnsi="Arial" w:cs="Arial"/>
        </w:rPr>
        <w:t>5F</w:t>
      </w:r>
      <w:r w:rsidR="004D4C61" w:rsidRPr="00C46B68">
        <w:rPr>
          <w:rFonts w:ascii="Arial" w:hAnsi="Arial" w:cs="Arial"/>
        </w:rPr>
        <w:t>,</w:t>
      </w:r>
      <w:r w:rsidR="00335CD3" w:rsidRPr="00C46B68">
        <w:rPr>
          <w:rFonts w:ascii="Arial" w:hAnsi="Arial" w:cs="Arial"/>
        </w:rPr>
        <w:t>G</w:t>
      </w:r>
      <w:r w:rsidR="004D4C61" w:rsidRPr="00C46B68">
        <w:rPr>
          <w:rFonts w:ascii="Arial" w:hAnsi="Arial" w:cs="Arial"/>
        </w:rPr>
        <w:t>). Further, i</w:t>
      </w:r>
      <w:r w:rsidR="004D4C61" w:rsidRPr="00C46B68">
        <w:rPr>
          <w:rFonts w:ascii="Arial" w:hAnsi="Arial" w:cs="Arial"/>
          <w:color w:val="000000" w:themeColor="text1"/>
        </w:rPr>
        <w:t>ndicative of selective effects on HER2 and HER3 among the ERBB receptors, EGFR expression was unaffected by DUSP6 targeting in MDA-MB-468 (</w:t>
      </w:r>
      <w:r w:rsidR="00335CD3" w:rsidRPr="00C46B68">
        <w:rPr>
          <w:rFonts w:ascii="Arial" w:hAnsi="Arial" w:cs="Arial"/>
        </w:rPr>
        <w:t xml:space="preserve">Appendix Figure </w:t>
      </w:r>
      <w:r w:rsidR="000F1DEC">
        <w:rPr>
          <w:rFonts w:ascii="Arial" w:hAnsi="Arial" w:cs="Arial"/>
        </w:rPr>
        <w:t>S</w:t>
      </w:r>
      <w:r w:rsidR="00335CD3" w:rsidRPr="00C46B68">
        <w:rPr>
          <w:rFonts w:ascii="Arial" w:hAnsi="Arial" w:cs="Arial"/>
        </w:rPr>
        <w:t>5E</w:t>
      </w:r>
      <w:r w:rsidR="004D4C61" w:rsidRPr="00C46B68">
        <w:rPr>
          <w:rFonts w:ascii="Arial" w:hAnsi="Arial" w:cs="Arial"/>
          <w:color w:val="000000" w:themeColor="text1"/>
        </w:rPr>
        <w:t xml:space="preserve">). </w:t>
      </w:r>
      <w:r w:rsidR="004D4C61" w:rsidRPr="00C46B68">
        <w:rPr>
          <w:rFonts w:ascii="Arial" w:hAnsi="Arial" w:cs="Arial"/>
        </w:rPr>
        <w:t xml:space="preserve">The tumor material from the BCI-treated MDA-MB-453 xenograft model was further used for </w:t>
      </w:r>
      <w:r w:rsidR="004D4C61" w:rsidRPr="00C46B68">
        <w:rPr>
          <w:rFonts w:ascii="Arial" w:hAnsi="Arial" w:cs="Arial"/>
          <w:i/>
          <w:iCs/>
        </w:rPr>
        <w:t xml:space="preserve">in vivo </w:t>
      </w:r>
      <w:r w:rsidR="004D4C61" w:rsidRPr="00C46B68">
        <w:rPr>
          <w:rFonts w:ascii="Arial" w:hAnsi="Arial" w:cs="Arial"/>
        </w:rPr>
        <w:t>validation of HER3 as DUSP6 downstream target. Indeed, BCI-treated tumors displayed vastly decreased tumor cell immunopositivity for HER3</w:t>
      </w:r>
      <w:r w:rsidR="00CE5B4B" w:rsidRPr="00C46B68">
        <w:rPr>
          <w:rFonts w:ascii="Arial" w:hAnsi="Arial" w:cs="Arial"/>
        </w:rPr>
        <w:t>,</w:t>
      </w:r>
      <w:r w:rsidR="004D4C61" w:rsidRPr="00C46B68">
        <w:rPr>
          <w:rFonts w:ascii="Arial" w:hAnsi="Arial" w:cs="Arial"/>
        </w:rPr>
        <w:t xml:space="preserve"> and to lesser extent HER2 (Fig. </w:t>
      </w:r>
      <w:r w:rsidR="00806D2C" w:rsidRPr="00C46B68">
        <w:rPr>
          <w:rFonts w:ascii="Arial" w:hAnsi="Arial" w:cs="Arial"/>
        </w:rPr>
        <w:t>6I</w:t>
      </w:r>
      <w:r w:rsidR="00CE5B4B" w:rsidRPr="00C46B68">
        <w:rPr>
          <w:rFonts w:ascii="Arial" w:hAnsi="Arial" w:cs="Arial"/>
        </w:rPr>
        <w:t>)</w:t>
      </w:r>
      <w:r w:rsidR="004D4C61" w:rsidRPr="00C46B68">
        <w:rPr>
          <w:rFonts w:ascii="Arial" w:hAnsi="Arial" w:cs="Arial"/>
        </w:rPr>
        <w:t xml:space="preserve">. </w:t>
      </w:r>
      <w:r w:rsidR="00D9130F" w:rsidRPr="00C46B68">
        <w:rPr>
          <w:rFonts w:ascii="Arial" w:hAnsi="Arial" w:cs="Arial"/>
        </w:rPr>
        <w:t xml:space="preserve">Finally, clinically high </w:t>
      </w:r>
      <w:r w:rsidR="00D9130F" w:rsidRPr="00C46B68">
        <w:rPr>
          <w:rFonts w:ascii="Arial" w:hAnsi="Arial" w:cs="Arial"/>
          <w:i/>
          <w:iCs/>
        </w:rPr>
        <w:t xml:space="preserve">DUSP6 </w:t>
      </w:r>
      <w:r w:rsidR="00D9130F" w:rsidRPr="00C46B68">
        <w:rPr>
          <w:rFonts w:ascii="Arial" w:hAnsi="Arial" w:cs="Arial"/>
        </w:rPr>
        <w:t xml:space="preserve">tumors had significantly higher expression of tyrosine 1298 phosphorylated HER3 (Fig. </w:t>
      </w:r>
      <w:r w:rsidR="00335CD3" w:rsidRPr="00C46B68">
        <w:rPr>
          <w:rFonts w:ascii="Arial" w:hAnsi="Arial" w:cs="Arial"/>
        </w:rPr>
        <w:t>6J</w:t>
      </w:r>
      <w:r w:rsidR="00D9130F" w:rsidRPr="00C46B68">
        <w:rPr>
          <w:rFonts w:ascii="Arial" w:hAnsi="Arial" w:cs="Arial"/>
        </w:rPr>
        <w:t>).</w:t>
      </w:r>
    </w:p>
    <w:p w14:paraId="5FEB26C3" w14:textId="77777777" w:rsidR="00D9130F" w:rsidRPr="00C46B68" w:rsidRDefault="00D9130F" w:rsidP="001C1D34">
      <w:pPr>
        <w:spacing w:line="480" w:lineRule="auto"/>
        <w:jc w:val="both"/>
        <w:rPr>
          <w:rFonts w:ascii="Arial" w:hAnsi="Arial" w:cs="Arial"/>
        </w:rPr>
      </w:pPr>
    </w:p>
    <w:p w14:paraId="1E8657E0" w14:textId="53DF59AB" w:rsidR="004D4C61" w:rsidRPr="00C46B68" w:rsidRDefault="004D4C61" w:rsidP="001C1D34">
      <w:pPr>
        <w:spacing w:line="480" w:lineRule="auto"/>
        <w:jc w:val="both"/>
        <w:rPr>
          <w:rFonts w:ascii="Arial" w:hAnsi="Arial" w:cs="Arial"/>
        </w:rPr>
      </w:pPr>
      <w:r w:rsidRPr="00C46B68">
        <w:rPr>
          <w:rFonts w:ascii="Arial" w:hAnsi="Arial" w:cs="Arial"/>
        </w:rPr>
        <w:t xml:space="preserve">These findings indicate that </w:t>
      </w:r>
      <w:r w:rsidR="0098580B" w:rsidRPr="00C46B68">
        <w:rPr>
          <w:rFonts w:ascii="Arial" w:hAnsi="Arial" w:cs="Arial"/>
        </w:rPr>
        <w:t xml:space="preserve">when HER2i is combined </w:t>
      </w:r>
      <w:proofErr w:type="spellStart"/>
      <w:r w:rsidR="0098580B" w:rsidRPr="00C46B68">
        <w:rPr>
          <w:rFonts w:ascii="Arial" w:hAnsi="Arial" w:cs="Arial"/>
        </w:rPr>
        <w:t>AKTi</w:t>
      </w:r>
      <w:proofErr w:type="spellEnd"/>
      <w:r w:rsidR="0098580B" w:rsidRPr="00C46B68">
        <w:rPr>
          <w:rFonts w:ascii="Arial" w:hAnsi="Arial" w:cs="Arial"/>
        </w:rPr>
        <w:t>, the HER2+</w:t>
      </w:r>
      <w:r w:rsidR="00CE5B4B" w:rsidRPr="00C46B68">
        <w:rPr>
          <w:rFonts w:ascii="Arial" w:hAnsi="Arial" w:cs="Arial"/>
        </w:rPr>
        <w:t xml:space="preserve"> </w:t>
      </w:r>
      <w:r w:rsidR="0098580B" w:rsidRPr="00C46B68">
        <w:rPr>
          <w:rFonts w:ascii="Arial" w:hAnsi="Arial" w:cs="Arial"/>
        </w:rPr>
        <w:t>cells</w:t>
      </w:r>
      <w:r w:rsidRPr="00C46B68">
        <w:rPr>
          <w:rFonts w:ascii="Arial" w:hAnsi="Arial" w:cs="Arial"/>
        </w:rPr>
        <w:t xml:space="preserve"> survive due to compensatory </w:t>
      </w:r>
      <w:r w:rsidRPr="00C46B68">
        <w:rPr>
          <w:rFonts w:ascii="Arial" w:hAnsi="Arial"/>
        </w:rPr>
        <w:t xml:space="preserve">induction of </w:t>
      </w:r>
      <w:r w:rsidRPr="00C46B68">
        <w:rPr>
          <w:rFonts w:ascii="Arial" w:hAnsi="Arial" w:cs="Arial"/>
        </w:rPr>
        <w:t>HER3</w:t>
      </w:r>
      <w:r w:rsidR="00072A2D" w:rsidRPr="00C46B68">
        <w:rPr>
          <w:rFonts w:ascii="Arial" w:hAnsi="Arial" w:cs="Arial"/>
        </w:rPr>
        <w:t>,</w:t>
      </w:r>
      <w:r w:rsidR="0098580B" w:rsidRPr="00C46B68">
        <w:rPr>
          <w:rFonts w:ascii="Arial" w:hAnsi="Arial" w:cs="Arial"/>
        </w:rPr>
        <w:t xml:space="preserve"> </w:t>
      </w:r>
      <w:r w:rsidR="00DE42A1" w:rsidRPr="00C46B68">
        <w:rPr>
          <w:rFonts w:ascii="Arial" w:hAnsi="Arial" w:cs="Arial"/>
        </w:rPr>
        <w:t>whereas</w:t>
      </w:r>
      <w:r w:rsidR="0098580B" w:rsidRPr="00C46B68">
        <w:rPr>
          <w:rFonts w:ascii="Arial" w:hAnsi="Arial" w:cs="Arial"/>
        </w:rPr>
        <w:t xml:space="preserve"> DUSP6 </w:t>
      </w:r>
      <w:r w:rsidR="00CE5B4B" w:rsidRPr="00C46B68">
        <w:rPr>
          <w:rFonts w:ascii="Arial" w:hAnsi="Arial" w:cs="Arial"/>
        </w:rPr>
        <w:t>blockade</w:t>
      </w:r>
      <w:r w:rsidR="0098580B" w:rsidRPr="00C46B68">
        <w:rPr>
          <w:rFonts w:ascii="Arial" w:hAnsi="Arial" w:cs="Arial"/>
        </w:rPr>
        <w:t xml:space="preserve"> </w:t>
      </w:r>
      <w:r w:rsidR="00DE42A1" w:rsidRPr="00C46B68">
        <w:rPr>
          <w:rFonts w:ascii="Arial" w:hAnsi="Arial" w:cs="Arial"/>
        </w:rPr>
        <w:t>rather inhibits HER3</w:t>
      </w:r>
      <w:r w:rsidR="00F56A2F" w:rsidRPr="00C46B68">
        <w:rPr>
          <w:rFonts w:ascii="Arial" w:hAnsi="Arial" w:cs="Arial"/>
        </w:rPr>
        <w:t>,</w:t>
      </w:r>
      <w:r w:rsidRPr="00C46B68">
        <w:rPr>
          <w:rFonts w:ascii="Arial" w:hAnsi="Arial" w:cs="Arial"/>
        </w:rPr>
        <w:t xml:space="preserve"> and </w:t>
      </w:r>
      <w:r w:rsidR="00072A2D" w:rsidRPr="00C46B68">
        <w:rPr>
          <w:rFonts w:ascii="Arial" w:hAnsi="Arial" w:cs="Arial"/>
        </w:rPr>
        <w:t>therefore</w:t>
      </w:r>
      <w:r w:rsidRPr="00C46B68">
        <w:rPr>
          <w:rFonts w:ascii="Arial" w:hAnsi="Arial" w:cs="Arial"/>
        </w:rPr>
        <w:t xml:space="preserve"> </w:t>
      </w:r>
      <w:proofErr w:type="spellStart"/>
      <w:r w:rsidRPr="00C46B68">
        <w:rPr>
          <w:rFonts w:ascii="Arial" w:hAnsi="Arial" w:cs="Arial"/>
        </w:rPr>
        <w:t>BCI+lapatinib</w:t>
      </w:r>
      <w:proofErr w:type="spellEnd"/>
      <w:r w:rsidRPr="00C46B68">
        <w:rPr>
          <w:rFonts w:ascii="Arial" w:hAnsi="Arial" w:cs="Arial"/>
        </w:rPr>
        <w:t xml:space="preserve"> treated cells succumb to apoptosis</w:t>
      </w:r>
      <w:r w:rsidR="00DE42A1" w:rsidRPr="00C46B68">
        <w:rPr>
          <w:rFonts w:ascii="Arial" w:hAnsi="Arial" w:cs="Arial"/>
        </w:rPr>
        <w:t>.</w:t>
      </w:r>
      <w:r w:rsidRPr="00C46B68">
        <w:rPr>
          <w:rFonts w:ascii="Arial" w:hAnsi="Arial" w:cs="Arial"/>
        </w:rPr>
        <w:t xml:space="preserve"> </w:t>
      </w:r>
    </w:p>
    <w:p w14:paraId="38E50B34" w14:textId="77777777" w:rsidR="004D4C61" w:rsidRPr="00C46B68" w:rsidRDefault="004D4C61" w:rsidP="001C1D34">
      <w:pPr>
        <w:spacing w:line="480" w:lineRule="auto"/>
        <w:jc w:val="both"/>
        <w:rPr>
          <w:rFonts w:ascii="Arial" w:hAnsi="Arial" w:cs="Arial"/>
          <w:color w:val="000000" w:themeColor="text1"/>
        </w:rPr>
      </w:pPr>
    </w:p>
    <w:p w14:paraId="567E1383" w14:textId="77777777" w:rsidR="008A5856" w:rsidRPr="00C46B68" w:rsidRDefault="008A5856" w:rsidP="001C1D34">
      <w:pPr>
        <w:spacing w:line="480" w:lineRule="auto"/>
        <w:jc w:val="both"/>
        <w:rPr>
          <w:rFonts w:ascii="Arial" w:hAnsi="Arial" w:cs="Arial"/>
          <w:b/>
          <w:bCs/>
        </w:rPr>
      </w:pPr>
      <w:r w:rsidRPr="00C46B68">
        <w:rPr>
          <w:rFonts w:ascii="Arial" w:hAnsi="Arial" w:cs="Arial"/>
          <w:b/>
          <w:bCs/>
        </w:rPr>
        <w:t xml:space="preserve">DUSP6 targeting overcomes NRG-mediated HER2i therapy </w:t>
      </w:r>
      <w:proofErr w:type="gramStart"/>
      <w:r w:rsidRPr="00C46B68">
        <w:rPr>
          <w:rFonts w:ascii="Arial" w:hAnsi="Arial" w:cs="Arial"/>
          <w:b/>
          <w:bCs/>
        </w:rPr>
        <w:t>tolerance</w:t>
      </w:r>
      <w:proofErr w:type="gramEnd"/>
    </w:p>
    <w:p w14:paraId="5B2934D3" w14:textId="457D662B" w:rsidR="00631ABF" w:rsidRPr="00C46B68" w:rsidRDefault="00631ABF" w:rsidP="001C1D34">
      <w:pPr>
        <w:spacing w:line="480" w:lineRule="auto"/>
        <w:jc w:val="both"/>
        <w:rPr>
          <w:rFonts w:ascii="Arial" w:hAnsi="Arial" w:cs="Arial"/>
        </w:rPr>
      </w:pPr>
    </w:p>
    <w:p w14:paraId="04D50260" w14:textId="3A1CEDBB" w:rsidR="008947A4" w:rsidRPr="00C46B68" w:rsidRDefault="009A5AB2" w:rsidP="001C1D34">
      <w:pPr>
        <w:spacing w:line="480" w:lineRule="auto"/>
        <w:jc w:val="both"/>
        <w:rPr>
          <w:rFonts w:ascii="Arial" w:hAnsi="Arial" w:cs="Arial"/>
        </w:rPr>
      </w:pPr>
      <w:r w:rsidRPr="00C46B68">
        <w:rPr>
          <w:rFonts w:ascii="Arial" w:hAnsi="Arial" w:cs="Arial"/>
        </w:rPr>
        <w:t xml:space="preserve">HER3 is activated </w:t>
      </w:r>
      <w:r w:rsidR="00E674B4" w:rsidRPr="00C46B68">
        <w:rPr>
          <w:rFonts w:ascii="Arial" w:hAnsi="Arial" w:cs="Arial"/>
        </w:rPr>
        <w:t xml:space="preserve">in tumors </w:t>
      </w:r>
      <w:r w:rsidRPr="00C46B68">
        <w:rPr>
          <w:rFonts w:ascii="Arial" w:hAnsi="Arial" w:cs="Arial"/>
        </w:rPr>
        <w:t>by t</w:t>
      </w:r>
      <w:r w:rsidR="003A4729" w:rsidRPr="00C46B68">
        <w:rPr>
          <w:rFonts w:ascii="Arial" w:hAnsi="Arial" w:cs="Arial"/>
        </w:rPr>
        <w:t>umor microenvironment</w:t>
      </w:r>
      <w:r w:rsidR="008F7EAC" w:rsidRPr="00C46B68">
        <w:rPr>
          <w:rFonts w:ascii="Arial" w:hAnsi="Arial" w:cs="Arial"/>
        </w:rPr>
        <w:t xml:space="preserve"> </w:t>
      </w:r>
      <w:r w:rsidR="003A4729" w:rsidRPr="00C46B68">
        <w:rPr>
          <w:rFonts w:ascii="Arial" w:hAnsi="Arial" w:cs="Arial"/>
        </w:rPr>
        <w:t xml:space="preserve">derived </w:t>
      </w:r>
      <w:r w:rsidR="003A62B1" w:rsidRPr="00C46B68">
        <w:rPr>
          <w:rFonts w:ascii="Arial" w:hAnsi="Arial" w:cs="Arial"/>
        </w:rPr>
        <w:t xml:space="preserve">ligand </w:t>
      </w:r>
      <w:r w:rsidR="002A6129" w:rsidRPr="00C46B68">
        <w:rPr>
          <w:rFonts w:ascii="Arial" w:hAnsi="Arial" w:cs="Arial"/>
        </w:rPr>
        <w:t>NRG</w:t>
      </w:r>
      <w:r w:rsidR="003D1725" w:rsidRPr="00C46B68">
        <w:rPr>
          <w:rFonts w:ascii="Arial" w:hAnsi="Arial" w:cs="Arial"/>
        </w:rPr>
        <w:t>,</w:t>
      </w:r>
      <w:r w:rsidR="004E322A" w:rsidRPr="00C46B68">
        <w:rPr>
          <w:rFonts w:ascii="Arial" w:hAnsi="Arial" w:cs="Arial"/>
        </w:rPr>
        <w:t xml:space="preserve"> </w:t>
      </w:r>
      <w:r w:rsidRPr="00C46B68">
        <w:rPr>
          <w:rFonts w:ascii="Arial" w:hAnsi="Arial" w:cs="Arial"/>
        </w:rPr>
        <w:t xml:space="preserve">and </w:t>
      </w:r>
      <w:r w:rsidR="008947A4" w:rsidRPr="00C46B68">
        <w:rPr>
          <w:rFonts w:ascii="Arial" w:hAnsi="Arial" w:cs="Arial"/>
        </w:rPr>
        <w:t>NRG</w:t>
      </w:r>
      <w:r w:rsidR="001C3DFC" w:rsidRPr="00C46B68">
        <w:rPr>
          <w:rFonts w:ascii="Arial" w:hAnsi="Arial" w:cs="Arial"/>
        </w:rPr>
        <w:t>-</w:t>
      </w:r>
      <w:r w:rsidR="001F48A2" w:rsidRPr="00C46B68">
        <w:rPr>
          <w:rFonts w:ascii="Arial" w:hAnsi="Arial" w:cs="Arial"/>
        </w:rPr>
        <w:t xml:space="preserve">activated </w:t>
      </w:r>
      <w:r w:rsidR="008947A4" w:rsidRPr="00C46B68">
        <w:rPr>
          <w:rFonts w:ascii="Arial" w:hAnsi="Arial" w:cs="Arial"/>
        </w:rPr>
        <w:t>HER</w:t>
      </w:r>
      <w:r w:rsidR="001F48A2" w:rsidRPr="00C46B68">
        <w:rPr>
          <w:rFonts w:ascii="Arial" w:hAnsi="Arial" w:cs="Arial"/>
        </w:rPr>
        <w:t>3</w:t>
      </w:r>
      <w:r w:rsidR="008947A4" w:rsidRPr="00C46B68">
        <w:rPr>
          <w:rFonts w:ascii="Arial" w:hAnsi="Arial" w:cs="Arial"/>
        </w:rPr>
        <w:t xml:space="preserve"> </w:t>
      </w:r>
      <w:r w:rsidR="00BD07D1" w:rsidRPr="00C46B68">
        <w:rPr>
          <w:rFonts w:ascii="Arial" w:hAnsi="Arial" w:cs="Arial"/>
        </w:rPr>
        <w:t xml:space="preserve">drives </w:t>
      </w:r>
      <w:r w:rsidRPr="00C46B68">
        <w:rPr>
          <w:rFonts w:ascii="Arial" w:hAnsi="Arial" w:cs="Arial"/>
        </w:rPr>
        <w:t xml:space="preserve">HER2i </w:t>
      </w:r>
      <w:r w:rsidR="00687DC9" w:rsidRPr="00C46B68">
        <w:rPr>
          <w:rFonts w:ascii="Arial" w:hAnsi="Arial" w:cs="Arial"/>
        </w:rPr>
        <w:t>tolerance</w:t>
      </w:r>
      <w:r w:rsidR="00BD07D1" w:rsidRPr="00C46B68">
        <w:rPr>
          <w:rFonts w:ascii="Arial" w:hAnsi="Arial" w:cs="Arial"/>
        </w:rPr>
        <w:t xml:space="preserve"> </w:t>
      </w:r>
      <w:r w:rsidR="002252D3" w:rsidRPr="00C46B68">
        <w:rPr>
          <w:rFonts w:ascii="Arial" w:hAnsi="Arial" w:cs="Arial"/>
        </w:rPr>
        <w:fldChar w:fldCharType="begin">
          <w:fldData xml:space="preserve">PEVuZE5vdGU+PENpdGU+PEF1dGhvcj5Lb2RhY2s8L0F1dGhvcj48WWVhcj4yMDE3PC9ZZWFyPjxS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Lb2RhY2s8L0F1dGhvcj48WWVhcj4yMDE3PC9ZZWFyPjxS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2252D3" w:rsidRPr="00C46B68">
        <w:rPr>
          <w:rFonts w:ascii="Arial" w:hAnsi="Arial" w:cs="Arial"/>
        </w:rPr>
      </w:r>
      <w:r w:rsidR="002252D3" w:rsidRPr="00C46B68">
        <w:rPr>
          <w:rFonts w:ascii="Arial" w:hAnsi="Arial" w:cs="Arial"/>
        </w:rPr>
        <w:fldChar w:fldCharType="separate"/>
      </w:r>
      <w:r w:rsidR="006C6F58" w:rsidRPr="00C46B68">
        <w:rPr>
          <w:rFonts w:ascii="Arial" w:hAnsi="Arial" w:cs="Arial"/>
          <w:noProof/>
        </w:rPr>
        <w:t>(Kodack</w:t>
      </w:r>
      <w:r w:rsidR="006C6F58" w:rsidRPr="00C46B68">
        <w:rPr>
          <w:rFonts w:ascii="Arial" w:hAnsi="Arial" w:cs="Arial"/>
          <w:i/>
          <w:noProof/>
        </w:rPr>
        <w:t xml:space="preserve"> et al</w:t>
      </w:r>
      <w:r w:rsidR="006C6F58" w:rsidRPr="00C46B68">
        <w:rPr>
          <w:rFonts w:ascii="Arial" w:hAnsi="Arial" w:cs="Arial"/>
          <w:noProof/>
        </w:rPr>
        <w:t>, 2017; Leung</w:t>
      </w:r>
      <w:r w:rsidR="006C6F58" w:rsidRPr="00C46B68">
        <w:rPr>
          <w:rFonts w:ascii="Arial" w:hAnsi="Arial" w:cs="Arial"/>
          <w:i/>
          <w:noProof/>
        </w:rPr>
        <w:t xml:space="preserve"> et al</w:t>
      </w:r>
      <w:r w:rsidR="006C6F58" w:rsidRPr="00C46B68">
        <w:rPr>
          <w:rFonts w:ascii="Arial" w:hAnsi="Arial" w:cs="Arial"/>
          <w:noProof/>
        </w:rPr>
        <w:t>, 2015)</w:t>
      </w:r>
      <w:r w:rsidR="002252D3" w:rsidRPr="00C46B68">
        <w:rPr>
          <w:rFonts w:ascii="Arial" w:hAnsi="Arial" w:cs="Arial"/>
        </w:rPr>
        <w:fldChar w:fldCharType="end"/>
      </w:r>
      <w:r w:rsidR="003A62B1" w:rsidRPr="00C46B68">
        <w:rPr>
          <w:rFonts w:ascii="Arial" w:hAnsi="Arial" w:cs="Arial"/>
        </w:rPr>
        <w:t>.</w:t>
      </w:r>
      <w:r w:rsidR="00026730" w:rsidRPr="00C46B68">
        <w:rPr>
          <w:rFonts w:ascii="Arial" w:hAnsi="Arial" w:cs="Arial"/>
        </w:rPr>
        <w:t xml:space="preserve"> </w:t>
      </w:r>
      <w:r w:rsidR="001F48A2" w:rsidRPr="00C46B68">
        <w:rPr>
          <w:rFonts w:ascii="Arial" w:hAnsi="Arial" w:cs="Arial"/>
        </w:rPr>
        <w:t>On the other hand, o</w:t>
      </w:r>
      <w:r w:rsidR="008947A4" w:rsidRPr="00C46B68">
        <w:rPr>
          <w:rFonts w:ascii="Arial" w:hAnsi="Arial" w:cs="Arial"/>
        </w:rPr>
        <w:t xml:space="preserve">ur </w:t>
      </w:r>
      <w:r w:rsidR="004D4C61" w:rsidRPr="00C46B68">
        <w:rPr>
          <w:rFonts w:ascii="Arial" w:hAnsi="Arial" w:cs="Arial"/>
        </w:rPr>
        <w:t xml:space="preserve">results indicate that DUSP6 may drive HER2i resistance by promoting the expression of HER3. </w:t>
      </w:r>
      <w:r w:rsidR="00C1433A" w:rsidRPr="00C46B68">
        <w:rPr>
          <w:rFonts w:ascii="Arial" w:hAnsi="Arial" w:cs="Arial"/>
        </w:rPr>
        <w:t>With this background, w</w:t>
      </w:r>
      <w:r w:rsidR="00164B88" w:rsidRPr="00C46B68">
        <w:rPr>
          <w:rFonts w:ascii="Arial" w:hAnsi="Arial" w:cs="Arial"/>
        </w:rPr>
        <w:t xml:space="preserve">e compared </w:t>
      </w:r>
      <w:r w:rsidR="004D4C61" w:rsidRPr="00C46B68">
        <w:rPr>
          <w:rFonts w:ascii="Arial" w:hAnsi="Arial" w:cs="Arial"/>
        </w:rPr>
        <w:t>the capacity of</w:t>
      </w:r>
      <w:r w:rsidR="00687DC9" w:rsidRPr="00C46B68">
        <w:rPr>
          <w:rFonts w:ascii="Arial" w:hAnsi="Arial" w:cs="Arial"/>
        </w:rPr>
        <w:t xml:space="preserve"> </w:t>
      </w:r>
      <w:r w:rsidR="002F6FC4" w:rsidRPr="00C46B68">
        <w:rPr>
          <w:rFonts w:ascii="Arial" w:hAnsi="Arial" w:cs="Arial"/>
        </w:rPr>
        <w:t xml:space="preserve">DUSP6 </w:t>
      </w:r>
      <w:r w:rsidR="004D4C61" w:rsidRPr="00C46B68">
        <w:rPr>
          <w:rFonts w:ascii="Arial" w:hAnsi="Arial" w:cs="Arial"/>
        </w:rPr>
        <w:t>and</w:t>
      </w:r>
      <w:r w:rsidR="00687DC9" w:rsidRPr="00C46B68">
        <w:rPr>
          <w:rFonts w:ascii="Arial" w:hAnsi="Arial" w:cs="Arial"/>
        </w:rPr>
        <w:t xml:space="preserve"> </w:t>
      </w:r>
      <w:r w:rsidR="002F6FC4" w:rsidRPr="00C46B68">
        <w:rPr>
          <w:rFonts w:ascii="Arial" w:hAnsi="Arial" w:cs="Arial"/>
        </w:rPr>
        <w:t xml:space="preserve">AKT </w:t>
      </w:r>
      <w:r w:rsidR="00687DC9" w:rsidRPr="00C46B68">
        <w:rPr>
          <w:rFonts w:ascii="Arial" w:hAnsi="Arial" w:cs="Arial"/>
        </w:rPr>
        <w:t xml:space="preserve">inhibition </w:t>
      </w:r>
      <w:r w:rsidR="004D4C61" w:rsidRPr="00C46B68">
        <w:rPr>
          <w:rFonts w:ascii="Arial" w:hAnsi="Arial" w:cs="Arial"/>
        </w:rPr>
        <w:t xml:space="preserve">to </w:t>
      </w:r>
      <w:r w:rsidR="00687DC9" w:rsidRPr="00C46B68">
        <w:rPr>
          <w:rFonts w:ascii="Arial" w:hAnsi="Arial" w:cs="Arial"/>
        </w:rPr>
        <w:t>reverse HER2i tolerance</w:t>
      </w:r>
      <w:r w:rsidR="004D4C61" w:rsidRPr="00C46B68">
        <w:rPr>
          <w:rFonts w:ascii="Arial" w:hAnsi="Arial" w:cs="Arial"/>
        </w:rPr>
        <w:t xml:space="preserve"> by the NRG/HER3 axis</w:t>
      </w:r>
      <w:r w:rsidR="002B45B6" w:rsidRPr="00C46B68">
        <w:rPr>
          <w:rFonts w:ascii="Arial" w:hAnsi="Arial" w:cs="Arial"/>
        </w:rPr>
        <w:t>.</w:t>
      </w:r>
      <w:r w:rsidR="002F6FC4" w:rsidRPr="00C46B68">
        <w:rPr>
          <w:rFonts w:ascii="Arial" w:hAnsi="Arial" w:cs="Arial"/>
        </w:rPr>
        <w:t xml:space="preserve"> As </w:t>
      </w:r>
      <w:r w:rsidR="00A725CF" w:rsidRPr="00C46B68">
        <w:rPr>
          <w:rFonts w:ascii="Arial" w:hAnsi="Arial" w:cs="Arial"/>
        </w:rPr>
        <w:t>expected,</w:t>
      </w:r>
      <w:r w:rsidR="002F6FC4" w:rsidRPr="00C46B68">
        <w:rPr>
          <w:rFonts w:ascii="Arial" w:hAnsi="Arial" w:cs="Arial"/>
        </w:rPr>
        <w:t xml:space="preserve"> </w:t>
      </w:r>
      <w:r w:rsidR="002F6FC4" w:rsidRPr="00C46B68">
        <w:rPr>
          <w:rFonts w:ascii="Arial" w:hAnsi="Arial" w:cs="Arial"/>
        </w:rPr>
        <w:fldChar w:fldCharType="begin">
          <w:fldData xml:space="preserve">PEVuZE5vdGU+PENpdGU+PEF1dGhvcj5Lb2RhY2s8L0F1dGhvcj48WWVhcj4yMDE3PC9ZZWFyPjxS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Lb2RhY2s8L0F1dGhvcj48WWVhcj4yMDE3PC9ZZWFyPjxS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2F6FC4" w:rsidRPr="00C46B68">
        <w:rPr>
          <w:rFonts w:ascii="Arial" w:hAnsi="Arial" w:cs="Arial"/>
        </w:rPr>
      </w:r>
      <w:r w:rsidR="002F6FC4" w:rsidRPr="00C46B68">
        <w:rPr>
          <w:rFonts w:ascii="Arial" w:hAnsi="Arial" w:cs="Arial"/>
        </w:rPr>
        <w:fldChar w:fldCharType="separate"/>
      </w:r>
      <w:r w:rsidR="006C6F58" w:rsidRPr="00C46B68">
        <w:rPr>
          <w:rFonts w:ascii="Arial" w:hAnsi="Arial" w:cs="Arial"/>
          <w:noProof/>
        </w:rPr>
        <w:t>(Kodack</w:t>
      </w:r>
      <w:r w:rsidR="006C6F58" w:rsidRPr="00C46B68">
        <w:rPr>
          <w:rFonts w:ascii="Arial" w:hAnsi="Arial" w:cs="Arial"/>
          <w:i/>
          <w:noProof/>
        </w:rPr>
        <w:t xml:space="preserve"> et al.</w:t>
      </w:r>
      <w:r w:rsidR="006C6F58" w:rsidRPr="00C46B68">
        <w:rPr>
          <w:rFonts w:ascii="Arial" w:hAnsi="Arial" w:cs="Arial"/>
          <w:noProof/>
        </w:rPr>
        <w:t>, 2017; Leung</w:t>
      </w:r>
      <w:r w:rsidR="006C6F58" w:rsidRPr="00C46B68">
        <w:rPr>
          <w:rFonts w:ascii="Arial" w:hAnsi="Arial" w:cs="Arial"/>
          <w:i/>
          <w:noProof/>
        </w:rPr>
        <w:t xml:space="preserve"> et al.</w:t>
      </w:r>
      <w:r w:rsidR="006C6F58" w:rsidRPr="00C46B68">
        <w:rPr>
          <w:rFonts w:ascii="Arial" w:hAnsi="Arial" w:cs="Arial"/>
          <w:noProof/>
        </w:rPr>
        <w:t>, 2015)</w:t>
      </w:r>
      <w:r w:rsidR="002F6FC4" w:rsidRPr="00C46B68">
        <w:rPr>
          <w:rFonts w:ascii="Arial" w:hAnsi="Arial" w:cs="Arial"/>
        </w:rPr>
        <w:fldChar w:fldCharType="end"/>
      </w:r>
      <w:r w:rsidR="002F6FC4" w:rsidRPr="00C46B68">
        <w:rPr>
          <w:rFonts w:ascii="Arial" w:hAnsi="Arial" w:cs="Arial"/>
        </w:rPr>
        <w:t xml:space="preserve">, </w:t>
      </w:r>
      <w:r w:rsidR="002A6129" w:rsidRPr="00C46B68">
        <w:rPr>
          <w:rFonts w:ascii="Arial" w:hAnsi="Arial" w:cs="Arial"/>
        </w:rPr>
        <w:t>NRG</w:t>
      </w:r>
      <w:r w:rsidR="002F6FC4" w:rsidRPr="00C46B68">
        <w:rPr>
          <w:rFonts w:ascii="Arial" w:hAnsi="Arial" w:cs="Arial"/>
        </w:rPr>
        <w:t xml:space="preserve"> treatment induced tolerance to both neratinib and lapatinib across all four tested </w:t>
      </w:r>
      <w:r w:rsidR="00AC68A6" w:rsidRPr="00C46B68">
        <w:rPr>
          <w:rFonts w:ascii="Arial" w:hAnsi="Arial" w:cs="Arial"/>
        </w:rPr>
        <w:t xml:space="preserve">primarily sensitive </w:t>
      </w:r>
      <w:r w:rsidR="002F6FC4" w:rsidRPr="00C46B68">
        <w:rPr>
          <w:rFonts w:ascii="Arial" w:hAnsi="Arial" w:cs="Arial"/>
        </w:rPr>
        <w:t xml:space="preserve">cell lines (Fig. </w:t>
      </w:r>
      <w:r w:rsidR="001C3DFC" w:rsidRPr="00C46B68">
        <w:rPr>
          <w:rFonts w:ascii="Arial" w:hAnsi="Arial" w:cs="Arial"/>
        </w:rPr>
        <w:t>7A</w:t>
      </w:r>
      <w:r w:rsidR="002F6FC4" w:rsidRPr="00C46B68">
        <w:rPr>
          <w:rFonts w:ascii="Arial" w:hAnsi="Arial" w:cs="Arial"/>
        </w:rPr>
        <w:t xml:space="preserve"> and </w:t>
      </w:r>
      <w:r w:rsidR="002D0A6C" w:rsidRPr="00C46B68">
        <w:rPr>
          <w:rFonts w:ascii="Arial" w:hAnsi="Arial" w:cs="Arial"/>
        </w:rPr>
        <w:t>Appendix Figure</w:t>
      </w:r>
      <w:r w:rsidR="002F6FC4" w:rsidRPr="00C46B68">
        <w:rPr>
          <w:rFonts w:ascii="Arial" w:hAnsi="Arial" w:cs="Arial"/>
        </w:rPr>
        <w:t xml:space="preserve"> </w:t>
      </w:r>
      <w:r w:rsidR="000F1DEC">
        <w:rPr>
          <w:rFonts w:ascii="Arial" w:hAnsi="Arial" w:cs="Arial"/>
        </w:rPr>
        <w:t>S</w:t>
      </w:r>
      <w:r w:rsidR="00A0719D" w:rsidRPr="00C46B68">
        <w:rPr>
          <w:rFonts w:ascii="Arial" w:hAnsi="Arial" w:cs="Arial"/>
        </w:rPr>
        <w:t>6</w:t>
      </w:r>
      <w:r w:rsidR="00EB1CAB" w:rsidRPr="00C46B68">
        <w:rPr>
          <w:rFonts w:ascii="Arial" w:hAnsi="Arial" w:cs="Arial"/>
        </w:rPr>
        <w:t>A</w:t>
      </w:r>
      <w:r w:rsidR="002F6FC4" w:rsidRPr="00C46B68">
        <w:rPr>
          <w:rFonts w:ascii="Arial" w:hAnsi="Arial" w:cs="Arial"/>
        </w:rPr>
        <w:t>).</w:t>
      </w:r>
      <w:r w:rsidR="00B00290" w:rsidRPr="00C46B68">
        <w:rPr>
          <w:rFonts w:ascii="Arial" w:hAnsi="Arial" w:cs="Arial"/>
        </w:rPr>
        <w:t xml:space="preserve"> </w:t>
      </w:r>
      <w:r w:rsidR="00AC68A6" w:rsidRPr="00C46B68">
        <w:rPr>
          <w:rFonts w:ascii="Arial" w:hAnsi="Arial" w:cs="Arial"/>
        </w:rPr>
        <w:t>T</w:t>
      </w:r>
      <w:r w:rsidR="00B00290" w:rsidRPr="00C46B68">
        <w:rPr>
          <w:rFonts w:ascii="Arial" w:hAnsi="Arial" w:cs="Arial"/>
        </w:rPr>
        <w:t xml:space="preserve">he </w:t>
      </w:r>
      <w:r w:rsidR="002A6129" w:rsidRPr="00C46B68">
        <w:rPr>
          <w:rFonts w:ascii="Arial" w:hAnsi="Arial" w:cs="Arial"/>
        </w:rPr>
        <w:t>NRG</w:t>
      </w:r>
      <w:r w:rsidR="00B00290" w:rsidRPr="00C46B68">
        <w:rPr>
          <w:rFonts w:ascii="Arial" w:hAnsi="Arial" w:cs="Arial"/>
        </w:rPr>
        <w:t xml:space="preserve">-mediated rescue from </w:t>
      </w:r>
      <w:r w:rsidR="000B2545" w:rsidRPr="00C46B68">
        <w:rPr>
          <w:rFonts w:ascii="Arial" w:hAnsi="Arial" w:cs="Arial"/>
        </w:rPr>
        <w:t>both HER2is</w:t>
      </w:r>
      <w:r w:rsidR="00B00290" w:rsidRPr="00C46B68">
        <w:rPr>
          <w:rFonts w:ascii="Arial" w:hAnsi="Arial" w:cs="Arial"/>
        </w:rPr>
        <w:t xml:space="preserve"> </w:t>
      </w:r>
      <w:r w:rsidR="00B00290" w:rsidRPr="00C46B68">
        <w:rPr>
          <w:rFonts w:ascii="Arial" w:hAnsi="Arial"/>
        </w:rPr>
        <w:t xml:space="preserve">was abrogated </w:t>
      </w:r>
      <w:r w:rsidR="00CE78C0" w:rsidRPr="00C46B68">
        <w:rPr>
          <w:rFonts w:ascii="Arial" w:hAnsi="Arial"/>
        </w:rPr>
        <w:t xml:space="preserve">in a concentration dependent manner </w:t>
      </w:r>
      <w:r w:rsidR="00B00290" w:rsidRPr="00C46B68">
        <w:rPr>
          <w:rFonts w:ascii="Arial" w:hAnsi="Arial"/>
        </w:rPr>
        <w:t xml:space="preserve">after treatment with BCI, but not </w:t>
      </w:r>
      <w:r w:rsidR="00B00290" w:rsidRPr="00C46B68">
        <w:rPr>
          <w:rFonts w:ascii="Arial" w:hAnsi="Arial" w:cs="Arial"/>
        </w:rPr>
        <w:t xml:space="preserve">with </w:t>
      </w:r>
      <w:r w:rsidR="00B00290" w:rsidRPr="00C46B68">
        <w:rPr>
          <w:rFonts w:ascii="Arial" w:hAnsi="Arial"/>
        </w:rPr>
        <w:t>MK2206</w:t>
      </w:r>
      <w:r w:rsidR="008F7EAC" w:rsidRPr="00C46B68">
        <w:rPr>
          <w:rFonts w:ascii="Arial" w:hAnsi="Arial"/>
        </w:rPr>
        <w:t xml:space="preserve"> </w:t>
      </w:r>
      <w:r w:rsidR="008F7EAC" w:rsidRPr="00C46B68">
        <w:rPr>
          <w:rFonts w:ascii="Arial" w:hAnsi="Arial" w:cs="Arial"/>
        </w:rPr>
        <w:t xml:space="preserve">(Fig. </w:t>
      </w:r>
      <w:r w:rsidR="001C3DFC" w:rsidRPr="00C46B68">
        <w:rPr>
          <w:rFonts w:ascii="Arial" w:hAnsi="Arial" w:cs="Arial"/>
        </w:rPr>
        <w:t>7A</w:t>
      </w:r>
      <w:r w:rsidR="008F7EAC" w:rsidRPr="00C46B68">
        <w:rPr>
          <w:rFonts w:ascii="Arial" w:hAnsi="Arial" w:cs="Arial"/>
        </w:rPr>
        <w:t xml:space="preserve"> and </w:t>
      </w:r>
      <w:r w:rsidR="002D0A6C" w:rsidRPr="00C46B68">
        <w:rPr>
          <w:rFonts w:ascii="Arial" w:hAnsi="Arial" w:cs="Arial"/>
        </w:rPr>
        <w:t xml:space="preserve">Appendix Figure </w:t>
      </w:r>
      <w:r w:rsidR="000F1DEC">
        <w:rPr>
          <w:rFonts w:ascii="Arial" w:hAnsi="Arial" w:cs="Arial"/>
        </w:rPr>
        <w:t>S</w:t>
      </w:r>
      <w:r w:rsidR="00826ABD" w:rsidRPr="00C46B68">
        <w:rPr>
          <w:rFonts w:ascii="Arial" w:hAnsi="Arial" w:cs="Arial"/>
        </w:rPr>
        <w:t>6</w:t>
      </w:r>
      <w:r w:rsidR="00EB1CAB" w:rsidRPr="00C46B68">
        <w:rPr>
          <w:rFonts w:ascii="Arial" w:hAnsi="Arial" w:cs="Arial"/>
        </w:rPr>
        <w:t>A</w:t>
      </w:r>
      <w:r w:rsidR="008F7EAC" w:rsidRPr="00C46B68">
        <w:rPr>
          <w:rFonts w:ascii="Arial" w:hAnsi="Arial" w:cs="Arial"/>
        </w:rPr>
        <w:t xml:space="preserve">). The only </w:t>
      </w:r>
      <w:r w:rsidR="00B00290" w:rsidRPr="00C46B68">
        <w:rPr>
          <w:rFonts w:ascii="Arial" w:hAnsi="Arial"/>
        </w:rPr>
        <w:t xml:space="preserve">exception </w:t>
      </w:r>
      <w:r w:rsidR="008F7EAC" w:rsidRPr="00C46B68">
        <w:rPr>
          <w:rFonts w:ascii="Arial" w:hAnsi="Arial"/>
        </w:rPr>
        <w:t>was</w:t>
      </w:r>
      <w:r w:rsidR="00B00290" w:rsidRPr="00C46B68">
        <w:rPr>
          <w:rFonts w:ascii="Arial" w:hAnsi="Arial"/>
        </w:rPr>
        <w:t xml:space="preserve"> </w:t>
      </w:r>
      <w:r w:rsidR="00D417DB" w:rsidRPr="00C46B68">
        <w:rPr>
          <w:rFonts w:ascii="Arial" w:hAnsi="Arial" w:cs="Arial"/>
        </w:rPr>
        <w:t>HCC2218 cell</w:t>
      </w:r>
      <w:r w:rsidR="001E271A" w:rsidRPr="00C46B68">
        <w:rPr>
          <w:rFonts w:ascii="Arial" w:hAnsi="Arial" w:cs="Arial"/>
        </w:rPr>
        <w:t>s</w:t>
      </w:r>
      <w:r w:rsidR="00EA2EBF" w:rsidRPr="00C46B68">
        <w:rPr>
          <w:rFonts w:ascii="Arial" w:hAnsi="Arial" w:cs="Arial"/>
        </w:rPr>
        <w:t>,</w:t>
      </w:r>
      <w:r w:rsidR="00B00290" w:rsidRPr="00C46B68">
        <w:rPr>
          <w:rFonts w:ascii="Arial" w:hAnsi="Arial" w:cs="Arial"/>
        </w:rPr>
        <w:t xml:space="preserve"> in which also MK2206 </w:t>
      </w:r>
      <w:r w:rsidR="008F7EAC" w:rsidRPr="00C46B68">
        <w:rPr>
          <w:rFonts w:ascii="Arial" w:hAnsi="Arial" w:cs="Arial"/>
        </w:rPr>
        <w:t xml:space="preserve">reversed </w:t>
      </w:r>
      <w:r w:rsidR="002A6129" w:rsidRPr="00C46B68">
        <w:rPr>
          <w:rFonts w:ascii="Arial" w:hAnsi="Arial" w:cs="Arial"/>
        </w:rPr>
        <w:t>NRG</w:t>
      </w:r>
      <w:r w:rsidR="008F7EAC" w:rsidRPr="00C46B68">
        <w:rPr>
          <w:rFonts w:ascii="Arial" w:hAnsi="Arial" w:cs="Arial"/>
        </w:rPr>
        <w:t xml:space="preserve">-elicited HER2i tolerance (Fig. </w:t>
      </w:r>
      <w:r w:rsidR="001C3DFC" w:rsidRPr="00C46B68">
        <w:rPr>
          <w:rFonts w:ascii="Arial" w:hAnsi="Arial" w:cs="Arial"/>
        </w:rPr>
        <w:t xml:space="preserve">7A </w:t>
      </w:r>
      <w:r w:rsidR="008F7EAC" w:rsidRPr="00C46B68">
        <w:rPr>
          <w:rFonts w:ascii="Arial" w:hAnsi="Arial" w:cs="Arial"/>
        </w:rPr>
        <w:t xml:space="preserve">and </w:t>
      </w:r>
      <w:r w:rsidR="002D0A6C" w:rsidRPr="00C46B68">
        <w:rPr>
          <w:rFonts w:ascii="Arial" w:hAnsi="Arial" w:cs="Arial"/>
        </w:rPr>
        <w:t xml:space="preserve">Appendix Figure </w:t>
      </w:r>
      <w:r w:rsidR="000F1DEC">
        <w:rPr>
          <w:rFonts w:ascii="Arial" w:hAnsi="Arial" w:cs="Arial"/>
        </w:rPr>
        <w:t>S</w:t>
      </w:r>
      <w:r w:rsidR="00826ABD" w:rsidRPr="00C46B68">
        <w:rPr>
          <w:rFonts w:ascii="Arial" w:hAnsi="Arial" w:cs="Arial"/>
        </w:rPr>
        <w:t>6</w:t>
      </w:r>
      <w:r w:rsidR="00EB1CAB" w:rsidRPr="00C46B68">
        <w:rPr>
          <w:rFonts w:ascii="Arial" w:hAnsi="Arial" w:cs="Arial"/>
        </w:rPr>
        <w:t>A</w:t>
      </w:r>
      <w:r w:rsidR="008F7EAC" w:rsidRPr="00C46B68">
        <w:rPr>
          <w:rFonts w:ascii="Arial" w:hAnsi="Arial" w:cs="Arial"/>
        </w:rPr>
        <w:t>)</w:t>
      </w:r>
      <w:r w:rsidR="005770A8" w:rsidRPr="00C46B68">
        <w:rPr>
          <w:rFonts w:ascii="Arial" w:hAnsi="Arial" w:cs="Arial"/>
        </w:rPr>
        <w:t xml:space="preserve">. </w:t>
      </w:r>
      <w:r w:rsidR="00EA2EBF" w:rsidRPr="00C46B68">
        <w:rPr>
          <w:rFonts w:ascii="Arial" w:hAnsi="Arial" w:cs="Arial"/>
        </w:rPr>
        <w:t>These results were validated at the level of differential apoptosis induc</w:t>
      </w:r>
      <w:r w:rsidR="002D0A6C" w:rsidRPr="00C46B68">
        <w:rPr>
          <w:rFonts w:ascii="Arial" w:hAnsi="Arial" w:cs="Arial"/>
        </w:rPr>
        <w:t xml:space="preserve">tion </w:t>
      </w:r>
      <w:r w:rsidR="00EA2EBF" w:rsidRPr="00C46B68">
        <w:rPr>
          <w:rFonts w:ascii="Arial" w:hAnsi="Arial" w:cs="Arial"/>
        </w:rPr>
        <w:t>between DUSP6 and AKT targeting</w:t>
      </w:r>
      <w:r w:rsidR="008F7EAC" w:rsidRPr="00C46B68">
        <w:rPr>
          <w:rFonts w:ascii="Arial" w:hAnsi="Arial" w:cs="Arial"/>
        </w:rPr>
        <w:t xml:space="preserve">. Whereas </w:t>
      </w:r>
      <w:r w:rsidR="002A6129" w:rsidRPr="00C46B68">
        <w:rPr>
          <w:rFonts w:ascii="Arial" w:hAnsi="Arial" w:cs="Arial"/>
        </w:rPr>
        <w:t>NRG</w:t>
      </w:r>
      <w:r w:rsidR="008F7EAC" w:rsidRPr="00C46B68">
        <w:rPr>
          <w:rFonts w:ascii="Arial" w:hAnsi="Arial" w:cs="Arial"/>
        </w:rPr>
        <w:t xml:space="preserve"> completely prevent</w:t>
      </w:r>
      <w:r w:rsidR="00073C37" w:rsidRPr="00C46B68">
        <w:rPr>
          <w:rFonts w:ascii="Arial" w:hAnsi="Arial" w:cs="Arial"/>
        </w:rPr>
        <w:t>ed</w:t>
      </w:r>
      <w:r w:rsidR="008F7EAC" w:rsidRPr="00C46B68">
        <w:rPr>
          <w:rFonts w:ascii="Arial" w:hAnsi="Arial" w:cs="Arial"/>
        </w:rPr>
        <w:t xml:space="preserve"> HER2i-elicited induction of apoptosis in BT474 cells</w:t>
      </w:r>
      <w:r w:rsidR="00073C37" w:rsidRPr="00C46B68">
        <w:rPr>
          <w:rFonts w:ascii="Arial" w:hAnsi="Arial" w:cs="Arial"/>
        </w:rPr>
        <w:t>,</w:t>
      </w:r>
      <w:r w:rsidR="008F7EAC" w:rsidRPr="00C46B68">
        <w:rPr>
          <w:rFonts w:ascii="Arial" w:hAnsi="Arial" w:cs="Arial"/>
        </w:rPr>
        <w:t xml:space="preserve"> and AKT inhibition could not reverse this, DUSP6 inhibition restored </w:t>
      </w:r>
      <w:r w:rsidR="002D0A6C" w:rsidRPr="00C46B68">
        <w:rPr>
          <w:rFonts w:ascii="Arial" w:hAnsi="Arial" w:cs="Arial"/>
        </w:rPr>
        <w:t xml:space="preserve">the </w:t>
      </w:r>
      <w:r w:rsidR="008F7EAC" w:rsidRPr="00C46B68">
        <w:rPr>
          <w:rFonts w:ascii="Arial" w:hAnsi="Arial" w:cs="Arial"/>
        </w:rPr>
        <w:t xml:space="preserve">apoptotic activity </w:t>
      </w:r>
      <w:r w:rsidR="00D56A84" w:rsidRPr="00C46B68">
        <w:rPr>
          <w:rFonts w:ascii="Arial" w:hAnsi="Arial" w:cs="Arial"/>
        </w:rPr>
        <w:t xml:space="preserve">(Fig. </w:t>
      </w:r>
      <w:r w:rsidR="001C3DFC" w:rsidRPr="00C46B68">
        <w:rPr>
          <w:rFonts w:ascii="Arial" w:hAnsi="Arial" w:cs="Arial"/>
        </w:rPr>
        <w:t>7B</w:t>
      </w:r>
      <w:r w:rsidR="00D56A84" w:rsidRPr="00C46B68">
        <w:rPr>
          <w:rFonts w:ascii="Arial" w:hAnsi="Arial" w:cs="Arial"/>
        </w:rPr>
        <w:t>)</w:t>
      </w:r>
      <w:r w:rsidR="00EA2EBF" w:rsidRPr="00C46B68">
        <w:rPr>
          <w:rFonts w:ascii="Arial" w:hAnsi="Arial" w:cs="Arial"/>
        </w:rPr>
        <w:t>.</w:t>
      </w:r>
      <w:r w:rsidR="008947A4" w:rsidRPr="00C46B68">
        <w:rPr>
          <w:rFonts w:ascii="Arial" w:hAnsi="Arial" w:cs="Arial"/>
        </w:rPr>
        <w:t xml:space="preserve"> On the other hand, RNAi-mediated </w:t>
      </w:r>
      <w:r w:rsidR="008947A4" w:rsidRPr="00C46B68">
        <w:rPr>
          <w:rFonts w:ascii="Arial" w:hAnsi="Arial"/>
          <w:i/>
          <w:iCs/>
        </w:rPr>
        <w:t>HER3</w:t>
      </w:r>
      <w:r w:rsidR="008947A4" w:rsidRPr="00C46B68">
        <w:rPr>
          <w:rFonts w:ascii="Arial" w:hAnsi="Arial" w:cs="Arial"/>
        </w:rPr>
        <w:t xml:space="preserve"> knockdown triggered apoptosis in MDA-MB-453 cells (Appendix Figure </w:t>
      </w:r>
      <w:r w:rsidR="000F1DEC">
        <w:rPr>
          <w:rFonts w:ascii="Arial" w:hAnsi="Arial" w:cs="Arial"/>
        </w:rPr>
        <w:t>S</w:t>
      </w:r>
      <w:r w:rsidR="008947A4" w:rsidRPr="00C46B68">
        <w:rPr>
          <w:rFonts w:ascii="Arial" w:hAnsi="Arial" w:cs="Arial"/>
        </w:rPr>
        <w:t xml:space="preserve">6B). </w:t>
      </w:r>
      <w:r w:rsidR="003A134B" w:rsidRPr="00C46B68">
        <w:rPr>
          <w:rFonts w:ascii="Arial" w:hAnsi="Arial" w:cs="Arial"/>
        </w:rPr>
        <w:t>T</w:t>
      </w:r>
      <w:r w:rsidR="008947A4" w:rsidRPr="00C46B68">
        <w:rPr>
          <w:rFonts w:ascii="Arial" w:hAnsi="Arial" w:cs="Arial"/>
        </w:rPr>
        <w:t xml:space="preserve">o functionally prove that inhibition of </w:t>
      </w:r>
      <w:r w:rsidR="008947A4" w:rsidRPr="00C46B68">
        <w:rPr>
          <w:rFonts w:ascii="Arial" w:hAnsi="Arial" w:cs="Arial"/>
          <w:i/>
          <w:iCs/>
        </w:rPr>
        <w:t>HER3</w:t>
      </w:r>
      <w:r w:rsidR="008947A4" w:rsidRPr="00C46B68">
        <w:rPr>
          <w:rFonts w:ascii="Arial" w:hAnsi="Arial" w:cs="Arial"/>
        </w:rPr>
        <w:t xml:space="preserve"> expression mediates BCI effects, we performed a </w:t>
      </w:r>
      <w:r w:rsidR="003A134B" w:rsidRPr="00C46B68">
        <w:rPr>
          <w:rFonts w:ascii="Arial" w:hAnsi="Arial" w:cs="Arial"/>
        </w:rPr>
        <w:t>rescue experiment</w:t>
      </w:r>
      <w:r w:rsidR="008947A4" w:rsidRPr="00C46B68">
        <w:rPr>
          <w:rFonts w:ascii="Arial" w:hAnsi="Arial" w:cs="Arial"/>
        </w:rPr>
        <w:t xml:space="preserve"> in MDA-MB-453 cells with ectopic stable overexpression of HER3 under heterologous CMV promoter</w:t>
      </w:r>
      <w:r w:rsidR="001C3DFC" w:rsidRPr="00C46B68">
        <w:rPr>
          <w:rFonts w:ascii="Arial" w:hAnsi="Arial" w:cs="Arial"/>
        </w:rPr>
        <w:t xml:space="preserve"> (</w:t>
      </w:r>
      <w:r w:rsidR="00A2444B" w:rsidRPr="00C46B68">
        <w:rPr>
          <w:rFonts w:ascii="Arial" w:hAnsi="Arial" w:cs="Arial"/>
        </w:rPr>
        <w:t xml:space="preserve">Appendix Figure </w:t>
      </w:r>
      <w:r w:rsidR="00A2444B">
        <w:rPr>
          <w:rFonts w:ascii="Arial" w:hAnsi="Arial" w:cs="Arial"/>
        </w:rPr>
        <w:t>S</w:t>
      </w:r>
      <w:r w:rsidR="00A2444B" w:rsidRPr="00C46B68">
        <w:rPr>
          <w:rFonts w:ascii="Arial" w:hAnsi="Arial" w:cs="Arial"/>
        </w:rPr>
        <w:t>6</w:t>
      </w:r>
      <w:r w:rsidR="00721572">
        <w:rPr>
          <w:rFonts w:ascii="Arial" w:hAnsi="Arial" w:cs="Arial"/>
        </w:rPr>
        <w:t>C</w:t>
      </w:r>
      <w:r w:rsidR="001C3DFC" w:rsidRPr="00C46B68">
        <w:rPr>
          <w:rFonts w:ascii="Arial" w:hAnsi="Arial" w:cs="Arial"/>
        </w:rPr>
        <w:t>)</w:t>
      </w:r>
      <w:r w:rsidR="008947A4" w:rsidRPr="00C46B68">
        <w:rPr>
          <w:rFonts w:ascii="Arial" w:hAnsi="Arial" w:cs="Arial"/>
        </w:rPr>
        <w:t xml:space="preserve">. As compared to control cells, the HER3 overexpressing cells displayed significant resistance to BCI (Fig. </w:t>
      </w:r>
      <w:r w:rsidR="00A2444B" w:rsidRPr="00C46B68">
        <w:rPr>
          <w:rFonts w:ascii="Arial" w:hAnsi="Arial" w:cs="Arial"/>
        </w:rPr>
        <w:t>7</w:t>
      </w:r>
      <w:r w:rsidR="00A2444B">
        <w:rPr>
          <w:rFonts w:ascii="Arial" w:hAnsi="Arial" w:cs="Arial"/>
        </w:rPr>
        <w:t>C</w:t>
      </w:r>
      <w:r w:rsidR="008947A4" w:rsidRPr="00C46B68">
        <w:rPr>
          <w:rFonts w:ascii="Arial" w:hAnsi="Arial" w:cs="Arial"/>
        </w:rPr>
        <w:t xml:space="preserve">).  </w:t>
      </w:r>
    </w:p>
    <w:p w14:paraId="3D17B622" w14:textId="7AC8DC90" w:rsidR="008947A4" w:rsidRPr="00C46B68" w:rsidRDefault="008947A4" w:rsidP="001C1D34">
      <w:pPr>
        <w:spacing w:line="480" w:lineRule="auto"/>
        <w:jc w:val="both"/>
        <w:rPr>
          <w:rFonts w:ascii="Arial" w:hAnsi="Arial" w:cs="Arial"/>
        </w:rPr>
      </w:pPr>
    </w:p>
    <w:p w14:paraId="53018BDD" w14:textId="1A794EAE" w:rsidR="004D4C61" w:rsidRPr="00C46B68" w:rsidRDefault="00D56A84" w:rsidP="001C1D34">
      <w:pPr>
        <w:spacing w:line="480" w:lineRule="auto"/>
        <w:jc w:val="both"/>
        <w:rPr>
          <w:rFonts w:ascii="Arial" w:hAnsi="Arial" w:cs="Arial"/>
        </w:rPr>
      </w:pPr>
      <w:r w:rsidRPr="00C46B68">
        <w:rPr>
          <w:rFonts w:ascii="Arial" w:hAnsi="Arial" w:cs="Arial"/>
        </w:rPr>
        <w:t xml:space="preserve"> </w:t>
      </w:r>
      <w:r w:rsidR="00073C37" w:rsidRPr="00C46B68">
        <w:rPr>
          <w:rFonts w:ascii="Arial" w:hAnsi="Arial" w:cs="Arial"/>
        </w:rPr>
        <w:t xml:space="preserve">To link these results </w:t>
      </w:r>
      <w:r w:rsidR="008947A4" w:rsidRPr="00C46B68">
        <w:rPr>
          <w:rFonts w:ascii="Arial" w:hAnsi="Arial" w:cs="Arial"/>
        </w:rPr>
        <w:t xml:space="preserve">back to </w:t>
      </w:r>
      <w:r w:rsidR="001C3DFC" w:rsidRPr="00C46B68">
        <w:rPr>
          <w:rFonts w:ascii="Arial" w:hAnsi="Arial" w:cs="Arial"/>
        </w:rPr>
        <w:t xml:space="preserve">the </w:t>
      </w:r>
      <w:r w:rsidR="00073C37" w:rsidRPr="00C46B68">
        <w:rPr>
          <w:rFonts w:ascii="Arial" w:hAnsi="Arial" w:cs="Arial"/>
        </w:rPr>
        <w:t xml:space="preserve">development of HER2i tolerance, </w:t>
      </w:r>
      <w:r w:rsidR="003F1F4B" w:rsidRPr="00C46B68">
        <w:rPr>
          <w:rFonts w:ascii="Arial" w:hAnsi="Arial" w:cs="Arial"/>
        </w:rPr>
        <w:t xml:space="preserve">we </w:t>
      </w:r>
      <w:r w:rsidR="001C3DFC" w:rsidRPr="00C46B68">
        <w:rPr>
          <w:rFonts w:ascii="Arial" w:hAnsi="Arial" w:cs="Arial"/>
        </w:rPr>
        <w:t xml:space="preserve">found </w:t>
      </w:r>
      <w:r w:rsidR="003F1F4B" w:rsidRPr="00C46B68">
        <w:rPr>
          <w:rFonts w:ascii="Arial" w:hAnsi="Arial" w:cs="Arial"/>
        </w:rPr>
        <w:t xml:space="preserve">that </w:t>
      </w:r>
      <w:r w:rsidR="00203812" w:rsidRPr="00C46B68">
        <w:rPr>
          <w:rFonts w:ascii="Arial" w:hAnsi="Arial" w:cs="Arial"/>
        </w:rPr>
        <w:t xml:space="preserve">targeting </w:t>
      </w:r>
      <w:r w:rsidR="0038003E" w:rsidRPr="00C46B68">
        <w:rPr>
          <w:rFonts w:ascii="Arial" w:hAnsi="Arial" w:cs="Arial"/>
        </w:rPr>
        <w:t xml:space="preserve">of </w:t>
      </w:r>
      <w:r w:rsidR="00E56471" w:rsidRPr="00C46B68">
        <w:rPr>
          <w:rFonts w:ascii="Arial" w:hAnsi="Arial" w:cs="Arial"/>
        </w:rPr>
        <w:t xml:space="preserve">DUSP6, but not AKT, reversed </w:t>
      </w:r>
      <w:r w:rsidR="00203812" w:rsidRPr="00C46B68">
        <w:rPr>
          <w:rFonts w:ascii="Arial" w:hAnsi="Arial" w:cs="Arial"/>
        </w:rPr>
        <w:t xml:space="preserve">the </w:t>
      </w:r>
      <w:r w:rsidR="002A6129" w:rsidRPr="00C46B68">
        <w:rPr>
          <w:rFonts w:ascii="Arial" w:hAnsi="Arial" w:cs="Arial"/>
        </w:rPr>
        <w:t>NRG</w:t>
      </w:r>
      <w:r w:rsidR="00E56471" w:rsidRPr="00C46B68">
        <w:rPr>
          <w:rFonts w:ascii="Arial" w:hAnsi="Arial" w:cs="Arial"/>
        </w:rPr>
        <w:t xml:space="preserve">-elicited </w:t>
      </w:r>
      <w:r w:rsidR="00B4795D" w:rsidRPr="00C46B68">
        <w:rPr>
          <w:rFonts w:ascii="Arial" w:hAnsi="Arial" w:cs="Arial"/>
        </w:rPr>
        <w:t>effects o</w:t>
      </w:r>
      <w:r w:rsidR="00E56471" w:rsidRPr="00C46B68">
        <w:rPr>
          <w:rFonts w:ascii="Arial" w:hAnsi="Arial" w:cs="Arial"/>
        </w:rPr>
        <w:t>n</w:t>
      </w:r>
      <w:r w:rsidR="00B4795D" w:rsidRPr="00C46B68">
        <w:rPr>
          <w:rFonts w:ascii="Arial" w:hAnsi="Arial" w:cs="Arial"/>
        </w:rPr>
        <w:t xml:space="preserve"> </w:t>
      </w:r>
      <w:r w:rsidR="00E56471" w:rsidRPr="00C46B68">
        <w:rPr>
          <w:rFonts w:ascii="Arial" w:hAnsi="Arial" w:cs="Arial"/>
        </w:rPr>
        <w:t xml:space="preserve">lapatinib </w:t>
      </w:r>
      <w:r w:rsidR="00E56471" w:rsidRPr="00C46B68">
        <w:rPr>
          <w:rFonts w:ascii="Arial" w:hAnsi="Arial" w:cs="Arial"/>
        </w:rPr>
        <w:lastRenderedPageBreak/>
        <w:t xml:space="preserve">tolerance </w:t>
      </w:r>
      <w:r w:rsidR="0081788E" w:rsidRPr="00C46B68">
        <w:rPr>
          <w:rFonts w:ascii="Arial" w:hAnsi="Arial" w:cs="Arial"/>
        </w:rPr>
        <w:t>i</w:t>
      </w:r>
      <w:r w:rsidR="00E56471" w:rsidRPr="00C46B68">
        <w:rPr>
          <w:rFonts w:ascii="Arial" w:hAnsi="Arial" w:cs="Arial"/>
        </w:rPr>
        <w:t xml:space="preserve">n </w:t>
      </w:r>
      <w:r w:rsidR="000179E3" w:rsidRPr="00C46B68">
        <w:rPr>
          <w:rFonts w:ascii="Arial" w:hAnsi="Arial" w:cs="Arial"/>
        </w:rPr>
        <w:t xml:space="preserve">the </w:t>
      </w:r>
      <w:r w:rsidR="002C3222" w:rsidRPr="00C46B68">
        <w:rPr>
          <w:rFonts w:ascii="Arial" w:hAnsi="Arial" w:cs="Arial"/>
        </w:rPr>
        <w:t>DTP</w:t>
      </w:r>
      <w:r w:rsidR="004C4F33" w:rsidRPr="00C46B68">
        <w:rPr>
          <w:rFonts w:ascii="Arial" w:hAnsi="Arial" w:cs="Arial"/>
        </w:rPr>
        <w:t xml:space="preserve"> </w:t>
      </w:r>
      <w:r w:rsidR="002C3222" w:rsidRPr="00C46B68">
        <w:rPr>
          <w:rFonts w:ascii="Arial" w:hAnsi="Arial" w:cs="Arial"/>
        </w:rPr>
        <w:t>assay</w:t>
      </w:r>
      <w:r w:rsidR="00B4795D" w:rsidRPr="00C46B68">
        <w:rPr>
          <w:rFonts w:ascii="Arial" w:hAnsi="Arial" w:cs="Arial"/>
        </w:rPr>
        <w:t xml:space="preserve"> (Fig. </w:t>
      </w:r>
      <w:r w:rsidR="00721572" w:rsidRPr="00C46B68">
        <w:rPr>
          <w:rFonts w:ascii="Arial" w:hAnsi="Arial" w:cs="Arial"/>
        </w:rPr>
        <w:t>7</w:t>
      </w:r>
      <w:r w:rsidR="00721572">
        <w:rPr>
          <w:rFonts w:ascii="Arial" w:hAnsi="Arial" w:cs="Arial"/>
        </w:rPr>
        <w:t>D</w:t>
      </w:r>
      <w:r w:rsidR="004B1231" w:rsidRPr="00C46B68">
        <w:rPr>
          <w:rFonts w:ascii="Arial" w:hAnsi="Arial" w:cs="Arial"/>
        </w:rPr>
        <w:t>).</w:t>
      </w:r>
      <w:r w:rsidR="00E11588" w:rsidRPr="00C46B68">
        <w:rPr>
          <w:rFonts w:ascii="Arial" w:hAnsi="Arial" w:cs="Arial"/>
        </w:rPr>
        <w:t xml:space="preserve"> </w:t>
      </w:r>
      <w:r w:rsidR="008947A4" w:rsidRPr="00C46B68">
        <w:rPr>
          <w:rFonts w:ascii="Arial" w:hAnsi="Arial" w:cs="Arial"/>
        </w:rPr>
        <w:t>T</w:t>
      </w:r>
      <w:r w:rsidR="008F7EAC" w:rsidRPr="00C46B68">
        <w:rPr>
          <w:rFonts w:ascii="Arial" w:hAnsi="Arial" w:cs="Arial"/>
        </w:rPr>
        <w:t>h</w:t>
      </w:r>
      <w:r w:rsidR="008947A4" w:rsidRPr="00C46B68">
        <w:rPr>
          <w:rFonts w:ascii="Arial" w:hAnsi="Arial" w:cs="Arial"/>
        </w:rPr>
        <w:t>is</w:t>
      </w:r>
      <w:r w:rsidR="008F7EAC" w:rsidRPr="00C46B68">
        <w:rPr>
          <w:rFonts w:ascii="Arial" w:hAnsi="Arial" w:cs="Arial"/>
        </w:rPr>
        <w:t xml:space="preserve"> BCI </w:t>
      </w:r>
      <w:r w:rsidR="008947A4" w:rsidRPr="00C46B68">
        <w:rPr>
          <w:rFonts w:ascii="Arial" w:hAnsi="Arial" w:cs="Arial"/>
        </w:rPr>
        <w:t>effect was</w:t>
      </w:r>
      <w:r w:rsidR="00305A00" w:rsidRPr="00C46B68">
        <w:rPr>
          <w:rFonts w:ascii="Arial" w:hAnsi="Arial" w:cs="Arial"/>
        </w:rPr>
        <w:t xml:space="preserve"> likely</w:t>
      </w:r>
      <w:r w:rsidR="008F7EAC" w:rsidRPr="00C46B68">
        <w:rPr>
          <w:rFonts w:ascii="Arial" w:hAnsi="Arial" w:cs="Arial"/>
        </w:rPr>
        <w:t xml:space="preserve"> due to DUSP6 inhibition</w:t>
      </w:r>
      <w:r w:rsidR="0002691F" w:rsidRPr="00C46B68">
        <w:rPr>
          <w:rFonts w:ascii="Arial" w:hAnsi="Arial" w:cs="Arial"/>
        </w:rPr>
        <w:t>,</w:t>
      </w:r>
      <w:r w:rsidR="008F7EAC" w:rsidRPr="00C46B68">
        <w:rPr>
          <w:rFonts w:ascii="Arial" w:hAnsi="Arial" w:cs="Arial"/>
        </w:rPr>
        <w:t xml:space="preserve"> as siRNA-mediated </w:t>
      </w:r>
      <w:r w:rsidR="008F7EAC" w:rsidRPr="00C46B68">
        <w:rPr>
          <w:rFonts w:ascii="Arial" w:hAnsi="Arial" w:cs="Arial"/>
          <w:i/>
          <w:iCs/>
        </w:rPr>
        <w:t>DUSP6</w:t>
      </w:r>
      <w:r w:rsidR="008F7EAC" w:rsidRPr="00C46B68">
        <w:rPr>
          <w:rFonts w:ascii="Arial" w:hAnsi="Arial" w:cs="Arial"/>
        </w:rPr>
        <w:t xml:space="preserve"> </w:t>
      </w:r>
      <w:r w:rsidR="00B42E12" w:rsidRPr="00C46B68">
        <w:rPr>
          <w:rFonts w:ascii="Arial" w:hAnsi="Arial" w:cs="Arial"/>
        </w:rPr>
        <w:t xml:space="preserve">depletion </w:t>
      </w:r>
      <w:r w:rsidR="008F7EAC" w:rsidRPr="00C46B68">
        <w:rPr>
          <w:rFonts w:ascii="Arial" w:hAnsi="Arial" w:cs="Arial"/>
        </w:rPr>
        <w:t xml:space="preserve">also abrogated </w:t>
      </w:r>
      <w:r w:rsidR="007C0341" w:rsidRPr="00C46B68">
        <w:rPr>
          <w:rFonts w:ascii="Arial" w:hAnsi="Arial" w:cs="Arial"/>
        </w:rPr>
        <w:t xml:space="preserve">the </w:t>
      </w:r>
      <w:r w:rsidR="002A6129" w:rsidRPr="00C46B68">
        <w:rPr>
          <w:rFonts w:ascii="Arial" w:hAnsi="Arial" w:cs="Arial"/>
        </w:rPr>
        <w:t>NRG</w:t>
      </w:r>
      <w:r w:rsidR="008F7EAC" w:rsidRPr="00C46B68">
        <w:rPr>
          <w:rFonts w:ascii="Arial" w:hAnsi="Arial" w:cs="Arial"/>
        </w:rPr>
        <w:t>-induced cell survival in BT474 cells (</w:t>
      </w:r>
      <w:r w:rsidR="002D0A6C" w:rsidRPr="00C46B68">
        <w:rPr>
          <w:rFonts w:ascii="Arial" w:hAnsi="Arial" w:cs="Arial"/>
        </w:rPr>
        <w:t xml:space="preserve">Appendix Figure </w:t>
      </w:r>
      <w:r w:rsidR="00721572">
        <w:rPr>
          <w:rFonts w:ascii="Arial" w:hAnsi="Arial" w:cs="Arial"/>
        </w:rPr>
        <w:t>S</w:t>
      </w:r>
      <w:r w:rsidR="00721572" w:rsidRPr="00C46B68">
        <w:rPr>
          <w:rFonts w:ascii="Arial" w:hAnsi="Arial" w:cs="Arial"/>
        </w:rPr>
        <w:t>6</w:t>
      </w:r>
      <w:r w:rsidR="00721572">
        <w:rPr>
          <w:rFonts w:ascii="Arial" w:hAnsi="Arial" w:cs="Arial"/>
        </w:rPr>
        <w:t>D</w:t>
      </w:r>
      <w:r w:rsidR="008F7EAC" w:rsidRPr="00C46B68">
        <w:rPr>
          <w:rFonts w:ascii="Arial" w:hAnsi="Arial" w:cs="Arial"/>
        </w:rPr>
        <w:t>).</w:t>
      </w:r>
      <w:r w:rsidR="0002691F" w:rsidRPr="00C46B68">
        <w:rPr>
          <w:rFonts w:ascii="Arial" w:hAnsi="Arial" w:cs="Arial"/>
        </w:rPr>
        <w:t xml:space="preserve"> </w:t>
      </w:r>
      <w:r w:rsidR="00BE397C" w:rsidRPr="00C46B68">
        <w:rPr>
          <w:rFonts w:ascii="Arial" w:hAnsi="Arial" w:cs="Arial"/>
        </w:rPr>
        <w:t xml:space="preserve">Importantly, deregulation of NRG-ERBB axis was evidenced also during the DTP-DTEP transition of lapatinib treated cells as, concomitantly with </w:t>
      </w:r>
      <w:r w:rsidR="00BE397C" w:rsidRPr="00C46B68">
        <w:rPr>
          <w:rFonts w:ascii="Arial" w:hAnsi="Arial" w:cs="Arial"/>
          <w:i/>
          <w:iCs/>
        </w:rPr>
        <w:t xml:space="preserve">DUSP6 </w:t>
      </w:r>
      <w:r w:rsidR="00BE397C" w:rsidRPr="00C46B68">
        <w:rPr>
          <w:rFonts w:ascii="Arial" w:hAnsi="Arial" w:cs="Arial"/>
        </w:rPr>
        <w:t xml:space="preserve">regulation (Fig. 2C), </w:t>
      </w:r>
      <w:r w:rsidR="00BE397C" w:rsidRPr="00C46B68">
        <w:rPr>
          <w:rFonts w:ascii="Arial" w:hAnsi="Arial" w:cs="Arial"/>
          <w:i/>
          <w:iCs/>
        </w:rPr>
        <w:t xml:space="preserve">NRG3 </w:t>
      </w:r>
      <w:r w:rsidR="00BE397C" w:rsidRPr="00C46B68">
        <w:rPr>
          <w:rFonts w:ascii="Arial" w:hAnsi="Arial" w:cs="Arial"/>
        </w:rPr>
        <w:t>and</w:t>
      </w:r>
      <w:r w:rsidR="00BE397C" w:rsidRPr="00C46B68">
        <w:rPr>
          <w:rFonts w:ascii="Arial" w:hAnsi="Arial" w:cs="Arial"/>
          <w:i/>
          <w:iCs/>
        </w:rPr>
        <w:t xml:space="preserve"> ERBB4 </w:t>
      </w:r>
      <w:r w:rsidR="00BE397C" w:rsidRPr="00C46B68">
        <w:rPr>
          <w:rFonts w:ascii="Arial" w:hAnsi="Arial" w:cs="Arial"/>
        </w:rPr>
        <w:t xml:space="preserve">were found upregulated in DTEP versus DTP cells (Appendix Figure </w:t>
      </w:r>
      <w:r w:rsidR="00721572">
        <w:rPr>
          <w:rFonts w:ascii="Arial" w:hAnsi="Arial" w:cs="Arial"/>
        </w:rPr>
        <w:t>S</w:t>
      </w:r>
      <w:r w:rsidR="00721572" w:rsidRPr="00C46B68">
        <w:rPr>
          <w:rFonts w:ascii="Arial" w:hAnsi="Arial" w:cs="Arial"/>
        </w:rPr>
        <w:t>6</w:t>
      </w:r>
      <w:r w:rsidR="00721572">
        <w:rPr>
          <w:rFonts w:ascii="Arial" w:hAnsi="Arial" w:cs="Arial"/>
        </w:rPr>
        <w:t>E</w:t>
      </w:r>
      <w:r w:rsidR="00BE397C" w:rsidRPr="00C46B68">
        <w:rPr>
          <w:rFonts w:ascii="Arial" w:hAnsi="Arial" w:cs="Arial"/>
        </w:rPr>
        <w:t xml:space="preserve">). </w:t>
      </w:r>
      <w:r w:rsidR="00F33F29" w:rsidRPr="00C46B68">
        <w:rPr>
          <w:rFonts w:ascii="Arial" w:hAnsi="Arial" w:cs="Arial"/>
        </w:rPr>
        <w:t>Further</w:t>
      </w:r>
      <w:r w:rsidR="00E830E6" w:rsidRPr="00C46B68">
        <w:rPr>
          <w:rFonts w:ascii="Arial" w:hAnsi="Arial" w:cs="Arial"/>
        </w:rPr>
        <w:t>, p</w:t>
      </w:r>
      <w:r w:rsidR="0002691F" w:rsidRPr="00C46B68">
        <w:rPr>
          <w:rFonts w:ascii="Arial" w:hAnsi="Arial" w:cs="Arial"/>
        </w:rPr>
        <w:t xml:space="preserve">roviding clinical validation for the link between NRG and DUSP6, </w:t>
      </w:r>
      <w:r w:rsidR="0002691F" w:rsidRPr="00C46B68">
        <w:rPr>
          <w:rFonts w:ascii="Arial" w:hAnsi="Arial" w:cs="Arial"/>
          <w:i/>
          <w:iCs/>
        </w:rPr>
        <w:t xml:space="preserve">NRG </w:t>
      </w:r>
      <w:r w:rsidR="0002691F" w:rsidRPr="00C46B68">
        <w:rPr>
          <w:rFonts w:ascii="Arial" w:hAnsi="Arial" w:cs="Arial"/>
        </w:rPr>
        <w:t xml:space="preserve">mRNA was significantly overexpressed in breast tumors with high </w:t>
      </w:r>
      <w:r w:rsidR="0002691F" w:rsidRPr="00C46B68">
        <w:rPr>
          <w:rFonts w:ascii="Arial" w:hAnsi="Arial" w:cs="Arial"/>
          <w:i/>
          <w:iCs/>
        </w:rPr>
        <w:t xml:space="preserve">DUSP6 </w:t>
      </w:r>
      <w:r w:rsidR="0002691F" w:rsidRPr="00C46B68">
        <w:rPr>
          <w:rFonts w:ascii="Arial" w:hAnsi="Arial" w:cs="Arial"/>
        </w:rPr>
        <w:t xml:space="preserve">mRNA expression (Fig. </w:t>
      </w:r>
      <w:r w:rsidR="00721572" w:rsidRPr="00C46B68">
        <w:rPr>
          <w:rFonts w:ascii="Arial" w:hAnsi="Arial" w:cs="Arial"/>
        </w:rPr>
        <w:t>7</w:t>
      </w:r>
      <w:r w:rsidR="00721572">
        <w:rPr>
          <w:rFonts w:ascii="Arial" w:hAnsi="Arial" w:cs="Arial"/>
        </w:rPr>
        <w:t>E</w:t>
      </w:r>
      <w:r w:rsidR="00E830E6" w:rsidRPr="00C46B68">
        <w:rPr>
          <w:rFonts w:ascii="Arial" w:hAnsi="Arial" w:cs="Arial"/>
        </w:rPr>
        <w:t>).</w:t>
      </w:r>
      <w:r w:rsidR="00EA1E54" w:rsidRPr="00C46B68">
        <w:rPr>
          <w:rFonts w:ascii="Arial" w:hAnsi="Arial" w:cs="Arial"/>
        </w:rPr>
        <w:t xml:space="preserve"> </w:t>
      </w:r>
    </w:p>
    <w:p w14:paraId="6959992C" w14:textId="77777777" w:rsidR="00F33F29" w:rsidRPr="00C46B68" w:rsidRDefault="00F33F29" w:rsidP="001C1D34">
      <w:pPr>
        <w:spacing w:line="480" w:lineRule="auto"/>
        <w:jc w:val="both"/>
        <w:rPr>
          <w:rFonts w:ascii="Arial" w:hAnsi="Arial" w:cs="Arial"/>
        </w:rPr>
      </w:pPr>
    </w:p>
    <w:p w14:paraId="40A115FB" w14:textId="7C32C1D2" w:rsidR="00F33F29" w:rsidRPr="00C46B68" w:rsidRDefault="00F270A4" w:rsidP="001C1D34">
      <w:pPr>
        <w:spacing w:line="480" w:lineRule="auto"/>
        <w:jc w:val="both"/>
        <w:rPr>
          <w:rFonts w:ascii="Arial" w:hAnsi="Arial" w:cs="Arial"/>
        </w:rPr>
      </w:pPr>
      <w:r w:rsidRPr="00C46B68">
        <w:rPr>
          <w:rFonts w:ascii="Arial" w:hAnsi="Arial" w:cs="Arial"/>
        </w:rPr>
        <w:t xml:space="preserve">Due to brain microenvironment derived NRG, </w:t>
      </w:r>
      <w:r w:rsidR="00F33F29" w:rsidRPr="00C46B68">
        <w:rPr>
          <w:rFonts w:ascii="Arial" w:hAnsi="Arial" w:cs="Arial"/>
        </w:rPr>
        <w:t>HER3 has a key role in brain metasta</w:t>
      </w:r>
      <w:r w:rsidRPr="00C46B68">
        <w:rPr>
          <w:rFonts w:ascii="Arial" w:hAnsi="Arial" w:cs="Arial"/>
        </w:rPr>
        <w:t>tic</w:t>
      </w:r>
      <w:r w:rsidR="00F33F29" w:rsidRPr="00C46B68">
        <w:rPr>
          <w:rFonts w:ascii="Arial" w:hAnsi="Arial" w:cs="Arial"/>
        </w:rPr>
        <w:t xml:space="preserve"> </w:t>
      </w:r>
      <w:r w:rsidRPr="00C46B68">
        <w:rPr>
          <w:rFonts w:ascii="Arial" w:hAnsi="Arial" w:cs="Arial"/>
        </w:rPr>
        <w:t>growth of</w:t>
      </w:r>
      <w:r w:rsidR="00F33F29" w:rsidRPr="00C46B68">
        <w:rPr>
          <w:rFonts w:ascii="Arial" w:hAnsi="Arial" w:cs="Arial"/>
        </w:rPr>
        <w:t xml:space="preserve"> HER2+ breast cancer</w:t>
      </w:r>
      <w:r w:rsidRPr="00C46B68">
        <w:rPr>
          <w:rFonts w:ascii="Arial" w:hAnsi="Arial" w:cs="Arial"/>
        </w:rPr>
        <w:t>s</w:t>
      </w:r>
      <w:r w:rsidR="00F33F29" w:rsidRPr="00C46B68">
        <w:rPr>
          <w:rFonts w:ascii="Arial" w:hAnsi="Arial" w:cs="Arial"/>
        </w:rPr>
        <w:t xml:space="preserve"> </w:t>
      </w:r>
      <w:r w:rsidR="00F33F29" w:rsidRPr="00C46B68">
        <w:rPr>
          <w:rFonts w:ascii="Arial" w:hAnsi="Arial" w:cs="Arial"/>
        </w:rPr>
        <w:fldChar w:fldCharType="begin">
          <w:fldData xml:space="preserve">PEVuZE5vdGU+PENpdGU+PEF1dGhvcj5EYSBTaWx2YTwvQXV0aG9yPjxZZWFyPjIwMTA8L1llYXI+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</w:fldData>
        </w:fldChar>
      </w:r>
      <w:r w:rsidR="001C3DFC" w:rsidRPr="00C46B68">
        <w:rPr>
          <w:rFonts w:ascii="Arial" w:hAnsi="Arial" w:cs="Arial"/>
        </w:rPr>
        <w:instrText xml:space="preserve"> ADDIN EN.CITE </w:instrText>
      </w:r>
      <w:r w:rsidR="001C3DFC" w:rsidRPr="00C46B68">
        <w:rPr>
          <w:rFonts w:ascii="Arial" w:hAnsi="Arial" w:cs="Arial"/>
        </w:rPr>
        <w:fldChar w:fldCharType="begin">
          <w:fldData xml:space="preserve">PEVuZE5vdGU+PENpdGU+PEF1dGhvcj5EYSBTaWx2YTwvQXV0aG9yPjxZZWFyPjIwMTA8L1llYXI+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</w:fldData>
        </w:fldChar>
      </w:r>
      <w:r w:rsidR="001C3DFC" w:rsidRPr="00C46B68">
        <w:rPr>
          <w:rFonts w:ascii="Arial" w:hAnsi="Arial" w:cs="Arial"/>
        </w:rPr>
        <w:instrText xml:space="preserve"> ADDIN EN.CITE.DATA </w:instrText>
      </w:r>
      <w:r w:rsidR="001C3DFC" w:rsidRPr="00C46B68">
        <w:rPr>
          <w:rFonts w:ascii="Arial" w:hAnsi="Arial" w:cs="Arial"/>
        </w:rPr>
      </w:r>
      <w:r w:rsidR="001C3DFC" w:rsidRPr="00C46B68">
        <w:rPr>
          <w:rFonts w:ascii="Arial" w:hAnsi="Arial" w:cs="Arial"/>
        </w:rPr>
        <w:fldChar w:fldCharType="end"/>
      </w:r>
      <w:r w:rsidR="00F33F29" w:rsidRPr="00C46B68">
        <w:rPr>
          <w:rFonts w:ascii="Arial" w:hAnsi="Arial" w:cs="Arial"/>
        </w:rPr>
      </w:r>
      <w:r w:rsidR="00F33F29" w:rsidRPr="00C46B68">
        <w:rPr>
          <w:rFonts w:ascii="Arial" w:hAnsi="Arial" w:cs="Arial"/>
        </w:rPr>
        <w:fldChar w:fldCharType="separate"/>
      </w:r>
      <w:r w:rsidR="001C3DFC" w:rsidRPr="00C46B68">
        <w:rPr>
          <w:rFonts w:ascii="Arial" w:hAnsi="Arial" w:cs="Arial"/>
          <w:noProof/>
        </w:rPr>
        <w:t>(Da Silva</w:t>
      </w:r>
      <w:r w:rsidR="001C3DFC" w:rsidRPr="00C46B68">
        <w:rPr>
          <w:rFonts w:ascii="Arial" w:hAnsi="Arial" w:cs="Arial"/>
          <w:i/>
          <w:noProof/>
        </w:rPr>
        <w:t xml:space="preserve"> et al</w:t>
      </w:r>
      <w:r w:rsidR="001C3DFC" w:rsidRPr="00C46B68">
        <w:rPr>
          <w:rFonts w:ascii="Arial" w:hAnsi="Arial" w:cs="Arial"/>
          <w:noProof/>
        </w:rPr>
        <w:t>, 2010; Haikala &amp; Janne, 2021)</w:t>
      </w:r>
      <w:r w:rsidR="00F33F29" w:rsidRPr="00C46B68">
        <w:rPr>
          <w:rFonts w:ascii="Arial" w:hAnsi="Arial" w:cs="Arial"/>
        </w:rPr>
        <w:fldChar w:fldCharType="end"/>
      </w:r>
      <w:r w:rsidRPr="00C46B68">
        <w:rPr>
          <w:rFonts w:ascii="Arial" w:hAnsi="Arial" w:cs="Arial"/>
        </w:rPr>
        <w:t xml:space="preserve">. </w:t>
      </w:r>
      <w:r w:rsidR="00F33F29" w:rsidRPr="00C46B68">
        <w:rPr>
          <w:rFonts w:ascii="Arial" w:hAnsi="Arial" w:cs="Arial"/>
        </w:rPr>
        <w:t xml:space="preserve"> Based on the newly discovered role for DUSP6 in promoting HER3 expression, we investigated contribution of DUSP6 in the brain metastatic outgrowth</w:t>
      </w:r>
      <w:r w:rsidR="002F4306">
        <w:rPr>
          <w:rFonts w:ascii="Arial" w:hAnsi="Arial" w:cs="Arial"/>
        </w:rPr>
        <w:t xml:space="preserve"> by using GFP-positive MDA-MB-361</w:t>
      </w:r>
      <w:r w:rsidR="00435850">
        <w:rPr>
          <w:rFonts w:ascii="Arial" w:hAnsi="Arial" w:cs="Arial"/>
        </w:rPr>
        <w:t xml:space="preserve"> </w:t>
      </w:r>
      <w:r w:rsidR="002F4306">
        <w:rPr>
          <w:rFonts w:ascii="Arial" w:hAnsi="Arial" w:cs="Arial"/>
        </w:rPr>
        <w:t xml:space="preserve">cells as yet additional </w:t>
      </w:r>
      <w:r w:rsidR="00435850">
        <w:rPr>
          <w:rFonts w:ascii="Arial" w:hAnsi="Arial" w:cs="Arial"/>
        </w:rPr>
        <w:t xml:space="preserve">HER2+ </w:t>
      </w:r>
      <w:r w:rsidR="002F4306">
        <w:rPr>
          <w:rFonts w:ascii="Arial" w:hAnsi="Arial" w:cs="Arial"/>
          <w:i/>
          <w:iCs/>
        </w:rPr>
        <w:t>in</w:t>
      </w:r>
      <w:r w:rsidR="002F4306">
        <w:rPr>
          <w:rFonts w:ascii="Arial" w:hAnsi="Arial" w:cs="Arial"/>
        </w:rPr>
        <w:t xml:space="preserve"> </w:t>
      </w:r>
      <w:r w:rsidR="002F4306" w:rsidRPr="00E34A53">
        <w:rPr>
          <w:rFonts w:ascii="Arial" w:hAnsi="Arial" w:cs="Arial"/>
          <w:i/>
          <w:iCs/>
        </w:rPr>
        <w:t>vivo</w:t>
      </w:r>
      <w:r w:rsidR="002F4306">
        <w:rPr>
          <w:rFonts w:ascii="Arial" w:hAnsi="Arial" w:cs="Arial"/>
        </w:rPr>
        <w:t xml:space="preserve"> </w:t>
      </w:r>
      <w:r w:rsidR="002F4306" w:rsidRPr="00E34A53">
        <w:rPr>
          <w:rFonts w:ascii="Arial" w:hAnsi="Arial" w:cs="Arial"/>
        </w:rPr>
        <w:t>model</w:t>
      </w:r>
      <w:r w:rsidR="00F33F29" w:rsidRPr="00C46B68">
        <w:rPr>
          <w:rFonts w:ascii="Arial" w:hAnsi="Arial" w:cs="Arial"/>
        </w:rPr>
        <w:t xml:space="preserve">. To this end, we quantitated the zebrafish intracranial tumor area derived from GFP+ MDA-MB-361 cells transfected prior tumor implantation either with control or </w:t>
      </w:r>
      <w:r w:rsidR="00F33F29" w:rsidRPr="00C46B68">
        <w:rPr>
          <w:rFonts w:ascii="Arial" w:hAnsi="Arial" w:cs="Arial"/>
          <w:i/>
          <w:iCs/>
        </w:rPr>
        <w:t>DUSP6</w:t>
      </w:r>
      <w:r w:rsidR="00F33F29" w:rsidRPr="00C46B68">
        <w:rPr>
          <w:rFonts w:ascii="Arial" w:hAnsi="Arial" w:cs="Arial"/>
        </w:rPr>
        <w:t xml:space="preserve"> targeting siRNA. As shown in Fig. </w:t>
      </w:r>
      <w:r w:rsidR="001334D3" w:rsidRPr="00C46B68">
        <w:rPr>
          <w:rFonts w:ascii="Arial" w:hAnsi="Arial" w:cs="Arial"/>
        </w:rPr>
        <w:t>7</w:t>
      </w:r>
      <w:r w:rsidR="00721572">
        <w:rPr>
          <w:rFonts w:ascii="Arial" w:hAnsi="Arial" w:cs="Arial"/>
        </w:rPr>
        <w:t>F</w:t>
      </w:r>
      <w:r w:rsidR="00F33F29" w:rsidRPr="00C46B68">
        <w:rPr>
          <w:rFonts w:ascii="Arial" w:hAnsi="Arial" w:cs="Arial"/>
        </w:rPr>
        <w:t xml:space="preserve">, the zebrafish larva with </w:t>
      </w:r>
      <w:r w:rsidR="00F33F29" w:rsidRPr="00C46B68">
        <w:rPr>
          <w:rFonts w:ascii="Arial" w:hAnsi="Arial" w:cs="Arial"/>
          <w:i/>
          <w:iCs/>
        </w:rPr>
        <w:t>DUSP6</w:t>
      </w:r>
      <w:r w:rsidR="00F33F29" w:rsidRPr="00C46B68">
        <w:rPr>
          <w:rFonts w:ascii="Arial" w:hAnsi="Arial" w:cs="Arial"/>
        </w:rPr>
        <w:t xml:space="preserve"> targeted cells had significantly smaller tumors 3d after the intracranial injection. Further, mice bearing the intracranial </w:t>
      </w:r>
      <w:r w:rsidR="00F33F29" w:rsidRPr="00C46B68">
        <w:rPr>
          <w:rFonts w:ascii="Arial" w:hAnsi="Arial" w:cs="Arial"/>
          <w:i/>
          <w:iCs/>
        </w:rPr>
        <w:t>DUSP6</w:t>
      </w:r>
      <w:r w:rsidR="00F33F29" w:rsidRPr="00C46B68">
        <w:rPr>
          <w:rFonts w:ascii="Arial" w:hAnsi="Arial" w:cs="Arial"/>
        </w:rPr>
        <w:t xml:space="preserve"> KO MDA-MB-453 tumors had a significantly longer survival time as compared with the CAS9 control group (Fig. </w:t>
      </w:r>
      <w:r w:rsidR="001334D3" w:rsidRPr="00C46B68">
        <w:rPr>
          <w:rFonts w:ascii="Arial" w:hAnsi="Arial" w:cs="Arial"/>
        </w:rPr>
        <w:t>7</w:t>
      </w:r>
      <w:r w:rsidR="00721572">
        <w:rPr>
          <w:rFonts w:ascii="Arial" w:hAnsi="Arial" w:cs="Arial"/>
        </w:rPr>
        <w:t>G</w:t>
      </w:r>
      <w:r w:rsidR="00F33F29" w:rsidRPr="00C46B68">
        <w:rPr>
          <w:rFonts w:ascii="Arial" w:hAnsi="Arial" w:cs="Arial"/>
        </w:rPr>
        <w:t xml:space="preserve">). </w:t>
      </w:r>
    </w:p>
    <w:p w14:paraId="7ED526DB" w14:textId="77777777" w:rsidR="00F33F29" w:rsidRPr="00C46B68" w:rsidRDefault="00F33F29" w:rsidP="001C1D34">
      <w:pPr>
        <w:spacing w:line="480" w:lineRule="auto"/>
        <w:jc w:val="both"/>
        <w:rPr>
          <w:rFonts w:ascii="Arial" w:hAnsi="Arial" w:cs="Arial"/>
        </w:rPr>
      </w:pPr>
    </w:p>
    <w:p w14:paraId="42F6E698" w14:textId="5A733780" w:rsidR="00826AE7" w:rsidRPr="00C46B68" w:rsidRDefault="00555CBD" w:rsidP="001C1D34">
      <w:pPr>
        <w:spacing w:line="480" w:lineRule="auto"/>
        <w:jc w:val="both"/>
        <w:rPr>
          <w:rFonts w:ascii="Arial" w:hAnsi="Arial" w:cs="Arial"/>
        </w:rPr>
      </w:pPr>
      <w:r w:rsidRPr="00C46B68">
        <w:rPr>
          <w:rFonts w:ascii="Arial" w:hAnsi="Arial" w:cs="Arial"/>
        </w:rPr>
        <w:t>Collectively the</w:t>
      </w:r>
      <w:r w:rsidR="00204C90" w:rsidRPr="00C46B68">
        <w:rPr>
          <w:rFonts w:ascii="Arial" w:hAnsi="Arial" w:cs="Arial"/>
        </w:rPr>
        <w:t>se</w:t>
      </w:r>
      <w:r w:rsidRPr="00C46B68">
        <w:rPr>
          <w:rFonts w:ascii="Arial" w:hAnsi="Arial" w:cs="Arial"/>
        </w:rPr>
        <w:t xml:space="preserve"> results demonstrate that DUSP6 </w:t>
      </w:r>
      <w:r w:rsidR="003728BA" w:rsidRPr="00C46B68">
        <w:rPr>
          <w:rFonts w:ascii="Arial" w:hAnsi="Arial" w:cs="Arial"/>
        </w:rPr>
        <w:t xml:space="preserve">inhibition </w:t>
      </w:r>
      <w:r w:rsidRPr="00C46B68">
        <w:rPr>
          <w:rFonts w:ascii="Arial" w:hAnsi="Arial" w:cs="Arial"/>
        </w:rPr>
        <w:t xml:space="preserve">is superior to AKT </w:t>
      </w:r>
      <w:r w:rsidR="003728BA" w:rsidRPr="00C46B68">
        <w:rPr>
          <w:rFonts w:ascii="Arial" w:hAnsi="Arial" w:cs="Arial"/>
        </w:rPr>
        <w:t>blockade</w:t>
      </w:r>
      <w:r w:rsidR="008D3DD4" w:rsidRPr="00C46B68">
        <w:rPr>
          <w:rFonts w:ascii="Arial" w:hAnsi="Arial" w:cs="Arial"/>
        </w:rPr>
        <w:t xml:space="preserve"> as a HER2i combination therapy strategy </w:t>
      </w:r>
      <w:r w:rsidR="0081788E" w:rsidRPr="00C46B68">
        <w:rPr>
          <w:rFonts w:ascii="Arial" w:hAnsi="Arial" w:cs="Arial"/>
        </w:rPr>
        <w:t>due to</w:t>
      </w:r>
      <w:r w:rsidRPr="00C46B68">
        <w:rPr>
          <w:rFonts w:ascii="Arial" w:hAnsi="Arial" w:cs="Arial"/>
        </w:rPr>
        <w:t xml:space="preserve"> its </w:t>
      </w:r>
      <w:r w:rsidR="00305A00" w:rsidRPr="00C46B68">
        <w:rPr>
          <w:rFonts w:ascii="Arial" w:hAnsi="Arial" w:cs="Arial"/>
        </w:rPr>
        <w:t xml:space="preserve">newly discovered </w:t>
      </w:r>
      <w:r w:rsidRPr="00C46B68">
        <w:rPr>
          <w:rFonts w:ascii="Arial" w:hAnsi="Arial" w:cs="Arial"/>
        </w:rPr>
        <w:lastRenderedPageBreak/>
        <w:t xml:space="preserve">capacity </w:t>
      </w:r>
      <w:r w:rsidR="003910C1" w:rsidRPr="00C46B68">
        <w:rPr>
          <w:rFonts w:ascii="Arial" w:hAnsi="Arial" w:cs="Arial"/>
        </w:rPr>
        <w:t xml:space="preserve">to </w:t>
      </w:r>
      <w:r w:rsidR="00BE397C" w:rsidRPr="00C46B68">
        <w:rPr>
          <w:rFonts w:ascii="Arial" w:hAnsi="Arial" w:cs="Arial"/>
        </w:rPr>
        <w:t xml:space="preserve">inhibit </w:t>
      </w:r>
      <w:r w:rsidR="000C7063" w:rsidRPr="00C46B68">
        <w:rPr>
          <w:rFonts w:ascii="Arial" w:hAnsi="Arial" w:cs="Arial"/>
        </w:rPr>
        <w:t xml:space="preserve">the NRG-HER3 </w:t>
      </w:r>
      <w:r w:rsidR="0040587F" w:rsidRPr="00C46B68">
        <w:rPr>
          <w:rFonts w:ascii="Arial" w:hAnsi="Arial" w:cs="Arial"/>
        </w:rPr>
        <w:t>axis and</w:t>
      </w:r>
      <w:r w:rsidR="001334D3" w:rsidRPr="00C46B68">
        <w:rPr>
          <w:rFonts w:ascii="Arial" w:hAnsi="Arial" w:cs="Arial"/>
        </w:rPr>
        <w:t xml:space="preserve"> has potential in inhibiting brain metastatic growth of HER2+ cells</w:t>
      </w:r>
      <w:r w:rsidR="002401B0" w:rsidRPr="00C46B68">
        <w:rPr>
          <w:rFonts w:ascii="Arial" w:hAnsi="Arial" w:cs="Arial"/>
        </w:rPr>
        <w:t xml:space="preserve">. </w:t>
      </w:r>
      <w:bookmarkStart w:id="0" w:name="OLE_LINK3"/>
      <w:bookmarkStart w:id="1" w:name="OLE_LINK4"/>
      <w:r w:rsidR="00826AE7" w:rsidRPr="00C46B68">
        <w:rPr>
          <w:rFonts w:ascii="Arial" w:hAnsi="Arial" w:cs="Arial"/>
          <w:sz w:val="21"/>
          <w:szCs w:val="21"/>
        </w:rPr>
        <w:t xml:space="preserve"> </w:t>
      </w:r>
      <w:bookmarkEnd w:id="0"/>
      <w:bookmarkEnd w:id="1"/>
    </w:p>
    <w:p w14:paraId="4F8A5B0C" w14:textId="77777777" w:rsidR="00826AE7" w:rsidRPr="00C46B68" w:rsidRDefault="00826AE7" w:rsidP="001C1D34">
      <w:pPr>
        <w:spacing w:line="360" w:lineRule="auto"/>
        <w:jc w:val="both"/>
        <w:rPr>
          <w:rFonts w:ascii="Arial" w:hAnsi="Arial" w:cs="Arial"/>
          <w:b/>
          <w:bCs/>
        </w:rPr>
      </w:pPr>
    </w:p>
    <w:p w14:paraId="2E2C590B" w14:textId="09A66556" w:rsidR="001F6C50" w:rsidRPr="00C46B68" w:rsidRDefault="007A5200" w:rsidP="001C1D34">
      <w:pPr>
        <w:spacing w:line="480" w:lineRule="auto"/>
        <w:jc w:val="both"/>
        <w:rPr>
          <w:rFonts w:ascii="Arial" w:hAnsi="Arial" w:cs="Arial"/>
          <w:b/>
          <w:bCs/>
        </w:rPr>
      </w:pPr>
      <w:r w:rsidRPr="00C46B68">
        <w:rPr>
          <w:rFonts w:ascii="Arial" w:hAnsi="Arial" w:cs="Arial"/>
          <w:b/>
          <w:bCs/>
        </w:rPr>
        <w:t xml:space="preserve">A </w:t>
      </w:r>
      <w:r w:rsidR="001F6C50" w:rsidRPr="00C46B68">
        <w:rPr>
          <w:rFonts w:ascii="Arial" w:hAnsi="Arial" w:cs="Arial"/>
          <w:b/>
          <w:bCs/>
        </w:rPr>
        <w:t>DUSP6</w:t>
      </w:r>
      <w:r w:rsidR="00667F17" w:rsidRPr="00C46B68">
        <w:rPr>
          <w:rFonts w:ascii="Arial" w:hAnsi="Arial" w:cs="Arial"/>
          <w:b/>
          <w:bCs/>
        </w:rPr>
        <w:t>-</w:t>
      </w:r>
      <w:r w:rsidR="0008450A" w:rsidRPr="00C46B68">
        <w:rPr>
          <w:rFonts w:ascii="Arial" w:hAnsi="Arial" w:cs="Arial"/>
          <w:b/>
          <w:bCs/>
        </w:rPr>
        <w:t xml:space="preserve">HER3 feed forward loop drives </w:t>
      </w:r>
      <w:r w:rsidR="003F7CB1" w:rsidRPr="00C46B68">
        <w:rPr>
          <w:rFonts w:ascii="Arial" w:hAnsi="Arial" w:cs="Arial"/>
          <w:b/>
          <w:bCs/>
        </w:rPr>
        <w:t xml:space="preserve">the </w:t>
      </w:r>
      <w:r w:rsidR="0008450A" w:rsidRPr="00C46B68">
        <w:rPr>
          <w:rFonts w:ascii="Arial" w:hAnsi="Arial" w:cs="Arial"/>
          <w:b/>
          <w:bCs/>
        </w:rPr>
        <w:t>HER2</w:t>
      </w:r>
      <w:r w:rsidR="001963C4" w:rsidRPr="00C46B68">
        <w:rPr>
          <w:rFonts w:ascii="Arial" w:hAnsi="Arial" w:cs="Arial"/>
          <w:b/>
          <w:bCs/>
        </w:rPr>
        <w:t>i</w:t>
      </w:r>
      <w:r w:rsidR="003F7CB1" w:rsidRPr="00C46B68">
        <w:rPr>
          <w:rFonts w:ascii="Arial" w:hAnsi="Arial" w:cs="Arial"/>
          <w:b/>
          <w:bCs/>
        </w:rPr>
        <w:t xml:space="preserve"> </w:t>
      </w:r>
      <w:proofErr w:type="gramStart"/>
      <w:r w:rsidR="0008450A" w:rsidRPr="00C46B68">
        <w:rPr>
          <w:rFonts w:ascii="Arial" w:hAnsi="Arial" w:cs="Arial"/>
          <w:b/>
          <w:bCs/>
        </w:rPr>
        <w:t>tolerance</w:t>
      </w:r>
      <w:proofErr w:type="gramEnd"/>
    </w:p>
    <w:p w14:paraId="0F778424" w14:textId="07877057" w:rsidR="006F7819" w:rsidRPr="00C46B68" w:rsidRDefault="006F7819" w:rsidP="001C1D34">
      <w:pPr>
        <w:spacing w:line="480" w:lineRule="auto"/>
        <w:jc w:val="both"/>
        <w:rPr>
          <w:rFonts w:ascii="Arial" w:hAnsi="Arial" w:cs="Arial"/>
        </w:rPr>
      </w:pPr>
    </w:p>
    <w:p w14:paraId="46151C58" w14:textId="06FBFEF3" w:rsidR="00620770" w:rsidRPr="00C46B68" w:rsidRDefault="00384B87" w:rsidP="001C1D34">
      <w:pPr>
        <w:spacing w:line="480" w:lineRule="auto"/>
        <w:jc w:val="both"/>
        <w:rPr>
          <w:rFonts w:ascii="Arial" w:hAnsi="Arial"/>
        </w:rPr>
      </w:pPr>
      <w:r w:rsidRPr="00C46B68">
        <w:rPr>
          <w:rFonts w:ascii="Arial" w:hAnsi="Arial" w:cs="Arial"/>
        </w:rPr>
        <w:t xml:space="preserve">After identifying previously unrecognized regulation of </w:t>
      </w:r>
      <w:r w:rsidR="00003EA9" w:rsidRPr="00C46B68">
        <w:rPr>
          <w:rFonts w:ascii="Arial" w:hAnsi="Arial" w:cs="Arial"/>
        </w:rPr>
        <w:t>HER</w:t>
      </w:r>
      <w:r w:rsidRPr="00C46B68">
        <w:rPr>
          <w:rFonts w:ascii="Arial" w:hAnsi="Arial" w:cs="Arial"/>
        </w:rPr>
        <w:t>3 by DUSP6</w:t>
      </w:r>
      <w:r w:rsidR="003D75D9" w:rsidRPr="00C46B68">
        <w:rPr>
          <w:rFonts w:ascii="Arial" w:hAnsi="Arial" w:cs="Arial"/>
        </w:rPr>
        <w:t xml:space="preserve"> and demonstrating its functional relevance</w:t>
      </w:r>
      <w:r w:rsidRPr="00C46B68">
        <w:rPr>
          <w:rFonts w:ascii="Arial" w:hAnsi="Arial" w:cs="Arial"/>
        </w:rPr>
        <w:t xml:space="preserve">, </w:t>
      </w:r>
      <w:r w:rsidR="001F6C50" w:rsidRPr="00C46B68">
        <w:rPr>
          <w:rFonts w:ascii="Arial" w:hAnsi="Arial" w:cs="Arial"/>
        </w:rPr>
        <w:t>w</w:t>
      </w:r>
      <w:r w:rsidR="000607FE" w:rsidRPr="00C46B68">
        <w:rPr>
          <w:rFonts w:ascii="Arial" w:hAnsi="Arial" w:cs="Arial"/>
        </w:rPr>
        <w:t xml:space="preserve">e asked </w:t>
      </w:r>
      <w:r w:rsidR="006F7819" w:rsidRPr="00C46B68">
        <w:rPr>
          <w:rFonts w:ascii="Arial" w:hAnsi="Arial" w:cs="Arial"/>
        </w:rPr>
        <w:t>whether</w:t>
      </w:r>
      <w:r w:rsidR="000607FE" w:rsidRPr="00C46B68">
        <w:rPr>
          <w:rFonts w:ascii="Arial" w:hAnsi="Arial" w:cs="Arial"/>
        </w:rPr>
        <w:t xml:space="preserve"> the HER3 </w:t>
      </w:r>
      <w:r w:rsidR="00003EA9" w:rsidRPr="00C46B68">
        <w:rPr>
          <w:rFonts w:ascii="Arial" w:hAnsi="Arial" w:cs="Arial"/>
        </w:rPr>
        <w:t xml:space="preserve">reciprocally </w:t>
      </w:r>
      <w:r w:rsidR="000607FE" w:rsidRPr="00C46B68">
        <w:rPr>
          <w:rFonts w:ascii="Arial" w:hAnsi="Arial" w:cs="Arial"/>
        </w:rPr>
        <w:t>regulates DUSP</w:t>
      </w:r>
      <w:r w:rsidR="00F236D4" w:rsidRPr="00C46B68">
        <w:rPr>
          <w:rFonts w:ascii="Arial" w:hAnsi="Arial" w:cs="Arial"/>
        </w:rPr>
        <w:t>6</w:t>
      </w:r>
      <w:r w:rsidR="00EF4245" w:rsidRPr="00C46B68">
        <w:rPr>
          <w:rFonts w:ascii="Arial" w:hAnsi="Arial" w:cs="Arial"/>
        </w:rPr>
        <w:t xml:space="preserve"> expression</w:t>
      </w:r>
      <w:r w:rsidR="000607FE" w:rsidRPr="00C46B68">
        <w:rPr>
          <w:rFonts w:ascii="Arial" w:hAnsi="Arial" w:cs="Arial"/>
        </w:rPr>
        <w:t>.</w:t>
      </w:r>
      <w:r w:rsidR="00B12BFA" w:rsidRPr="00C46B68">
        <w:rPr>
          <w:rFonts w:ascii="Arial" w:hAnsi="Arial" w:cs="Arial"/>
        </w:rPr>
        <w:t xml:space="preserve"> </w:t>
      </w:r>
      <w:r w:rsidR="008B1F0F" w:rsidRPr="00C46B68">
        <w:rPr>
          <w:rFonts w:ascii="Arial" w:hAnsi="Arial" w:cs="Arial"/>
        </w:rPr>
        <w:t>Indeed</w:t>
      </w:r>
      <w:r w:rsidR="00B12BFA" w:rsidRPr="00C46B68">
        <w:rPr>
          <w:rFonts w:ascii="Arial" w:hAnsi="Arial" w:cs="Arial"/>
        </w:rPr>
        <w:t xml:space="preserve">, </w:t>
      </w:r>
      <w:r w:rsidR="00B12BFA" w:rsidRPr="00C46B68">
        <w:rPr>
          <w:rFonts w:ascii="Arial" w:hAnsi="Arial" w:cs="Arial"/>
          <w:i/>
          <w:iCs/>
        </w:rPr>
        <w:t>DUSP6</w:t>
      </w:r>
      <w:r w:rsidR="00B12BFA" w:rsidRPr="00C46B68">
        <w:rPr>
          <w:rFonts w:ascii="Arial" w:hAnsi="Arial" w:cs="Arial"/>
        </w:rPr>
        <w:t xml:space="preserve"> mRNA expression was </w:t>
      </w:r>
      <w:r w:rsidR="00335427" w:rsidRPr="00C46B68">
        <w:rPr>
          <w:rFonts w:ascii="Arial" w:hAnsi="Arial" w:cs="Arial"/>
        </w:rPr>
        <w:t>potently</w:t>
      </w:r>
      <w:r w:rsidR="00CC2F22" w:rsidRPr="00C46B68">
        <w:rPr>
          <w:rFonts w:ascii="Arial" w:hAnsi="Arial" w:cs="Arial"/>
        </w:rPr>
        <w:t xml:space="preserve"> </w:t>
      </w:r>
      <w:r w:rsidR="00B12BFA" w:rsidRPr="00C46B68">
        <w:rPr>
          <w:rFonts w:ascii="Arial" w:hAnsi="Arial" w:cs="Arial"/>
        </w:rPr>
        <w:t xml:space="preserve">inhibited </w:t>
      </w:r>
      <w:r w:rsidR="00CC2F22" w:rsidRPr="00C46B68">
        <w:rPr>
          <w:rFonts w:ascii="Arial" w:hAnsi="Arial" w:cs="Arial"/>
        </w:rPr>
        <w:t xml:space="preserve">already with the smallest tested </w:t>
      </w:r>
      <w:r w:rsidR="00335427" w:rsidRPr="00C46B68">
        <w:rPr>
          <w:rFonts w:ascii="Arial" w:hAnsi="Arial" w:cs="Arial"/>
        </w:rPr>
        <w:t>concentration of neratinib</w:t>
      </w:r>
      <w:r w:rsidR="00257AB6" w:rsidRPr="00C46B68">
        <w:rPr>
          <w:rFonts w:ascii="Arial" w:hAnsi="Arial" w:cs="Arial"/>
        </w:rPr>
        <w:t xml:space="preserve"> or</w:t>
      </w:r>
      <w:r w:rsidR="00335427" w:rsidRPr="00C46B68">
        <w:rPr>
          <w:rFonts w:ascii="Arial" w:hAnsi="Arial" w:cs="Arial"/>
        </w:rPr>
        <w:t xml:space="preserve"> lapatinib </w:t>
      </w:r>
      <w:r w:rsidR="00B12BFA" w:rsidRPr="00C46B68">
        <w:rPr>
          <w:rFonts w:ascii="Arial" w:hAnsi="Arial" w:cs="Arial"/>
        </w:rPr>
        <w:t>in the HER2</w:t>
      </w:r>
      <w:r w:rsidR="00DC4EB8" w:rsidRPr="00C46B68">
        <w:rPr>
          <w:rFonts w:ascii="Arial" w:hAnsi="Arial" w:cs="Arial"/>
        </w:rPr>
        <w:t xml:space="preserve">i </w:t>
      </w:r>
      <w:r w:rsidR="00B12BFA" w:rsidRPr="00C46B68">
        <w:rPr>
          <w:rFonts w:ascii="Arial" w:hAnsi="Arial" w:cs="Arial"/>
        </w:rPr>
        <w:t>sensitive cells (BT474, BT474Br)</w:t>
      </w:r>
      <w:r w:rsidR="007F17D8" w:rsidRPr="00C46B68">
        <w:rPr>
          <w:rFonts w:ascii="Arial" w:hAnsi="Arial" w:cs="Arial"/>
        </w:rPr>
        <w:t xml:space="preserve"> </w:t>
      </w:r>
      <w:r w:rsidR="00CC2F22" w:rsidRPr="00C46B68">
        <w:rPr>
          <w:rFonts w:ascii="Arial" w:hAnsi="Arial" w:cs="Arial"/>
        </w:rPr>
        <w:t xml:space="preserve">(Fig. </w:t>
      </w:r>
      <w:r w:rsidR="00185659" w:rsidRPr="00C46B68">
        <w:rPr>
          <w:rFonts w:ascii="Arial" w:hAnsi="Arial" w:cs="Arial"/>
        </w:rPr>
        <w:t>8A</w:t>
      </w:r>
      <w:r w:rsidR="00B751F7" w:rsidRPr="00C46B68">
        <w:rPr>
          <w:rFonts w:ascii="Arial" w:hAnsi="Arial" w:cs="Arial"/>
        </w:rPr>
        <w:t xml:space="preserve"> and Appendix Figure </w:t>
      </w:r>
      <w:r w:rsidR="000F1DEC">
        <w:rPr>
          <w:rFonts w:ascii="Arial" w:hAnsi="Arial" w:cs="Arial"/>
        </w:rPr>
        <w:t>S</w:t>
      </w:r>
      <w:r w:rsidR="00B751F7" w:rsidRPr="00C46B68">
        <w:rPr>
          <w:rFonts w:ascii="Arial" w:hAnsi="Arial" w:cs="Arial"/>
        </w:rPr>
        <w:t>7A;</w:t>
      </w:r>
      <w:r w:rsidR="00335427" w:rsidRPr="00C46B68">
        <w:rPr>
          <w:rFonts w:ascii="Arial" w:hAnsi="Arial" w:cs="Arial"/>
        </w:rPr>
        <w:t xml:space="preserve"> in green</w:t>
      </w:r>
      <w:r w:rsidR="00CC2F22" w:rsidRPr="00C46B68">
        <w:rPr>
          <w:rFonts w:ascii="Arial" w:hAnsi="Arial" w:cs="Arial"/>
        </w:rPr>
        <w:t xml:space="preserve">). </w:t>
      </w:r>
      <w:r w:rsidR="008E45DA" w:rsidRPr="00C46B68">
        <w:rPr>
          <w:rFonts w:ascii="Arial" w:hAnsi="Arial" w:cs="Arial"/>
        </w:rPr>
        <w:t>However, a</w:t>
      </w:r>
      <w:r w:rsidR="00CC2F22" w:rsidRPr="00C46B68">
        <w:rPr>
          <w:rFonts w:ascii="Arial" w:hAnsi="Arial" w:cs="Arial"/>
        </w:rPr>
        <w:t xml:space="preserve">mong the HER2i resistant cell lines, </w:t>
      </w:r>
      <w:r w:rsidR="00B12BFA" w:rsidRPr="00C46B68">
        <w:rPr>
          <w:rFonts w:ascii="Arial" w:hAnsi="Arial" w:cs="Arial"/>
          <w:i/>
          <w:iCs/>
        </w:rPr>
        <w:t>DUSP6</w:t>
      </w:r>
      <w:r w:rsidR="00B12BFA" w:rsidRPr="00C46B68">
        <w:rPr>
          <w:rFonts w:ascii="Arial" w:hAnsi="Arial" w:cs="Arial"/>
        </w:rPr>
        <w:t xml:space="preserve"> was not inhibited</w:t>
      </w:r>
      <w:r w:rsidR="00335427" w:rsidRPr="00C46B68">
        <w:rPr>
          <w:rFonts w:ascii="Arial" w:hAnsi="Arial" w:cs="Arial"/>
        </w:rPr>
        <w:t xml:space="preserve"> by HER2is in</w:t>
      </w:r>
      <w:r w:rsidR="00B12BFA" w:rsidRPr="00C46B68">
        <w:rPr>
          <w:rFonts w:ascii="Arial" w:hAnsi="Arial" w:cs="Arial"/>
        </w:rPr>
        <w:t xml:space="preserve"> </w:t>
      </w:r>
      <w:r w:rsidR="00B12BFA" w:rsidRPr="00C46B68">
        <w:rPr>
          <w:rFonts w:ascii="Arial" w:hAnsi="Arial"/>
        </w:rPr>
        <w:t>MDA-MB-361, MDA-MB-453, BT474Br-LR, and BT474-LR</w:t>
      </w:r>
      <w:r w:rsidR="00CC2F22" w:rsidRPr="00C46B68">
        <w:rPr>
          <w:rFonts w:ascii="Arial" w:hAnsi="Arial"/>
        </w:rPr>
        <w:t xml:space="preserve"> cells, whereas </w:t>
      </w:r>
      <w:r w:rsidR="00CC2F22" w:rsidRPr="00C46B68">
        <w:rPr>
          <w:rFonts w:ascii="Arial" w:hAnsi="Arial" w:cs="Arial"/>
        </w:rPr>
        <w:t>HCC1954 showed a</w:t>
      </w:r>
      <w:r w:rsidR="00E15EAF" w:rsidRPr="00C46B68">
        <w:rPr>
          <w:rFonts w:ascii="Arial" w:hAnsi="Arial" w:cs="Arial"/>
        </w:rPr>
        <w:t>n</w:t>
      </w:r>
      <w:r w:rsidR="00CC2F22" w:rsidRPr="00C46B68">
        <w:rPr>
          <w:rFonts w:ascii="Arial" w:hAnsi="Arial" w:cs="Arial"/>
        </w:rPr>
        <w:t xml:space="preserve"> </w:t>
      </w:r>
      <w:r w:rsidR="00335427" w:rsidRPr="00C46B68">
        <w:rPr>
          <w:rFonts w:ascii="Arial" w:hAnsi="Arial" w:cs="Arial"/>
        </w:rPr>
        <w:t xml:space="preserve">intermediate phenotype </w:t>
      </w:r>
      <w:r w:rsidR="00B751F7" w:rsidRPr="00C46B68">
        <w:rPr>
          <w:rFonts w:ascii="Arial" w:hAnsi="Arial" w:cs="Arial"/>
        </w:rPr>
        <w:t xml:space="preserve">(Fig. 8A and Appendix Figure </w:t>
      </w:r>
      <w:r w:rsidR="00547CDE">
        <w:rPr>
          <w:rFonts w:ascii="Arial" w:hAnsi="Arial" w:cs="Arial"/>
        </w:rPr>
        <w:t>S</w:t>
      </w:r>
      <w:r w:rsidR="00B751F7" w:rsidRPr="00C46B68">
        <w:rPr>
          <w:rFonts w:ascii="Arial" w:hAnsi="Arial" w:cs="Arial"/>
        </w:rPr>
        <w:t xml:space="preserve">7A; </w:t>
      </w:r>
      <w:r w:rsidR="00335427" w:rsidRPr="00C46B68">
        <w:rPr>
          <w:rFonts w:ascii="Arial" w:hAnsi="Arial" w:cs="Arial"/>
        </w:rPr>
        <w:t>in red).</w:t>
      </w:r>
      <w:r w:rsidR="006D3753" w:rsidRPr="00C46B68">
        <w:rPr>
          <w:rFonts w:ascii="Arial" w:hAnsi="Arial" w:cs="Arial"/>
        </w:rPr>
        <w:t xml:space="preserve"> </w:t>
      </w:r>
      <w:r w:rsidR="00B12BFA" w:rsidRPr="00C46B68">
        <w:rPr>
          <w:rFonts w:ascii="Arial" w:hAnsi="Arial" w:cs="Arial"/>
        </w:rPr>
        <w:t xml:space="preserve">Additionally, </w:t>
      </w:r>
      <w:r w:rsidR="00D75671" w:rsidRPr="00C46B68">
        <w:rPr>
          <w:rFonts w:ascii="Arial" w:hAnsi="Arial" w:cs="Arial"/>
        </w:rPr>
        <w:t xml:space="preserve">this </w:t>
      </w:r>
      <w:r w:rsidR="00B12BFA" w:rsidRPr="00C46B68">
        <w:rPr>
          <w:rFonts w:ascii="Arial" w:hAnsi="Arial" w:cs="Arial"/>
        </w:rPr>
        <w:t xml:space="preserve">regulation was specific to </w:t>
      </w:r>
      <w:r w:rsidR="00B12BFA" w:rsidRPr="00C46B68">
        <w:rPr>
          <w:rFonts w:ascii="Arial" w:hAnsi="Arial" w:cs="Arial"/>
          <w:i/>
          <w:iCs/>
        </w:rPr>
        <w:t>DUSP6,</w:t>
      </w:r>
      <w:r w:rsidR="00B12BFA" w:rsidRPr="00C46B68">
        <w:rPr>
          <w:rFonts w:ascii="Arial" w:hAnsi="Arial" w:cs="Arial"/>
        </w:rPr>
        <w:t xml:space="preserve"> as </w:t>
      </w:r>
      <w:r w:rsidR="00B12BFA" w:rsidRPr="00C46B68">
        <w:rPr>
          <w:rFonts w:ascii="Arial" w:hAnsi="Arial" w:cs="Arial"/>
          <w:i/>
          <w:iCs/>
        </w:rPr>
        <w:t xml:space="preserve">DUSP1 </w:t>
      </w:r>
      <w:r w:rsidR="00B12BFA" w:rsidRPr="00C46B68">
        <w:rPr>
          <w:rFonts w:ascii="Arial" w:hAnsi="Arial" w:cs="Arial"/>
        </w:rPr>
        <w:t xml:space="preserve">mRNA expression was not </w:t>
      </w:r>
      <w:r w:rsidR="00003EA9" w:rsidRPr="00C46B68">
        <w:rPr>
          <w:rFonts w:ascii="Arial" w:hAnsi="Arial" w:cs="Arial"/>
        </w:rPr>
        <w:t>inhibited</w:t>
      </w:r>
      <w:r w:rsidR="002A4AD6" w:rsidRPr="00C46B68">
        <w:rPr>
          <w:rFonts w:ascii="Arial" w:hAnsi="Arial" w:cs="Arial"/>
        </w:rPr>
        <w:t xml:space="preserve"> </w:t>
      </w:r>
      <w:r w:rsidR="00B12BFA" w:rsidRPr="00C46B68">
        <w:rPr>
          <w:rFonts w:ascii="Arial" w:hAnsi="Arial" w:cs="Arial"/>
        </w:rPr>
        <w:t>by HER2 targeting in any of the tested cell modes</w:t>
      </w:r>
      <w:r w:rsidR="00B751F7" w:rsidRPr="00C46B68">
        <w:rPr>
          <w:rFonts w:ascii="Arial" w:hAnsi="Arial" w:cs="Arial"/>
        </w:rPr>
        <w:t xml:space="preserve"> (Fig. 8A and Appendix Figure </w:t>
      </w:r>
      <w:r w:rsidR="000F1DEC">
        <w:rPr>
          <w:rFonts w:ascii="Arial" w:hAnsi="Arial" w:cs="Arial"/>
        </w:rPr>
        <w:t>S</w:t>
      </w:r>
      <w:r w:rsidR="00B751F7" w:rsidRPr="00C46B68">
        <w:rPr>
          <w:rFonts w:ascii="Arial" w:hAnsi="Arial" w:cs="Arial"/>
        </w:rPr>
        <w:t>7A)</w:t>
      </w:r>
      <w:r w:rsidR="00B12BFA" w:rsidRPr="00C46B68">
        <w:rPr>
          <w:rFonts w:ascii="Arial" w:hAnsi="Arial" w:cs="Arial"/>
        </w:rPr>
        <w:t>.</w:t>
      </w:r>
      <w:r w:rsidR="00B12BFA" w:rsidRPr="00C46B68">
        <w:rPr>
          <w:rFonts w:ascii="Arial" w:hAnsi="Arial"/>
        </w:rPr>
        <w:t xml:space="preserve"> </w:t>
      </w:r>
      <w:r w:rsidR="00E06EFF" w:rsidRPr="00C46B68">
        <w:rPr>
          <w:rFonts w:ascii="Arial" w:hAnsi="Arial"/>
        </w:rPr>
        <w:t xml:space="preserve">Clinically </w:t>
      </w:r>
      <w:r w:rsidR="00E06EFF" w:rsidRPr="00C46B68">
        <w:rPr>
          <w:rFonts w:ascii="Arial" w:hAnsi="Arial"/>
          <w:i/>
          <w:iCs/>
        </w:rPr>
        <w:t xml:space="preserve">DUSP6 </w:t>
      </w:r>
      <w:r w:rsidR="00E06EFF" w:rsidRPr="00C46B68">
        <w:rPr>
          <w:rFonts w:ascii="Arial" w:hAnsi="Arial"/>
        </w:rPr>
        <w:t xml:space="preserve">and </w:t>
      </w:r>
      <w:r w:rsidR="00E06EFF" w:rsidRPr="00C46B68">
        <w:rPr>
          <w:rFonts w:ascii="Arial" w:hAnsi="Arial"/>
          <w:i/>
          <w:iCs/>
        </w:rPr>
        <w:t xml:space="preserve">HER3 </w:t>
      </w:r>
      <w:r w:rsidR="00E06EFF" w:rsidRPr="00C46B68">
        <w:rPr>
          <w:rFonts w:ascii="Arial" w:hAnsi="Arial"/>
        </w:rPr>
        <w:t xml:space="preserve">mRNA expression </w:t>
      </w:r>
      <w:r w:rsidR="005D2FF5" w:rsidRPr="00C46B68">
        <w:rPr>
          <w:rFonts w:ascii="Arial" w:hAnsi="Arial"/>
        </w:rPr>
        <w:t xml:space="preserve">also </w:t>
      </w:r>
      <w:r w:rsidR="00E06EFF" w:rsidRPr="00C46B68">
        <w:rPr>
          <w:rFonts w:ascii="Arial" w:hAnsi="Arial"/>
        </w:rPr>
        <w:t xml:space="preserve">correlated in HER2+ cancer samples in </w:t>
      </w:r>
      <w:r w:rsidR="00F46BC8" w:rsidRPr="00C46B68">
        <w:rPr>
          <w:rFonts w:ascii="Arial" w:hAnsi="Arial"/>
        </w:rPr>
        <w:t xml:space="preserve">the </w:t>
      </w:r>
      <w:r w:rsidR="00E06EFF" w:rsidRPr="00C46B68">
        <w:rPr>
          <w:rFonts w:ascii="Arial" w:hAnsi="Arial"/>
        </w:rPr>
        <w:t>TCGA</w:t>
      </w:r>
      <w:r w:rsidR="00DB77DD" w:rsidRPr="00C46B68">
        <w:rPr>
          <w:rFonts w:ascii="Arial" w:hAnsi="Arial"/>
        </w:rPr>
        <w:t>-BRCA</w:t>
      </w:r>
      <w:r w:rsidR="00E06EFF" w:rsidRPr="00C46B68">
        <w:rPr>
          <w:rFonts w:ascii="Arial" w:hAnsi="Arial"/>
        </w:rPr>
        <w:t xml:space="preserve"> data</w:t>
      </w:r>
      <w:r w:rsidR="00F46BC8" w:rsidRPr="00C46B68">
        <w:rPr>
          <w:rFonts w:ascii="Arial" w:hAnsi="Arial"/>
        </w:rPr>
        <w:t>set</w:t>
      </w:r>
      <w:r w:rsidR="00374FD1" w:rsidRPr="00C46B68">
        <w:rPr>
          <w:rFonts w:ascii="Arial" w:hAnsi="Arial"/>
        </w:rPr>
        <w:t xml:space="preserve"> </w:t>
      </w:r>
      <w:r w:rsidR="00E15EAF" w:rsidRPr="00C46B68">
        <w:rPr>
          <w:rFonts w:ascii="Arial" w:hAnsi="Arial"/>
        </w:rPr>
        <w:fldChar w:fldCharType="begin"/>
      </w:r>
      <w:r w:rsidR="00C46B68" w:rsidRPr="00C46B68">
        <w:rPr>
          <w:rFonts w:ascii="Arial" w:hAnsi="Arial"/>
        </w:rPr>
        <w:instrText xml:space="preserve"> ADDIN EN.CITE &lt;EndNote&gt;&lt;Cite&gt;&lt;Author&gt;Cerami&lt;/Author&gt;&lt;Year&gt;2012&lt;/Year&gt;&lt;RecNum&gt;134&lt;/RecNum&gt;&lt;DisplayText&gt;(Cerami&lt;style face="italic"&gt; et al.&lt;/style&gt;, 2012)&lt;/DisplayText&gt;&lt;record&gt;&lt;rec-number&gt;134&lt;/rec-number&gt;&lt;foreign-keys&gt;&lt;key app="EN" db-id="2pevaw2vqaxte5ewx5dvwsznzzextv2wrxa2" timestamp="1678159834"&gt;134&lt;/key&gt;&lt;/foreign-keys&gt;&lt;ref-type name="Journal Article"&gt;17&lt;/ref-type&gt;&lt;contributors&gt;&lt;authors&gt;&lt;author&gt;Cerami, E.&lt;/author&gt;&lt;author&gt;Gao, J.&lt;/author&gt;&lt;author&gt;Dogrusoz, U.&lt;/author&gt;&lt;author&gt;Gross, B. E.&lt;/author&gt;&lt;author&gt;Sumer, S. O.&lt;/author&gt;&lt;author&gt;Aksoy, B. A.&lt;/author&gt;&lt;author&gt;Jacobsen, A.&lt;/author&gt;&lt;author&gt;Byrne, C. J.&lt;/author&gt;&lt;author&gt;Heuer, M. L.&lt;/author&gt;&lt;author&gt;Larsson, E.&lt;/author&gt;&lt;author&gt;Antipin, Y.&lt;/author&gt;&lt;author&gt;Reva, B.&lt;/author&gt;&lt;author&gt;Goldberg, A. P.&lt;/author&gt;&lt;author&gt;Sander, C.&lt;/author&gt;&lt;author&gt;Schultz, N.&lt;/author&gt;&lt;/authors&gt;&lt;/contributors&gt;&lt;auth-address&gt;Computational Biology Center, Memorial Sloan-Kettering Cancer Center, New York, New York 10021, USA. cancergenomics@cbio.mskcc.org&lt;/auth-address&gt;&lt;titles&gt;&lt;title&gt;The cBio cancer genomics portal: an open platform for exploring multidimensional cancer genomics data&lt;/title&gt;&lt;secondary-title&gt;Cancer Discov&lt;/secondary-title&gt;&lt;/titles&gt;&lt;periodical&gt;&lt;full-title&gt;Cancer Discov&lt;/full-title&gt;&lt;/periodical&gt;&lt;pages&gt;401-4&lt;/pages&gt;&lt;volume&gt;2&lt;/volume&gt;&lt;number&gt;5&lt;/number&gt;&lt;edition&gt;2012/05/17&lt;/edition&gt;&lt;keywords&gt;&lt;keyword&gt;*Database Management Systems&lt;/keyword&gt;&lt;keyword&gt;*Databases, Factual&lt;/keyword&gt;&lt;keyword&gt;*Genomics&lt;/keyword&gt;&lt;keyword&gt;Humans&lt;/keyword&gt;&lt;keyword&gt;Internet&lt;/keyword&gt;&lt;keyword&gt;Neoplasms/*genetics&lt;/keyword&gt;&lt;/keywords&gt;&lt;dates&gt;&lt;year&gt;2012&lt;/year&gt;&lt;pub-dates&gt;&lt;date&gt;May&lt;/date&gt;&lt;/pub-dates&gt;&lt;/dates&gt;&lt;isbn&gt;2159-8290 (Electronic)&amp;#xD;2159-8274 (Print)&amp;#xD;2159-8274 (Linking)&lt;/isbn&gt;&lt;accession-num&gt;22588877&lt;/accession-num&gt;&lt;urls&gt;&lt;related-urls&gt;&lt;url&gt;https://www.ncbi.nlm.nih.gov/pubmed/22588877&lt;/url&gt;&lt;/related-urls&gt;&lt;/urls&gt;&lt;custom2&gt;PMC3956037&lt;/custom2&gt;&lt;electronic-resource-num&gt;10.1158/2159-8290.CD-12-0095&lt;/electronic-resource-num&gt;&lt;/record&gt;&lt;/Cite&gt;&lt;/EndNote&gt;</w:instrText>
      </w:r>
      <w:r w:rsidR="00E15EAF" w:rsidRPr="00C46B68">
        <w:rPr>
          <w:rFonts w:ascii="Arial" w:hAnsi="Arial"/>
        </w:rPr>
        <w:fldChar w:fldCharType="separate"/>
      </w:r>
      <w:r w:rsidR="00C46B68" w:rsidRPr="00C46B68">
        <w:rPr>
          <w:rFonts w:ascii="Arial" w:hAnsi="Arial"/>
          <w:noProof/>
        </w:rPr>
        <w:t>(Cerami</w:t>
      </w:r>
      <w:r w:rsidR="00C46B68" w:rsidRPr="00C46B68">
        <w:rPr>
          <w:rFonts w:ascii="Arial" w:hAnsi="Arial"/>
          <w:i/>
          <w:noProof/>
        </w:rPr>
        <w:t xml:space="preserve"> et al.</w:t>
      </w:r>
      <w:r w:rsidR="00C46B68" w:rsidRPr="00C46B68">
        <w:rPr>
          <w:rFonts w:ascii="Arial" w:hAnsi="Arial"/>
          <w:noProof/>
        </w:rPr>
        <w:t>, 2012)</w:t>
      </w:r>
      <w:r w:rsidR="00E15EAF" w:rsidRPr="00C46B68">
        <w:rPr>
          <w:rFonts w:ascii="Arial" w:hAnsi="Arial"/>
        </w:rPr>
        <w:fldChar w:fldCharType="end"/>
      </w:r>
      <w:r w:rsidR="00E06EFF" w:rsidRPr="00C46B68">
        <w:rPr>
          <w:rFonts w:ascii="Arial" w:hAnsi="Arial"/>
        </w:rPr>
        <w:t>(</w:t>
      </w:r>
      <w:r w:rsidR="00B751F7" w:rsidRPr="00C46B68">
        <w:rPr>
          <w:rFonts w:ascii="Arial" w:hAnsi="Arial"/>
        </w:rPr>
        <w:t xml:space="preserve">Appendix Figure </w:t>
      </w:r>
      <w:r w:rsidR="000F1DEC">
        <w:rPr>
          <w:rFonts w:ascii="Arial" w:hAnsi="Arial"/>
        </w:rPr>
        <w:t>S</w:t>
      </w:r>
      <w:r w:rsidR="00B751F7" w:rsidRPr="00C46B68">
        <w:rPr>
          <w:rFonts w:ascii="Arial" w:hAnsi="Arial"/>
        </w:rPr>
        <w:t>7B)</w:t>
      </w:r>
      <w:r w:rsidR="002D4E2A" w:rsidRPr="00C46B68">
        <w:rPr>
          <w:rFonts w:ascii="Arial" w:hAnsi="Arial"/>
        </w:rPr>
        <w:t xml:space="preserve">. </w:t>
      </w:r>
      <w:r w:rsidR="00416F62" w:rsidRPr="00C46B68">
        <w:rPr>
          <w:rFonts w:ascii="Arial" w:hAnsi="Arial"/>
        </w:rPr>
        <w:t xml:space="preserve">Differential regulation of DUSP6 expression by </w:t>
      </w:r>
      <w:r w:rsidR="00464C80" w:rsidRPr="00C46B68">
        <w:rPr>
          <w:rFonts w:ascii="Arial" w:hAnsi="Arial"/>
        </w:rPr>
        <w:t>HER2</w:t>
      </w:r>
      <w:r w:rsidR="00475577" w:rsidRPr="00C46B68">
        <w:rPr>
          <w:rFonts w:ascii="Arial" w:hAnsi="Arial"/>
        </w:rPr>
        <w:t>i</w:t>
      </w:r>
      <w:r w:rsidR="00416F62" w:rsidRPr="00C46B68">
        <w:rPr>
          <w:rFonts w:ascii="Arial" w:hAnsi="Arial"/>
        </w:rPr>
        <w:t xml:space="preserve"> in sensitive (BT474Br</w:t>
      </w:r>
      <w:r w:rsidR="00464C80" w:rsidRPr="00C46B68">
        <w:rPr>
          <w:rFonts w:ascii="Arial" w:hAnsi="Arial"/>
        </w:rPr>
        <w:t>, BT474</w:t>
      </w:r>
      <w:r w:rsidR="00416F62" w:rsidRPr="00C46B68">
        <w:rPr>
          <w:rFonts w:ascii="Arial" w:hAnsi="Arial"/>
        </w:rPr>
        <w:t>) versus resistant (MDA-MB-361</w:t>
      </w:r>
      <w:r w:rsidR="00464C80" w:rsidRPr="00C46B68">
        <w:rPr>
          <w:rFonts w:ascii="Arial" w:hAnsi="Arial"/>
        </w:rPr>
        <w:t>, MDA-MB-453, BT474BrLR</w:t>
      </w:r>
      <w:r w:rsidR="00416F62" w:rsidRPr="00C46B68">
        <w:rPr>
          <w:rFonts w:ascii="Arial" w:hAnsi="Arial"/>
        </w:rPr>
        <w:t xml:space="preserve">) cells was validated at the protein level by western blotting (Fig. </w:t>
      </w:r>
      <w:r w:rsidR="00B751F7" w:rsidRPr="00C46B68">
        <w:rPr>
          <w:rFonts w:ascii="Arial" w:hAnsi="Arial"/>
        </w:rPr>
        <w:t>8B</w:t>
      </w:r>
      <w:r w:rsidR="00416F62" w:rsidRPr="00C46B68">
        <w:rPr>
          <w:rFonts w:ascii="Arial" w:hAnsi="Arial"/>
        </w:rPr>
        <w:t>,</w:t>
      </w:r>
      <w:r w:rsidR="00B751F7" w:rsidRPr="00C46B68">
        <w:rPr>
          <w:rFonts w:ascii="Arial" w:hAnsi="Arial"/>
        </w:rPr>
        <w:t xml:space="preserve">C </w:t>
      </w:r>
      <w:r w:rsidR="00464C80" w:rsidRPr="00C46B68">
        <w:rPr>
          <w:rFonts w:ascii="Arial" w:hAnsi="Arial"/>
        </w:rPr>
        <w:t xml:space="preserve">and </w:t>
      </w:r>
      <w:r w:rsidR="00FC654F" w:rsidRPr="00C46B68">
        <w:rPr>
          <w:rFonts w:ascii="Arial" w:hAnsi="Arial"/>
        </w:rPr>
        <w:t>Figure EV5</w:t>
      </w:r>
      <w:r w:rsidR="00416F62" w:rsidRPr="00C46B68">
        <w:rPr>
          <w:rFonts w:ascii="Arial" w:hAnsi="Arial"/>
        </w:rPr>
        <w:t xml:space="preserve">). </w:t>
      </w:r>
      <w:r w:rsidR="00B12E80" w:rsidRPr="00C46B68">
        <w:rPr>
          <w:rFonts w:ascii="Arial" w:hAnsi="Arial" w:cs="Arial"/>
        </w:rPr>
        <w:t>Importantly</w:t>
      </w:r>
      <w:r w:rsidR="00416F62" w:rsidRPr="00C46B68">
        <w:rPr>
          <w:rFonts w:ascii="Arial" w:hAnsi="Arial" w:cs="Arial"/>
        </w:rPr>
        <w:t xml:space="preserve">, RNAi-mediated knockdown of </w:t>
      </w:r>
      <w:r w:rsidR="00416F62" w:rsidRPr="00C46B68">
        <w:rPr>
          <w:rFonts w:ascii="Arial" w:hAnsi="Arial" w:cs="Arial"/>
          <w:i/>
          <w:iCs/>
        </w:rPr>
        <w:t>HER3</w:t>
      </w:r>
      <w:r w:rsidR="00FA05C8" w:rsidRPr="00C46B68">
        <w:rPr>
          <w:rFonts w:ascii="Arial" w:hAnsi="Arial" w:cs="Arial"/>
          <w:i/>
          <w:iCs/>
        </w:rPr>
        <w:t xml:space="preserve"> </w:t>
      </w:r>
      <w:r w:rsidR="00416F62" w:rsidRPr="00C46B68">
        <w:rPr>
          <w:rFonts w:ascii="Arial" w:hAnsi="Arial" w:cs="Arial"/>
        </w:rPr>
        <w:t>decreased DUSP6 expression</w:t>
      </w:r>
      <w:r w:rsidR="00FA05C8" w:rsidRPr="00C46B68">
        <w:rPr>
          <w:rFonts w:ascii="Arial" w:hAnsi="Arial" w:cs="Arial"/>
        </w:rPr>
        <w:t xml:space="preserve"> </w:t>
      </w:r>
      <w:r w:rsidR="00416F62" w:rsidRPr="00C46B68">
        <w:rPr>
          <w:rFonts w:ascii="Arial" w:hAnsi="Arial" w:cs="Arial"/>
        </w:rPr>
        <w:t xml:space="preserve">(Fig. </w:t>
      </w:r>
      <w:r w:rsidR="00FC654F" w:rsidRPr="00C46B68">
        <w:rPr>
          <w:rFonts w:ascii="Arial" w:hAnsi="Arial" w:cs="Arial"/>
        </w:rPr>
        <w:t>8D</w:t>
      </w:r>
      <w:r w:rsidR="00416F62" w:rsidRPr="00C46B68">
        <w:rPr>
          <w:rFonts w:ascii="Arial" w:hAnsi="Arial" w:cs="Arial"/>
        </w:rPr>
        <w:t xml:space="preserve">). </w:t>
      </w:r>
      <w:r w:rsidR="00B12E80" w:rsidRPr="00C46B68">
        <w:rPr>
          <w:rFonts w:ascii="Arial" w:hAnsi="Arial" w:cs="Arial"/>
        </w:rPr>
        <w:t xml:space="preserve">HER3 dependent </w:t>
      </w:r>
      <w:r w:rsidR="00FC654F" w:rsidRPr="00C46B68">
        <w:rPr>
          <w:rFonts w:ascii="Arial" w:hAnsi="Arial" w:cs="Arial"/>
        </w:rPr>
        <w:t xml:space="preserve">DUSP6 </w:t>
      </w:r>
      <w:r w:rsidR="00B12E80" w:rsidRPr="00C46B68">
        <w:rPr>
          <w:rFonts w:ascii="Arial" w:hAnsi="Arial" w:cs="Arial"/>
        </w:rPr>
        <w:t>regulation was</w:t>
      </w:r>
      <w:r w:rsidR="00416F62" w:rsidRPr="00C46B68">
        <w:rPr>
          <w:rFonts w:ascii="Arial" w:hAnsi="Arial" w:cs="Arial"/>
        </w:rPr>
        <w:t xml:space="preserve"> </w:t>
      </w:r>
      <w:r w:rsidR="008B1F0F" w:rsidRPr="00C46B68">
        <w:rPr>
          <w:rFonts w:ascii="Arial" w:hAnsi="Arial" w:cs="Arial"/>
        </w:rPr>
        <w:t xml:space="preserve">further </w:t>
      </w:r>
      <w:r w:rsidR="00416F62" w:rsidRPr="00C46B68">
        <w:rPr>
          <w:rFonts w:ascii="Arial" w:hAnsi="Arial" w:cs="Arial"/>
        </w:rPr>
        <w:t xml:space="preserve">supported by induction of </w:t>
      </w:r>
      <w:r w:rsidR="00416F62" w:rsidRPr="00C46B68">
        <w:rPr>
          <w:rFonts w:ascii="Arial" w:hAnsi="Arial" w:cs="Arial"/>
          <w:i/>
          <w:iCs/>
        </w:rPr>
        <w:t>DUSP6</w:t>
      </w:r>
      <w:r w:rsidR="00416F62" w:rsidRPr="00C46B68">
        <w:rPr>
          <w:rFonts w:ascii="Arial" w:hAnsi="Arial" w:cs="Arial"/>
        </w:rPr>
        <w:t xml:space="preserve"> mRNA and protein expression by treatment of </w:t>
      </w:r>
      <w:proofErr w:type="gramStart"/>
      <w:r w:rsidR="00416F62" w:rsidRPr="00C46B68">
        <w:rPr>
          <w:rFonts w:ascii="Arial" w:hAnsi="Arial" w:cs="Arial"/>
        </w:rPr>
        <w:t>serum-starved</w:t>
      </w:r>
      <w:proofErr w:type="gramEnd"/>
      <w:r w:rsidR="00416F62" w:rsidRPr="00C46B68">
        <w:rPr>
          <w:rFonts w:ascii="Arial" w:hAnsi="Arial" w:cs="Arial"/>
        </w:rPr>
        <w:t xml:space="preserve"> BT474 </w:t>
      </w:r>
      <w:r w:rsidR="00E36B1C" w:rsidRPr="00C46B68">
        <w:rPr>
          <w:rFonts w:ascii="Arial" w:hAnsi="Arial" w:cs="Arial"/>
        </w:rPr>
        <w:t xml:space="preserve">or BT474Br </w:t>
      </w:r>
      <w:r w:rsidR="00416F62" w:rsidRPr="00C46B68">
        <w:rPr>
          <w:rFonts w:ascii="Arial" w:hAnsi="Arial" w:cs="Arial"/>
        </w:rPr>
        <w:t xml:space="preserve">cells with </w:t>
      </w:r>
      <w:r w:rsidR="00CA5233" w:rsidRPr="00C46B68">
        <w:rPr>
          <w:rFonts w:ascii="Arial" w:hAnsi="Arial" w:cs="Arial"/>
        </w:rPr>
        <w:t xml:space="preserve">the </w:t>
      </w:r>
      <w:r w:rsidR="00416F62" w:rsidRPr="00C46B68">
        <w:rPr>
          <w:rFonts w:ascii="Arial" w:hAnsi="Arial" w:cs="Arial"/>
        </w:rPr>
        <w:t xml:space="preserve">HER3 ligand </w:t>
      </w:r>
      <w:r w:rsidR="002A6129" w:rsidRPr="00C46B68">
        <w:rPr>
          <w:rFonts w:ascii="Arial" w:hAnsi="Arial" w:cs="Arial"/>
        </w:rPr>
        <w:t>NRG</w:t>
      </w:r>
      <w:r w:rsidR="00416F62" w:rsidRPr="00C46B68">
        <w:rPr>
          <w:rFonts w:ascii="Arial" w:hAnsi="Arial" w:cs="Arial"/>
        </w:rPr>
        <w:t xml:space="preserve"> (Fig. </w:t>
      </w:r>
      <w:r w:rsidR="00FC654F" w:rsidRPr="00C46B68">
        <w:rPr>
          <w:rFonts w:ascii="Arial" w:hAnsi="Arial" w:cs="Arial"/>
        </w:rPr>
        <w:t>8E,</w:t>
      </w:r>
      <w:r w:rsidR="00A12EED">
        <w:rPr>
          <w:rFonts w:ascii="Arial" w:hAnsi="Arial" w:cs="Arial"/>
        </w:rPr>
        <w:t xml:space="preserve"> </w:t>
      </w:r>
      <w:r w:rsidR="00FC654F" w:rsidRPr="00C46B68">
        <w:rPr>
          <w:rFonts w:ascii="Arial" w:hAnsi="Arial" w:cs="Arial"/>
        </w:rPr>
        <w:t>F</w:t>
      </w:r>
      <w:r w:rsidR="00E36B1C" w:rsidRPr="00C46B68">
        <w:rPr>
          <w:rFonts w:ascii="Arial" w:hAnsi="Arial" w:cs="Arial"/>
        </w:rPr>
        <w:t xml:space="preserve"> and </w:t>
      </w:r>
      <w:r w:rsidR="00FC654F" w:rsidRPr="00C46B68">
        <w:rPr>
          <w:rFonts w:ascii="Arial" w:hAnsi="Arial" w:cs="Arial"/>
        </w:rPr>
        <w:t>Appendix Figure</w:t>
      </w:r>
      <w:r w:rsidR="000F1DEC">
        <w:rPr>
          <w:rFonts w:ascii="Arial" w:hAnsi="Arial" w:cs="Arial"/>
        </w:rPr>
        <w:t>s</w:t>
      </w:r>
      <w:r w:rsidR="00FC654F" w:rsidRPr="00C46B68">
        <w:rPr>
          <w:rFonts w:ascii="Arial" w:hAnsi="Arial" w:cs="Arial"/>
        </w:rPr>
        <w:t xml:space="preserve"> </w:t>
      </w:r>
      <w:r w:rsidR="000F1DEC">
        <w:rPr>
          <w:rFonts w:ascii="Arial" w:hAnsi="Arial" w:cs="Arial"/>
        </w:rPr>
        <w:t>S</w:t>
      </w:r>
      <w:r w:rsidR="00FC654F" w:rsidRPr="00C46B68">
        <w:rPr>
          <w:rFonts w:ascii="Arial" w:hAnsi="Arial" w:cs="Arial"/>
        </w:rPr>
        <w:t>7C,D</w:t>
      </w:r>
      <w:r w:rsidR="00416F62" w:rsidRPr="00C46B68">
        <w:rPr>
          <w:rFonts w:ascii="Arial" w:hAnsi="Arial" w:cs="Arial"/>
        </w:rPr>
        <w:t xml:space="preserve">).  Induction of </w:t>
      </w:r>
      <w:r w:rsidR="00416F62" w:rsidRPr="00C46B68">
        <w:rPr>
          <w:rFonts w:ascii="Arial" w:hAnsi="Arial"/>
          <w:iCs/>
        </w:rPr>
        <w:t>DUSP6</w:t>
      </w:r>
      <w:r w:rsidR="00416F62" w:rsidRPr="00C46B68">
        <w:rPr>
          <w:rFonts w:ascii="Arial" w:hAnsi="Arial"/>
          <w:i/>
        </w:rPr>
        <w:t xml:space="preserve"> </w:t>
      </w:r>
      <w:r w:rsidR="00416F62" w:rsidRPr="00C46B68">
        <w:rPr>
          <w:rFonts w:ascii="Arial" w:hAnsi="Arial" w:cs="Arial"/>
        </w:rPr>
        <w:t xml:space="preserve">was </w:t>
      </w:r>
      <w:r w:rsidR="00E43217" w:rsidRPr="00C46B68">
        <w:rPr>
          <w:rFonts w:ascii="Arial" w:hAnsi="Arial" w:cs="Arial"/>
        </w:rPr>
        <w:t>selective</w:t>
      </w:r>
      <w:r w:rsidR="00416F62" w:rsidRPr="00C46B68">
        <w:rPr>
          <w:rFonts w:ascii="Arial" w:hAnsi="Arial" w:cs="Arial"/>
        </w:rPr>
        <w:t xml:space="preserve"> for </w:t>
      </w:r>
      <w:r w:rsidR="002A6129" w:rsidRPr="00C46B68">
        <w:rPr>
          <w:rFonts w:ascii="Arial" w:hAnsi="Arial" w:cs="Arial"/>
        </w:rPr>
        <w:t>NRG</w:t>
      </w:r>
      <w:r w:rsidR="00416F62" w:rsidRPr="00C46B68">
        <w:rPr>
          <w:rFonts w:ascii="Arial" w:hAnsi="Arial" w:cs="Arial"/>
        </w:rPr>
        <w:t>, since hepatocyte growth factor (HGF), which activates MET RTK</w:t>
      </w:r>
      <w:r w:rsidR="00E43217" w:rsidRPr="00C46B68">
        <w:rPr>
          <w:rFonts w:ascii="Arial" w:hAnsi="Arial" w:cs="Arial"/>
        </w:rPr>
        <w:t xml:space="preserve">, </w:t>
      </w:r>
      <w:r w:rsidR="00416F62" w:rsidRPr="00C46B68">
        <w:rPr>
          <w:rFonts w:ascii="Arial" w:hAnsi="Arial" w:cs="Arial"/>
        </w:rPr>
        <w:t>failed to increase DUSP6 in BT474 cells (</w:t>
      </w:r>
      <w:r w:rsidR="00FC654F" w:rsidRPr="00C46B68">
        <w:rPr>
          <w:rFonts w:ascii="Arial" w:hAnsi="Arial" w:cs="Arial"/>
        </w:rPr>
        <w:t xml:space="preserve">Appendix Figure </w:t>
      </w:r>
      <w:r w:rsidR="00547CDE">
        <w:rPr>
          <w:rFonts w:ascii="Arial" w:hAnsi="Arial" w:cs="Arial"/>
        </w:rPr>
        <w:lastRenderedPageBreak/>
        <w:t>S</w:t>
      </w:r>
      <w:r w:rsidR="00FC654F" w:rsidRPr="00C46B68">
        <w:rPr>
          <w:rFonts w:ascii="Arial" w:hAnsi="Arial" w:cs="Arial"/>
        </w:rPr>
        <w:t>7C,D</w:t>
      </w:r>
      <w:r w:rsidR="00416F62" w:rsidRPr="00C46B68">
        <w:rPr>
          <w:rFonts w:ascii="Arial" w:hAnsi="Arial" w:cs="Arial"/>
        </w:rPr>
        <w:t xml:space="preserve">). To gain insights into the mechanism by which HER3 regulates DUSP6, the </w:t>
      </w:r>
      <w:r w:rsidR="002A6129" w:rsidRPr="00C46B68">
        <w:rPr>
          <w:rFonts w:ascii="Arial" w:hAnsi="Arial" w:cs="Arial"/>
        </w:rPr>
        <w:t>NRG</w:t>
      </w:r>
      <w:r w:rsidR="00416F62" w:rsidRPr="00C46B68">
        <w:rPr>
          <w:rFonts w:ascii="Arial" w:hAnsi="Arial" w:cs="Arial"/>
        </w:rPr>
        <w:t xml:space="preserve"> treated cells were co-treated either with </w:t>
      </w:r>
      <w:proofErr w:type="spellStart"/>
      <w:r w:rsidR="00C145A0" w:rsidRPr="00C46B68">
        <w:rPr>
          <w:rFonts w:ascii="Arial" w:hAnsi="Arial" w:cs="Arial"/>
        </w:rPr>
        <w:t>AKTi</w:t>
      </w:r>
      <w:proofErr w:type="spellEnd"/>
      <w:r w:rsidR="00C145A0" w:rsidRPr="00C46B68">
        <w:rPr>
          <w:rFonts w:ascii="Arial" w:hAnsi="Arial" w:cs="Arial"/>
        </w:rPr>
        <w:t xml:space="preserve"> </w:t>
      </w:r>
      <w:r w:rsidR="00416F62" w:rsidRPr="00C46B68">
        <w:rPr>
          <w:rFonts w:ascii="Arial" w:hAnsi="Arial" w:cs="Arial"/>
        </w:rPr>
        <w:t>MK2206</w:t>
      </w:r>
      <w:r w:rsidR="00C75BBA" w:rsidRPr="00C46B68">
        <w:rPr>
          <w:rFonts w:ascii="Arial" w:hAnsi="Arial" w:cs="Arial"/>
        </w:rPr>
        <w:t>,</w:t>
      </w:r>
      <w:r w:rsidR="00416F62" w:rsidRPr="00C46B68">
        <w:rPr>
          <w:rFonts w:ascii="Arial" w:hAnsi="Arial" w:cs="Arial"/>
        </w:rPr>
        <w:t xml:space="preserve"> or </w:t>
      </w:r>
      <w:r w:rsidR="0042057D" w:rsidRPr="00C46B68">
        <w:rPr>
          <w:rFonts w:ascii="Arial" w:hAnsi="Arial" w:cs="Arial"/>
        </w:rPr>
        <w:t xml:space="preserve">the </w:t>
      </w:r>
      <w:r w:rsidR="00416F62" w:rsidRPr="00C46B68">
        <w:rPr>
          <w:rFonts w:ascii="Arial" w:hAnsi="Arial" w:cs="Arial"/>
        </w:rPr>
        <w:t xml:space="preserve">MEK1/2 inhibitor trametinib. Consistent with </w:t>
      </w:r>
      <w:r w:rsidR="004C50EE" w:rsidRPr="00C46B68">
        <w:rPr>
          <w:rFonts w:ascii="Arial" w:hAnsi="Arial" w:cs="Arial"/>
        </w:rPr>
        <w:t xml:space="preserve">a previous report that DUSP6 is </w:t>
      </w:r>
      <w:r w:rsidR="00416F62" w:rsidRPr="00C46B68">
        <w:rPr>
          <w:rFonts w:ascii="Arial" w:hAnsi="Arial" w:cs="Arial"/>
        </w:rPr>
        <w:t>a</w:t>
      </w:r>
      <w:r w:rsidR="00C75BBA" w:rsidRPr="00C46B68">
        <w:rPr>
          <w:rFonts w:ascii="Arial" w:hAnsi="Arial" w:cs="Arial"/>
        </w:rPr>
        <w:t xml:space="preserve"> transcriptional </w:t>
      </w:r>
      <w:r w:rsidR="00416F62" w:rsidRPr="00C46B68">
        <w:rPr>
          <w:rFonts w:ascii="Arial" w:hAnsi="Arial" w:cs="Arial"/>
        </w:rPr>
        <w:t>ERK1/2 target</w:t>
      </w:r>
      <w:r w:rsidR="008B1F0F" w:rsidRPr="00C46B68">
        <w:rPr>
          <w:rFonts w:ascii="Arial" w:hAnsi="Arial" w:cs="Arial"/>
        </w:rPr>
        <w:t xml:space="preserve"> </w:t>
      </w:r>
      <w:r w:rsidR="008B1F0F" w:rsidRPr="00C46B68">
        <w:rPr>
          <w:rFonts w:ascii="Arial" w:hAnsi="Arial" w:cs="Arial"/>
        </w:rPr>
        <w:fldChar w:fldCharType="begin">
          <w:fldData xml:space="preserve">PEVuZE5vdGU+PENpdGU+PEF1dGhvcj5aYW5kaTwvQXV0aG9yPjxZZWFyPjIwMjI8L1llYXI+PFJl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aYW5kaTwvQXV0aG9yPjxZZWFyPjIwMjI8L1llYXI+PFJl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8B1F0F" w:rsidRPr="00C46B68">
        <w:rPr>
          <w:rFonts w:ascii="Arial" w:hAnsi="Arial" w:cs="Arial"/>
        </w:rPr>
      </w:r>
      <w:r w:rsidR="008B1F0F" w:rsidRPr="00C46B68">
        <w:rPr>
          <w:rFonts w:ascii="Arial" w:hAnsi="Arial" w:cs="Arial"/>
        </w:rPr>
        <w:fldChar w:fldCharType="separate"/>
      </w:r>
      <w:r w:rsidR="006C6F58" w:rsidRPr="00C46B68">
        <w:rPr>
          <w:rFonts w:ascii="Arial" w:hAnsi="Arial" w:cs="Arial"/>
          <w:noProof/>
        </w:rPr>
        <w:t>(Zandi</w:t>
      </w:r>
      <w:r w:rsidR="006C6F58" w:rsidRPr="00C46B68">
        <w:rPr>
          <w:rFonts w:ascii="Arial" w:hAnsi="Arial" w:cs="Arial"/>
          <w:i/>
          <w:noProof/>
        </w:rPr>
        <w:t xml:space="preserve"> et al.</w:t>
      </w:r>
      <w:r w:rsidR="006C6F58" w:rsidRPr="00C46B68">
        <w:rPr>
          <w:rFonts w:ascii="Arial" w:hAnsi="Arial" w:cs="Arial"/>
          <w:noProof/>
        </w:rPr>
        <w:t>, 2022)</w:t>
      </w:r>
      <w:r w:rsidR="008B1F0F" w:rsidRPr="00C46B68">
        <w:rPr>
          <w:rFonts w:ascii="Arial" w:hAnsi="Arial" w:cs="Arial"/>
        </w:rPr>
        <w:fldChar w:fldCharType="end"/>
      </w:r>
      <w:r w:rsidR="00416F62" w:rsidRPr="00C46B68">
        <w:rPr>
          <w:rFonts w:ascii="Arial" w:hAnsi="Arial" w:cs="Arial"/>
        </w:rPr>
        <w:t xml:space="preserve">, treatment with trametinib inhibited both ERK phosphorylation and DUSP6 expression in all tested cell lines (Fig. </w:t>
      </w:r>
      <w:r w:rsidR="00FC654F" w:rsidRPr="00C46B68">
        <w:rPr>
          <w:rFonts w:ascii="Arial" w:hAnsi="Arial" w:cs="Arial"/>
        </w:rPr>
        <w:t>8E-G</w:t>
      </w:r>
      <w:r w:rsidR="002773A7" w:rsidRPr="00C46B68">
        <w:rPr>
          <w:rFonts w:ascii="Arial" w:hAnsi="Arial" w:cs="Arial"/>
        </w:rPr>
        <w:t xml:space="preserve"> and</w:t>
      </w:r>
      <w:r w:rsidR="00416F62" w:rsidRPr="00C46B68">
        <w:rPr>
          <w:rFonts w:ascii="Arial" w:hAnsi="Arial" w:cs="Arial"/>
        </w:rPr>
        <w:t xml:space="preserve"> </w:t>
      </w:r>
      <w:r w:rsidR="00FC654F" w:rsidRPr="00C46B68">
        <w:rPr>
          <w:rFonts w:ascii="Arial" w:hAnsi="Arial" w:cs="Arial"/>
        </w:rPr>
        <w:t xml:space="preserve">Appendix Figure </w:t>
      </w:r>
      <w:r w:rsidR="00547CDE">
        <w:rPr>
          <w:rFonts w:ascii="Arial" w:hAnsi="Arial" w:cs="Arial"/>
        </w:rPr>
        <w:t>S</w:t>
      </w:r>
      <w:r w:rsidR="00FC654F" w:rsidRPr="00C46B68">
        <w:rPr>
          <w:rFonts w:ascii="Arial" w:hAnsi="Arial" w:cs="Arial"/>
        </w:rPr>
        <w:t>7</w:t>
      </w:r>
      <w:r w:rsidR="001C3DFC" w:rsidRPr="00C46B68">
        <w:rPr>
          <w:rFonts w:ascii="Arial" w:hAnsi="Arial" w:cs="Arial"/>
        </w:rPr>
        <w:t>E</w:t>
      </w:r>
      <w:r w:rsidR="00416F62" w:rsidRPr="00C46B68">
        <w:rPr>
          <w:rFonts w:ascii="Arial" w:hAnsi="Arial" w:cs="Arial"/>
        </w:rPr>
        <w:t>), whereas AKT inhibition by MK2206</w:t>
      </w:r>
      <w:r w:rsidR="00C145A0" w:rsidRPr="00C46B68">
        <w:rPr>
          <w:rFonts w:ascii="Arial" w:hAnsi="Arial" w:cs="Arial"/>
        </w:rPr>
        <w:t xml:space="preserve"> further increased</w:t>
      </w:r>
      <w:r w:rsidR="00416F62" w:rsidRPr="00C46B68">
        <w:rPr>
          <w:rFonts w:ascii="Arial" w:hAnsi="Arial" w:cs="Arial"/>
        </w:rPr>
        <w:t xml:space="preserve"> DUSP6 expression (Fig. </w:t>
      </w:r>
      <w:r w:rsidR="00FC654F" w:rsidRPr="00C46B68">
        <w:rPr>
          <w:rFonts w:ascii="Arial" w:hAnsi="Arial" w:cs="Arial"/>
        </w:rPr>
        <w:t>8E-G</w:t>
      </w:r>
      <w:r w:rsidR="00416F62" w:rsidRPr="00C46B68">
        <w:rPr>
          <w:rFonts w:ascii="Arial" w:hAnsi="Arial" w:cs="Arial"/>
        </w:rPr>
        <w:t xml:space="preserve">). </w:t>
      </w:r>
      <w:r w:rsidR="002773A7" w:rsidRPr="00C46B68">
        <w:rPr>
          <w:rFonts w:ascii="Arial" w:hAnsi="Arial" w:cs="Arial"/>
        </w:rPr>
        <w:t>Notably</w:t>
      </w:r>
      <w:r w:rsidR="0034129B" w:rsidRPr="00C46B68">
        <w:rPr>
          <w:rFonts w:ascii="Arial" w:hAnsi="Arial" w:cs="Arial"/>
        </w:rPr>
        <w:t xml:space="preserve">, </w:t>
      </w:r>
      <w:r w:rsidR="0082303D" w:rsidRPr="00C46B68">
        <w:rPr>
          <w:rFonts w:ascii="Arial" w:hAnsi="Arial" w:cs="Arial"/>
        </w:rPr>
        <w:t>HER2i-elicited</w:t>
      </w:r>
      <w:r w:rsidR="0034129B" w:rsidRPr="00C46B68">
        <w:rPr>
          <w:rFonts w:ascii="Arial" w:hAnsi="Arial" w:cs="Arial"/>
        </w:rPr>
        <w:t xml:space="preserve"> </w:t>
      </w:r>
      <w:r w:rsidR="0082303D" w:rsidRPr="00C46B68">
        <w:rPr>
          <w:rFonts w:ascii="Arial" w:hAnsi="Arial" w:cs="Arial"/>
        </w:rPr>
        <w:t xml:space="preserve">inhibition of </w:t>
      </w:r>
      <w:r w:rsidR="0034129B" w:rsidRPr="00C46B68">
        <w:rPr>
          <w:rFonts w:ascii="Arial" w:hAnsi="Arial" w:cs="Arial"/>
        </w:rPr>
        <w:t xml:space="preserve">DUSP6 </w:t>
      </w:r>
      <w:r w:rsidR="0082303D" w:rsidRPr="00C46B68">
        <w:rPr>
          <w:rFonts w:ascii="Arial" w:hAnsi="Arial" w:cs="Arial"/>
        </w:rPr>
        <w:t xml:space="preserve">expression </w:t>
      </w:r>
      <w:r w:rsidR="0034129B" w:rsidRPr="00C46B68">
        <w:rPr>
          <w:rFonts w:ascii="Arial" w:hAnsi="Arial" w:cs="Arial"/>
        </w:rPr>
        <w:t xml:space="preserve">correlated with </w:t>
      </w:r>
      <w:r w:rsidR="00892338" w:rsidRPr="00C46B68">
        <w:rPr>
          <w:rFonts w:ascii="Arial" w:hAnsi="Arial" w:cs="Arial"/>
        </w:rPr>
        <w:t xml:space="preserve">the </w:t>
      </w:r>
      <w:r w:rsidR="0034129B" w:rsidRPr="00C46B68">
        <w:rPr>
          <w:rFonts w:ascii="Arial" w:hAnsi="Arial" w:cs="Arial"/>
        </w:rPr>
        <w:t>capability of HER2i to impact ERK phosphorylation (</w:t>
      </w:r>
      <w:r w:rsidR="00E94606" w:rsidRPr="00C46B68">
        <w:rPr>
          <w:rFonts w:ascii="Arial" w:hAnsi="Arial"/>
        </w:rPr>
        <w:t xml:space="preserve">Fig. </w:t>
      </w:r>
      <w:r w:rsidR="00FC654F" w:rsidRPr="00C46B68">
        <w:rPr>
          <w:rFonts w:ascii="Arial" w:hAnsi="Arial"/>
        </w:rPr>
        <w:t>8</w:t>
      </w:r>
      <w:r w:rsidR="00E94606" w:rsidRPr="00C46B68">
        <w:rPr>
          <w:rFonts w:ascii="Arial" w:hAnsi="Arial"/>
        </w:rPr>
        <w:t>F,</w:t>
      </w:r>
      <w:r w:rsidR="003F220D" w:rsidRPr="00C46B68">
        <w:rPr>
          <w:rFonts w:ascii="Arial" w:hAnsi="Arial"/>
        </w:rPr>
        <w:t xml:space="preserve"> </w:t>
      </w:r>
      <w:r w:rsidR="00E94606" w:rsidRPr="00C46B68">
        <w:rPr>
          <w:rFonts w:ascii="Arial" w:hAnsi="Arial"/>
        </w:rPr>
        <w:t xml:space="preserve">G and </w:t>
      </w:r>
      <w:r w:rsidR="00FC654F" w:rsidRPr="00C46B68">
        <w:rPr>
          <w:rFonts w:ascii="Arial" w:hAnsi="Arial"/>
        </w:rPr>
        <w:t>Figure EV5</w:t>
      </w:r>
      <w:r w:rsidR="001C3DFC" w:rsidRPr="00C46B68">
        <w:rPr>
          <w:rFonts w:ascii="Arial" w:hAnsi="Arial"/>
        </w:rPr>
        <w:t>A,B</w:t>
      </w:r>
      <w:r w:rsidR="0009611C" w:rsidRPr="00C46B68">
        <w:rPr>
          <w:rFonts w:ascii="Arial" w:hAnsi="Arial"/>
        </w:rPr>
        <w:t>)</w:t>
      </w:r>
      <w:r w:rsidR="00620770" w:rsidRPr="00C46B68">
        <w:rPr>
          <w:rFonts w:ascii="Arial" w:hAnsi="Arial"/>
        </w:rPr>
        <w:t>.</w:t>
      </w:r>
    </w:p>
    <w:p w14:paraId="1CB107C4" w14:textId="0AD4E767" w:rsidR="0007032F" w:rsidRPr="00C46B68" w:rsidRDefault="0007032F" w:rsidP="001C1D34">
      <w:pPr>
        <w:spacing w:line="480" w:lineRule="auto"/>
        <w:jc w:val="both"/>
        <w:rPr>
          <w:rFonts w:ascii="Arial" w:hAnsi="Arial"/>
        </w:rPr>
      </w:pPr>
    </w:p>
    <w:p w14:paraId="09B495B3" w14:textId="4CAF1F18" w:rsidR="004E2DD4" w:rsidRPr="00C46B68" w:rsidRDefault="00620770" w:rsidP="001C1D34">
      <w:pPr>
        <w:spacing w:line="480" w:lineRule="auto"/>
        <w:jc w:val="both"/>
        <w:rPr>
          <w:rFonts w:ascii="Arial" w:hAnsi="Arial" w:cs="Arial"/>
        </w:rPr>
      </w:pPr>
      <w:r w:rsidRPr="00C46B68">
        <w:rPr>
          <w:rFonts w:ascii="Arial" w:hAnsi="Arial" w:cs="Arial"/>
        </w:rPr>
        <w:t>Collectively t</w:t>
      </w:r>
      <w:r w:rsidR="004E2DD4" w:rsidRPr="00C46B68">
        <w:rPr>
          <w:rFonts w:ascii="Arial" w:hAnsi="Arial" w:cs="Arial"/>
        </w:rPr>
        <w:t xml:space="preserve">hese results </w:t>
      </w:r>
      <w:r w:rsidRPr="00C46B68">
        <w:rPr>
          <w:rFonts w:ascii="Arial" w:hAnsi="Arial" w:cs="Arial"/>
        </w:rPr>
        <w:t>reveal</w:t>
      </w:r>
      <w:r w:rsidR="004E2DD4" w:rsidRPr="00C46B68">
        <w:rPr>
          <w:rFonts w:ascii="Arial" w:hAnsi="Arial" w:cs="Arial"/>
        </w:rPr>
        <w:t xml:space="preserve"> that inhibition of the newly discovered DUSP6-HER3</w:t>
      </w:r>
      <w:r w:rsidR="004E2DD4" w:rsidRPr="00C46B68">
        <w:rPr>
          <w:rFonts w:ascii="Arial" w:hAnsi="Arial" w:cs="Arial"/>
          <w:i/>
          <w:iCs/>
        </w:rPr>
        <w:t xml:space="preserve"> </w:t>
      </w:r>
      <w:r w:rsidR="004E2DD4" w:rsidRPr="00C46B68">
        <w:rPr>
          <w:rFonts w:ascii="Arial" w:hAnsi="Arial" w:cs="Arial"/>
        </w:rPr>
        <w:t xml:space="preserve">feed-forward loop has a major contribution </w:t>
      </w:r>
      <w:r w:rsidRPr="00C46B68">
        <w:rPr>
          <w:rFonts w:ascii="Arial" w:hAnsi="Arial" w:cs="Arial"/>
        </w:rPr>
        <w:t>to</w:t>
      </w:r>
      <w:r w:rsidR="004E2DD4" w:rsidRPr="00C46B68">
        <w:rPr>
          <w:rFonts w:ascii="Arial" w:hAnsi="Arial" w:cs="Arial"/>
        </w:rPr>
        <w:t xml:space="preserve"> HER2i </w:t>
      </w:r>
      <w:r w:rsidR="0009611C" w:rsidRPr="00C46B68">
        <w:rPr>
          <w:rFonts w:ascii="Arial" w:hAnsi="Arial" w:cs="Arial"/>
        </w:rPr>
        <w:t xml:space="preserve">therapy </w:t>
      </w:r>
      <w:r w:rsidR="004E2DD4" w:rsidRPr="00C46B68">
        <w:rPr>
          <w:rFonts w:ascii="Arial" w:hAnsi="Arial" w:cs="Arial"/>
        </w:rPr>
        <w:t>response</w:t>
      </w:r>
      <w:r w:rsidRPr="00C46B68">
        <w:rPr>
          <w:rFonts w:ascii="Arial" w:hAnsi="Arial" w:cs="Arial"/>
        </w:rPr>
        <w:t>,</w:t>
      </w:r>
      <w:r w:rsidR="004E2DD4" w:rsidRPr="00C46B68">
        <w:rPr>
          <w:rFonts w:ascii="Arial" w:hAnsi="Arial" w:cs="Arial"/>
        </w:rPr>
        <w:t xml:space="preserve"> </w:t>
      </w:r>
      <w:r w:rsidRPr="00C46B68">
        <w:rPr>
          <w:rFonts w:ascii="Arial" w:hAnsi="Arial" w:cs="Arial"/>
        </w:rPr>
        <w:t xml:space="preserve">and </w:t>
      </w:r>
      <w:r w:rsidRPr="00C46B68">
        <w:rPr>
          <w:rFonts w:ascii="Arial" w:hAnsi="Arial"/>
        </w:rPr>
        <w:t xml:space="preserve">that lack of DUSP6 inhibition is a novel  HER2i resistance mechanism in acquired resistant cells in which HER2i fails to target MEK activity </w:t>
      </w:r>
      <w:r w:rsidRPr="00C46B68">
        <w:rPr>
          <w:rFonts w:ascii="Arial" w:hAnsi="Arial" w:cs="Arial"/>
        </w:rPr>
        <w:t>(Fig. 8H)</w:t>
      </w:r>
      <w:r w:rsidRPr="00C46B68">
        <w:rPr>
          <w:rFonts w:ascii="Arial" w:hAnsi="Arial"/>
        </w:rPr>
        <w:t>.</w:t>
      </w:r>
    </w:p>
    <w:p w14:paraId="72E78B47" w14:textId="5109E60E" w:rsidR="001F158B" w:rsidRPr="00C46B68" w:rsidRDefault="001F158B" w:rsidP="001C1D34">
      <w:pPr>
        <w:jc w:val="both"/>
        <w:rPr>
          <w:rFonts w:ascii="Arial" w:hAnsi="Arial" w:cs="Arial"/>
        </w:rPr>
      </w:pPr>
    </w:p>
    <w:p w14:paraId="7F66E51C" w14:textId="77777777" w:rsidR="00781BFB" w:rsidRPr="00C46B68" w:rsidRDefault="00781BFB" w:rsidP="001C1D34">
      <w:pPr>
        <w:jc w:val="both"/>
        <w:rPr>
          <w:rFonts w:ascii="Arial" w:hAnsi="Arial" w:cs="Arial"/>
          <w:b/>
          <w:bCs/>
        </w:rPr>
      </w:pPr>
      <w:r w:rsidRPr="00C46B68">
        <w:rPr>
          <w:rFonts w:ascii="Arial" w:hAnsi="Arial" w:cs="Arial"/>
          <w:b/>
          <w:bCs/>
        </w:rPr>
        <w:br w:type="page"/>
      </w:r>
    </w:p>
    <w:p w14:paraId="6D010B50" w14:textId="5665186D" w:rsidR="000462C0" w:rsidRPr="00C46B68" w:rsidRDefault="000462C0" w:rsidP="001C1D34">
      <w:pPr>
        <w:spacing w:line="480" w:lineRule="auto"/>
        <w:jc w:val="both"/>
        <w:rPr>
          <w:rFonts w:ascii="Arial" w:hAnsi="Arial" w:cs="Arial"/>
          <w:b/>
          <w:bCs/>
        </w:rPr>
      </w:pPr>
      <w:r w:rsidRPr="00C46B68">
        <w:rPr>
          <w:rFonts w:ascii="Arial" w:hAnsi="Arial" w:cs="Arial"/>
          <w:b/>
          <w:bCs/>
        </w:rPr>
        <w:lastRenderedPageBreak/>
        <w:t xml:space="preserve">Discussion </w:t>
      </w:r>
    </w:p>
    <w:p w14:paraId="486B520C" w14:textId="77777777" w:rsidR="000462C0" w:rsidRPr="00C46B68" w:rsidRDefault="000462C0" w:rsidP="001C1D34">
      <w:pPr>
        <w:spacing w:line="480" w:lineRule="auto"/>
        <w:jc w:val="both"/>
        <w:rPr>
          <w:rFonts w:ascii="Arial" w:hAnsi="Arial" w:cs="Arial"/>
        </w:rPr>
      </w:pPr>
    </w:p>
    <w:p w14:paraId="41CB23C5" w14:textId="1E02D876" w:rsidR="008B379A" w:rsidRPr="00C46B68" w:rsidRDefault="000462C0" w:rsidP="001C1D34">
      <w:pPr>
        <w:spacing w:line="480" w:lineRule="auto"/>
        <w:jc w:val="both"/>
        <w:rPr>
          <w:rFonts w:ascii="Arial" w:hAnsi="Arial" w:cs="Arial"/>
        </w:rPr>
      </w:pPr>
      <w:r w:rsidRPr="00C46B68">
        <w:rPr>
          <w:rFonts w:ascii="Arial" w:hAnsi="Arial" w:cs="Arial"/>
        </w:rPr>
        <w:t xml:space="preserve">Cancer therapy resistance is initiated by non-genetic signaling rewiring resulting in major changes in the epigenetic and transcriptional landscapes of DTPs </w:t>
      </w:r>
      <w:r w:rsidR="00470D40" w:rsidRPr="00C46B68">
        <w:rPr>
          <w:rFonts w:ascii="Arial" w:hAnsi="Arial" w:cs="Arial"/>
        </w:rPr>
        <w:fldChar w:fldCharType="begin">
          <w:fldData xml:space="preserve">PEVuZE5vdGU+PENpdGU+PEF1dGhvcj5NYXJpbmU8L0F1dGhvcj48WWVhcj4yMDIwPC9ZZWFyPjxS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NYXJpbmU8L0F1dGhvcj48WWVhcj4yMDIwPC9ZZWFyPjxS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470D40" w:rsidRPr="00C46B68">
        <w:rPr>
          <w:rFonts w:ascii="Arial" w:hAnsi="Arial" w:cs="Arial"/>
        </w:rPr>
      </w:r>
      <w:r w:rsidR="00470D40" w:rsidRPr="00C46B68">
        <w:rPr>
          <w:rFonts w:ascii="Arial" w:hAnsi="Arial" w:cs="Arial"/>
        </w:rPr>
        <w:fldChar w:fldCharType="separate"/>
      </w:r>
      <w:r w:rsidR="006C6F58" w:rsidRPr="00C46B68">
        <w:rPr>
          <w:rFonts w:ascii="Arial" w:hAnsi="Arial" w:cs="Arial"/>
          <w:noProof/>
        </w:rPr>
        <w:t>(Chang</w:t>
      </w:r>
      <w:r w:rsidR="006C6F58" w:rsidRPr="00C46B68">
        <w:rPr>
          <w:rFonts w:ascii="Arial" w:hAnsi="Arial" w:cs="Arial"/>
          <w:i/>
          <w:noProof/>
        </w:rPr>
        <w:t xml:space="preserve"> et al.</w:t>
      </w:r>
      <w:r w:rsidR="006C6F58" w:rsidRPr="00C46B68">
        <w:rPr>
          <w:rFonts w:ascii="Arial" w:hAnsi="Arial" w:cs="Arial"/>
          <w:noProof/>
        </w:rPr>
        <w:t>, 2022; De Conti</w:t>
      </w:r>
      <w:r w:rsidR="006C6F58" w:rsidRPr="00C46B68">
        <w:rPr>
          <w:rFonts w:ascii="Arial" w:hAnsi="Arial" w:cs="Arial"/>
          <w:i/>
          <w:noProof/>
        </w:rPr>
        <w:t xml:space="preserve"> et al.</w:t>
      </w:r>
      <w:r w:rsidR="006C6F58" w:rsidRPr="00C46B68">
        <w:rPr>
          <w:rFonts w:ascii="Arial" w:hAnsi="Arial" w:cs="Arial"/>
          <w:noProof/>
        </w:rPr>
        <w:t>, 2021; Marine</w:t>
      </w:r>
      <w:r w:rsidR="006C6F58" w:rsidRPr="00C46B68">
        <w:rPr>
          <w:rFonts w:ascii="Arial" w:hAnsi="Arial" w:cs="Arial"/>
          <w:i/>
          <w:noProof/>
        </w:rPr>
        <w:t xml:space="preserve"> et al.</w:t>
      </w:r>
      <w:r w:rsidR="006C6F58" w:rsidRPr="00C46B68">
        <w:rPr>
          <w:rFonts w:ascii="Arial" w:hAnsi="Arial" w:cs="Arial"/>
          <w:noProof/>
        </w:rPr>
        <w:t>, 2020; Sharma</w:t>
      </w:r>
      <w:r w:rsidR="006C6F58" w:rsidRPr="00C46B68">
        <w:rPr>
          <w:rFonts w:ascii="Arial" w:hAnsi="Arial" w:cs="Arial"/>
          <w:i/>
          <w:noProof/>
        </w:rPr>
        <w:t xml:space="preserve"> et al.</w:t>
      </w:r>
      <w:r w:rsidR="006C6F58" w:rsidRPr="00C46B68">
        <w:rPr>
          <w:rFonts w:ascii="Arial" w:hAnsi="Arial" w:cs="Arial"/>
          <w:noProof/>
        </w:rPr>
        <w:t>, 2010)</w:t>
      </w:r>
      <w:r w:rsidR="00470D40" w:rsidRPr="00C46B68">
        <w:rPr>
          <w:rFonts w:ascii="Arial" w:hAnsi="Arial" w:cs="Arial"/>
        </w:rPr>
        <w:fldChar w:fldCharType="end"/>
      </w:r>
      <w:r w:rsidRPr="00C46B68">
        <w:rPr>
          <w:rFonts w:ascii="Arial" w:hAnsi="Arial" w:cs="Arial"/>
        </w:rPr>
        <w:t xml:space="preserve">. It is commonly believed that transition from </w:t>
      </w:r>
      <w:r w:rsidR="00400E80" w:rsidRPr="00C46B68">
        <w:rPr>
          <w:rFonts w:ascii="Arial" w:hAnsi="Arial" w:cs="Arial"/>
        </w:rPr>
        <w:t xml:space="preserve">dormant DTPs to proliferating DTEPs is a pivotal step towards development of </w:t>
      </w:r>
      <w:r w:rsidR="00F91422" w:rsidRPr="00C46B68">
        <w:rPr>
          <w:rFonts w:ascii="Arial" w:hAnsi="Arial" w:cs="Arial"/>
        </w:rPr>
        <w:t xml:space="preserve">the </w:t>
      </w:r>
      <w:r w:rsidR="00400E80" w:rsidRPr="00C46B68">
        <w:rPr>
          <w:rFonts w:ascii="Arial" w:hAnsi="Arial" w:cs="Arial"/>
        </w:rPr>
        <w:t>disseminated disease</w:t>
      </w:r>
      <w:r w:rsidR="00694C5C" w:rsidRPr="00C46B68">
        <w:rPr>
          <w:rFonts w:ascii="Arial" w:hAnsi="Arial" w:cs="Arial"/>
        </w:rPr>
        <w:t>,</w:t>
      </w:r>
      <w:r w:rsidR="00400E80" w:rsidRPr="00C46B68">
        <w:rPr>
          <w:rFonts w:ascii="Arial" w:hAnsi="Arial" w:cs="Arial"/>
        </w:rPr>
        <w:t xml:space="preserve"> and eventually late-stage genetic changes </w:t>
      </w:r>
      <w:r w:rsidR="000572F7" w:rsidRPr="00C46B68">
        <w:rPr>
          <w:rFonts w:ascii="Arial" w:hAnsi="Arial" w:cs="Arial"/>
        </w:rPr>
        <w:t xml:space="preserve">which determine </w:t>
      </w:r>
      <w:r w:rsidR="00400E80" w:rsidRPr="00C46B68">
        <w:rPr>
          <w:rFonts w:ascii="Arial" w:hAnsi="Arial" w:cs="Arial"/>
        </w:rPr>
        <w:t xml:space="preserve">the </w:t>
      </w:r>
      <w:r w:rsidR="00235E69" w:rsidRPr="00C46B68">
        <w:rPr>
          <w:rFonts w:ascii="Arial" w:hAnsi="Arial" w:cs="Arial"/>
        </w:rPr>
        <w:t xml:space="preserve">ultimate </w:t>
      </w:r>
      <w:r w:rsidR="00400E80" w:rsidRPr="00C46B68">
        <w:rPr>
          <w:rFonts w:ascii="Arial" w:hAnsi="Arial" w:cs="Arial"/>
        </w:rPr>
        <w:t>therapy resistance</w:t>
      </w:r>
      <w:r w:rsidR="00CD0075" w:rsidRPr="00C46B68">
        <w:rPr>
          <w:rFonts w:ascii="Arial" w:hAnsi="Arial" w:cs="Arial"/>
        </w:rPr>
        <w:t xml:space="preserve"> </w:t>
      </w:r>
      <w:r w:rsidR="00CD0075" w:rsidRPr="00C46B68">
        <w:rPr>
          <w:rFonts w:ascii="Arial" w:hAnsi="Arial" w:cs="Arial"/>
        </w:rPr>
        <w:fldChar w:fldCharType="begin">
          <w:fldData xml:space="preserve">PEVuZE5vdGU+PENpdGU+PEF1dGhvcj5BZ3VpcnJlLUdoaXNvPC9BdXRob3I+PFllYXI+MjAyMTwv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BZ3VpcnJlLUdoaXNvPC9BdXRob3I+PFllYXI+MjAyMTwv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CD0075" w:rsidRPr="00C46B68">
        <w:rPr>
          <w:rFonts w:ascii="Arial" w:hAnsi="Arial" w:cs="Arial"/>
        </w:rPr>
      </w:r>
      <w:r w:rsidR="00CD0075" w:rsidRPr="00C46B68">
        <w:rPr>
          <w:rFonts w:ascii="Arial" w:hAnsi="Arial" w:cs="Arial"/>
        </w:rPr>
        <w:fldChar w:fldCharType="separate"/>
      </w:r>
      <w:r w:rsidR="006C6F58" w:rsidRPr="00C46B68">
        <w:rPr>
          <w:rFonts w:ascii="Arial" w:hAnsi="Arial" w:cs="Arial"/>
          <w:noProof/>
        </w:rPr>
        <w:t>(Aguirre-Ghiso, 2021; Marine</w:t>
      </w:r>
      <w:r w:rsidR="006C6F58" w:rsidRPr="00C46B68">
        <w:rPr>
          <w:rFonts w:ascii="Arial" w:hAnsi="Arial" w:cs="Arial"/>
          <w:i/>
          <w:noProof/>
        </w:rPr>
        <w:t xml:space="preserve"> et al.</w:t>
      </w:r>
      <w:r w:rsidR="006C6F58" w:rsidRPr="00C46B68">
        <w:rPr>
          <w:rFonts w:ascii="Arial" w:hAnsi="Arial" w:cs="Arial"/>
          <w:noProof/>
        </w:rPr>
        <w:t>, 2020)</w:t>
      </w:r>
      <w:r w:rsidR="00CD0075" w:rsidRPr="00C46B68">
        <w:rPr>
          <w:rFonts w:ascii="Arial" w:hAnsi="Arial" w:cs="Arial"/>
        </w:rPr>
        <w:fldChar w:fldCharType="end"/>
      </w:r>
      <w:r w:rsidR="00400E80" w:rsidRPr="00C46B68">
        <w:rPr>
          <w:rFonts w:ascii="Arial" w:hAnsi="Arial" w:cs="Arial"/>
        </w:rPr>
        <w:t xml:space="preserve">. </w:t>
      </w:r>
      <w:r w:rsidR="00A3385D" w:rsidRPr="00C46B68">
        <w:rPr>
          <w:rFonts w:ascii="Arial" w:hAnsi="Arial" w:cs="Arial"/>
        </w:rPr>
        <w:t xml:space="preserve">Here, </w:t>
      </w:r>
      <w:r w:rsidRPr="00C46B68">
        <w:rPr>
          <w:rFonts w:ascii="Arial" w:eastAsiaTheme="minorHAnsi" w:hAnsi="Arial" w:cs="Arial"/>
          <w:color w:val="000000"/>
          <w:lang w:val="en-GB" w:eastAsia="en-US"/>
        </w:rPr>
        <w:t xml:space="preserve">we report </w:t>
      </w:r>
      <w:r w:rsidR="002533EC" w:rsidRPr="00C46B68">
        <w:rPr>
          <w:rFonts w:ascii="Arial" w:eastAsiaTheme="minorHAnsi" w:hAnsi="Arial" w:cs="Arial"/>
          <w:color w:val="000000"/>
          <w:lang w:val="en-GB" w:eastAsia="en-US"/>
        </w:rPr>
        <w:t xml:space="preserve">the </w:t>
      </w:r>
      <w:r w:rsidR="00A3385D" w:rsidRPr="00C46B68">
        <w:rPr>
          <w:rFonts w:ascii="Arial" w:eastAsiaTheme="minorHAnsi" w:hAnsi="Arial" w:cs="Arial"/>
          <w:color w:val="000000"/>
          <w:lang w:val="en-GB" w:eastAsia="en-US"/>
        </w:rPr>
        <w:t xml:space="preserve">first </w:t>
      </w:r>
      <w:r w:rsidRPr="00C46B68">
        <w:rPr>
          <w:rFonts w:ascii="Arial" w:eastAsiaTheme="minorHAnsi" w:hAnsi="Arial" w:cs="Arial"/>
          <w:color w:val="000000"/>
          <w:lang w:val="en-GB" w:eastAsia="en-US"/>
        </w:rPr>
        <w:t>transcriptomic analysis of the DT</w:t>
      </w:r>
      <w:r w:rsidR="00A3385D" w:rsidRPr="00C46B68">
        <w:rPr>
          <w:rFonts w:ascii="Arial" w:eastAsiaTheme="minorHAnsi" w:hAnsi="Arial" w:cs="Arial"/>
          <w:color w:val="000000"/>
          <w:lang w:val="en-GB" w:eastAsia="en-US"/>
        </w:rPr>
        <w:t>P</w:t>
      </w:r>
      <w:r w:rsidRPr="00C46B68">
        <w:rPr>
          <w:rFonts w:ascii="Arial" w:eastAsiaTheme="minorHAnsi" w:hAnsi="Arial" w:cs="Arial"/>
          <w:color w:val="000000"/>
          <w:lang w:val="en-GB" w:eastAsia="en-US"/>
        </w:rPr>
        <w:t xml:space="preserve">-DTEP transition </w:t>
      </w:r>
      <w:r w:rsidR="00491415" w:rsidRPr="00C46B68">
        <w:rPr>
          <w:rFonts w:ascii="Arial" w:eastAsiaTheme="minorHAnsi" w:hAnsi="Arial" w:cs="Arial"/>
          <w:color w:val="000000"/>
          <w:lang w:val="en-GB" w:eastAsia="en-US"/>
        </w:rPr>
        <w:t>in TKI treated cancer cells</w:t>
      </w:r>
      <w:r w:rsidR="003236E8" w:rsidRPr="00C46B68">
        <w:rPr>
          <w:rFonts w:ascii="Arial" w:eastAsiaTheme="minorHAnsi" w:hAnsi="Arial" w:cs="Arial"/>
          <w:color w:val="000000"/>
          <w:lang w:val="en-GB" w:eastAsia="en-US"/>
        </w:rPr>
        <w:t>. I</w:t>
      </w:r>
      <w:r w:rsidR="008B379A" w:rsidRPr="00C46B68">
        <w:rPr>
          <w:rFonts w:ascii="Arial" w:eastAsiaTheme="minorHAnsi" w:hAnsi="Arial" w:cs="Arial"/>
          <w:color w:val="000000"/>
          <w:lang w:val="en-GB" w:eastAsia="en-US"/>
        </w:rPr>
        <w:t xml:space="preserve">n addition to importance </w:t>
      </w:r>
      <w:r w:rsidR="00F32F3C" w:rsidRPr="00C46B68">
        <w:rPr>
          <w:rFonts w:ascii="Arial" w:eastAsiaTheme="minorHAnsi" w:hAnsi="Arial" w:cs="Arial"/>
          <w:color w:val="000000"/>
          <w:lang w:val="en-GB" w:eastAsia="en-US"/>
        </w:rPr>
        <w:t>of</w:t>
      </w:r>
      <w:r w:rsidR="008B379A" w:rsidRPr="00C46B68">
        <w:rPr>
          <w:rFonts w:ascii="Arial" w:eastAsiaTheme="minorHAnsi" w:hAnsi="Arial" w:cs="Arial"/>
          <w:color w:val="000000"/>
          <w:lang w:val="en-GB" w:eastAsia="en-US"/>
        </w:rPr>
        <w:t xml:space="preserve"> </w:t>
      </w:r>
      <w:r w:rsidR="00117FFD" w:rsidRPr="00C46B68">
        <w:rPr>
          <w:rFonts w:ascii="Arial" w:eastAsiaTheme="minorHAnsi" w:hAnsi="Arial" w:cs="Arial"/>
          <w:color w:val="000000"/>
          <w:lang w:val="en-GB" w:eastAsia="en-US"/>
        </w:rPr>
        <w:t xml:space="preserve">the </w:t>
      </w:r>
      <w:r w:rsidR="008B379A" w:rsidRPr="00C46B68">
        <w:rPr>
          <w:rFonts w:ascii="Arial" w:eastAsiaTheme="minorHAnsi" w:hAnsi="Arial" w:cs="Arial"/>
          <w:color w:val="000000"/>
          <w:lang w:val="en-GB" w:eastAsia="en-US"/>
        </w:rPr>
        <w:t xml:space="preserve">discovery of </w:t>
      </w:r>
      <w:r w:rsidR="00694C5C" w:rsidRPr="00C46B68">
        <w:rPr>
          <w:rFonts w:ascii="Arial" w:eastAsiaTheme="minorHAnsi" w:hAnsi="Arial" w:cs="Arial"/>
          <w:color w:val="000000"/>
          <w:lang w:val="en-GB" w:eastAsia="en-US"/>
        </w:rPr>
        <w:t xml:space="preserve">the role of </w:t>
      </w:r>
      <w:r w:rsidR="008B379A" w:rsidRPr="00C46B68">
        <w:rPr>
          <w:rFonts w:ascii="Arial" w:eastAsiaTheme="minorHAnsi" w:hAnsi="Arial" w:cs="Arial"/>
          <w:color w:val="000000"/>
          <w:lang w:val="en-GB" w:eastAsia="en-US"/>
        </w:rPr>
        <w:t>DUSP6</w:t>
      </w:r>
      <w:r w:rsidR="00F32F3C" w:rsidRPr="00C46B68">
        <w:rPr>
          <w:rFonts w:ascii="Arial" w:eastAsiaTheme="minorHAnsi" w:hAnsi="Arial" w:cs="Arial"/>
          <w:color w:val="000000"/>
          <w:lang w:val="en-GB" w:eastAsia="en-US"/>
        </w:rPr>
        <w:t xml:space="preserve"> in DTP-DTEP transition</w:t>
      </w:r>
      <w:r w:rsidR="008B379A" w:rsidRPr="00C46B68">
        <w:rPr>
          <w:rFonts w:ascii="Arial" w:eastAsiaTheme="minorHAnsi" w:hAnsi="Arial" w:cs="Arial"/>
          <w:color w:val="000000"/>
          <w:lang w:val="en-GB" w:eastAsia="en-US"/>
        </w:rPr>
        <w:t xml:space="preserve">, </w:t>
      </w:r>
      <w:r w:rsidR="004B0654" w:rsidRPr="00C46B68">
        <w:rPr>
          <w:rFonts w:ascii="Arial" w:eastAsiaTheme="minorHAnsi" w:hAnsi="Arial" w:cs="Arial"/>
          <w:color w:val="000000"/>
          <w:lang w:val="en-GB" w:eastAsia="en-US"/>
        </w:rPr>
        <w:t xml:space="preserve">the transcriptome data </w:t>
      </w:r>
      <w:r w:rsidRPr="00C46B68">
        <w:rPr>
          <w:rFonts w:ascii="Arial" w:eastAsiaTheme="minorHAnsi" w:hAnsi="Arial" w:cs="Arial"/>
          <w:color w:val="000000"/>
          <w:lang w:val="en-GB" w:eastAsia="en-US"/>
        </w:rPr>
        <w:t xml:space="preserve">will provide a rich resource for future studies to understand different stages of </w:t>
      </w:r>
      <w:r w:rsidR="00117FFD" w:rsidRPr="00C46B68">
        <w:rPr>
          <w:rFonts w:ascii="Arial" w:eastAsiaTheme="minorHAnsi" w:hAnsi="Arial" w:cs="Arial"/>
          <w:color w:val="000000"/>
          <w:lang w:val="en-GB" w:eastAsia="en-US"/>
        </w:rPr>
        <w:t xml:space="preserve">the </w:t>
      </w:r>
      <w:r w:rsidR="000D1F04" w:rsidRPr="00C46B68">
        <w:rPr>
          <w:rFonts w:ascii="Arial" w:eastAsiaTheme="minorHAnsi" w:hAnsi="Arial" w:cs="Arial"/>
          <w:color w:val="000000"/>
          <w:lang w:val="en-GB" w:eastAsia="en-US"/>
        </w:rPr>
        <w:t>HER2i</w:t>
      </w:r>
      <w:r w:rsidRPr="00C46B68">
        <w:rPr>
          <w:rFonts w:ascii="Arial" w:eastAsiaTheme="minorHAnsi" w:hAnsi="Arial" w:cs="Arial"/>
          <w:color w:val="000000"/>
          <w:lang w:val="en-GB" w:eastAsia="en-US"/>
        </w:rPr>
        <w:t xml:space="preserve"> resistance development.</w:t>
      </w:r>
      <w:r w:rsidR="005C35E0" w:rsidRPr="00C46B68">
        <w:rPr>
          <w:rFonts w:ascii="Arial" w:eastAsiaTheme="minorHAnsi" w:hAnsi="Arial" w:cs="Arial"/>
          <w:color w:val="000000"/>
          <w:lang w:val="en-GB" w:eastAsia="en-US"/>
        </w:rPr>
        <w:t xml:space="preserve"> </w:t>
      </w:r>
      <w:r w:rsidR="004B0654" w:rsidRPr="00C46B68">
        <w:rPr>
          <w:rFonts w:ascii="Arial" w:eastAsiaTheme="minorHAnsi" w:hAnsi="Arial" w:cs="Arial"/>
          <w:color w:val="000000"/>
          <w:lang w:val="en-GB" w:eastAsia="en-US"/>
        </w:rPr>
        <w:t>Based on the fuzzy clustering data (</w:t>
      </w:r>
      <w:r w:rsidR="008174AD" w:rsidRPr="00C46B68">
        <w:rPr>
          <w:rFonts w:ascii="Arial" w:eastAsiaTheme="minorHAnsi" w:hAnsi="Arial" w:cs="Arial"/>
          <w:color w:val="000000"/>
          <w:lang w:val="en-GB" w:eastAsia="en-US"/>
        </w:rPr>
        <w:t>Appendix figure</w:t>
      </w:r>
      <w:r w:rsidR="000F1DEC">
        <w:rPr>
          <w:rFonts w:ascii="Arial" w:eastAsiaTheme="minorHAnsi" w:hAnsi="Arial" w:cs="Arial"/>
          <w:color w:val="000000"/>
          <w:lang w:val="en-GB" w:eastAsia="en-US"/>
        </w:rPr>
        <w:t xml:space="preserve"> </w:t>
      </w:r>
      <w:r w:rsidR="00547CDE">
        <w:rPr>
          <w:rFonts w:ascii="Arial" w:eastAsiaTheme="minorHAnsi" w:hAnsi="Arial" w:cs="Arial"/>
          <w:color w:val="000000"/>
          <w:lang w:val="en-GB" w:eastAsia="en-US"/>
        </w:rPr>
        <w:t>S</w:t>
      </w:r>
      <w:r w:rsidR="008174AD" w:rsidRPr="00C46B68">
        <w:rPr>
          <w:rFonts w:ascii="Arial" w:eastAsiaTheme="minorHAnsi" w:hAnsi="Arial" w:cs="Arial"/>
          <w:color w:val="000000"/>
          <w:lang w:val="en-GB" w:eastAsia="en-US"/>
        </w:rPr>
        <w:t xml:space="preserve">1 </w:t>
      </w:r>
      <w:r w:rsidR="004B0654" w:rsidRPr="00C46B68">
        <w:rPr>
          <w:rFonts w:ascii="Arial" w:eastAsiaTheme="minorHAnsi" w:hAnsi="Arial" w:cs="Arial"/>
          <w:color w:val="000000"/>
          <w:lang w:val="en-GB" w:eastAsia="en-US"/>
        </w:rPr>
        <w:t xml:space="preserve">and </w:t>
      </w:r>
      <w:r w:rsidR="000142B6">
        <w:rPr>
          <w:rFonts w:ascii="Arial" w:hAnsi="Arial" w:cs="Arial"/>
        </w:rPr>
        <w:t>Dataset</w:t>
      </w:r>
      <w:r w:rsidR="004B0654" w:rsidRPr="00C46B68">
        <w:rPr>
          <w:rFonts w:ascii="Arial" w:eastAsiaTheme="minorHAnsi" w:hAnsi="Arial" w:cs="Arial"/>
          <w:color w:val="000000"/>
          <w:lang w:val="en-GB" w:eastAsia="en-US"/>
        </w:rPr>
        <w:t xml:space="preserve"> </w:t>
      </w:r>
      <w:r w:rsidR="00286DE4" w:rsidRPr="00C46B68">
        <w:rPr>
          <w:rFonts w:ascii="Arial" w:eastAsiaTheme="minorHAnsi" w:hAnsi="Arial" w:cs="Arial"/>
          <w:color w:val="000000"/>
          <w:lang w:val="en-GB" w:eastAsia="en-US"/>
        </w:rPr>
        <w:t>EV</w:t>
      </w:r>
      <w:r w:rsidR="006F16C2" w:rsidRPr="00C46B68">
        <w:rPr>
          <w:rFonts w:ascii="Arial" w:eastAsiaTheme="minorHAnsi" w:hAnsi="Arial" w:cs="Arial"/>
          <w:color w:val="000000"/>
          <w:lang w:val="en-GB" w:eastAsia="en-US"/>
        </w:rPr>
        <w:t>2</w:t>
      </w:r>
      <w:r w:rsidR="004B0654" w:rsidRPr="00C46B68">
        <w:rPr>
          <w:rFonts w:ascii="Arial" w:eastAsiaTheme="minorHAnsi" w:hAnsi="Arial" w:cs="Arial"/>
          <w:color w:val="000000"/>
          <w:lang w:val="en-GB" w:eastAsia="en-US"/>
        </w:rPr>
        <w:t xml:space="preserve">), </w:t>
      </w:r>
      <w:r w:rsidR="005C35E0" w:rsidRPr="00C46B68">
        <w:rPr>
          <w:rFonts w:ascii="Arial" w:hAnsi="Arial" w:cs="Arial"/>
        </w:rPr>
        <w:t xml:space="preserve">the gene clusters 1, 2 and 6, contain genes that </w:t>
      </w:r>
      <w:r w:rsidR="00134584" w:rsidRPr="00C46B68">
        <w:rPr>
          <w:rFonts w:ascii="Arial" w:hAnsi="Arial" w:cs="Arial"/>
        </w:rPr>
        <w:t xml:space="preserve">are </w:t>
      </w:r>
      <w:r w:rsidR="005C35E0" w:rsidRPr="00C46B68">
        <w:rPr>
          <w:rFonts w:ascii="Arial" w:hAnsi="Arial" w:cs="Arial"/>
        </w:rPr>
        <w:t xml:space="preserve">strongly regulated upon </w:t>
      </w:r>
      <w:r w:rsidR="000B4333" w:rsidRPr="00C46B68">
        <w:rPr>
          <w:rFonts w:ascii="Arial" w:hAnsi="Arial" w:cs="Arial"/>
        </w:rPr>
        <w:t xml:space="preserve">the </w:t>
      </w:r>
      <w:r w:rsidR="005C35E0" w:rsidRPr="00C46B68">
        <w:rPr>
          <w:rFonts w:ascii="Arial" w:hAnsi="Arial" w:cs="Arial"/>
        </w:rPr>
        <w:t>DTP-DTEP transition and</w:t>
      </w:r>
      <w:r w:rsidR="0039721C" w:rsidRPr="00C46B68">
        <w:rPr>
          <w:rFonts w:ascii="Arial" w:hAnsi="Arial" w:cs="Arial"/>
        </w:rPr>
        <w:t xml:space="preserve"> are</w:t>
      </w:r>
      <w:r w:rsidR="005C35E0" w:rsidRPr="00C46B68">
        <w:rPr>
          <w:rFonts w:ascii="Arial" w:hAnsi="Arial" w:cs="Arial"/>
        </w:rPr>
        <w:t xml:space="preserve"> therefore </w:t>
      </w:r>
      <w:r w:rsidR="008174AD" w:rsidRPr="00C46B68">
        <w:rPr>
          <w:rFonts w:ascii="Arial" w:hAnsi="Arial" w:cs="Arial"/>
        </w:rPr>
        <w:t xml:space="preserve">contain many additional genes </w:t>
      </w:r>
      <w:r w:rsidR="005C35E0" w:rsidRPr="00C46B68">
        <w:rPr>
          <w:rFonts w:ascii="Arial" w:hAnsi="Arial" w:cs="Arial"/>
        </w:rPr>
        <w:t xml:space="preserve">involved in the evasion of the DTP </w:t>
      </w:r>
      <w:r w:rsidR="008174AD" w:rsidRPr="00C46B68">
        <w:rPr>
          <w:rFonts w:ascii="Arial" w:hAnsi="Arial" w:cs="Arial"/>
        </w:rPr>
        <w:t>c</w:t>
      </w:r>
      <w:r w:rsidR="005C35E0" w:rsidRPr="00C46B68">
        <w:rPr>
          <w:rFonts w:ascii="Arial" w:hAnsi="Arial" w:cs="Arial"/>
        </w:rPr>
        <w:t>ells from lapatinib-induced growth inhibition.</w:t>
      </w:r>
      <w:r w:rsidR="00A3385D" w:rsidRPr="00C46B68">
        <w:rPr>
          <w:rFonts w:ascii="Arial" w:hAnsi="Arial" w:cs="Arial"/>
        </w:rPr>
        <w:t xml:space="preserve"> </w:t>
      </w:r>
      <w:r w:rsidR="00625C8B" w:rsidRPr="00C46B68">
        <w:rPr>
          <w:rFonts w:ascii="Arial" w:hAnsi="Arial" w:cs="Arial"/>
        </w:rPr>
        <w:t>The longitud</w:t>
      </w:r>
      <w:r w:rsidR="00CD0075" w:rsidRPr="00C46B68">
        <w:rPr>
          <w:rFonts w:ascii="Arial" w:hAnsi="Arial" w:cs="Arial"/>
        </w:rPr>
        <w:t>in</w:t>
      </w:r>
      <w:r w:rsidR="00625C8B" w:rsidRPr="00C46B68">
        <w:rPr>
          <w:rFonts w:ascii="Arial" w:hAnsi="Arial" w:cs="Arial"/>
        </w:rPr>
        <w:t xml:space="preserve">al transcriptomics profiles also allowed us to identify potential master transcription factors involved in </w:t>
      </w:r>
      <w:r w:rsidR="00F136E0" w:rsidRPr="00C46B68">
        <w:rPr>
          <w:rFonts w:ascii="Arial" w:hAnsi="Arial" w:cs="Arial"/>
        </w:rPr>
        <w:t xml:space="preserve">the </w:t>
      </w:r>
      <w:r w:rsidR="00625C8B" w:rsidRPr="00C46B68">
        <w:rPr>
          <w:rFonts w:ascii="Arial" w:hAnsi="Arial" w:cs="Arial"/>
        </w:rPr>
        <w:t xml:space="preserve">lapatinib resistance development. </w:t>
      </w:r>
      <w:r w:rsidR="00694C5C" w:rsidRPr="00C46B68">
        <w:rPr>
          <w:rFonts w:ascii="Arial" w:hAnsi="Arial" w:cs="Arial"/>
        </w:rPr>
        <w:t>The</w:t>
      </w:r>
      <w:r w:rsidR="008174AD" w:rsidRPr="00C46B68">
        <w:rPr>
          <w:rFonts w:ascii="Arial" w:hAnsi="Arial" w:cs="Arial"/>
        </w:rPr>
        <w:t xml:space="preserve"> functional relevance </w:t>
      </w:r>
      <w:r w:rsidR="0012715C" w:rsidRPr="00C46B68">
        <w:rPr>
          <w:rFonts w:ascii="Arial" w:hAnsi="Arial" w:cs="Arial"/>
        </w:rPr>
        <w:t xml:space="preserve">of </w:t>
      </w:r>
      <w:r w:rsidR="0061631B" w:rsidRPr="00C46B68">
        <w:rPr>
          <w:rFonts w:ascii="Arial" w:hAnsi="Arial" w:cs="Arial"/>
        </w:rPr>
        <w:t xml:space="preserve">the </w:t>
      </w:r>
      <w:r w:rsidR="004E158F" w:rsidRPr="00C46B68">
        <w:rPr>
          <w:rFonts w:ascii="Arial" w:hAnsi="Arial" w:cs="Arial"/>
        </w:rPr>
        <w:t xml:space="preserve">differentially expressed </w:t>
      </w:r>
      <w:r w:rsidR="0012715C" w:rsidRPr="00C46B68">
        <w:rPr>
          <w:rFonts w:ascii="Arial" w:hAnsi="Arial" w:cs="Arial"/>
        </w:rPr>
        <w:t>genes</w:t>
      </w:r>
      <w:r w:rsidR="00694C5C" w:rsidRPr="00C46B68">
        <w:rPr>
          <w:rFonts w:ascii="Arial" w:hAnsi="Arial" w:cs="Arial"/>
        </w:rPr>
        <w:t xml:space="preserve"> </w:t>
      </w:r>
      <w:r w:rsidR="0012715C" w:rsidRPr="00C46B68">
        <w:rPr>
          <w:rFonts w:ascii="Arial" w:hAnsi="Arial" w:cs="Arial"/>
        </w:rPr>
        <w:t xml:space="preserve">associated with each </w:t>
      </w:r>
      <w:r w:rsidR="008174AD" w:rsidRPr="00C46B68">
        <w:rPr>
          <w:rFonts w:ascii="Arial" w:hAnsi="Arial" w:cs="Arial"/>
        </w:rPr>
        <w:t xml:space="preserve">therapy tolerance </w:t>
      </w:r>
      <w:r w:rsidR="0012715C" w:rsidRPr="00C46B68">
        <w:rPr>
          <w:rFonts w:ascii="Arial" w:hAnsi="Arial" w:cs="Arial"/>
        </w:rPr>
        <w:t xml:space="preserve">transition </w:t>
      </w:r>
      <w:r w:rsidR="008174AD" w:rsidRPr="00C46B68">
        <w:rPr>
          <w:rFonts w:ascii="Arial" w:hAnsi="Arial" w:cs="Arial"/>
        </w:rPr>
        <w:t xml:space="preserve">obviously </w:t>
      </w:r>
      <w:r w:rsidR="0012715C" w:rsidRPr="00C46B68">
        <w:rPr>
          <w:rFonts w:ascii="Arial" w:hAnsi="Arial" w:cs="Arial"/>
        </w:rPr>
        <w:t xml:space="preserve">need to </w:t>
      </w:r>
      <w:r w:rsidR="004E158F" w:rsidRPr="00C46B68">
        <w:rPr>
          <w:rFonts w:ascii="Arial" w:hAnsi="Arial" w:cs="Arial"/>
        </w:rPr>
        <w:t xml:space="preserve">be </w:t>
      </w:r>
      <w:r w:rsidR="0012715C" w:rsidRPr="00C46B68">
        <w:rPr>
          <w:rFonts w:ascii="Arial" w:hAnsi="Arial" w:cs="Arial"/>
        </w:rPr>
        <w:t xml:space="preserve">validated in future studies stemming from this </w:t>
      </w:r>
      <w:r w:rsidR="00360920" w:rsidRPr="00C46B68">
        <w:rPr>
          <w:rFonts w:ascii="Arial" w:hAnsi="Arial" w:cs="Arial"/>
        </w:rPr>
        <w:t xml:space="preserve">novel </w:t>
      </w:r>
      <w:r w:rsidR="0012715C" w:rsidRPr="00C46B68">
        <w:rPr>
          <w:rFonts w:ascii="Arial" w:hAnsi="Arial" w:cs="Arial"/>
        </w:rPr>
        <w:t xml:space="preserve">resource. </w:t>
      </w:r>
      <w:r w:rsidR="008174AD" w:rsidRPr="00C46B68">
        <w:rPr>
          <w:rFonts w:ascii="Arial" w:hAnsi="Arial" w:cs="Arial"/>
        </w:rPr>
        <w:t xml:space="preserve">Further, to understand therapy tolerance development </w:t>
      </w:r>
      <w:proofErr w:type="spellStart"/>
      <w:r w:rsidR="008174AD" w:rsidRPr="00C46B68">
        <w:rPr>
          <w:rFonts w:ascii="Arial" w:hAnsi="Arial" w:cs="Arial"/>
        </w:rPr>
        <w:t>projectories</w:t>
      </w:r>
      <w:proofErr w:type="spellEnd"/>
      <w:r w:rsidR="008174AD" w:rsidRPr="00C46B68">
        <w:rPr>
          <w:rFonts w:ascii="Arial" w:hAnsi="Arial" w:cs="Arial"/>
        </w:rPr>
        <w:t xml:space="preserve"> at the single cell level, similar studies are needed by </w:t>
      </w:r>
      <w:r w:rsidR="00C71CBF" w:rsidRPr="00C46B68">
        <w:rPr>
          <w:rFonts w:ascii="Arial" w:hAnsi="Arial" w:cs="Arial"/>
        </w:rPr>
        <w:t>employing</w:t>
      </w:r>
      <w:r w:rsidR="008174AD" w:rsidRPr="00C46B68">
        <w:rPr>
          <w:rFonts w:ascii="Arial" w:hAnsi="Arial" w:cs="Arial"/>
        </w:rPr>
        <w:t xml:space="preserve"> single cell RNA sequencing technologies. </w:t>
      </w:r>
    </w:p>
    <w:p w14:paraId="72F0F0B9" w14:textId="74D40FEE" w:rsidR="005D3F2D" w:rsidRPr="00C46B68" w:rsidRDefault="005D3F2D" w:rsidP="001C1D34">
      <w:pPr>
        <w:spacing w:line="480" w:lineRule="auto"/>
        <w:jc w:val="both"/>
        <w:rPr>
          <w:rFonts w:ascii="Arial" w:hAnsi="Arial" w:cs="Arial"/>
        </w:rPr>
      </w:pPr>
    </w:p>
    <w:p w14:paraId="1FDAB565" w14:textId="49E1ADF3" w:rsidR="008174AD" w:rsidRPr="00C46B68" w:rsidRDefault="00134472" w:rsidP="001C1D34">
      <w:pPr>
        <w:spacing w:line="480" w:lineRule="auto"/>
        <w:jc w:val="both"/>
        <w:rPr>
          <w:rFonts w:ascii="Arial" w:hAnsi="Arial" w:cs="Arial"/>
          <w:color w:val="000000" w:themeColor="text1"/>
        </w:rPr>
      </w:pPr>
      <w:r w:rsidRPr="00C46B68">
        <w:rPr>
          <w:rFonts w:ascii="Arial" w:hAnsi="Arial" w:cs="Arial"/>
        </w:rPr>
        <w:lastRenderedPageBreak/>
        <w:t xml:space="preserve">Phosphatases have recently emerged as novel druggable targets for cancer therapy </w:t>
      </w:r>
      <w:r w:rsidRPr="00C46B68">
        <w:rPr>
          <w:rFonts w:ascii="Arial" w:hAnsi="Arial" w:cs="Arial"/>
        </w:rPr>
        <w:fldChar w:fldCharType="begin">
          <w:fldData xml:space="preserve">PEVuZE5vdGU+PENpdGU+PEF1dGhvcj5aYW5kaTwvQXV0aG9yPjxZZWFyPjIwMjI8L1llYXI+PFJl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aYW5kaTwvQXV0aG9yPjxZZWFyPjIwMjI8L1llYXI+PFJl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006C6F58" w:rsidRPr="00C46B68">
        <w:rPr>
          <w:rFonts w:ascii="Arial" w:hAnsi="Arial" w:cs="Arial"/>
          <w:noProof/>
        </w:rPr>
        <w:t>(Lazo</w:t>
      </w:r>
      <w:r w:rsidR="006C6F58" w:rsidRPr="00C46B68">
        <w:rPr>
          <w:rFonts w:ascii="Arial" w:hAnsi="Arial" w:cs="Arial"/>
          <w:i/>
          <w:noProof/>
        </w:rPr>
        <w:t xml:space="preserve"> et al.</w:t>
      </w:r>
      <w:r w:rsidR="006C6F58" w:rsidRPr="00C46B68">
        <w:rPr>
          <w:rFonts w:ascii="Arial" w:hAnsi="Arial" w:cs="Arial"/>
          <w:noProof/>
        </w:rPr>
        <w:t>, 2018; Vainonen</w:t>
      </w:r>
      <w:r w:rsidR="006C6F58" w:rsidRPr="00C46B68">
        <w:rPr>
          <w:rFonts w:ascii="Arial" w:hAnsi="Arial" w:cs="Arial"/>
          <w:i/>
          <w:noProof/>
        </w:rPr>
        <w:t xml:space="preserve"> et al.</w:t>
      </w:r>
      <w:r w:rsidR="006C6F58" w:rsidRPr="00C46B68">
        <w:rPr>
          <w:rFonts w:ascii="Arial" w:hAnsi="Arial" w:cs="Arial"/>
          <w:noProof/>
        </w:rPr>
        <w:t>, 2021; Zandi</w:t>
      </w:r>
      <w:r w:rsidR="006C6F58" w:rsidRPr="00C46B68">
        <w:rPr>
          <w:rFonts w:ascii="Arial" w:hAnsi="Arial" w:cs="Arial"/>
          <w:i/>
          <w:noProof/>
        </w:rPr>
        <w:t xml:space="preserve"> et al.</w:t>
      </w:r>
      <w:r w:rsidR="006C6F58" w:rsidRPr="00C46B68">
        <w:rPr>
          <w:rFonts w:ascii="Arial" w:hAnsi="Arial" w:cs="Arial"/>
          <w:noProof/>
        </w:rPr>
        <w:t>, 2022)</w:t>
      </w:r>
      <w:r w:rsidRPr="00C46B68">
        <w:rPr>
          <w:rFonts w:ascii="Arial" w:hAnsi="Arial" w:cs="Arial"/>
        </w:rPr>
        <w:fldChar w:fldCharType="end"/>
      </w:r>
      <w:r w:rsidRPr="00C46B68">
        <w:rPr>
          <w:rFonts w:ascii="Arial" w:hAnsi="Arial" w:cs="Arial"/>
        </w:rPr>
        <w:t>. However, their c</w:t>
      </w:r>
      <w:r w:rsidR="000E4D05" w:rsidRPr="00C46B68">
        <w:rPr>
          <w:rFonts w:ascii="Arial" w:hAnsi="Arial" w:cs="Arial"/>
        </w:rPr>
        <w:t xml:space="preserve">ontribution to </w:t>
      </w:r>
      <w:r w:rsidRPr="00C46B68">
        <w:rPr>
          <w:rFonts w:ascii="Arial" w:hAnsi="Arial" w:cs="Arial"/>
        </w:rPr>
        <w:t xml:space="preserve">development of non-genetic TKI therapy tolerance is still </w:t>
      </w:r>
      <w:r w:rsidR="000E4D05" w:rsidRPr="00C46B68">
        <w:rPr>
          <w:rFonts w:ascii="Arial" w:hAnsi="Arial" w:cs="Arial"/>
        </w:rPr>
        <w:t xml:space="preserve">poorly understood. In the present study, we asked which phosphatases might contribute to the development of HER2i tolerance and resistance and explored their potential role as therapy targets in combination with the HER2i therapies in HER2+ breast cancer. Via transcriptomics analysis of lapatinib tolerance development over six months, we discovered an important role for DUSP6 in the re-growth of HER2i tolerant cells and showed that its genetic and pharmacological blockade potentiates HER2i sensitivity </w:t>
      </w:r>
      <w:r w:rsidR="000E4D05" w:rsidRPr="00C46B68">
        <w:rPr>
          <w:rFonts w:ascii="Arial" w:hAnsi="Arial" w:cs="Arial"/>
          <w:i/>
          <w:iCs/>
        </w:rPr>
        <w:t>in vitro</w:t>
      </w:r>
      <w:r w:rsidR="000E4D05" w:rsidRPr="00C46B68">
        <w:rPr>
          <w:rFonts w:ascii="Arial" w:hAnsi="Arial" w:cs="Arial"/>
        </w:rPr>
        <w:t xml:space="preserve"> and </w:t>
      </w:r>
      <w:r w:rsidR="000E4D05" w:rsidRPr="00C46B68">
        <w:rPr>
          <w:rFonts w:ascii="Arial" w:hAnsi="Arial" w:cs="Arial"/>
          <w:i/>
          <w:iCs/>
        </w:rPr>
        <w:t>in vivo</w:t>
      </w:r>
      <w:r w:rsidR="00435850">
        <w:rPr>
          <w:rFonts w:ascii="Arial" w:hAnsi="Arial" w:cs="Arial"/>
        </w:rPr>
        <w:t xml:space="preserve"> in multiple different HER2+ cell models</w:t>
      </w:r>
      <w:r w:rsidR="000E4D05" w:rsidRPr="00C46B68">
        <w:rPr>
          <w:rFonts w:ascii="Arial" w:hAnsi="Arial" w:cs="Arial"/>
        </w:rPr>
        <w:t xml:space="preserve">. </w:t>
      </w:r>
      <w:r w:rsidR="008174AD" w:rsidRPr="00C46B68">
        <w:rPr>
          <w:rFonts w:ascii="Arial" w:hAnsi="Arial" w:cs="Arial"/>
        </w:rPr>
        <w:t xml:space="preserve">Mechanistically, we discovered that transcriptional </w:t>
      </w:r>
      <w:r w:rsidR="008174AD" w:rsidRPr="00C46B68">
        <w:rPr>
          <w:rFonts w:ascii="Arial" w:hAnsi="Arial" w:cs="Arial"/>
          <w:i/>
          <w:iCs/>
        </w:rPr>
        <w:t xml:space="preserve">DUSP6 </w:t>
      </w:r>
      <w:r w:rsidR="008174AD" w:rsidRPr="00C46B68">
        <w:rPr>
          <w:rFonts w:ascii="Arial" w:hAnsi="Arial" w:cs="Arial"/>
        </w:rPr>
        <w:t xml:space="preserve">inhibition is an important contributor to effective HER2i response whereas the lack of HER2i-elicited </w:t>
      </w:r>
      <w:r w:rsidR="008174AD" w:rsidRPr="00C46B68">
        <w:rPr>
          <w:rFonts w:ascii="Arial" w:hAnsi="Arial" w:cs="Arial"/>
          <w:i/>
          <w:iCs/>
        </w:rPr>
        <w:t xml:space="preserve">DUSP6 </w:t>
      </w:r>
      <w:r w:rsidR="008174AD" w:rsidRPr="00C46B68">
        <w:rPr>
          <w:rFonts w:ascii="Arial" w:hAnsi="Arial" w:cs="Arial"/>
        </w:rPr>
        <w:t xml:space="preserve">inhibition in the resistant cells provides a novel explanation for drug resistance in these cells (Fig. 8H). We further discovered </w:t>
      </w:r>
      <w:r w:rsidR="000E4D05" w:rsidRPr="00C46B68">
        <w:rPr>
          <w:rFonts w:ascii="Arial" w:hAnsi="Arial" w:cs="Arial"/>
        </w:rPr>
        <w:t>DUSP6</w:t>
      </w:r>
      <w:r w:rsidR="008174AD" w:rsidRPr="00C46B68">
        <w:rPr>
          <w:rFonts w:ascii="Arial" w:hAnsi="Arial" w:cs="Arial"/>
        </w:rPr>
        <w:t xml:space="preserve"> as a novel</w:t>
      </w:r>
      <w:r w:rsidR="000E4D05" w:rsidRPr="00C46B68">
        <w:rPr>
          <w:rFonts w:ascii="Arial" w:hAnsi="Arial" w:cs="Arial"/>
        </w:rPr>
        <w:t xml:space="preserve"> </w:t>
      </w:r>
      <w:r w:rsidR="008174AD" w:rsidRPr="00C46B68">
        <w:rPr>
          <w:rFonts w:ascii="Arial" w:hAnsi="Arial" w:cs="Arial"/>
        </w:rPr>
        <w:t xml:space="preserve">activator of </w:t>
      </w:r>
      <w:r w:rsidR="008174AD" w:rsidRPr="00C46B68">
        <w:rPr>
          <w:rFonts w:ascii="Arial" w:hAnsi="Arial" w:cs="Arial"/>
          <w:i/>
          <w:iCs/>
        </w:rPr>
        <w:t>HER3</w:t>
      </w:r>
      <w:r w:rsidR="008174AD" w:rsidRPr="00C46B68">
        <w:rPr>
          <w:rFonts w:ascii="Arial" w:hAnsi="Arial" w:cs="Arial"/>
        </w:rPr>
        <w:t xml:space="preserve"> expression </w:t>
      </w:r>
      <w:r w:rsidR="00FA1CCE" w:rsidRPr="00C46B68">
        <w:rPr>
          <w:rFonts w:ascii="Arial" w:hAnsi="Arial" w:cs="Arial"/>
        </w:rPr>
        <w:t xml:space="preserve">and demonstrated that </w:t>
      </w:r>
      <w:r w:rsidR="00FA1CCE" w:rsidRPr="00C46B68">
        <w:rPr>
          <w:rFonts w:ascii="Arial" w:hAnsi="Arial" w:cs="Arial"/>
          <w:i/>
          <w:iCs/>
        </w:rPr>
        <w:t xml:space="preserve">HER3 </w:t>
      </w:r>
      <w:r w:rsidR="00FA1CCE" w:rsidRPr="00C46B68">
        <w:rPr>
          <w:rFonts w:ascii="Arial" w:hAnsi="Arial" w:cs="Arial"/>
        </w:rPr>
        <w:t xml:space="preserve">inhibition is a prerequisite for the therapeutic impact of DUSP6 inhibition. Inhibition of HER3 by DUSP6 targeting appears also an important mechanistic explanation for the superior apoptotic activity as compared to PI3K/AKT targeting in combination with HER2i. As we demonstrate, the therapeutic impact of DUSP6 targeting is not compromised by the NRG-mediated </w:t>
      </w:r>
      <w:r w:rsidR="008174AD" w:rsidRPr="00C46B68">
        <w:rPr>
          <w:rFonts w:ascii="Arial" w:hAnsi="Arial" w:cs="Arial"/>
        </w:rPr>
        <w:t>feedback</w:t>
      </w:r>
      <w:r w:rsidR="00FA1CCE" w:rsidRPr="00C46B68">
        <w:rPr>
          <w:rFonts w:ascii="Arial" w:hAnsi="Arial" w:cs="Arial"/>
        </w:rPr>
        <w:t xml:space="preserve"> to HER3 as is the case with </w:t>
      </w:r>
      <w:r w:rsidR="008174AD" w:rsidRPr="00C46B68">
        <w:rPr>
          <w:rFonts w:ascii="Arial" w:hAnsi="Arial" w:cs="Arial"/>
        </w:rPr>
        <w:t>AKT</w:t>
      </w:r>
      <w:r w:rsidR="00FA1CCE" w:rsidRPr="00C46B68">
        <w:rPr>
          <w:rFonts w:ascii="Arial" w:hAnsi="Arial" w:cs="Arial"/>
        </w:rPr>
        <w:t xml:space="preserve"> targeting and thereby our data identify </w:t>
      </w:r>
      <w:r w:rsidR="008174AD" w:rsidRPr="00C46B68">
        <w:rPr>
          <w:rFonts w:ascii="Arial" w:hAnsi="Arial" w:cs="Arial"/>
        </w:rPr>
        <w:t xml:space="preserve">DUSP6 targeting as a novel approach to target NRG-HER3 axis </w:t>
      </w:r>
      <w:r w:rsidR="00FA1CCE" w:rsidRPr="00C46B68">
        <w:rPr>
          <w:rFonts w:ascii="Arial" w:hAnsi="Arial" w:cs="Arial"/>
        </w:rPr>
        <w:t>to</w:t>
      </w:r>
      <w:r w:rsidR="008174AD" w:rsidRPr="00C46B68">
        <w:rPr>
          <w:rFonts w:ascii="Arial" w:hAnsi="Arial" w:cs="Arial"/>
        </w:rPr>
        <w:t xml:space="preserve"> overcome HER2i resistance. These are important advantages favoring DUSP6 blockade versus AKT inhibition as a future strategy for treatment of HER2+ breast cancer. A particularly important translational finding in our study is that DUSP6 defines therapy sensitivity of the lapatinib resistant cells in response to several ERBB TKIs with different specificities, and to their chemotherapy </w:t>
      </w:r>
      <w:r w:rsidR="008174AD" w:rsidRPr="00C46B68">
        <w:rPr>
          <w:rFonts w:ascii="Arial" w:hAnsi="Arial" w:cs="Arial"/>
        </w:rPr>
        <w:lastRenderedPageBreak/>
        <w:t xml:space="preserve">combinations. This is consistent with the proposed HER3-DUSP6 positive feedback mechanism, as HER3 or NRG overexpression confer resistance to several cancer drugs  </w:t>
      </w:r>
      <w:r w:rsidR="008174AD" w:rsidRPr="00C46B68">
        <w:rPr>
          <w:rFonts w:ascii="Arial" w:hAnsi="Arial" w:cs="Arial"/>
        </w:rPr>
        <w:fldChar w:fldCharType="begin">
          <w:fldData xml:space="preserve">PEVuZE5vdGU+PENpdGU+PEF1dGhvcj5IYWlrYWxhPC9BdXRob3I+PFllYXI+MjAyMTwvWWVhcj48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</w:fldData>
        </w:fldChar>
      </w:r>
      <w:r w:rsidR="008174AD" w:rsidRPr="00C46B68">
        <w:rPr>
          <w:rFonts w:ascii="Arial" w:hAnsi="Arial" w:cs="Arial"/>
        </w:rPr>
        <w:instrText xml:space="preserve"> ADDIN EN.CITE </w:instrText>
      </w:r>
      <w:r w:rsidR="008174AD" w:rsidRPr="00C46B68">
        <w:rPr>
          <w:rFonts w:ascii="Arial" w:hAnsi="Arial" w:cs="Arial"/>
        </w:rPr>
        <w:fldChar w:fldCharType="begin">
          <w:fldData xml:space="preserve">PEVuZE5vdGU+PENpdGU+PEF1dGhvcj5IYWlrYWxhPC9BdXRob3I+PFllYXI+MjAyMTwvWWVhcj48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</w:fldData>
        </w:fldChar>
      </w:r>
      <w:r w:rsidR="008174AD" w:rsidRPr="00C46B68">
        <w:rPr>
          <w:rFonts w:ascii="Arial" w:hAnsi="Arial" w:cs="Arial"/>
        </w:rPr>
        <w:instrText xml:space="preserve"> ADDIN EN.CITE.DATA </w:instrText>
      </w:r>
      <w:r w:rsidR="008174AD" w:rsidRPr="00C46B68">
        <w:rPr>
          <w:rFonts w:ascii="Arial" w:hAnsi="Arial" w:cs="Arial"/>
        </w:rPr>
      </w:r>
      <w:r w:rsidR="008174AD" w:rsidRPr="00C46B68">
        <w:rPr>
          <w:rFonts w:ascii="Arial" w:hAnsi="Arial" w:cs="Arial"/>
        </w:rPr>
        <w:fldChar w:fldCharType="end"/>
      </w:r>
      <w:r w:rsidR="008174AD" w:rsidRPr="00C46B68">
        <w:rPr>
          <w:rFonts w:ascii="Arial" w:hAnsi="Arial" w:cs="Arial"/>
        </w:rPr>
      </w:r>
      <w:r w:rsidR="008174AD" w:rsidRPr="00C46B68">
        <w:rPr>
          <w:rFonts w:ascii="Arial" w:hAnsi="Arial" w:cs="Arial"/>
        </w:rPr>
        <w:fldChar w:fldCharType="separate"/>
      </w:r>
      <w:r w:rsidR="008174AD" w:rsidRPr="00C46B68">
        <w:rPr>
          <w:rFonts w:ascii="Arial" w:hAnsi="Arial" w:cs="Arial"/>
          <w:noProof/>
        </w:rPr>
        <w:t>(Erjala</w:t>
      </w:r>
      <w:r w:rsidR="008174AD" w:rsidRPr="00C46B68">
        <w:rPr>
          <w:rFonts w:ascii="Arial" w:hAnsi="Arial" w:cs="Arial"/>
          <w:i/>
          <w:noProof/>
        </w:rPr>
        <w:t xml:space="preserve"> et al.</w:t>
      </w:r>
      <w:r w:rsidR="008174AD" w:rsidRPr="00C46B68">
        <w:rPr>
          <w:rFonts w:ascii="Arial" w:hAnsi="Arial" w:cs="Arial"/>
          <w:noProof/>
        </w:rPr>
        <w:t>, 2006; Haikala &amp; Janne, 2021; Knuefermann</w:t>
      </w:r>
      <w:r w:rsidR="008174AD" w:rsidRPr="00C46B68">
        <w:rPr>
          <w:rFonts w:ascii="Arial" w:hAnsi="Arial" w:cs="Arial"/>
          <w:i/>
          <w:noProof/>
        </w:rPr>
        <w:t xml:space="preserve"> et al.</w:t>
      </w:r>
      <w:r w:rsidR="008174AD" w:rsidRPr="00C46B68">
        <w:rPr>
          <w:rFonts w:ascii="Arial" w:hAnsi="Arial" w:cs="Arial"/>
          <w:noProof/>
        </w:rPr>
        <w:t>, 2003; Recondo</w:t>
      </w:r>
      <w:r w:rsidR="008174AD" w:rsidRPr="00C46B68">
        <w:rPr>
          <w:rFonts w:ascii="Arial" w:hAnsi="Arial" w:cs="Arial"/>
          <w:i/>
          <w:noProof/>
        </w:rPr>
        <w:t xml:space="preserve"> et al.</w:t>
      </w:r>
      <w:r w:rsidR="008174AD" w:rsidRPr="00C46B68">
        <w:rPr>
          <w:rFonts w:ascii="Arial" w:hAnsi="Arial" w:cs="Arial"/>
          <w:noProof/>
        </w:rPr>
        <w:t>, 2020; Wilson</w:t>
      </w:r>
      <w:r w:rsidR="008174AD" w:rsidRPr="00C46B68">
        <w:rPr>
          <w:rFonts w:ascii="Arial" w:hAnsi="Arial" w:cs="Arial"/>
          <w:i/>
          <w:noProof/>
        </w:rPr>
        <w:t xml:space="preserve"> et al.</w:t>
      </w:r>
      <w:r w:rsidR="008174AD" w:rsidRPr="00C46B68">
        <w:rPr>
          <w:rFonts w:ascii="Arial" w:hAnsi="Arial" w:cs="Arial"/>
          <w:noProof/>
        </w:rPr>
        <w:t>, 2012; Yonesaka</w:t>
      </w:r>
      <w:r w:rsidR="008174AD" w:rsidRPr="00C46B68">
        <w:rPr>
          <w:rFonts w:ascii="Arial" w:hAnsi="Arial" w:cs="Arial"/>
          <w:i/>
          <w:noProof/>
        </w:rPr>
        <w:t xml:space="preserve"> et al.</w:t>
      </w:r>
      <w:r w:rsidR="008174AD" w:rsidRPr="00C46B68">
        <w:rPr>
          <w:rFonts w:ascii="Arial" w:hAnsi="Arial" w:cs="Arial"/>
          <w:noProof/>
        </w:rPr>
        <w:t>, 2011)</w:t>
      </w:r>
      <w:r w:rsidR="008174AD" w:rsidRPr="00C46B68">
        <w:rPr>
          <w:rFonts w:ascii="Arial" w:hAnsi="Arial" w:cs="Arial"/>
        </w:rPr>
        <w:fldChar w:fldCharType="end"/>
      </w:r>
      <w:r w:rsidR="008174AD" w:rsidRPr="00C46B68">
        <w:rPr>
          <w:rFonts w:ascii="Arial" w:hAnsi="Arial" w:cs="Arial"/>
        </w:rPr>
        <w:t xml:space="preserve">. Thereby identification of DUSP6 targeting as a novel approach for HER3 inhibition may have broad ramifications in different combination therapy settings across different cancer types.  </w:t>
      </w:r>
      <w:r w:rsidR="008174AD" w:rsidRPr="00C46B68">
        <w:rPr>
          <w:rFonts w:ascii="Arial" w:hAnsi="Arial" w:cs="Arial"/>
          <w:color w:val="000000" w:themeColor="text1"/>
        </w:rPr>
        <w:t xml:space="preserve">HER2 and 3 play also essential roles in the development of brain metastasis which causes death of more than 30% of stage IV HER2+ breast cancer patients </w:t>
      </w:r>
      <w:r w:rsidR="008174AD" w:rsidRPr="00C46B68">
        <w:rPr>
          <w:rFonts w:ascii="Arial" w:hAnsi="Arial" w:cs="Arial"/>
          <w:color w:val="000000" w:themeColor="text1"/>
        </w:rPr>
        <w:fldChar w:fldCharType="begin">
          <w:fldData xml:space="preserve">PEVuZE5vdGU+PENpdGU+PEF1dGhvcj5EYSBTaWx2YTwvQXV0aG9yPjxZZWFyPjIwMTA8L1llYXI+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</w:fldData>
        </w:fldChar>
      </w:r>
      <w:r w:rsidR="008174AD" w:rsidRPr="00C46B68">
        <w:rPr>
          <w:rFonts w:ascii="Arial" w:hAnsi="Arial" w:cs="Arial"/>
          <w:color w:val="000000" w:themeColor="text1"/>
        </w:rPr>
        <w:instrText xml:space="preserve"> ADDIN EN.CITE </w:instrText>
      </w:r>
      <w:r w:rsidR="008174AD" w:rsidRPr="00C46B68">
        <w:rPr>
          <w:rFonts w:ascii="Arial" w:hAnsi="Arial" w:cs="Arial"/>
          <w:color w:val="000000" w:themeColor="text1"/>
        </w:rPr>
        <w:fldChar w:fldCharType="begin">
          <w:fldData xml:space="preserve">PEVuZE5vdGU+PENpdGU+PEF1dGhvcj5EYSBTaWx2YTwvQXV0aG9yPjxZZWFyPjIwMTA8L1llYXI+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</w:fldData>
        </w:fldChar>
      </w:r>
      <w:r w:rsidR="008174AD" w:rsidRPr="00C46B68">
        <w:rPr>
          <w:rFonts w:ascii="Arial" w:hAnsi="Arial" w:cs="Arial"/>
          <w:color w:val="000000" w:themeColor="text1"/>
        </w:rPr>
        <w:instrText xml:space="preserve"> ADDIN EN.CITE.DATA </w:instrText>
      </w:r>
      <w:r w:rsidR="008174AD" w:rsidRPr="00C46B68">
        <w:rPr>
          <w:rFonts w:ascii="Arial" w:hAnsi="Arial" w:cs="Arial"/>
          <w:color w:val="000000" w:themeColor="text1"/>
        </w:rPr>
      </w:r>
      <w:r w:rsidR="008174AD" w:rsidRPr="00C46B68">
        <w:rPr>
          <w:rFonts w:ascii="Arial" w:hAnsi="Arial" w:cs="Arial"/>
          <w:color w:val="000000" w:themeColor="text1"/>
        </w:rPr>
        <w:fldChar w:fldCharType="end"/>
      </w:r>
      <w:r w:rsidR="008174AD" w:rsidRPr="00C46B68">
        <w:rPr>
          <w:rFonts w:ascii="Arial" w:hAnsi="Arial" w:cs="Arial"/>
          <w:color w:val="000000" w:themeColor="text1"/>
        </w:rPr>
      </w:r>
      <w:r w:rsidR="008174AD" w:rsidRPr="00C46B68">
        <w:rPr>
          <w:rFonts w:ascii="Arial" w:hAnsi="Arial" w:cs="Arial"/>
          <w:color w:val="000000" w:themeColor="text1"/>
        </w:rPr>
        <w:fldChar w:fldCharType="separate"/>
      </w:r>
      <w:r w:rsidR="008174AD" w:rsidRPr="00C46B68">
        <w:rPr>
          <w:rFonts w:ascii="Arial" w:hAnsi="Arial" w:cs="Arial"/>
          <w:noProof/>
          <w:color w:val="000000" w:themeColor="text1"/>
        </w:rPr>
        <w:t>(Berghoff</w:t>
      </w:r>
      <w:r w:rsidR="008174AD" w:rsidRPr="00C46B68">
        <w:rPr>
          <w:rFonts w:ascii="Arial" w:hAnsi="Arial" w:cs="Arial"/>
          <w:i/>
          <w:noProof/>
          <w:color w:val="000000" w:themeColor="text1"/>
        </w:rPr>
        <w:t xml:space="preserve"> et al</w:t>
      </w:r>
      <w:r w:rsidR="008174AD" w:rsidRPr="00C46B68">
        <w:rPr>
          <w:rFonts w:ascii="Arial" w:hAnsi="Arial" w:cs="Arial"/>
          <w:noProof/>
          <w:color w:val="000000" w:themeColor="text1"/>
        </w:rPr>
        <w:t>, 2014; Da Silva</w:t>
      </w:r>
      <w:r w:rsidR="008174AD" w:rsidRPr="00C46B68">
        <w:rPr>
          <w:rFonts w:ascii="Arial" w:hAnsi="Arial" w:cs="Arial"/>
          <w:i/>
          <w:noProof/>
          <w:color w:val="000000" w:themeColor="text1"/>
        </w:rPr>
        <w:t xml:space="preserve"> et al.</w:t>
      </w:r>
      <w:r w:rsidR="008174AD" w:rsidRPr="00C46B68">
        <w:rPr>
          <w:rFonts w:ascii="Arial" w:hAnsi="Arial" w:cs="Arial"/>
          <w:noProof/>
          <w:color w:val="000000" w:themeColor="text1"/>
        </w:rPr>
        <w:t>, 2010; Fecci</w:t>
      </w:r>
      <w:r w:rsidR="008174AD" w:rsidRPr="00C46B68">
        <w:rPr>
          <w:rFonts w:ascii="Arial" w:hAnsi="Arial" w:cs="Arial"/>
          <w:i/>
          <w:noProof/>
          <w:color w:val="000000" w:themeColor="text1"/>
        </w:rPr>
        <w:t xml:space="preserve"> et al.</w:t>
      </w:r>
      <w:r w:rsidR="008174AD" w:rsidRPr="00C46B68">
        <w:rPr>
          <w:rFonts w:ascii="Arial" w:hAnsi="Arial" w:cs="Arial"/>
          <w:noProof/>
          <w:color w:val="000000" w:themeColor="text1"/>
        </w:rPr>
        <w:t>, 2019)</w:t>
      </w:r>
      <w:r w:rsidR="008174AD" w:rsidRPr="00C46B68">
        <w:rPr>
          <w:rFonts w:ascii="Arial" w:hAnsi="Arial" w:cs="Arial"/>
          <w:color w:val="000000" w:themeColor="text1"/>
        </w:rPr>
        <w:fldChar w:fldCharType="end"/>
      </w:r>
      <w:r w:rsidR="008174AD" w:rsidRPr="00C46B68">
        <w:rPr>
          <w:rFonts w:ascii="Arial" w:hAnsi="Arial" w:cs="Arial"/>
          <w:color w:val="000000" w:themeColor="text1"/>
        </w:rPr>
        <w:t xml:space="preserve">. To this end, DUSP6-mediated regulation of HER2 and 3 suggested that its inhibition may retard development of brain metastasis. Indeed, our findings directly support these conclusions as </w:t>
      </w:r>
      <w:r w:rsidR="008174AD" w:rsidRPr="00C46B68">
        <w:rPr>
          <w:rFonts w:ascii="Arial" w:hAnsi="Arial" w:cs="Arial"/>
          <w:i/>
          <w:iCs/>
          <w:color w:val="000000" w:themeColor="text1"/>
        </w:rPr>
        <w:t>DUSP6</w:t>
      </w:r>
      <w:r w:rsidR="008174AD" w:rsidRPr="00C46B68">
        <w:rPr>
          <w:rFonts w:ascii="Arial" w:hAnsi="Arial" w:cs="Arial"/>
          <w:color w:val="000000" w:themeColor="text1"/>
        </w:rPr>
        <w:t xml:space="preserve"> knockout in tumor cells improves survival of mice with intracranial HER2+ tumors and the outgrowth of HER2+ breast tumor cells in a zebrafish intracranial model. Linking our results further to future therapy of HER2+ brain metastasis, we showed that </w:t>
      </w:r>
      <w:r w:rsidR="008174AD" w:rsidRPr="00C46B68">
        <w:rPr>
          <w:rFonts w:ascii="Arial" w:hAnsi="Arial" w:cs="Arial"/>
          <w:i/>
          <w:iCs/>
          <w:color w:val="000000" w:themeColor="text1"/>
        </w:rPr>
        <w:t>DUSP6</w:t>
      </w:r>
      <w:r w:rsidR="008174AD" w:rsidRPr="00C46B68">
        <w:rPr>
          <w:rFonts w:ascii="Arial" w:hAnsi="Arial" w:cs="Arial"/>
          <w:color w:val="000000" w:themeColor="text1"/>
        </w:rPr>
        <w:t xml:space="preserve"> knockdown increases sensitivity to </w:t>
      </w:r>
      <w:proofErr w:type="spellStart"/>
      <w:r w:rsidR="008174AD" w:rsidRPr="00C46B68">
        <w:rPr>
          <w:rFonts w:ascii="Arial" w:hAnsi="Arial" w:cs="Arial"/>
          <w:color w:val="000000" w:themeColor="text1"/>
        </w:rPr>
        <w:t>tucatinib+trastuzumab+capecitabine</w:t>
      </w:r>
      <w:proofErr w:type="spellEnd"/>
      <w:r w:rsidR="008174AD" w:rsidRPr="00C46B68">
        <w:rPr>
          <w:rFonts w:ascii="Arial" w:hAnsi="Arial" w:cs="Arial"/>
          <w:color w:val="000000" w:themeColor="text1"/>
        </w:rPr>
        <w:t xml:space="preserve"> combination regimen, which show significant clinical activity in HER2+ breast cancer patients with brain metastasis </w:t>
      </w:r>
      <w:r w:rsidR="008174AD" w:rsidRPr="00C46B68">
        <w:rPr>
          <w:rFonts w:ascii="Arial" w:hAnsi="Arial" w:cs="Arial"/>
          <w:color w:val="000000" w:themeColor="text1"/>
        </w:rPr>
        <w:fldChar w:fldCharType="begin">
          <w:fldData xml:space="preserve">PEVuZE5vdGU+PENpdGU+PEF1dGhvcj5NdXJ0aHk8L0F1dGhvcj48WWVhcj4yMDIwPC9ZZWFyPjxS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</w:fldData>
        </w:fldChar>
      </w:r>
      <w:r w:rsidR="008174AD" w:rsidRPr="00C46B68">
        <w:rPr>
          <w:rFonts w:ascii="Arial" w:hAnsi="Arial" w:cs="Arial"/>
          <w:color w:val="000000" w:themeColor="text1"/>
        </w:rPr>
        <w:instrText xml:space="preserve"> ADDIN EN.CITE </w:instrText>
      </w:r>
      <w:r w:rsidR="008174AD" w:rsidRPr="00C46B68">
        <w:rPr>
          <w:rFonts w:ascii="Arial" w:hAnsi="Arial" w:cs="Arial"/>
          <w:color w:val="000000" w:themeColor="text1"/>
        </w:rPr>
        <w:fldChar w:fldCharType="begin">
          <w:fldData xml:space="preserve">PEVuZE5vdGU+PENpdGU+PEF1dGhvcj5NdXJ0aHk8L0F1dGhvcj48WWVhcj4yMDIwPC9ZZWFyPjxS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</w:fldData>
        </w:fldChar>
      </w:r>
      <w:r w:rsidR="008174AD" w:rsidRPr="00C46B68">
        <w:rPr>
          <w:rFonts w:ascii="Arial" w:hAnsi="Arial" w:cs="Arial"/>
          <w:color w:val="000000" w:themeColor="text1"/>
        </w:rPr>
        <w:instrText xml:space="preserve"> ADDIN EN.CITE.DATA </w:instrText>
      </w:r>
      <w:r w:rsidR="008174AD" w:rsidRPr="00C46B68">
        <w:rPr>
          <w:rFonts w:ascii="Arial" w:hAnsi="Arial" w:cs="Arial"/>
          <w:color w:val="000000" w:themeColor="text1"/>
        </w:rPr>
      </w:r>
      <w:r w:rsidR="008174AD" w:rsidRPr="00C46B68">
        <w:rPr>
          <w:rFonts w:ascii="Arial" w:hAnsi="Arial" w:cs="Arial"/>
          <w:color w:val="000000" w:themeColor="text1"/>
        </w:rPr>
        <w:fldChar w:fldCharType="end"/>
      </w:r>
      <w:r w:rsidR="008174AD" w:rsidRPr="00C46B68">
        <w:rPr>
          <w:rFonts w:ascii="Arial" w:hAnsi="Arial" w:cs="Arial"/>
          <w:color w:val="000000" w:themeColor="text1"/>
        </w:rPr>
      </w:r>
      <w:r w:rsidR="008174AD" w:rsidRPr="00C46B68">
        <w:rPr>
          <w:rFonts w:ascii="Arial" w:hAnsi="Arial" w:cs="Arial"/>
          <w:color w:val="000000" w:themeColor="text1"/>
        </w:rPr>
        <w:fldChar w:fldCharType="separate"/>
      </w:r>
      <w:r w:rsidR="008174AD" w:rsidRPr="00C46B68">
        <w:rPr>
          <w:rFonts w:ascii="Arial" w:hAnsi="Arial" w:cs="Arial"/>
          <w:noProof/>
          <w:color w:val="000000" w:themeColor="text1"/>
        </w:rPr>
        <w:t>(Murthy</w:t>
      </w:r>
      <w:r w:rsidR="008174AD" w:rsidRPr="00C46B68">
        <w:rPr>
          <w:rFonts w:ascii="Arial" w:hAnsi="Arial" w:cs="Arial"/>
          <w:i/>
          <w:noProof/>
          <w:color w:val="000000" w:themeColor="text1"/>
        </w:rPr>
        <w:t xml:space="preserve"> et al.</w:t>
      </w:r>
      <w:r w:rsidR="008174AD" w:rsidRPr="00C46B68">
        <w:rPr>
          <w:rFonts w:ascii="Arial" w:hAnsi="Arial" w:cs="Arial"/>
          <w:noProof/>
          <w:color w:val="000000" w:themeColor="text1"/>
        </w:rPr>
        <w:t>, 2020)</w:t>
      </w:r>
      <w:r w:rsidR="008174AD" w:rsidRPr="00C46B68">
        <w:rPr>
          <w:rFonts w:ascii="Arial" w:hAnsi="Arial" w:cs="Arial"/>
          <w:color w:val="000000" w:themeColor="text1"/>
        </w:rPr>
        <w:fldChar w:fldCharType="end"/>
      </w:r>
      <w:r w:rsidR="008174AD" w:rsidRPr="00C46B68">
        <w:rPr>
          <w:rFonts w:ascii="Arial" w:hAnsi="Arial" w:cs="Arial"/>
          <w:color w:val="000000" w:themeColor="text1"/>
        </w:rPr>
        <w:t xml:space="preserve">. </w:t>
      </w:r>
    </w:p>
    <w:p w14:paraId="1CAE2DDF" w14:textId="77777777" w:rsidR="008174AD" w:rsidRPr="00C46B68" w:rsidRDefault="008174AD" w:rsidP="001C1D34">
      <w:pPr>
        <w:spacing w:line="480" w:lineRule="auto"/>
        <w:jc w:val="both"/>
        <w:rPr>
          <w:rFonts w:ascii="Arial" w:hAnsi="Arial" w:cs="Arial"/>
        </w:rPr>
      </w:pPr>
    </w:p>
    <w:p w14:paraId="68AC44FD" w14:textId="15C92B1E" w:rsidR="00861C29" w:rsidRPr="00C46B68" w:rsidRDefault="004F57D0" w:rsidP="001C1D34">
      <w:pPr>
        <w:spacing w:line="480" w:lineRule="auto"/>
        <w:jc w:val="both"/>
        <w:rPr>
          <w:rFonts w:ascii="Arial" w:hAnsi="Arial" w:cs="Arial"/>
        </w:rPr>
      </w:pPr>
      <w:r w:rsidRPr="00C46B68">
        <w:rPr>
          <w:rFonts w:ascii="Arial" w:hAnsi="Arial" w:cs="Arial"/>
        </w:rPr>
        <w:t xml:space="preserve">While demonstrated here for the first time </w:t>
      </w:r>
      <w:r w:rsidR="00C4339F" w:rsidRPr="00C46B68">
        <w:rPr>
          <w:rFonts w:ascii="Arial" w:hAnsi="Arial" w:cs="Arial"/>
        </w:rPr>
        <w:t xml:space="preserve">in the context of </w:t>
      </w:r>
      <w:r w:rsidRPr="00C46B68">
        <w:rPr>
          <w:rFonts w:ascii="Arial" w:hAnsi="Arial" w:cs="Arial"/>
        </w:rPr>
        <w:t>HER2i therapy resistance</w:t>
      </w:r>
      <w:r w:rsidR="000462C0" w:rsidRPr="00C46B68">
        <w:rPr>
          <w:rFonts w:ascii="Arial" w:hAnsi="Arial" w:cs="Arial"/>
        </w:rPr>
        <w:t xml:space="preserve">, </w:t>
      </w:r>
      <w:r w:rsidR="005961C0" w:rsidRPr="00C46B68">
        <w:rPr>
          <w:rFonts w:ascii="Arial" w:hAnsi="Arial" w:cs="Arial"/>
        </w:rPr>
        <w:t xml:space="preserve">genetic </w:t>
      </w:r>
      <w:r w:rsidRPr="00C46B68">
        <w:rPr>
          <w:rFonts w:ascii="Arial" w:hAnsi="Arial" w:cs="Arial"/>
        </w:rPr>
        <w:t xml:space="preserve">DUSP6 </w:t>
      </w:r>
      <w:r w:rsidR="005961C0" w:rsidRPr="00C46B68">
        <w:rPr>
          <w:rFonts w:ascii="Arial" w:hAnsi="Arial" w:cs="Arial"/>
        </w:rPr>
        <w:t>inhibition</w:t>
      </w:r>
      <w:r w:rsidR="000462C0" w:rsidRPr="00C46B68">
        <w:rPr>
          <w:rFonts w:ascii="Arial" w:hAnsi="Arial" w:cs="Arial"/>
        </w:rPr>
        <w:t xml:space="preserve"> </w:t>
      </w:r>
      <w:r w:rsidRPr="00C46B68">
        <w:rPr>
          <w:rFonts w:ascii="Arial" w:hAnsi="Arial" w:cs="Arial"/>
        </w:rPr>
        <w:t xml:space="preserve">has </w:t>
      </w:r>
      <w:r w:rsidR="000C5933" w:rsidRPr="00C46B68">
        <w:rPr>
          <w:rFonts w:ascii="Arial" w:hAnsi="Arial" w:cs="Arial"/>
        </w:rPr>
        <w:t xml:space="preserve">recently </w:t>
      </w:r>
      <w:r w:rsidR="005961C0" w:rsidRPr="00C46B68">
        <w:rPr>
          <w:rFonts w:ascii="Arial" w:hAnsi="Arial" w:cs="Arial"/>
        </w:rPr>
        <w:t xml:space="preserve">been shown to inhibit malignant phenotypes </w:t>
      </w:r>
      <w:r w:rsidRPr="00C46B68">
        <w:rPr>
          <w:rFonts w:ascii="Arial" w:hAnsi="Arial" w:cs="Arial"/>
        </w:rPr>
        <w:t>in other cancer types</w:t>
      </w:r>
      <w:r w:rsidR="000462C0" w:rsidRPr="00C46B68">
        <w:rPr>
          <w:rFonts w:ascii="Arial" w:hAnsi="Arial" w:cs="Arial"/>
        </w:rPr>
        <w:t xml:space="preserve"> </w:t>
      </w:r>
      <w:r w:rsidR="00355007" w:rsidRPr="00C46B68">
        <w:rPr>
          <w:rFonts w:ascii="Arial" w:hAnsi="Arial" w:cs="Arial"/>
        </w:rPr>
        <w:fldChar w:fldCharType="begin">
          <w:fldData xml:space="preserve">PEVuZE5vdGU+PENpdGU+PEF1dGhvcj5TaG9qYWVlPC9BdXRob3I+PFllYXI+MjAxNTwvWWVhcj48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TaG9qYWVlPC9BdXRob3I+PFllYXI+MjAxNTwvWWVhcj48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355007" w:rsidRPr="00C46B68">
        <w:rPr>
          <w:rFonts w:ascii="Arial" w:hAnsi="Arial" w:cs="Arial"/>
        </w:rPr>
      </w:r>
      <w:r w:rsidR="00355007" w:rsidRPr="00C46B68">
        <w:rPr>
          <w:rFonts w:ascii="Arial" w:hAnsi="Arial" w:cs="Arial"/>
        </w:rPr>
        <w:fldChar w:fldCharType="separate"/>
      </w:r>
      <w:r w:rsidR="006C6F58" w:rsidRPr="00C46B68">
        <w:rPr>
          <w:rFonts w:ascii="Arial" w:hAnsi="Arial" w:cs="Arial"/>
          <w:noProof/>
        </w:rPr>
        <w:t>(Shojaee</w:t>
      </w:r>
      <w:r w:rsidR="006C6F58" w:rsidRPr="00C46B68">
        <w:rPr>
          <w:rFonts w:ascii="Arial" w:hAnsi="Arial" w:cs="Arial"/>
          <w:i/>
          <w:noProof/>
        </w:rPr>
        <w:t xml:space="preserve"> et al.</w:t>
      </w:r>
      <w:r w:rsidR="006C6F58" w:rsidRPr="00C46B68">
        <w:rPr>
          <w:rFonts w:ascii="Arial" w:hAnsi="Arial" w:cs="Arial"/>
          <w:noProof/>
        </w:rPr>
        <w:t>, 2015; Wu</w:t>
      </w:r>
      <w:r w:rsidR="006C6F58" w:rsidRPr="00C46B68">
        <w:rPr>
          <w:rFonts w:ascii="Arial" w:hAnsi="Arial" w:cs="Arial"/>
          <w:i/>
          <w:noProof/>
        </w:rPr>
        <w:t xml:space="preserve"> et al.</w:t>
      </w:r>
      <w:r w:rsidR="006C6F58" w:rsidRPr="00C46B68">
        <w:rPr>
          <w:rFonts w:ascii="Arial" w:hAnsi="Arial" w:cs="Arial"/>
          <w:noProof/>
        </w:rPr>
        <w:t>, 2018; Zandi</w:t>
      </w:r>
      <w:r w:rsidR="006C6F58" w:rsidRPr="00C46B68">
        <w:rPr>
          <w:rFonts w:ascii="Arial" w:hAnsi="Arial" w:cs="Arial"/>
          <w:i/>
          <w:noProof/>
        </w:rPr>
        <w:t xml:space="preserve"> et al.</w:t>
      </w:r>
      <w:r w:rsidR="006C6F58" w:rsidRPr="00C46B68">
        <w:rPr>
          <w:rFonts w:ascii="Arial" w:hAnsi="Arial" w:cs="Arial"/>
          <w:noProof/>
        </w:rPr>
        <w:t>, 2022)</w:t>
      </w:r>
      <w:r w:rsidR="00355007" w:rsidRPr="00C46B68">
        <w:rPr>
          <w:rFonts w:ascii="Arial" w:hAnsi="Arial" w:cs="Arial"/>
        </w:rPr>
        <w:fldChar w:fldCharType="end"/>
      </w:r>
      <w:r w:rsidR="00976355" w:rsidRPr="00C46B68">
        <w:rPr>
          <w:rFonts w:ascii="Arial" w:hAnsi="Arial" w:cs="Arial"/>
        </w:rPr>
        <w:t>.</w:t>
      </w:r>
      <w:r w:rsidR="009C6DB3" w:rsidRPr="00C46B68">
        <w:rPr>
          <w:rFonts w:ascii="Arial" w:hAnsi="Arial" w:cs="Arial"/>
        </w:rPr>
        <w:t xml:space="preserve"> Consistent with these reports, </w:t>
      </w:r>
      <w:r w:rsidR="006E108E" w:rsidRPr="00C46B68">
        <w:rPr>
          <w:rFonts w:ascii="Arial" w:hAnsi="Arial" w:cs="Arial"/>
        </w:rPr>
        <w:t xml:space="preserve">genetic inhibition of </w:t>
      </w:r>
      <w:r w:rsidR="006E108E" w:rsidRPr="00C46B68">
        <w:rPr>
          <w:rFonts w:ascii="Arial" w:hAnsi="Arial" w:cs="Arial"/>
          <w:i/>
          <w:iCs/>
        </w:rPr>
        <w:t>DUSP6</w:t>
      </w:r>
      <w:r w:rsidR="006E108E" w:rsidRPr="00C46B68">
        <w:rPr>
          <w:rFonts w:ascii="Arial" w:hAnsi="Arial" w:cs="Arial"/>
        </w:rPr>
        <w:t xml:space="preserve"> </w:t>
      </w:r>
      <w:r w:rsidR="002D2E82" w:rsidRPr="00C46B68">
        <w:rPr>
          <w:rFonts w:ascii="Arial" w:hAnsi="Arial" w:cs="Arial"/>
        </w:rPr>
        <w:t xml:space="preserve">in our study </w:t>
      </w:r>
      <w:r w:rsidR="006E108E" w:rsidRPr="00C46B68">
        <w:rPr>
          <w:rFonts w:ascii="Arial" w:hAnsi="Arial" w:cs="Arial"/>
        </w:rPr>
        <w:t>resulted</w:t>
      </w:r>
      <w:r w:rsidR="00631673" w:rsidRPr="00C46B68">
        <w:rPr>
          <w:rFonts w:ascii="Arial" w:hAnsi="Arial" w:cs="Arial"/>
        </w:rPr>
        <w:t xml:space="preserve"> </w:t>
      </w:r>
      <w:r w:rsidR="006E108E" w:rsidRPr="00C46B68">
        <w:rPr>
          <w:rFonts w:ascii="Arial" w:hAnsi="Arial" w:cs="Arial"/>
        </w:rPr>
        <w:t xml:space="preserve">in </w:t>
      </w:r>
      <w:r w:rsidR="009C6DB3" w:rsidRPr="00C46B68">
        <w:rPr>
          <w:rFonts w:ascii="Arial" w:hAnsi="Arial" w:cs="Arial"/>
        </w:rPr>
        <w:t>significant inhibition</w:t>
      </w:r>
      <w:r w:rsidR="00631673" w:rsidRPr="00C46B68">
        <w:rPr>
          <w:rFonts w:ascii="Arial" w:hAnsi="Arial" w:cs="Arial"/>
        </w:rPr>
        <w:t xml:space="preserve"> </w:t>
      </w:r>
      <w:r w:rsidR="009C6DB3" w:rsidRPr="00C46B68">
        <w:rPr>
          <w:rFonts w:ascii="Arial" w:hAnsi="Arial" w:cs="Arial"/>
        </w:rPr>
        <w:t xml:space="preserve">of HER2+ breast cancer cell viability, </w:t>
      </w:r>
      <w:r w:rsidR="00D0378B" w:rsidRPr="00C46B68">
        <w:rPr>
          <w:rFonts w:ascii="Arial" w:hAnsi="Arial" w:cs="Arial"/>
        </w:rPr>
        <w:t xml:space="preserve">HER2i resistance, </w:t>
      </w:r>
      <w:r w:rsidR="009C6DB3" w:rsidRPr="00C46B68">
        <w:rPr>
          <w:rFonts w:ascii="Arial" w:hAnsi="Arial" w:cs="Arial"/>
        </w:rPr>
        <w:t xml:space="preserve">colony forming potential, and </w:t>
      </w:r>
      <w:r w:rsidR="009C6DB3" w:rsidRPr="00C46B68">
        <w:rPr>
          <w:rFonts w:ascii="Arial" w:hAnsi="Arial" w:cs="Arial"/>
          <w:i/>
          <w:iCs/>
        </w:rPr>
        <w:t>in vivo</w:t>
      </w:r>
      <w:r w:rsidR="009C6DB3" w:rsidRPr="00C46B68">
        <w:rPr>
          <w:rFonts w:ascii="Arial" w:hAnsi="Arial" w:cs="Arial"/>
        </w:rPr>
        <w:t xml:space="preserve"> tumor growth</w:t>
      </w:r>
      <w:r w:rsidR="00DD3A68" w:rsidRPr="00C46B68">
        <w:rPr>
          <w:rFonts w:ascii="Arial" w:hAnsi="Arial" w:cs="Arial"/>
        </w:rPr>
        <w:t xml:space="preserve">. </w:t>
      </w:r>
      <w:r w:rsidR="00A669CA" w:rsidRPr="00C46B68">
        <w:rPr>
          <w:rFonts w:ascii="Arial" w:hAnsi="Arial" w:cs="Arial"/>
        </w:rPr>
        <w:t xml:space="preserve">Mechanistically, </w:t>
      </w:r>
      <w:r w:rsidR="00614F12" w:rsidRPr="00C46B68">
        <w:rPr>
          <w:rFonts w:ascii="Arial" w:hAnsi="Arial" w:cs="Arial"/>
        </w:rPr>
        <w:t xml:space="preserve">DUSP6 </w:t>
      </w:r>
      <w:r w:rsidR="00A669CA" w:rsidRPr="00C46B68">
        <w:rPr>
          <w:rFonts w:ascii="Arial" w:hAnsi="Arial" w:cs="Arial"/>
        </w:rPr>
        <w:t>inhibition converted cytostatic response to HER2i to an apoptotic response</w:t>
      </w:r>
      <w:r w:rsidR="006C1A1A" w:rsidRPr="00C46B68">
        <w:rPr>
          <w:rFonts w:ascii="Arial" w:hAnsi="Arial" w:cs="Arial"/>
        </w:rPr>
        <w:t>,</w:t>
      </w:r>
      <w:r w:rsidR="00A669CA" w:rsidRPr="00C46B68">
        <w:rPr>
          <w:rFonts w:ascii="Arial" w:hAnsi="Arial" w:cs="Arial"/>
        </w:rPr>
        <w:t xml:space="preserve"> which is considered </w:t>
      </w:r>
      <w:r w:rsidR="00A669CA" w:rsidRPr="00C46B68">
        <w:rPr>
          <w:rFonts w:ascii="Arial" w:hAnsi="Arial" w:cs="Arial"/>
        </w:rPr>
        <w:lastRenderedPageBreak/>
        <w:t xml:space="preserve">as a paramount for cancer therapy strategies aiming for cancer cure. On the other hand, overexpression of DUSP6 converted HER2i sensitive cells to resistant in both cell viability and apoptosis assays.  </w:t>
      </w:r>
      <w:r w:rsidR="00FF1596" w:rsidRPr="00C46B68">
        <w:rPr>
          <w:rFonts w:ascii="Arial" w:hAnsi="Arial" w:cs="Arial"/>
        </w:rPr>
        <w:t>Importantly, all our main conclusions remained valid regardless of whether DUSP6 was inhibited either by siRNA, C</w:t>
      </w:r>
      <w:r w:rsidR="00862D82" w:rsidRPr="00C46B68">
        <w:rPr>
          <w:rFonts w:ascii="Arial" w:hAnsi="Arial" w:cs="Arial"/>
        </w:rPr>
        <w:t>RISPR/CAS9</w:t>
      </w:r>
      <w:r w:rsidR="003E44E9" w:rsidRPr="00C46B68">
        <w:rPr>
          <w:rFonts w:ascii="Arial" w:hAnsi="Arial" w:cs="Arial"/>
        </w:rPr>
        <w:t>,</w:t>
      </w:r>
      <w:r w:rsidR="00FF1596" w:rsidRPr="00C46B68">
        <w:rPr>
          <w:rFonts w:ascii="Arial" w:hAnsi="Arial" w:cs="Arial"/>
        </w:rPr>
        <w:t xml:space="preserve"> or by pharmacological inhibitors BCI and BCI-215. </w:t>
      </w:r>
      <w:r w:rsidR="00341A9D" w:rsidRPr="00C46B68">
        <w:rPr>
          <w:rFonts w:ascii="Arial" w:hAnsi="Arial" w:cs="Arial"/>
        </w:rPr>
        <w:t xml:space="preserve">We further demonstrated </w:t>
      </w:r>
      <w:r w:rsidR="007B34DC" w:rsidRPr="00C46B68">
        <w:rPr>
          <w:rFonts w:ascii="Arial" w:hAnsi="Arial" w:cs="Arial"/>
        </w:rPr>
        <w:t xml:space="preserve">nearly </w:t>
      </w:r>
      <w:r w:rsidR="00341A9D" w:rsidRPr="00C46B68">
        <w:rPr>
          <w:rFonts w:ascii="Arial" w:hAnsi="Arial" w:cs="Arial"/>
        </w:rPr>
        <w:t xml:space="preserve">immediate target engagement, as well as resistance of </w:t>
      </w:r>
      <w:r w:rsidR="00023202" w:rsidRPr="00C46B68">
        <w:rPr>
          <w:rFonts w:ascii="Arial" w:hAnsi="Arial" w:cs="Arial"/>
        </w:rPr>
        <w:t xml:space="preserve">three independent </w:t>
      </w:r>
      <w:r w:rsidR="00341A9D" w:rsidRPr="00C46B68">
        <w:rPr>
          <w:rFonts w:ascii="Arial" w:hAnsi="Arial" w:cs="Arial"/>
          <w:i/>
          <w:iCs/>
        </w:rPr>
        <w:t>DUSP6</w:t>
      </w:r>
      <w:r w:rsidR="00341A9D" w:rsidRPr="00C46B68">
        <w:rPr>
          <w:rFonts w:ascii="Arial" w:hAnsi="Arial" w:cs="Arial"/>
        </w:rPr>
        <w:t xml:space="preserve"> knock-out </w:t>
      </w:r>
      <w:r w:rsidR="00023202" w:rsidRPr="00C46B68">
        <w:rPr>
          <w:rFonts w:ascii="Arial" w:hAnsi="Arial" w:cs="Arial"/>
        </w:rPr>
        <w:t xml:space="preserve">clones </w:t>
      </w:r>
      <w:r w:rsidR="00341A9D" w:rsidRPr="00C46B68">
        <w:rPr>
          <w:rFonts w:ascii="Arial" w:hAnsi="Arial" w:cs="Arial"/>
        </w:rPr>
        <w:t xml:space="preserve">to BCI-elicited cell viability inhibition. </w:t>
      </w:r>
      <w:r w:rsidR="00861C29" w:rsidRPr="00C46B68">
        <w:rPr>
          <w:rFonts w:ascii="Arial" w:hAnsi="Arial" w:cs="Arial"/>
        </w:rPr>
        <w:t>Therefore, together with recent</w:t>
      </w:r>
      <w:r w:rsidR="00681727" w:rsidRPr="00C46B68">
        <w:rPr>
          <w:rFonts w:ascii="Arial" w:hAnsi="Arial" w:cs="Arial"/>
        </w:rPr>
        <w:t xml:space="preserve"> results from the others</w:t>
      </w:r>
      <w:r w:rsidR="00861C29" w:rsidRPr="00C46B68">
        <w:rPr>
          <w:rFonts w:ascii="Arial" w:hAnsi="Arial" w:cs="Arial"/>
        </w:rPr>
        <w:t xml:space="preserve"> </w:t>
      </w:r>
      <w:r w:rsidR="00861C29" w:rsidRPr="00C46B68">
        <w:rPr>
          <w:rFonts w:ascii="Arial" w:hAnsi="Arial" w:cs="Arial"/>
        </w:rPr>
        <w:fldChar w:fldCharType="begin">
          <w:fldData xml:space="preserve">PEVuZE5vdGU+PENpdGU+PEF1dGhvcj5Lb25nPC9BdXRob3I+PFllYXI+MjAyMzwvWWVhcj48UmVj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Lb25nPC9BdXRob3I+PFllYXI+MjAyMzwvWWVhcj48UmVj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861C29" w:rsidRPr="00C46B68">
        <w:rPr>
          <w:rFonts w:ascii="Arial" w:hAnsi="Arial" w:cs="Arial"/>
        </w:rPr>
      </w:r>
      <w:r w:rsidR="00861C29" w:rsidRPr="00C46B68">
        <w:rPr>
          <w:rFonts w:ascii="Arial" w:hAnsi="Arial" w:cs="Arial"/>
        </w:rPr>
        <w:fldChar w:fldCharType="separate"/>
      </w:r>
      <w:r w:rsidR="006C6F58" w:rsidRPr="00C46B68">
        <w:rPr>
          <w:rFonts w:ascii="Arial" w:hAnsi="Arial" w:cs="Arial"/>
          <w:noProof/>
        </w:rPr>
        <w:t>(Kong</w:t>
      </w:r>
      <w:r w:rsidR="006C6F58" w:rsidRPr="00C46B68">
        <w:rPr>
          <w:rFonts w:ascii="Arial" w:hAnsi="Arial" w:cs="Arial"/>
          <w:i/>
          <w:noProof/>
        </w:rPr>
        <w:t xml:space="preserve"> et al.</w:t>
      </w:r>
      <w:r w:rsidR="006C6F58" w:rsidRPr="00C46B68">
        <w:rPr>
          <w:rFonts w:ascii="Arial" w:hAnsi="Arial" w:cs="Arial"/>
          <w:noProof/>
        </w:rPr>
        <w:t>, 2023; Shojaee</w:t>
      </w:r>
      <w:r w:rsidR="006C6F58" w:rsidRPr="00C46B68">
        <w:rPr>
          <w:rFonts w:ascii="Arial" w:hAnsi="Arial" w:cs="Arial"/>
          <w:i/>
          <w:noProof/>
        </w:rPr>
        <w:t xml:space="preserve"> et al.</w:t>
      </w:r>
      <w:r w:rsidR="006C6F58" w:rsidRPr="00C46B68">
        <w:rPr>
          <w:rFonts w:ascii="Arial" w:hAnsi="Arial" w:cs="Arial"/>
          <w:noProof/>
        </w:rPr>
        <w:t>, 2015)</w:t>
      </w:r>
      <w:r w:rsidR="00861C29" w:rsidRPr="00C46B68">
        <w:rPr>
          <w:rFonts w:ascii="Arial" w:hAnsi="Arial" w:cs="Arial"/>
        </w:rPr>
        <w:fldChar w:fldCharType="end"/>
      </w:r>
      <w:r w:rsidR="00861C29" w:rsidRPr="00C46B68">
        <w:rPr>
          <w:rFonts w:ascii="Arial" w:hAnsi="Arial" w:cs="Arial"/>
        </w:rPr>
        <w:t xml:space="preserve">, we are confident that the results achieved by BCI and BCI-215 are dependent on their inhibitory </w:t>
      </w:r>
      <w:r w:rsidR="00FB3978" w:rsidRPr="00C46B68">
        <w:rPr>
          <w:rFonts w:ascii="Arial" w:hAnsi="Arial" w:cs="Arial"/>
        </w:rPr>
        <w:t>e</w:t>
      </w:r>
      <w:r w:rsidR="00861C29" w:rsidRPr="00C46B68">
        <w:rPr>
          <w:rFonts w:ascii="Arial" w:hAnsi="Arial" w:cs="Arial"/>
        </w:rPr>
        <w:t>ffect</w:t>
      </w:r>
      <w:r w:rsidR="00FB3978" w:rsidRPr="00C46B68">
        <w:rPr>
          <w:rFonts w:ascii="Arial" w:hAnsi="Arial" w:cs="Arial"/>
        </w:rPr>
        <w:t>s</w:t>
      </w:r>
      <w:r w:rsidR="00861C29" w:rsidRPr="00C46B68">
        <w:rPr>
          <w:rFonts w:ascii="Arial" w:hAnsi="Arial" w:cs="Arial"/>
        </w:rPr>
        <w:t xml:space="preserve"> on DUSP6 </w:t>
      </w:r>
      <w:r w:rsidR="00FC47B3" w:rsidRPr="00C46B68">
        <w:rPr>
          <w:rFonts w:ascii="Arial" w:hAnsi="Arial" w:cs="Arial"/>
        </w:rPr>
        <w:t xml:space="preserve">despite </w:t>
      </w:r>
      <w:r w:rsidR="000813C5" w:rsidRPr="00C46B68">
        <w:rPr>
          <w:rFonts w:ascii="Arial" w:hAnsi="Arial" w:cs="Arial"/>
        </w:rPr>
        <w:t xml:space="preserve">a </w:t>
      </w:r>
      <w:r w:rsidR="00861C29" w:rsidRPr="00C46B68">
        <w:rPr>
          <w:rFonts w:ascii="Arial" w:hAnsi="Arial" w:cs="Arial"/>
        </w:rPr>
        <w:t xml:space="preserve">recent report </w:t>
      </w:r>
      <w:r w:rsidR="002D663A" w:rsidRPr="00C46B68">
        <w:rPr>
          <w:rFonts w:ascii="Arial" w:hAnsi="Arial" w:cs="Arial"/>
        </w:rPr>
        <w:t>question</w:t>
      </w:r>
      <w:r w:rsidR="00083090" w:rsidRPr="00C46B68">
        <w:rPr>
          <w:rFonts w:ascii="Arial" w:hAnsi="Arial" w:cs="Arial"/>
        </w:rPr>
        <w:t xml:space="preserve">ed </w:t>
      </w:r>
      <w:r w:rsidR="00FB3978" w:rsidRPr="00C46B68">
        <w:rPr>
          <w:rFonts w:ascii="Arial" w:hAnsi="Arial" w:cs="Arial"/>
        </w:rPr>
        <w:t xml:space="preserve">their selectivity </w:t>
      </w:r>
      <w:r w:rsidR="008C2637" w:rsidRPr="00C46B68">
        <w:rPr>
          <w:rFonts w:ascii="Arial" w:hAnsi="Arial" w:cs="Arial"/>
        </w:rPr>
        <w:t xml:space="preserve">using other cellular system </w:t>
      </w:r>
      <w:r w:rsidR="00FB3978" w:rsidRPr="00C46B68">
        <w:rPr>
          <w:rFonts w:ascii="Arial" w:hAnsi="Arial" w:cs="Arial"/>
        </w:rPr>
        <w:fldChar w:fldCharType="begin">
          <w:fldData xml:space="preserve">PEVuZE5vdGU+PENpdGU+PEF1dGhvcj5UaG9tcHNvbjwvQXV0aG9yPjxZZWFyPjIwMjI8L1llYXI+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UaG9tcHNvbjwvQXV0aG9yPjxZZWFyPjIwMjI8L1llYXI+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FB3978" w:rsidRPr="00C46B68">
        <w:rPr>
          <w:rFonts w:ascii="Arial" w:hAnsi="Arial" w:cs="Arial"/>
        </w:rPr>
      </w:r>
      <w:r w:rsidR="00FB3978" w:rsidRPr="00C46B68">
        <w:rPr>
          <w:rFonts w:ascii="Arial" w:hAnsi="Arial" w:cs="Arial"/>
        </w:rPr>
        <w:fldChar w:fldCharType="separate"/>
      </w:r>
      <w:r w:rsidR="006C6F58" w:rsidRPr="00C46B68">
        <w:rPr>
          <w:rFonts w:ascii="Arial" w:hAnsi="Arial" w:cs="Arial"/>
          <w:noProof/>
        </w:rPr>
        <w:t>(Thompson</w:t>
      </w:r>
      <w:r w:rsidR="006C6F58" w:rsidRPr="00C46B68">
        <w:rPr>
          <w:rFonts w:ascii="Arial" w:hAnsi="Arial" w:cs="Arial"/>
          <w:i/>
          <w:noProof/>
        </w:rPr>
        <w:t xml:space="preserve"> et al</w:t>
      </w:r>
      <w:r w:rsidR="006C6F58" w:rsidRPr="00C46B68">
        <w:rPr>
          <w:rFonts w:ascii="Arial" w:hAnsi="Arial" w:cs="Arial"/>
          <w:noProof/>
        </w:rPr>
        <w:t>, 2022)</w:t>
      </w:r>
      <w:r w:rsidR="00FB3978" w:rsidRPr="00C46B68">
        <w:rPr>
          <w:rFonts w:ascii="Arial" w:hAnsi="Arial" w:cs="Arial"/>
        </w:rPr>
        <w:fldChar w:fldCharType="end"/>
      </w:r>
      <w:r w:rsidR="00FB3978" w:rsidRPr="00C46B68">
        <w:rPr>
          <w:rFonts w:ascii="Arial" w:hAnsi="Arial" w:cs="Arial"/>
        </w:rPr>
        <w:t>.</w:t>
      </w:r>
    </w:p>
    <w:p w14:paraId="3C5A2FAD" w14:textId="77777777" w:rsidR="00861C29" w:rsidRPr="00C46B68" w:rsidRDefault="00861C29" w:rsidP="001C1D34">
      <w:pPr>
        <w:spacing w:line="480" w:lineRule="auto"/>
        <w:jc w:val="both"/>
        <w:rPr>
          <w:rFonts w:ascii="Arial" w:hAnsi="Arial" w:cs="Arial"/>
        </w:rPr>
      </w:pPr>
    </w:p>
    <w:p w14:paraId="127FBFD9" w14:textId="022E875B" w:rsidR="004468FC" w:rsidRPr="00C46B68" w:rsidRDefault="00861C29" w:rsidP="001C1D34">
      <w:pPr>
        <w:spacing w:line="480" w:lineRule="auto"/>
        <w:jc w:val="both"/>
        <w:rPr>
          <w:rFonts w:ascii="Arial" w:hAnsi="Arial" w:cs="Arial"/>
        </w:rPr>
      </w:pPr>
      <w:r w:rsidRPr="00C46B68">
        <w:rPr>
          <w:rFonts w:ascii="Arial" w:hAnsi="Arial" w:cs="Arial"/>
        </w:rPr>
        <w:t>T</w:t>
      </w:r>
      <w:r w:rsidR="00FF1596" w:rsidRPr="00C46B68">
        <w:rPr>
          <w:rFonts w:ascii="Arial" w:hAnsi="Arial" w:cs="Arial"/>
        </w:rPr>
        <w:t xml:space="preserve">he results identified DUSP6 as a novel combination therapy target with existing clinical HER2 targeting strategies </w:t>
      </w:r>
      <w:r w:rsidR="001F21D3" w:rsidRPr="00C46B68">
        <w:rPr>
          <w:rFonts w:ascii="Arial" w:hAnsi="Arial" w:cs="Arial"/>
        </w:rPr>
        <w:t>including</w:t>
      </w:r>
      <w:r w:rsidR="00A93587" w:rsidRPr="00C46B68">
        <w:rPr>
          <w:rFonts w:ascii="Arial" w:hAnsi="Arial" w:cs="Arial"/>
        </w:rPr>
        <w:t xml:space="preserve"> both small </w:t>
      </w:r>
      <w:r w:rsidR="000821E8" w:rsidRPr="00C46B68">
        <w:rPr>
          <w:rFonts w:ascii="Arial" w:hAnsi="Arial" w:cs="Arial"/>
        </w:rPr>
        <w:t>molecule</w:t>
      </w:r>
      <w:r w:rsidR="00A93587" w:rsidRPr="00C46B68">
        <w:rPr>
          <w:rFonts w:ascii="Arial" w:hAnsi="Arial" w:cs="Arial"/>
        </w:rPr>
        <w:t xml:space="preserve"> and antibody mediated HER2 inhibition and</w:t>
      </w:r>
      <w:r w:rsidR="00FF1596" w:rsidRPr="00C46B68">
        <w:rPr>
          <w:rFonts w:ascii="Arial" w:hAnsi="Arial" w:cs="Arial"/>
        </w:rPr>
        <w:t xml:space="preserve"> </w:t>
      </w:r>
      <w:r w:rsidR="001F21D3" w:rsidRPr="00C46B68">
        <w:rPr>
          <w:rFonts w:ascii="Arial" w:hAnsi="Arial" w:cs="Arial"/>
        </w:rPr>
        <w:t xml:space="preserve">chemotherapy combinations. </w:t>
      </w:r>
      <w:r w:rsidR="009D0594" w:rsidRPr="00C46B68">
        <w:rPr>
          <w:rFonts w:ascii="Arial" w:hAnsi="Arial" w:cs="Arial"/>
        </w:rPr>
        <w:t>In that regard</w:t>
      </w:r>
      <w:r w:rsidR="002D3BF3" w:rsidRPr="00C46B68">
        <w:rPr>
          <w:rFonts w:ascii="Arial" w:hAnsi="Arial" w:cs="Arial"/>
        </w:rPr>
        <w:t>,</w:t>
      </w:r>
      <w:r w:rsidR="009D0594" w:rsidRPr="00C46B68">
        <w:rPr>
          <w:rFonts w:ascii="Arial" w:hAnsi="Arial" w:cs="Arial"/>
        </w:rPr>
        <w:t xml:space="preserve"> our xenograft results demonstrate significant potential for pharmacological DUSP6 inhibition in overcoming HER2i resistance</w:t>
      </w:r>
      <w:r w:rsidR="00375F50">
        <w:rPr>
          <w:rFonts w:ascii="Arial" w:hAnsi="Arial" w:cs="Arial"/>
        </w:rPr>
        <w:t xml:space="preserve"> </w:t>
      </w:r>
      <w:r w:rsidR="00375F50" w:rsidRPr="00C46B68">
        <w:rPr>
          <w:rFonts w:ascii="Arial" w:hAnsi="Arial" w:cs="Arial"/>
          <w:i/>
          <w:iCs/>
        </w:rPr>
        <w:t>in vivo</w:t>
      </w:r>
      <w:r w:rsidR="00375F50" w:rsidRPr="00C46B68">
        <w:rPr>
          <w:rFonts w:ascii="Arial" w:hAnsi="Arial" w:cs="Arial"/>
        </w:rPr>
        <w:t xml:space="preserve"> by using two different HER2i resistant cell lines, and two different HER2is</w:t>
      </w:r>
      <w:r w:rsidR="009D0594" w:rsidRPr="00C46B68">
        <w:rPr>
          <w:rFonts w:ascii="Arial" w:hAnsi="Arial" w:cs="Arial"/>
        </w:rPr>
        <w:t xml:space="preserve">. </w:t>
      </w:r>
      <w:r w:rsidR="003E44E9" w:rsidRPr="00C46B68">
        <w:rPr>
          <w:rFonts w:ascii="Arial" w:hAnsi="Arial" w:cs="Arial"/>
        </w:rPr>
        <w:t xml:space="preserve">Whereas </w:t>
      </w:r>
      <w:r w:rsidR="00F417E7" w:rsidRPr="00C46B68">
        <w:rPr>
          <w:rFonts w:ascii="Arial" w:hAnsi="Arial" w:cs="Arial"/>
        </w:rPr>
        <w:t>n</w:t>
      </w:r>
      <w:r w:rsidR="003E44E9" w:rsidRPr="00C46B68">
        <w:rPr>
          <w:rFonts w:ascii="Arial" w:hAnsi="Arial" w:cs="Arial"/>
        </w:rPr>
        <w:t xml:space="preserve">either HER2 </w:t>
      </w:r>
      <w:r w:rsidR="00F417E7" w:rsidRPr="00C46B68">
        <w:rPr>
          <w:rFonts w:ascii="Arial" w:hAnsi="Arial" w:cs="Arial"/>
        </w:rPr>
        <w:t>n</w:t>
      </w:r>
      <w:r w:rsidR="003E44E9" w:rsidRPr="00C46B68">
        <w:rPr>
          <w:rFonts w:ascii="Arial" w:hAnsi="Arial" w:cs="Arial"/>
        </w:rPr>
        <w:t>or DUSP6 inhibition alone did not have therapeutic effect on tumors, the combination showed very potent synthetic lethal phenotype</w:t>
      </w:r>
      <w:r w:rsidR="0002157E" w:rsidRPr="00C46B68">
        <w:rPr>
          <w:rFonts w:ascii="Arial" w:hAnsi="Arial" w:cs="Arial"/>
        </w:rPr>
        <w:t xml:space="preserve"> further validating our </w:t>
      </w:r>
      <w:r w:rsidR="0002157E" w:rsidRPr="00C46B68">
        <w:rPr>
          <w:rFonts w:ascii="Arial" w:hAnsi="Arial" w:cs="Arial"/>
          <w:i/>
          <w:iCs/>
        </w:rPr>
        <w:t>in vitro</w:t>
      </w:r>
      <w:r w:rsidR="0002157E" w:rsidRPr="00C46B68">
        <w:rPr>
          <w:rFonts w:ascii="Arial" w:hAnsi="Arial" w:cs="Arial"/>
        </w:rPr>
        <w:t xml:space="preserve"> results. The lack of monotherapy effect of BCI</w:t>
      </w:r>
      <w:r w:rsidR="00080B70" w:rsidRPr="00C46B68">
        <w:rPr>
          <w:rFonts w:ascii="Arial" w:hAnsi="Arial" w:cs="Arial"/>
        </w:rPr>
        <w:t>,</w:t>
      </w:r>
      <w:r w:rsidR="0002157E" w:rsidRPr="00C46B68">
        <w:rPr>
          <w:rFonts w:ascii="Arial" w:hAnsi="Arial" w:cs="Arial"/>
        </w:rPr>
        <w:t xml:space="preserve"> combined with clear evidence for downstream target mechanism engagement </w:t>
      </w:r>
      <w:r w:rsidR="0002157E" w:rsidRPr="00C46B68">
        <w:rPr>
          <w:rFonts w:ascii="Arial" w:hAnsi="Arial" w:cs="Arial"/>
          <w:i/>
          <w:iCs/>
        </w:rPr>
        <w:t>in vivo</w:t>
      </w:r>
      <w:r w:rsidR="0002157E" w:rsidRPr="00C46B68">
        <w:rPr>
          <w:rFonts w:ascii="Arial" w:hAnsi="Arial" w:cs="Arial"/>
        </w:rPr>
        <w:t xml:space="preserve"> also alleviates concerns about overall cellular toxicity behind the BCI-elicited HER2i synergy. </w:t>
      </w:r>
      <w:r w:rsidR="00F014D2" w:rsidRPr="00C46B68">
        <w:rPr>
          <w:rFonts w:ascii="Arial" w:hAnsi="Arial" w:cs="Arial"/>
        </w:rPr>
        <w:t xml:space="preserve">This is consistent with previous findings demonstrating antitumor effects with BCI and BCI-215 without obvious systemic toxicity in </w:t>
      </w:r>
      <w:r w:rsidR="000602AA" w:rsidRPr="00C46B68">
        <w:rPr>
          <w:rFonts w:ascii="Arial" w:hAnsi="Arial" w:cs="Arial"/>
          <w:i/>
          <w:iCs/>
        </w:rPr>
        <w:t>in vivo</w:t>
      </w:r>
      <w:r w:rsidR="00F014D2" w:rsidRPr="00C46B68">
        <w:rPr>
          <w:rFonts w:ascii="Arial" w:hAnsi="Arial" w:cs="Arial"/>
        </w:rPr>
        <w:t xml:space="preserve"> models of gastric cancer, leukemia</w:t>
      </w:r>
      <w:r w:rsidR="00914E24" w:rsidRPr="00C46B68">
        <w:rPr>
          <w:rFonts w:ascii="Arial" w:hAnsi="Arial" w:cs="Arial"/>
        </w:rPr>
        <w:t>,</w:t>
      </w:r>
      <w:r w:rsidR="00F014D2" w:rsidRPr="00C46B68">
        <w:rPr>
          <w:rFonts w:ascii="Arial" w:hAnsi="Arial" w:cs="Arial"/>
        </w:rPr>
        <w:t xml:space="preserve"> and malignant peripheral nerve </w:t>
      </w:r>
      <w:r w:rsidR="00F014D2" w:rsidRPr="00C46B68">
        <w:rPr>
          <w:rFonts w:ascii="Arial" w:hAnsi="Arial" w:cs="Arial"/>
        </w:rPr>
        <w:lastRenderedPageBreak/>
        <w:t xml:space="preserve">sheath tumor </w:t>
      </w:r>
      <w:r w:rsidR="00F014D2" w:rsidRPr="00C46B68">
        <w:rPr>
          <w:rFonts w:ascii="Arial" w:hAnsi="Arial" w:cs="Arial"/>
        </w:rPr>
        <w:fldChar w:fldCharType="begin">
          <w:fldData xml:space="preserve">PEVuZE5vdGU+PENpdGU+PEF1dGhvcj5LZXNhcndhbmk8L0F1dGhvcj48WWVhcj4yMDE3PC9ZZWFy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LZXNhcndhbmk8L0F1dGhvcj48WWVhcj4yMDE3PC9ZZWFy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00F014D2" w:rsidRPr="00C46B68">
        <w:rPr>
          <w:rFonts w:ascii="Arial" w:hAnsi="Arial" w:cs="Arial"/>
        </w:rPr>
      </w:r>
      <w:r w:rsidR="00F014D2" w:rsidRPr="00C46B68">
        <w:rPr>
          <w:rFonts w:ascii="Arial" w:hAnsi="Arial" w:cs="Arial"/>
        </w:rPr>
        <w:fldChar w:fldCharType="separate"/>
      </w:r>
      <w:r w:rsidR="006C6F58" w:rsidRPr="00C46B68">
        <w:rPr>
          <w:rFonts w:ascii="Arial" w:hAnsi="Arial" w:cs="Arial"/>
          <w:noProof/>
        </w:rPr>
        <w:t>(Kesarwani</w:t>
      </w:r>
      <w:r w:rsidR="006C6F58" w:rsidRPr="00C46B68">
        <w:rPr>
          <w:rFonts w:ascii="Arial" w:hAnsi="Arial" w:cs="Arial"/>
          <w:i/>
          <w:noProof/>
        </w:rPr>
        <w:t xml:space="preserve"> et al.</w:t>
      </w:r>
      <w:r w:rsidR="006C6F58" w:rsidRPr="00C46B68">
        <w:rPr>
          <w:rFonts w:ascii="Arial" w:hAnsi="Arial" w:cs="Arial"/>
          <w:noProof/>
        </w:rPr>
        <w:t>, 2017; Ramkissoon</w:t>
      </w:r>
      <w:r w:rsidR="006C6F58" w:rsidRPr="00C46B68">
        <w:rPr>
          <w:rFonts w:ascii="Arial" w:hAnsi="Arial" w:cs="Arial"/>
          <w:i/>
          <w:noProof/>
        </w:rPr>
        <w:t xml:space="preserve"> et al.</w:t>
      </w:r>
      <w:r w:rsidR="006C6F58" w:rsidRPr="00C46B68">
        <w:rPr>
          <w:rFonts w:ascii="Arial" w:hAnsi="Arial" w:cs="Arial"/>
          <w:noProof/>
        </w:rPr>
        <w:t>, 2019; Shojaee</w:t>
      </w:r>
      <w:r w:rsidR="006C6F58" w:rsidRPr="00C46B68">
        <w:rPr>
          <w:rFonts w:ascii="Arial" w:hAnsi="Arial" w:cs="Arial"/>
          <w:i/>
          <w:noProof/>
        </w:rPr>
        <w:t xml:space="preserve"> et al.</w:t>
      </w:r>
      <w:r w:rsidR="006C6F58" w:rsidRPr="00C46B68">
        <w:rPr>
          <w:rFonts w:ascii="Arial" w:hAnsi="Arial" w:cs="Arial"/>
          <w:noProof/>
        </w:rPr>
        <w:t>, 2015; Wu</w:t>
      </w:r>
      <w:r w:rsidR="006C6F58" w:rsidRPr="00C46B68">
        <w:rPr>
          <w:rFonts w:ascii="Arial" w:hAnsi="Arial" w:cs="Arial"/>
          <w:i/>
          <w:noProof/>
        </w:rPr>
        <w:t xml:space="preserve"> et al.</w:t>
      </w:r>
      <w:r w:rsidR="006C6F58" w:rsidRPr="00C46B68">
        <w:rPr>
          <w:rFonts w:ascii="Arial" w:hAnsi="Arial" w:cs="Arial"/>
          <w:noProof/>
        </w:rPr>
        <w:t>, 2018)</w:t>
      </w:r>
      <w:r w:rsidR="00F014D2" w:rsidRPr="00C46B68">
        <w:rPr>
          <w:rFonts w:ascii="Arial" w:hAnsi="Arial" w:cs="Arial"/>
        </w:rPr>
        <w:fldChar w:fldCharType="end"/>
      </w:r>
      <w:r w:rsidR="00F014D2" w:rsidRPr="00C46B68">
        <w:rPr>
          <w:rFonts w:ascii="Arial" w:hAnsi="Arial" w:cs="Arial"/>
        </w:rPr>
        <w:t xml:space="preserve">. </w:t>
      </w:r>
    </w:p>
    <w:p w14:paraId="50362DAA" w14:textId="49EFB036" w:rsidR="00355007" w:rsidRPr="00C46B68" w:rsidRDefault="00355007" w:rsidP="001C1D34">
      <w:pPr>
        <w:spacing w:line="480" w:lineRule="auto"/>
        <w:jc w:val="both"/>
        <w:rPr>
          <w:rFonts w:ascii="Arial" w:hAnsi="Arial" w:cs="Arial"/>
        </w:rPr>
      </w:pPr>
    </w:p>
    <w:p w14:paraId="787D4E46" w14:textId="294C0950" w:rsidR="00784E3D" w:rsidRPr="00C46B68" w:rsidRDefault="00EA4AA7" w:rsidP="001C1D34">
      <w:pPr>
        <w:spacing w:line="480" w:lineRule="auto"/>
        <w:jc w:val="both"/>
        <w:rPr>
          <w:rFonts w:ascii="Arial" w:hAnsi="Arial" w:cs="Arial"/>
          <w:color w:val="000000" w:themeColor="text1"/>
        </w:rPr>
      </w:pPr>
      <w:r w:rsidRPr="00C46B68">
        <w:rPr>
          <w:rFonts w:ascii="Arial" w:hAnsi="Arial" w:cs="Arial"/>
          <w:color w:val="000000" w:themeColor="text1"/>
        </w:rPr>
        <w:t xml:space="preserve">In summary, </w:t>
      </w:r>
      <w:r w:rsidR="000F21EF" w:rsidRPr="00C46B68">
        <w:rPr>
          <w:rFonts w:ascii="Arial" w:hAnsi="Arial" w:cs="Arial"/>
          <w:color w:val="000000" w:themeColor="text1"/>
        </w:rPr>
        <w:t>we</w:t>
      </w:r>
      <w:r w:rsidRPr="00C46B68">
        <w:rPr>
          <w:rFonts w:ascii="Arial" w:hAnsi="Arial" w:cs="Arial"/>
          <w:color w:val="000000" w:themeColor="text1"/>
        </w:rPr>
        <w:t xml:space="preserve"> </w:t>
      </w:r>
      <w:r w:rsidR="000E4D05" w:rsidRPr="00C46B68">
        <w:rPr>
          <w:rFonts w:ascii="Arial" w:hAnsi="Arial" w:cs="Arial"/>
          <w:color w:val="000000" w:themeColor="text1"/>
        </w:rPr>
        <w:t>provide first transcriptional map of DTP-DTEP transition</w:t>
      </w:r>
      <w:r w:rsidR="007A5056" w:rsidRPr="00C46B68">
        <w:rPr>
          <w:rFonts w:ascii="Arial" w:hAnsi="Arial" w:cs="Arial"/>
          <w:color w:val="000000" w:themeColor="text1"/>
        </w:rPr>
        <w:t xml:space="preserve"> under TKI tolerance development</w:t>
      </w:r>
      <w:r w:rsidR="000E4D05" w:rsidRPr="00C46B68">
        <w:rPr>
          <w:rFonts w:ascii="Arial" w:hAnsi="Arial" w:cs="Arial"/>
          <w:color w:val="000000" w:themeColor="text1"/>
        </w:rPr>
        <w:t xml:space="preserve"> in cancer. The results </w:t>
      </w:r>
      <w:r w:rsidR="00F532AA" w:rsidRPr="00C46B68">
        <w:rPr>
          <w:rFonts w:ascii="Arial" w:hAnsi="Arial" w:cs="Arial"/>
          <w:color w:val="000000" w:themeColor="text1"/>
        </w:rPr>
        <w:t xml:space="preserve">specifically </w:t>
      </w:r>
      <w:r w:rsidRPr="00C46B68">
        <w:rPr>
          <w:rFonts w:ascii="Arial" w:hAnsi="Arial" w:cs="Arial"/>
          <w:color w:val="000000" w:themeColor="text1"/>
        </w:rPr>
        <w:t>identif</w:t>
      </w:r>
      <w:r w:rsidR="000F21EF" w:rsidRPr="00C46B68">
        <w:rPr>
          <w:rFonts w:ascii="Arial" w:hAnsi="Arial" w:cs="Arial"/>
          <w:color w:val="000000" w:themeColor="text1"/>
        </w:rPr>
        <w:t>y</w:t>
      </w:r>
      <w:r w:rsidRPr="00C46B68">
        <w:rPr>
          <w:rFonts w:ascii="Arial" w:hAnsi="Arial" w:cs="Arial"/>
          <w:color w:val="000000" w:themeColor="text1"/>
        </w:rPr>
        <w:t xml:space="preserve"> DUSP6 targeting as a novel approach to target HER3-mediated </w:t>
      </w:r>
      <w:r w:rsidR="00A1747B" w:rsidRPr="00C46B68">
        <w:rPr>
          <w:rFonts w:ascii="Arial" w:hAnsi="Arial" w:cs="Arial"/>
          <w:color w:val="000000" w:themeColor="text1"/>
        </w:rPr>
        <w:t xml:space="preserve">ERBB </w:t>
      </w:r>
      <w:r w:rsidRPr="00C46B68">
        <w:rPr>
          <w:rFonts w:ascii="Arial" w:hAnsi="Arial" w:cs="Arial"/>
          <w:color w:val="000000" w:themeColor="text1"/>
        </w:rPr>
        <w:t xml:space="preserve">TKI resistance. </w:t>
      </w:r>
      <w:r w:rsidR="007A5056" w:rsidRPr="00C46B68">
        <w:rPr>
          <w:rFonts w:ascii="Arial" w:hAnsi="Arial" w:cs="Arial"/>
          <w:color w:val="000000" w:themeColor="text1"/>
        </w:rPr>
        <w:t>Ultimately, t</w:t>
      </w:r>
      <w:r w:rsidR="0077126F" w:rsidRPr="00C46B68">
        <w:rPr>
          <w:rFonts w:ascii="Arial" w:hAnsi="Arial" w:cs="Arial"/>
          <w:color w:val="000000" w:themeColor="text1"/>
        </w:rPr>
        <w:t>h</w:t>
      </w:r>
      <w:r w:rsidR="009A5BD3" w:rsidRPr="00C46B68">
        <w:rPr>
          <w:rFonts w:ascii="Arial" w:hAnsi="Arial" w:cs="Arial"/>
          <w:color w:val="000000" w:themeColor="text1"/>
        </w:rPr>
        <w:t>e work</w:t>
      </w:r>
      <w:r w:rsidR="0077126F" w:rsidRPr="00C46B68">
        <w:rPr>
          <w:rFonts w:ascii="Arial" w:hAnsi="Arial" w:cs="Arial"/>
          <w:color w:val="000000" w:themeColor="text1"/>
        </w:rPr>
        <w:t xml:space="preserve"> </w:t>
      </w:r>
      <w:r w:rsidR="001442FD" w:rsidRPr="00C46B68">
        <w:rPr>
          <w:rFonts w:ascii="Arial" w:hAnsi="Arial" w:cs="Arial"/>
          <w:color w:val="000000" w:themeColor="text1"/>
        </w:rPr>
        <w:t>provides</w:t>
      </w:r>
      <w:r w:rsidR="0077126F" w:rsidRPr="00C46B68">
        <w:rPr>
          <w:rFonts w:ascii="Arial" w:hAnsi="Arial" w:cs="Arial"/>
          <w:color w:val="000000" w:themeColor="text1"/>
        </w:rPr>
        <w:t xml:space="preserve"> proof-of-principle evidence </w:t>
      </w:r>
      <w:r w:rsidR="00F532AA" w:rsidRPr="00C46B68">
        <w:rPr>
          <w:rFonts w:ascii="Arial" w:hAnsi="Arial" w:cs="Arial"/>
          <w:color w:val="000000" w:themeColor="text1"/>
        </w:rPr>
        <w:t>to encourage</w:t>
      </w:r>
      <w:r w:rsidR="0077126F" w:rsidRPr="00C46B68">
        <w:rPr>
          <w:rFonts w:ascii="Arial" w:hAnsi="Arial" w:cs="Arial"/>
          <w:color w:val="000000" w:themeColor="text1"/>
        </w:rPr>
        <w:t xml:space="preserve"> d</w:t>
      </w:r>
      <w:r w:rsidRPr="00C46B68">
        <w:rPr>
          <w:rFonts w:ascii="Arial" w:hAnsi="Arial" w:cs="Arial"/>
          <w:color w:val="000000" w:themeColor="text1"/>
        </w:rPr>
        <w:t xml:space="preserve">evelopment of next generation DUSP6 inhibitors </w:t>
      </w:r>
      <w:r w:rsidR="007A5056" w:rsidRPr="00C46B68">
        <w:rPr>
          <w:rFonts w:ascii="Arial" w:hAnsi="Arial" w:cs="Arial"/>
          <w:color w:val="000000" w:themeColor="text1"/>
        </w:rPr>
        <w:t>(</w:t>
      </w:r>
      <w:r w:rsidRPr="00C46B68">
        <w:rPr>
          <w:rFonts w:ascii="Arial" w:hAnsi="Arial" w:cs="Arial"/>
          <w:color w:val="000000" w:themeColor="text1"/>
        </w:rPr>
        <w:t>with brain penetrance</w:t>
      </w:r>
      <w:r w:rsidR="007A5056" w:rsidRPr="00C46B68">
        <w:rPr>
          <w:rFonts w:ascii="Arial" w:hAnsi="Arial" w:cs="Arial"/>
          <w:color w:val="000000" w:themeColor="text1"/>
        </w:rPr>
        <w:t>)</w:t>
      </w:r>
      <w:r w:rsidRPr="00C46B68">
        <w:rPr>
          <w:rFonts w:ascii="Arial" w:hAnsi="Arial" w:cs="Arial"/>
          <w:color w:val="000000" w:themeColor="text1"/>
        </w:rPr>
        <w:t xml:space="preserve"> </w:t>
      </w:r>
      <w:r w:rsidR="0077126F" w:rsidRPr="00C46B68">
        <w:rPr>
          <w:rFonts w:ascii="Arial" w:hAnsi="Arial" w:cs="Arial"/>
          <w:color w:val="000000" w:themeColor="text1"/>
        </w:rPr>
        <w:t>to test</w:t>
      </w:r>
      <w:r w:rsidRPr="00C46B68">
        <w:rPr>
          <w:rFonts w:ascii="Arial" w:hAnsi="Arial" w:cs="Arial"/>
          <w:color w:val="000000" w:themeColor="text1"/>
        </w:rPr>
        <w:t xml:space="preserve"> the clinical relevance of the presented therapy scenarios.</w:t>
      </w:r>
    </w:p>
    <w:p w14:paraId="44C611AC" w14:textId="348A0F4E" w:rsidR="000462C0" w:rsidRPr="009F57B3" w:rsidRDefault="00614F12" w:rsidP="001C1D34">
      <w:pPr>
        <w:jc w:val="both"/>
        <w:rPr>
          <w:rFonts w:ascii="Arial" w:hAnsi="Arial" w:cs="Arial"/>
          <w:b/>
          <w:bCs/>
        </w:rPr>
      </w:pPr>
      <w:r w:rsidRPr="00C46B68">
        <w:rPr>
          <w:rFonts w:ascii="Arial" w:hAnsi="Arial" w:cs="Arial"/>
          <w:color w:val="000000" w:themeColor="text1"/>
        </w:rPr>
        <w:br w:type="page"/>
      </w:r>
      <w:r w:rsidR="006B48CE" w:rsidRPr="00E34A53">
        <w:rPr>
          <w:rFonts w:ascii="Arial" w:hAnsi="Arial" w:cs="Arial"/>
          <w:b/>
          <w:bCs/>
          <w:color w:val="000000" w:themeColor="text1"/>
        </w:rPr>
        <w:lastRenderedPageBreak/>
        <w:t xml:space="preserve">Materials and </w:t>
      </w:r>
      <w:r w:rsidR="000462C0" w:rsidRPr="009F57B3">
        <w:rPr>
          <w:rFonts w:ascii="Arial" w:hAnsi="Arial" w:cs="Arial"/>
          <w:b/>
          <w:bCs/>
        </w:rPr>
        <w:t>Methods</w:t>
      </w:r>
    </w:p>
    <w:p w14:paraId="1E1A9B29" w14:textId="77777777" w:rsidR="001016C3" w:rsidRPr="00C46B68" w:rsidRDefault="001016C3" w:rsidP="001C1D34">
      <w:pPr>
        <w:spacing w:line="480" w:lineRule="auto"/>
        <w:jc w:val="both"/>
        <w:rPr>
          <w:rFonts w:ascii="Arial" w:hAnsi="Arial" w:cs="Arial"/>
          <w:b/>
          <w:bCs/>
        </w:rPr>
      </w:pPr>
    </w:p>
    <w:p w14:paraId="7DA0CF1E" w14:textId="77777777" w:rsidR="000462C0" w:rsidRPr="00C46B68" w:rsidRDefault="000462C0" w:rsidP="001C1D34">
      <w:pPr>
        <w:spacing w:line="480" w:lineRule="auto"/>
        <w:jc w:val="both"/>
        <w:rPr>
          <w:rFonts w:ascii="Arial" w:hAnsi="Arial" w:cs="Arial"/>
          <w:b/>
          <w:bCs/>
        </w:rPr>
      </w:pPr>
      <w:r w:rsidRPr="00C46B68">
        <w:rPr>
          <w:rFonts w:ascii="Arial" w:hAnsi="Arial" w:cs="Arial"/>
          <w:b/>
          <w:bCs/>
        </w:rPr>
        <w:t>Reagents</w:t>
      </w:r>
    </w:p>
    <w:p w14:paraId="1D36B7B9" w14:textId="371902F5" w:rsidR="000462C0" w:rsidRPr="00C46B68" w:rsidRDefault="000462C0" w:rsidP="001C1D34">
      <w:pPr>
        <w:spacing w:line="480" w:lineRule="auto"/>
        <w:jc w:val="both"/>
        <w:rPr>
          <w:rFonts w:ascii="Arial" w:hAnsi="Arial" w:cs="Arial"/>
        </w:rPr>
      </w:pPr>
      <w:r w:rsidRPr="00C46B68">
        <w:rPr>
          <w:rFonts w:ascii="Arial" w:hAnsi="Arial" w:cs="Arial"/>
        </w:rPr>
        <w:t xml:space="preserve">Tissue culture reagents including regular RPMI, DMEM, RPMI and FBS were purchased from Sigma. The recombinant </w:t>
      </w:r>
      <w:r w:rsidR="002A6129" w:rsidRPr="00C46B68">
        <w:rPr>
          <w:rFonts w:ascii="Arial" w:hAnsi="Arial" w:cs="Arial"/>
        </w:rPr>
        <w:t>NRG</w:t>
      </w:r>
      <w:r w:rsidRPr="00C46B68">
        <w:rPr>
          <w:rFonts w:ascii="Arial" w:hAnsi="Arial" w:cs="Arial"/>
        </w:rPr>
        <w:t xml:space="preserve">, HGF and β-estradiol (E2) were from </w:t>
      </w:r>
      <w:proofErr w:type="spellStart"/>
      <w:r w:rsidRPr="00C46B68">
        <w:rPr>
          <w:rFonts w:ascii="Arial" w:hAnsi="Arial" w:cs="Arial"/>
        </w:rPr>
        <w:t>Peprotech</w:t>
      </w:r>
      <w:proofErr w:type="spellEnd"/>
      <w:r w:rsidRPr="00C46B68">
        <w:rPr>
          <w:rFonts w:ascii="Arial" w:hAnsi="Arial" w:cs="Arial"/>
        </w:rPr>
        <w:t xml:space="preserve">. BCI was purchased from Axon </w:t>
      </w:r>
      <w:proofErr w:type="spellStart"/>
      <w:r w:rsidRPr="00C46B68">
        <w:rPr>
          <w:rFonts w:ascii="Arial" w:hAnsi="Arial" w:cs="Arial"/>
        </w:rPr>
        <w:t>Medchem</w:t>
      </w:r>
      <w:proofErr w:type="spellEnd"/>
      <w:r w:rsidRPr="00C46B68">
        <w:rPr>
          <w:rFonts w:ascii="Arial" w:hAnsi="Arial" w:cs="Arial"/>
        </w:rPr>
        <w:t xml:space="preserve">. BCI-215 was provided by Dr. Andreas Vogt, University of Pittsburgh Drug Discovery Institute, Pittsburgh, PA, USA. The HER2 inhibitors and the other compounds used in the drug screening were purchased from </w:t>
      </w:r>
      <w:proofErr w:type="spellStart"/>
      <w:r w:rsidRPr="00C46B68">
        <w:rPr>
          <w:rFonts w:ascii="Arial" w:hAnsi="Arial" w:cs="Arial"/>
        </w:rPr>
        <w:t>Adooq</w:t>
      </w:r>
      <w:proofErr w:type="spellEnd"/>
      <w:r w:rsidRPr="00C46B68">
        <w:rPr>
          <w:rFonts w:ascii="Arial" w:hAnsi="Arial" w:cs="Arial"/>
        </w:rPr>
        <w:t xml:space="preserve"> Bioscience. All the agents were dissolved in DMSO and the final concentration of DMSO did not exceed 0.1% [v/v] in all the treatments.</w:t>
      </w:r>
    </w:p>
    <w:p w14:paraId="5732F791" w14:textId="77777777" w:rsidR="000462C0" w:rsidRPr="00C46B68" w:rsidRDefault="000462C0" w:rsidP="001C1D34">
      <w:pPr>
        <w:spacing w:line="480" w:lineRule="auto"/>
        <w:jc w:val="both"/>
        <w:rPr>
          <w:rFonts w:ascii="Arial" w:hAnsi="Arial" w:cs="Arial"/>
          <w:b/>
          <w:bCs/>
        </w:rPr>
      </w:pPr>
      <w:r w:rsidRPr="00C46B68">
        <w:rPr>
          <w:rFonts w:ascii="Arial" w:hAnsi="Arial" w:cs="Arial"/>
          <w:b/>
          <w:bCs/>
        </w:rPr>
        <w:t>Cloning and plasmids</w:t>
      </w:r>
    </w:p>
    <w:p w14:paraId="59505AD4" w14:textId="4E0B541F" w:rsidR="000462C0" w:rsidRPr="00C46B68" w:rsidRDefault="000462C0" w:rsidP="001C1D34">
      <w:pPr>
        <w:spacing w:line="480" w:lineRule="auto"/>
        <w:jc w:val="both"/>
      </w:pPr>
      <w:r w:rsidRPr="00C46B68">
        <w:rPr>
          <w:rFonts w:ascii="Arial" w:hAnsi="Arial" w:cs="Arial"/>
        </w:rPr>
        <w:t>pBABE-puro-gateway-ERBB2 was a gift from Matthew Meyerson (</w:t>
      </w:r>
      <w:proofErr w:type="spellStart"/>
      <w:r w:rsidRPr="00C46B68">
        <w:rPr>
          <w:rFonts w:ascii="Arial" w:hAnsi="Arial" w:cs="Arial"/>
        </w:rPr>
        <w:t>Addgene</w:t>
      </w:r>
      <w:proofErr w:type="spellEnd"/>
      <w:r w:rsidRPr="00C46B68">
        <w:rPr>
          <w:rFonts w:ascii="Arial" w:hAnsi="Arial" w:cs="Arial"/>
        </w:rPr>
        <w:t xml:space="preserve"> plasmid No. 40978; http://n2t.net/addgene:40978; RRID:Addgene_40978). ERBB3 wild-type was cloned from pBABE-puro-gateway-ERBB3 </w:t>
      </w:r>
      <w:r w:rsidRPr="00C46B68">
        <w:rPr>
          <w:rFonts w:ascii="Arial" w:hAnsi="Arial" w:cs="Arial"/>
        </w:rPr>
        <w:fldChar w:fldCharType="begin">
          <w:fldData xml:space="preserve">PEVuZE5vdGU+PENpdGU+PEF1dGhvcj5Lb2l2dTwvQXV0aG9yPjxZZWFyPjIwMjE8L1llYXI+PFJl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Lb2l2dTwvQXV0aG9yPjxZZWFyPjIwMjE8L1llYXI+PFJl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006C6F58" w:rsidRPr="00C46B68">
        <w:rPr>
          <w:rFonts w:ascii="Arial" w:hAnsi="Arial" w:cs="Arial"/>
          <w:noProof/>
        </w:rPr>
        <w:t>(Koivu</w:t>
      </w:r>
      <w:r w:rsidR="006C6F58" w:rsidRPr="00C46B68">
        <w:rPr>
          <w:rFonts w:ascii="Arial" w:hAnsi="Arial" w:cs="Arial"/>
          <w:i/>
          <w:noProof/>
        </w:rPr>
        <w:t xml:space="preserve"> et al</w:t>
      </w:r>
      <w:r w:rsidR="006C6F58" w:rsidRPr="00C46B68">
        <w:rPr>
          <w:rFonts w:ascii="Arial" w:hAnsi="Arial" w:cs="Arial"/>
          <w:noProof/>
        </w:rPr>
        <w:t>, 2021)</w:t>
      </w:r>
      <w:r w:rsidRPr="00C46B68">
        <w:rPr>
          <w:rFonts w:ascii="Arial" w:hAnsi="Arial" w:cs="Arial"/>
        </w:rPr>
        <w:fldChar w:fldCharType="end"/>
      </w:r>
      <w:r w:rsidRPr="00C46B68">
        <w:rPr>
          <w:rFonts w:ascii="Arial" w:hAnsi="Arial" w:cs="Arial"/>
        </w:rPr>
        <w:t xml:space="preserve"> into </w:t>
      </w:r>
      <w:proofErr w:type="spellStart"/>
      <w:r w:rsidRPr="00C46B68">
        <w:rPr>
          <w:rFonts w:ascii="Arial" w:hAnsi="Arial" w:cs="Arial"/>
        </w:rPr>
        <w:t>pLenti</w:t>
      </w:r>
      <w:proofErr w:type="spellEnd"/>
      <w:r w:rsidRPr="00C46B68">
        <w:rPr>
          <w:rFonts w:ascii="Arial" w:hAnsi="Arial" w:cs="Arial"/>
        </w:rPr>
        <w:t xml:space="preserve"> CMV Puro DEST (w118-1), a gift from Eric Campeau and Paul Kaufman (</w:t>
      </w:r>
      <w:proofErr w:type="spellStart"/>
      <w:r w:rsidRPr="00C46B68">
        <w:rPr>
          <w:rFonts w:ascii="Arial" w:hAnsi="Arial" w:cs="Arial"/>
        </w:rPr>
        <w:t>Addgene</w:t>
      </w:r>
      <w:proofErr w:type="spellEnd"/>
      <w:r w:rsidRPr="00C46B68">
        <w:rPr>
          <w:rFonts w:ascii="Arial" w:hAnsi="Arial" w:cs="Arial"/>
        </w:rPr>
        <w:t xml:space="preserve"> plasmid # 17452;http://n2t.net/addgene:17452 ; RRID:Addgene_17452) through Gateway cloning </w:t>
      </w:r>
      <w:r w:rsidRPr="00C46B68">
        <w:rPr>
          <w:rFonts w:ascii="Arial" w:hAnsi="Arial" w:cs="Arial"/>
        </w:rPr>
        <w:fldChar w:fldCharType="begin">
          <w:fldData xml:space="preserve">PEVuZE5vdGU+PENpdGU+PEF1dGhvcj5DaGFrcm9ib3J0eTwvQXV0aG9yPjxZZWFyPjIwMTk8L1ll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DaGFrcm9ib3J0eTwvQXV0aG9yPjxZZWFyPjIwMTk8L1ll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006C6F58" w:rsidRPr="00C46B68">
        <w:rPr>
          <w:rFonts w:ascii="Arial" w:hAnsi="Arial" w:cs="Arial"/>
          <w:noProof/>
        </w:rPr>
        <w:t>(Chakroborty</w:t>
      </w:r>
      <w:r w:rsidR="006C6F58" w:rsidRPr="00C46B68">
        <w:rPr>
          <w:rFonts w:ascii="Arial" w:hAnsi="Arial" w:cs="Arial"/>
          <w:i/>
          <w:noProof/>
        </w:rPr>
        <w:t xml:space="preserve"> et al</w:t>
      </w:r>
      <w:r w:rsidR="006C6F58" w:rsidRPr="00C46B68">
        <w:rPr>
          <w:rFonts w:ascii="Arial" w:hAnsi="Arial" w:cs="Arial"/>
          <w:noProof/>
        </w:rPr>
        <w:t>, 2019)</w:t>
      </w:r>
      <w:r w:rsidRPr="00C46B68">
        <w:rPr>
          <w:rFonts w:ascii="Arial" w:hAnsi="Arial" w:cs="Arial"/>
        </w:rPr>
        <w:fldChar w:fldCharType="end"/>
      </w:r>
      <w:r w:rsidRPr="00C46B68">
        <w:rPr>
          <w:rFonts w:ascii="Arial" w:hAnsi="Arial" w:cs="Arial"/>
        </w:rPr>
        <w:t xml:space="preserve"> to create pLenti-CMV-Puro-ERBB3.</w:t>
      </w:r>
      <w:r w:rsidRPr="00C46B68">
        <w:t xml:space="preserve"> </w:t>
      </w:r>
      <w:r w:rsidR="004D70B5" w:rsidRPr="00C46B68">
        <w:rPr>
          <w:rFonts w:ascii="Arial" w:hAnsi="Arial" w:cs="Arial"/>
          <w:color w:val="1D1C1D"/>
          <w:shd w:val="clear" w:color="auto" w:fill="F8F8F8"/>
        </w:rPr>
        <w:t xml:space="preserve">The DUSP6 plasmid was purchased from </w:t>
      </w:r>
      <w:proofErr w:type="spellStart"/>
      <w:r w:rsidR="004D70B5" w:rsidRPr="00C46B68">
        <w:rPr>
          <w:rFonts w:ascii="Arial" w:hAnsi="Arial" w:cs="Arial"/>
          <w:color w:val="1D1C1D"/>
          <w:shd w:val="clear" w:color="auto" w:fill="F8F8F8"/>
        </w:rPr>
        <w:t>Addgene</w:t>
      </w:r>
      <w:proofErr w:type="spellEnd"/>
      <w:r w:rsidR="004D70B5" w:rsidRPr="00C46B68">
        <w:rPr>
          <w:rFonts w:ascii="Arial" w:hAnsi="Arial" w:cs="Arial"/>
          <w:color w:val="1D1C1D"/>
          <w:shd w:val="clear" w:color="auto" w:fill="F8F8F8"/>
        </w:rPr>
        <w:t xml:space="preserve"> (#27975</w:t>
      </w:r>
      <w:proofErr w:type="gramStart"/>
      <w:r w:rsidR="004D70B5" w:rsidRPr="00C46B68">
        <w:rPr>
          <w:rFonts w:ascii="Arial" w:hAnsi="Arial" w:cs="Arial"/>
          <w:color w:val="1D1C1D"/>
          <w:shd w:val="clear" w:color="auto" w:fill="F8F8F8"/>
        </w:rPr>
        <w:t>)</w:t>
      </w:r>
      <w:proofErr w:type="gramEnd"/>
      <w:r w:rsidR="004D70B5" w:rsidRPr="00C46B68">
        <w:rPr>
          <w:rFonts w:ascii="Arial" w:hAnsi="Arial" w:cs="Arial"/>
          <w:color w:val="1D1C1D"/>
          <w:shd w:val="clear" w:color="auto" w:fill="F8F8F8"/>
        </w:rPr>
        <w:t xml:space="preserve"> and the Kinase interaction motif (KIM) mutants were prepared by site directed mutagenesis (</w:t>
      </w:r>
      <w:proofErr w:type="spellStart"/>
      <w:r w:rsidR="004D70B5" w:rsidRPr="00C46B68">
        <w:rPr>
          <w:rFonts w:ascii="Arial" w:hAnsi="Arial" w:cs="Arial"/>
          <w:color w:val="1D1C1D"/>
          <w:shd w:val="clear" w:color="auto" w:fill="F8F8F8"/>
        </w:rPr>
        <w:t>GenScript</w:t>
      </w:r>
      <w:proofErr w:type="spellEnd"/>
      <w:r w:rsidR="004D70B5" w:rsidRPr="00C46B68">
        <w:rPr>
          <w:rFonts w:ascii="Arial" w:hAnsi="Arial" w:cs="Arial"/>
          <w:color w:val="1D1C1D"/>
          <w:shd w:val="clear" w:color="auto" w:fill="F8F8F8"/>
        </w:rPr>
        <w:t xml:space="preserve"> Inc) generating R64A, R65A double mutant defective in ERK binding as described </w:t>
      </w:r>
      <w:r w:rsidR="004D70B5" w:rsidRPr="00C46B68">
        <w:rPr>
          <w:rFonts w:ascii="Arial" w:hAnsi="Arial" w:cs="Arial"/>
          <w:color w:val="1D1C1D"/>
          <w:shd w:val="clear" w:color="auto" w:fill="F8F8F8"/>
        </w:rPr>
        <w:fldChar w:fldCharType="begin">
          <w:fldData xml:space="preserve">PEVuZE5vdGU+PENpdGU+PEF1dGhvcj5OaWNob2xzPC9BdXRob3I+PFllYXI+MjAwMDwvWWVhcj48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</w:fldData>
        </w:fldChar>
      </w:r>
      <w:r w:rsidR="003F7E9F" w:rsidRPr="00C46B68">
        <w:rPr>
          <w:rFonts w:ascii="Arial" w:hAnsi="Arial" w:cs="Arial"/>
          <w:color w:val="1D1C1D"/>
          <w:shd w:val="clear" w:color="auto" w:fill="F8F8F8"/>
        </w:rPr>
        <w:instrText xml:space="preserve"> ADDIN EN.CITE </w:instrText>
      </w:r>
      <w:r w:rsidR="003F7E9F" w:rsidRPr="00C46B68">
        <w:rPr>
          <w:rFonts w:ascii="Arial" w:hAnsi="Arial" w:cs="Arial"/>
          <w:color w:val="1D1C1D"/>
          <w:shd w:val="clear" w:color="auto" w:fill="F8F8F8"/>
        </w:rPr>
        <w:fldChar w:fldCharType="begin">
          <w:fldData xml:space="preserve">PEVuZE5vdGU+PENpdGU+PEF1dGhvcj5OaWNob2xzPC9BdXRob3I+PFllYXI+MjAwMDwvWWVhcj48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</w:fldData>
        </w:fldChar>
      </w:r>
      <w:r w:rsidR="003F7E9F" w:rsidRPr="00C46B68">
        <w:rPr>
          <w:rFonts w:ascii="Arial" w:hAnsi="Arial" w:cs="Arial"/>
          <w:color w:val="1D1C1D"/>
          <w:shd w:val="clear" w:color="auto" w:fill="F8F8F8"/>
        </w:rPr>
        <w:instrText xml:space="preserve"> ADDIN EN.CITE.DATA </w:instrText>
      </w:r>
      <w:r w:rsidR="003F7E9F" w:rsidRPr="00C46B68">
        <w:rPr>
          <w:rFonts w:ascii="Arial" w:hAnsi="Arial" w:cs="Arial"/>
          <w:color w:val="1D1C1D"/>
          <w:shd w:val="clear" w:color="auto" w:fill="F8F8F8"/>
        </w:rPr>
      </w:r>
      <w:r w:rsidR="003F7E9F" w:rsidRPr="00C46B68">
        <w:rPr>
          <w:rFonts w:ascii="Arial" w:hAnsi="Arial" w:cs="Arial"/>
          <w:color w:val="1D1C1D"/>
          <w:shd w:val="clear" w:color="auto" w:fill="F8F8F8"/>
        </w:rPr>
        <w:fldChar w:fldCharType="end"/>
      </w:r>
      <w:r w:rsidR="004D70B5" w:rsidRPr="00C46B68">
        <w:rPr>
          <w:rFonts w:ascii="Arial" w:hAnsi="Arial" w:cs="Arial"/>
          <w:color w:val="1D1C1D"/>
          <w:shd w:val="clear" w:color="auto" w:fill="F8F8F8"/>
        </w:rPr>
      </w:r>
      <w:r w:rsidR="004D70B5" w:rsidRPr="00C46B68">
        <w:rPr>
          <w:rFonts w:ascii="Arial" w:hAnsi="Arial" w:cs="Arial"/>
          <w:color w:val="1D1C1D"/>
          <w:shd w:val="clear" w:color="auto" w:fill="F8F8F8"/>
        </w:rPr>
        <w:fldChar w:fldCharType="separate"/>
      </w:r>
      <w:r w:rsidR="003F7E9F" w:rsidRPr="00C46B68">
        <w:rPr>
          <w:rFonts w:ascii="Arial" w:hAnsi="Arial" w:cs="Arial"/>
          <w:noProof/>
          <w:color w:val="1D1C1D"/>
          <w:shd w:val="clear" w:color="auto" w:fill="F8F8F8"/>
        </w:rPr>
        <w:t>(Nichols</w:t>
      </w:r>
      <w:r w:rsidR="003F7E9F" w:rsidRPr="00C46B68">
        <w:rPr>
          <w:rFonts w:ascii="Arial" w:hAnsi="Arial" w:cs="Arial"/>
          <w:i/>
          <w:noProof/>
          <w:color w:val="1D1C1D"/>
          <w:shd w:val="clear" w:color="auto" w:fill="F8F8F8"/>
        </w:rPr>
        <w:t xml:space="preserve"> et al.</w:t>
      </w:r>
      <w:r w:rsidR="003F7E9F" w:rsidRPr="00C46B68">
        <w:rPr>
          <w:rFonts w:ascii="Arial" w:hAnsi="Arial" w:cs="Arial"/>
          <w:noProof/>
          <w:color w:val="1D1C1D"/>
          <w:shd w:val="clear" w:color="auto" w:fill="F8F8F8"/>
        </w:rPr>
        <w:t>, 2000)</w:t>
      </w:r>
      <w:r w:rsidR="004D70B5" w:rsidRPr="00C46B68">
        <w:rPr>
          <w:rFonts w:ascii="Arial" w:hAnsi="Arial" w:cs="Arial"/>
          <w:color w:val="1D1C1D"/>
          <w:shd w:val="clear" w:color="auto" w:fill="F8F8F8"/>
        </w:rPr>
        <w:fldChar w:fldCharType="end"/>
      </w:r>
      <w:r w:rsidR="004D70B5" w:rsidRPr="00C46B68">
        <w:rPr>
          <w:rFonts w:ascii="Arial" w:hAnsi="Arial" w:cs="Arial"/>
          <w:color w:val="1D1C1D"/>
          <w:shd w:val="clear" w:color="auto" w:fill="F8F8F8"/>
        </w:rPr>
        <w:t>.</w:t>
      </w:r>
    </w:p>
    <w:p w14:paraId="7AB95918" w14:textId="77777777" w:rsidR="000462C0" w:rsidRPr="00C46B68" w:rsidRDefault="000462C0" w:rsidP="001C1D34">
      <w:pPr>
        <w:spacing w:line="480" w:lineRule="auto"/>
        <w:jc w:val="both"/>
        <w:rPr>
          <w:rFonts w:ascii="Arial" w:hAnsi="Arial" w:cs="Arial"/>
          <w:b/>
          <w:bCs/>
        </w:rPr>
      </w:pPr>
      <w:r w:rsidRPr="00C46B68">
        <w:rPr>
          <w:rFonts w:ascii="Arial" w:hAnsi="Arial" w:cs="Arial"/>
          <w:b/>
          <w:bCs/>
        </w:rPr>
        <w:t>Generation of stable lines</w:t>
      </w:r>
    </w:p>
    <w:p w14:paraId="339BE501" w14:textId="2DA531AB" w:rsidR="000462C0" w:rsidRPr="00C46B68" w:rsidRDefault="000462C0" w:rsidP="001C1D34">
      <w:pPr>
        <w:spacing w:line="480" w:lineRule="auto"/>
        <w:jc w:val="both"/>
        <w:rPr>
          <w:rFonts w:ascii="Arial" w:hAnsi="Arial" w:cs="Arial"/>
        </w:rPr>
      </w:pPr>
      <w:r w:rsidRPr="00C46B68">
        <w:rPr>
          <w:rFonts w:ascii="Arial" w:hAnsi="Arial" w:cs="Arial"/>
        </w:rPr>
        <w:t xml:space="preserve">To overexpress wild-type ERBB2, pBABE-puro-gateway-ERBB2 was transfected (using Fugene6 transfection reagent; Promega Catalog # E2692) into </w:t>
      </w:r>
      <w:proofErr w:type="spellStart"/>
      <w:r w:rsidRPr="00C46B68">
        <w:rPr>
          <w:rFonts w:ascii="Arial" w:hAnsi="Arial" w:cs="Arial"/>
        </w:rPr>
        <w:t>amphotropic</w:t>
      </w:r>
      <w:proofErr w:type="spellEnd"/>
      <w:r w:rsidRPr="00C46B68">
        <w:rPr>
          <w:rFonts w:ascii="Arial" w:hAnsi="Arial" w:cs="Arial"/>
        </w:rPr>
        <w:t xml:space="preserve"> Phoenix HEK293T cells (a gift from Dr. Garry Nolan) to generate retroviruses, which were used to transduce MDA-MB-453, as described previously </w:t>
      </w:r>
      <w:r w:rsidRPr="00C46B68">
        <w:rPr>
          <w:rFonts w:ascii="Arial" w:hAnsi="Arial" w:cs="Arial"/>
        </w:rPr>
        <w:fldChar w:fldCharType="begin">
          <w:fldData xml:space="preserve">PEVuZE5vdGU+PENpdGU+PEF1dGhvcj5DaGFrcm9ib3J0eTwvQXV0aG9yPjxZZWFyPjIwMTk8L1ll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DaGFrcm9ib3J0eTwvQXV0aG9yPjxZZWFyPjIwMTk8L1ll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006C6F58" w:rsidRPr="00C46B68">
        <w:rPr>
          <w:rFonts w:ascii="Arial" w:hAnsi="Arial" w:cs="Arial"/>
          <w:noProof/>
        </w:rPr>
        <w:t>(Chakroborty</w:t>
      </w:r>
      <w:r w:rsidR="006C6F58" w:rsidRPr="00C46B68">
        <w:rPr>
          <w:rFonts w:ascii="Arial" w:hAnsi="Arial" w:cs="Arial"/>
          <w:i/>
          <w:noProof/>
        </w:rPr>
        <w:t xml:space="preserve"> et al.</w:t>
      </w:r>
      <w:r w:rsidR="006C6F58" w:rsidRPr="00C46B68">
        <w:rPr>
          <w:rFonts w:ascii="Arial" w:hAnsi="Arial" w:cs="Arial"/>
          <w:noProof/>
        </w:rPr>
        <w:t xml:space="preserve">, </w:t>
      </w:r>
      <w:r w:rsidR="006C6F58" w:rsidRPr="00C46B68">
        <w:rPr>
          <w:rFonts w:ascii="Arial" w:hAnsi="Arial" w:cs="Arial"/>
          <w:noProof/>
        </w:rPr>
        <w:lastRenderedPageBreak/>
        <w:t>2019)</w:t>
      </w:r>
      <w:r w:rsidRPr="00C46B68">
        <w:rPr>
          <w:rFonts w:ascii="Arial" w:hAnsi="Arial" w:cs="Arial"/>
        </w:rPr>
        <w:fldChar w:fldCharType="end"/>
      </w:r>
      <w:r w:rsidRPr="00C46B68">
        <w:rPr>
          <w:rFonts w:ascii="Arial" w:hAnsi="Arial" w:cs="Arial"/>
        </w:rPr>
        <w:t xml:space="preserve">. pLenti-CMV-Puro-ERBB3 was co-transfected with virus-packaging plasmids </w:t>
      </w:r>
      <w:proofErr w:type="spellStart"/>
      <w:r w:rsidRPr="00C46B68">
        <w:rPr>
          <w:rFonts w:ascii="Arial" w:hAnsi="Arial" w:cs="Arial"/>
        </w:rPr>
        <w:t>pMLDg</w:t>
      </w:r>
      <w:proofErr w:type="spellEnd"/>
      <w:r w:rsidRPr="00C46B68">
        <w:rPr>
          <w:rFonts w:ascii="Arial" w:hAnsi="Arial" w:cs="Arial"/>
        </w:rPr>
        <w:t>/</w:t>
      </w:r>
      <w:proofErr w:type="spellStart"/>
      <w:r w:rsidRPr="00C46B68">
        <w:rPr>
          <w:rFonts w:ascii="Arial" w:hAnsi="Arial" w:cs="Arial"/>
        </w:rPr>
        <w:t>pRRE</w:t>
      </w:r>
      <w:proofErr w:type="spellEnd"/>
      <w:r w:rsidRPr="00C46B68">
        <w:rPr>
          <w:rFonts w:ascii="Arial" w:hAnsi="Arial" w:cs="Arial"/>
        </w:rPr>
        <w:t xml:space="preserve"> (</w:t>
      </w:r>
      <w:proofErr w:type="spellStart"/>
      <w:r w:rsidRPr="00C46B68">
        <w:rPr>
          <w:rFonts w:ascii="Arial" w:hAnsi="Arial" w:cs="Arial"/>
        </w:rPr>
        <w:t>addgene</w:t>
      </w:r>
      <w:proofErr w:type="spellEnd"/>
      <w:r w:rsidRPr="00C46B68">
        <w:rPr>
          <w:rFonts w:ascii="Arial" w:hAnsi="Arial" w:cs="Arial"/>
        </w:rPr>
        <w:t xml:space="preserve"> #12251), pMD2.G (</w:t>
      </w:r>
      <w:proofErr w:type="spellStart"/>
      <w:r w:rsidRPr="00C46B68">
        <w:rPr>
          <w:rFonts w:ascii="Arial" w:hAnsi="Arial" w:cs="Arial"/>
        </w:rPr>
        <w:t>addgene</w:t>
      </w:r>
      <w:proofErr w:type="spellEnd"/>
      <w:r w:rsidRPr="00C46B68">
        <w:rPr>
          <w:rFonts w:ascii="Arial" w:hAnsi="Arial" w:cs="Arial"/>
        </w:rPr>
        <w:t xml:space="preserve"> #12259), and </w:t>
      </w:r>
      <w:proofErr w:type="spellStart"/>
      <w:r w:rsidRPr="00C46B68">
        <w:rPr>
          <w:rFonts w:ascii="Arial" w:hAnsi="Arial" w:cs="Arial"/>
        </w:rPr>
        <w:t>pRSV</w:t>
      </w:r>
      <w:proofErr w:type="spellEnd"/>
      <w:r w:rsidRPr="00C46B68">
        <w:rPr>
          <w:rFonts w:ascii="Arial" w:hAnsi="Arial" w:cs="Arial"/>
        </w:rPr>
        <w:t>-Rev (</w:t>
      </w:r>
      <w:proofErr w:type="spellStart"/>
      <w:r w:rsidRPr="00C46B68">
        <w:rPr>
          <w:rFonts w:ascii="Arial" w:hAnsi="Arial" w:cs="Arial"/>
        </w:rPr>
        <w:t>addgene</w:t>
      </w:r>
      <w:proofErr w:type="spellEnd"/>
      <w:r w:rsidRPr="00C46B68">
        <w:rPr>
          <w:rFonts w:ascii="Arial" w:hAnsi="Arial" w:cs="Arial"/>
        </w:rPr>
        <w:t xml:space="preserve"> #12253) into HEK293T cells using Fugene6 transfection reagent to produce lentiviruses. The lentivirus-containing supernatant was used to transduce MDA-MB-453 to over-express wild-type ERBB3. After viral transduction cells were treated with 1 µg/mL puromycin (Gibco) for 48 h to select the cells with stable expression of the respective introduced transgenes.</w:t>
      </w:r>
    </w:p>
    <w:p w14:paraId="7EAD37CB" w14:textId="22E487E5" w:rsidR="000462C0" w:rsidRPr="00C46B68" w:rsidRDefault="000462C0" w:rsidP="001C1D34">
      <w:pPr>
        <w:spacing w:line="480" w:lineRule="auto"/>
        <w:jc w:val="both"/>
        <w:rPr>
          <w:rFonts w:ascii="Arial" w:hAnsi="Arial" w:cs="Arial"/>
        </w:rPr>
      </w:pPr>
      <w:r w:rsidRPr="00C46B68">
        <w:rPr>
          <w:rFonts w:ascii="Arial" w:hAnsi="Arial" w:cs="Arial"/>
        </w:rPr>
        <w:t>For DUSP1 and 6 overexpression, lentiviral particles containing full length of either DUSP1 (</w:t>
      </w:r>
      <w:proofErr w:type="spellStart"/>
      <w:r w:rsidRPr="00C46B68">
        <w:rPr>
          <w:rFonts w:ascii="Arial" w:hAnsi="Arial" w:cs="Arial"/>
        </w:rPr>
        <w:t>Genecopoeia</w:t>
      </w:r>
      <w:proofErr w:type="spellEnd"/>
      <w:r w:rsidRPr="00C46B68">
        <w:rPr>
          <w:rFonts w:ascii="Arial" w:hAnsi="Arial" w:cs="Arial"/>
        </w:rPr>
        <w:t>)</w:t>
      </w:r>
      <w:r w:rsidR="004D70B5" w:rsidRPr="00C46B68">
        <w:rPr>
          <w:rFonts w:ascii="Arial" w:hAnsi="Arial" w:cs="Arial"/>
        </w:rPr>
        <w:t>,</w:t>
      </w:r>
      <w:r w:rsidRPr="00C46B68">
        <w:rPr>
          <w:rFonts w:ascii="Arial" w:hAnsi="Arial" w:cs="Arial"/>
        </w:rPr>
        <w:t xml:space="preserve">  DUSP6 (</w:t>
      </w:r>
      <w:proofErr w:type="spellStart"/>
      <w:r w:rsidRPr="00C46B68">
        <w:rPr>
          <w:rFonts w:ascii="Arial" w:hAnsi="Arial" w:cs="Arial"/>
        </w:rPr>
        <w:t>Addgene</w:t>
      </w:r>
      <w:proofErr w:type="spellEnd"/>
      <w:r w:rsidRPr="00C46B68">
        <w:rPr>
          <w:rFonts w:ascii="Arial" w:hAnsi="Arial" w:cs="Arial"/>
        </w:rPr>
        <w:t xml:space="preserve"> #27975)</w:t>
      </w:r>
      <w:r w:rsidR="004D70B5" w:rsidRPr="00C46B68">
        <w:rPr>
          <w:rFonts w:ascii="Arial" w:hAnsi="Arial" w:cs="Arial"/>
        </w:rPr>
        <w:t>, or</w:t>
      </w:r>
      <w:r w:rsidRPr="00C46B68">
        <w:rPr>
          <w:rFonts w:ascii="Arial" w:hAnsi="Arial" w:cs="Arial"/>
        </w:rPr>
        <w:t xml:space="preserve"> control empty (</w:t>
      </w:r>
      <w:proofErr w:type="spellStart"/>
      <w:r w:rsidRPr="00C46B68">
        <w:rPr>
          <w:rFonts w:ascii="Arial" w:hAnsi="Arial" w:cs="Arial"/>
        </w:rPr>
        <w:t>Genecopoeia</w:t>
      </w:r>
      <w:proofErr w:type="spellEnd"/>
      <w:r w:rsidRPr="00C46B68">
        <w:rPr>
          <w:rFonts w:ascii="Arial" w:hAnsi="Arial" w:cs="Arial"/>
        </w:rPr>
        <w:t>) vector were generated in HEK293FT packaging cell line (complete medium: high glucose DMEM, 10% FBS, 0,1mM NEAA, 1mM MEM Sodium Pyruvate, 6mM L-Glutamine, 1% Pen/Strep and 0,5mg/ml Geneticin) by transient transfection of transfer vector 2</w:t>
      </w:r>
      <w:r w:rsidRPr="00C46B68">
        <w:rPr>
          <w:rFonts w:ascii="Arial" w:hAnsi="Arial" w:cs="Arial"/>
          <w:vertAlign w:val="superscript"/>
        </w:rPr>
        <w:t>nd</w:t>
      </w:r>
      <w:r w:rsidRPr="00C46B68">
        <w:rPr>
          <w:rFonts w:ascii="Arial" w:hAnsi="Arial" w:cs="Arial"/>
        </w:rPr>
        <w:t xml:space="preserve"> generation packaging plasmid-psPAX2 (</w:t>
      </w:r>
      <w:proofErr w:type="spellStart"/>
      <w:r w:rsidRPr="00C46B68">
        <w:rPr>
          <w:rFonts w:ascii="Arial" w:hAnsi="Arial" w:cs="Arial"/>
        </w:rPr>
        <w:t>Addgene</w:t>
      </w:r>
      <w:proofErr w:type="spellEnd"/>
      <w:r w:rsidRPr="00C46B68">
        <w:rPr>
          <w:rFonts w:ascii="Arial" w:hAnsi="Arial" w:cs="Arial"/>
        </w:rPr>
        <w:t xml:space="preserve"> #12259) and envelope vector-pMD2 (</w:t>
      </w:r>
      <w:proofErr w:type="spellStart"/>
      <w:r w:rsidRPr="00C46B68">
        <w:rPr>
          <w:rFonts w:ascii="Arial" w:hAnsi="Arial" w:cs="Arial"/>
        </w:rPr>
        <w:t>Addgene</w:t>
      </w:r>
      <w:proofErr w:type="spellEnd"/>
      <w:r w:rsidRPr="00C46B68">
        <w:rPr>
          <w:rFonts w:ascii="Arial" w:hAnsi="Arial" w:cs="Arial"/>
        </w:rPr>
        <w:t xml:space="preserve"> #12260) with the ratio (7:2:1) using calcium-phosphate precipitation method</w:t>
      </w:r>
      <w:r w:rsidR="007527C1" w:rsidRPr="00C46B68">
        <w:rPr>
          <w:rFonts w:ascii="Arial" w:hAnsi="Arial" w:cs="Arial"/>
        </w:rPr>
        <w:t>.</w:t>
      </w:r>
      <w:r w:rsidRPr="00C46B68">
        <w:rPr>
          <w:rFonts w:ascii="Arial" w:hAnsi="Arial" w:cs="Arial"/>
        </w:rPr>
        <w:t xml:space="preserve"> Seventy-two hours post-transfection medium containing viral vectors was collected, concentrated for 2 h by ultracentrifugation in swing-out rotor SW-32Ti (Beckman Coulter), 26,000g, resuspended in residual medium and flash-frozen in liquid nitrogen. Functional titer   ̴1x10</w:t>
      </w:r>
      <w:r w:rsidRPr="00C46B68">
        <w:rPr>
          <w:rFonts w:ascii="Arial" w:hAnsi="Arial" w:cs="Arial"/>
          <w:vertAlign w:val="superscript"/>
        </w:rPr>
        <w:t>8</w:t>
      </w:r>
      <w:r w:rsidRPr="00C46B68">
        <w:rPr>
          <w:rFonts w:ascii="Arial" w:hAnsi="Arial" w:cs="Arial"/>
        </w:rPr>
        <w:t xml:space="preserve"> was measured in HEK293FT cells and FACS (BD </w:t>
      </w:r>
      <w:proofErr w:type="spellStart"/>
      <w:r w:rsidRPr="00C46B68">
        <w:rPr>
          <w:rFonts w:ascii="Arial" w:hAnsi="Arial" w:cs="Arial"/>
        </w:rPr>
        <w:t>LSRFortessa</w:t>
      </w:r>
      <w:proofErr w:type="spellEnd"/>
      <w:r w:rsidRPr="00C46B68">
        <w:rPr>
          <w:rFonts w:ascii="Arial" w:hAnsi="Arial" w:cs="Arial"/>
        </w:rPr>
        <w:t>, Becton Dickinson). To obtain stable overexpression of DUSP1, DUSP6 or double DUSP1+6 population on day zero, 8x10</w:t>
      </w:r>
      <w:r w:rsidRPr="00C46B68">
        <w:rPr>
          <w:rFonts w:ascii="Arial" w:hAnsi="Arial" w:cs="Arial"/>
          <w:vertAlign w:val="superscript"/>
        </w:rPr>
        <w:t>4</w:t>
      </w:r>
      <w:r w:rsidRPr="00C46B68">
        <w:rPr>
          <w:rFonts w:ascii="Arial" w:hAnsi="Arial" w:cs="Arial"/>
        </w:rPr>
        <w:t xml:space="preserve"> cells were seeded in a 24-well plate. 24 h later, the cells were transduced with MOI 60 of lentiviral stocks in a low volume of full media. Medium containing viral particles was removed 16 h later. Cells expressing DUSP1 and GFP indicative of lentiviral integration were collected by fluorescence assisted cell sorting (BD </w:t>
      </w:r>
      <w:proofErr w:type="spellStart"/>
      <w:r w:rsidRPr="00C46B68">
        <w:rPr>
          <w:rFonts w:ascii="Arial" w:hAnsi="Arial" w:cs="Arial"/>
        </w:rPr>
        <w:t>FACSaria</w:t>
      </w:r>
      <w:proofErr w:type="spellEnd"/>
      <w:r w:rsidRPr="00C46B68">
        <w:rPr>
          <w:rFonts w:ascii="Arial" w:hAnsi="Arial" w:cs="Arial"/>
        </w:rPr>
        <w:t xml:space="preserve"> II cell sorter, Becton Dickinson). FACS gating was set at 10% top high fluorescence signal. DUSP6 </w:t>
      </w:r>
      <w:r w:rsidRPr="00C46B68">
        <w:rPr>
          <w:rFonts w:ascii="Arial" w:hAnsi="Arial" w:cs="Arial"/>
        </w:rPr>
        <w:lastRenderedPageBreak/>
        <w:t xml:space="preserve">transduced BT474 cells were selected with 3 µg/mL of puromycin. DUSP1 and 6 expressing cells were obtained by sequential transduction (MOI 2, 6, 10), puromycin selection and later GFP fluorescence assisted cell sorting (BD </w:t>
      </w:r>
      <w:proofErr w:type="spellStart"/>
      <w:r w:rsidRPr="00C46B68">
        <w:rPr>
          <w:rFonts w:ascii="Arial" w:hAnsi="Arial" w:cs="Arial"/>
        </w:rPr>
        <w:t>FACSaria</w:t>
      </w:r>
      <w:proofErr w:type="spellEnd"/>
      <w:r w:rsidRPr="00C46B68">
        <w:rPr>
          <w:rFonts w:ascii="Arial" w:hAnsi="Arial" w:cs="Arial"/>
        </w:rPr>
        <w:t xml:space="preserve"> II cell sorter, Becton Dickinson). The levels of protein were confirmed by Western blot analysis.</w:t>
      </w:r>
    </w:p>
    <w:p w14:paraId="2E2B4923" w14:textId="5AC15303" w:rsidR="007223B6" w:rsidRPr="00AA5C81" w:rsidRDefault="007223B6" w:rsidP="00AA5C81">
      <w:pPr>
        <w:spacing w:line="480" w:lineRule="auto"/>
        <w:ind w:firstLine="720"/>
        <w:jc w:val="both"/>
        <w:rPr>
          <w:rFonts w:ascii="Arial" w:hAnsi="Arial" w:cs="Arial"/>
        </w:rPr>
      </w:pPr>
      <w:r w:rsidRPr="00C46B68">
        <w:rPr>
          <w:rFonts w:ascii="Arial" w:hAnsi="Arial" w:cs="Arial"/>
        </w:rPr>
        <w:t>For stable overexpression of DUSP6 and DUSP6 KIM mutant, DUSP6 (</w:t>
      </w:r>
      <w:proofErr w:type="spellStart"/>
      <w:r w:rsidRPr="00C46B68">
        <w:rPr>
          <w:rFonts w:ascii="Arial" w:hAnsi="Arial" w:cs="Arial"/>
        </w:rPr>
        <w:t>Addgene</w:t>
      </w:r>
      <w:proofErr w:type="spellEnd"/>
      <w:r w:rsidRPr="00C46B68">
        <w:rPr>
          <w:rFonts w:ascii="Arial" w:hAnsi="Arial" w:cs="Arial"/>
        </w:rPr>
        <w:t xml:space="preserve"> #27975) and DUSP6</w:t>
      </w:r>
      <w:r w:rsidRPr="00C46B68">
        <w:rPr>
          <w:rFonts w:ascii="Arial" w:hAnsi="Arial" w:cs="Arial"/>
          <w:vertAlign w:val="superscript"/>
        </w:rPr>
        <w:t xml:space="preserve">R64-65A </w:t>
      </w:r>
      <w:r w:rsidRPr="00C46B68">
        <w:rPr>
          <w:rFonts w:ascii="Arial" w:hAnsi="Arial" w:cs="Arial"/>
        </w:rPr>
        <w:t xml:space="preserve">lentiviral vectors were co-transfected with virus-packaging plasmids </w:t>
      </w:r>
      <w:proofErr w:type="spellStart"/>
      <w:r w:rsidRPr="00C46B68">
        <w:rPr>
          <w:rFonts w:ascii="Arial" w:hAnsi="Arial" w:cs="Arial"/>
        </w:rPr>
        <w:t>pMLDg</w:t>
      </w:r>
      <w:proofErr w:type="spellEnd"/>
      <w:r w:rsidRPr="00C46B68">
        <w:rPr>
          <w:rFonts w:ascii="Arial" w:hAnsi="Arial" w:cs="Arial"/>
        </w:rPr>
        <w:t>/</w:t>
      </w:r>
      <w:proofErr w:type="spellStart"/>
      <w:r w:rsidRPr="00C46B68">
        <w:rPr>
          <w:rFonts w:ascii="Arial" w:hAnsi="Arial" w:cs="Arial"/>
        </w:rPr>
        <w:t>pRRE</w:t>
      </w:r>
      <w:proofErr w:type="spellEnd"/>
      <w:r w:rsidRPr="00C46B68">
        <w:rPr>
          <w:rFonts w:ascii="Arial" w:hAnsi="Arial" w:cs="Arial"/>
        </w:rPr>
        <w:t>, (</w:t>
      </w:r>
      <w:proofErr w:type="spellStart"/>
      <w:r w:rsidRPr="00C46B68">
        <w:rPr>
          <w:rFonts w:ascii="Arial" w:hAnsi="Arial" w:cs="Arial"/>
        </w:rPr>
        <w:t>Addgene</w:t>
      </w:r>
      <w:proofErr w:type="spellEnd"/>
      <w:r w:rsidRPr="00C46B68">
        <w:rPr>
          <w:rFonts w:ascii="Arial" w:hAnsi="Arial" w:cs="Arial"/>
        </w:rPr>
        <w:t xml:space="preserve"> #12251), pMD2.G (</w:t>
      </w:r>
      <w:proofErr w:type="spellStart"/>
      <w:r w:rsidRPr="00C46B68">
        <w:rPr>
          <w:rFonts w:ascii="Arial" w:hAnsi="Arial" w:cs="Arial"/>
        </w:rPr>
        <w:t>Addgene</w:t>
      </w:r>
      <w:proofErr w:type="spellEnd"/>
      <w:r w:rsidRPr="00C46B68">
        <w:rPr>
          <w:rFonts w:ascii="Arial" w:hAnsi="Arial" w:cs="Arial"/>
        </w:rPr>
        <w:t xml:space="preserve"> #12259), and </w:t>
      </w:r>
      <w:proofErr w:type="spellStart"/>
      <w:r w:rsidRPr="00C46B68">
        <w:rPr>
          <w:rFonts w:ascii="Arial" w:hAnsi="Arial" w:cs="Arial"/>
        </w:rPr>
        <w:t>pRSV</w:t>
      </w:r>
      <w:proofErr w:type="spellEnd"/>
      <w:r w:rsidRPr="00C46B68">
        <w:rPr>
          <w:rFonts w:ascii="Arial" w:hAnsi="Arial" w:cs="Arial"/>
        </w:rPr>
        <w:t>-Rev (</w:t>
      </w:r>
      <w:proofErr w:type="spellStart"/>
      <w:r w:rsidRPr="00C46B68">
        <w:rPr>
          <w:rFonts w:ascii="Arial" w:hAnsi="Arial" w:cs="Arial"/>
        </w:rPr>
        <w:t>Addgene</w:t>
      </w:r>
      <w:proofErr w:type="spellEnd"/>
      <w:r w:rsidRPr="00C46B68">
        <w:rPr>
          <w:rFonts w:ascii="Arial" w:hAnsi="Arial" w:cs="Arial"/>
        </w:rPr>
        <w:t xml:space="preserve"> #12253) into HEK293T cells using Fugene6 transfection </w:t>
      </w:r>
      <w:r w:rsidRPr="00AA5C81">
        <w:rPr>
          <w:rFonts w:ascii="Arial" w:hAnsi="Arial" w:cs="Arial"/>
        </w:rPr>
        <w:t xml:space="preserve">reagent to produce lentiviruses. 48 h after transfection viral supernatants were collected, filtered, and added to pre-plated BT474 cells along with 10 </w:t>
      </w:r>
      <w:proofErr w:type="spellStart"/>
      <w:r w:rsidRPr="00AA5C81">
        <w:rPr>
          <w:rFonts w:ascii="Arial" w:hAnsi="Arial" w:cs="Arial"/>
        </w:rPr>
        <w:t>μg</w:t>
      </w:r>
      <w:proofErr w:type="spellEnd"/>
      <w:r w:rsidRPr="00AA5C81">
        <w:rPr>
          <w:rFonts w:ascii="Arial" w:hAnsi="Arial" w:cs="Arial"/>
        </w:rPr>
        <w:t xml:space="preserve">/mL polybrene. Transduced cells were selected with 2 </w:t>
      </w:r>
      <w:proofErr w:type="spellStart"/>
      <w:r w:rsidRPr="00AA5C81">
        <w:rPr>
          <w:rFonts w:ascii="Arial" w:hAnsi="Arial" w:cs="Arial"/>
        </w:rPr>
        <w:t>μg</w:t>
      </w:r>
      <w:proofErr w:type="spellEnd"/>
      <w:r w:rsidRPr="00AA5C81">
        <w:rPr>
          <w:rFonts w:ascii="Arial" w:hAnsi="Arial" w:cs="Arial"/>
        </w:rPr>
        <w:t>/m</w:t>
      </w:r>
      <w:r w:rsidR="005D1AD2" w:rsidRPr="00AA5C81">
        <w:rPr>
          <w:rFonts w:ascii="Arial" w:hAnsi="Arial" w:cs="Arial"/>
        </w:rPr>
        <w:t>L</w:t>
      </w:r>
      <w:r w:rsidRPr="00AA5C81">
        <w:rPr>
          <w:rFonts w:ascii="Arial" w:hAnsi="Arial" w:cs="Arial"/>
        </w:rPr>
        <w:t xml:space="preserve"> </w:t>
      </w:r>
      <w:r w:rsidR="005D1AD2" w:rsidRPr="00AA5C81">
        <w:rPr>
          <w:rFonts w:ascii="Arial" w:hAnsi="Arial" w:cs="Arial"/>
        </w:rPr>
        <w:t>puromycin,</w:t>
      </w:r>
      <w:r w:rsidRPr="00AA5C81">
        <w:rPr>
          <w:rFonts w:ascii="Arial" w:hAnsi="Arial" w:cs="Arial"/>
        </w:rPr>
        <w:t xml:space="preserve"> and the protein levels were confirmed by Western blot analysis.</w:t>
      </w:r>
    </w:p>
    <w:p w14:paraId="701BB2B0" w14:textId="346ADF25" w:rsidR="00AA5C81" w:rsidRPr="00245425" w:rsidRDefault="00AA5C81" w:rsidP="00245425">
      <w:pPr>
        <w:spacing w:line="480" w:lineRule="auto"/>
        <w:jc w:val="both"/>
        <w:rPr>
          <w:rFonts w:ascii="Arial" w:hAnsi="Arial" w:cs="Arial"/>
        </w:rPr>
      </w:pPr>
      <w:r w:rsidRPr="00245425">
        <w:rPr>
          <w:rFonts w:ascii="Arial" w:hAnsi="Arial" w:cs="Arial"/>
          <w:color w:val="000000"/>
        </w:rPr>
        <w:t xml:space="preserve">To rescue the DUSP6 KO MDA-MB-453 clones, the pLEX307-hygro-DUSP6 lentiviral vector was co-transfected with virus-packaging plasmids </w:t>
      </w:r>
      <w:proofErr w:type="spellStart"/>
      <w:r w:rsidRPr="00245425">
        <w:rPr>
          <w:rFonts w:ascii="Arial" w:hAnsi="Arial" w:cs="Arial"/>
          <w:color w:val="000000"/>
        </w:rPr>
        <w:t>pMLDg</w:t>
      </w:r>
      <w:proofErr w:type="spellEnd"/>
      <w:r w:rsidRPr="00245425">
        <w:rPr>
          <w:rFonts w:ascii="Arial" w:hAnsi="Arial" w:cs="Arial"/>
          <w:color w:val="000000"/>
        </w:rPr>
        <w:t>/</w:t>
      </w:r>
      <w:proofErr w:type="spellStart"/>
      <w:r w:rsidRPr="00245425">
        <w:rPr>
          <w:rFonts w:ascii="Arial" w:hAnsi="Arial" w:cs="Arial"/>
          <w:color w:val="000000"/>
        </w:rPr>
        <w:t>pRRE</w:t>
      </w:r>
      <w:proofErr w:type="spellEnd"/>
      <w:r w:rsidRPr="00245425">
        <w:rPr>
          <w:rFonts w:ascii="Arial" w:hAnsi="Arial" w:cs="Arial"/>
          <w:color w:val="000000"/>
        </w:rPr>
        <w:t>, (</w:t>
      </w:r>
      <w:proofErr w:type="spellStart"/>
      <w:r w:rsidRPr="00245425">
        <w:rPr>
          <w:rFonts w:ascii="Arial" w:hAnsi="Arial" w:cs="Arial"/>
          <w:color w:val="000000"/>
        </w:rPr>
        <w:t>Addgene</w:t>
      </w:r>
      <w:proofErr w:type="spellEnd"/>
      <w:r w:rsidRPr="00245425">
        <w:rPr>
          <w:rFonts w:ascii="Arial" w:hAnsi="Arial" w:cs="Arial"/>
          <w:color w:val="000000"/>
        </w:rPr>
        <w:t xml:space="preserve"> #12251), pMD2.G (</w:t>
      </w:r>
      <w:proofErr w:type="spellStart"/>
      <w:r w:rsidRPr="00245425">
        <w:rPr>
          <w:rFonts w:ascii="Arial" w:hAnsi="Arial" w:cs="Arial"/>
          <w:color w:val="000000"/>
        </w:rPr>
        <w:t>Addgene</w:t>
      </w:r>
      <w:proofErr w:type="spellEnd"/>
      <w:r w:rsidRPr="00245425">
        <w:rPr>
          <w:rFonts w:ascii="Arial" w:hAnsi="Arial" w:cs="Arial"/>
          <w:color w:val="000000"/>
        </w:rPr>
        <w:t xml:space="preserve"> #12259), and </w:t>
      </w:r>
      <w:proofErr w:type="spellStart"/>
      <w:r w:rsidRPr="00245425">
        <w:rPr>
          <w:rFonts w:ascii="Arial" w:hAnsi="Arial" w:cs="Arial"/>
          <w:color w:val="000000"/>
        </w:rPr>
        <w:t>pRSV</w:t>
      </w:r>
      <w:proofErr w:type="spellEnd"/>
      <w:r w:rsidRPr="00245425">
        <w:rPr>
          <w:rFonts w:ascii="Arial" w:hAnsi="Arial" w:cs="Arial"/>
          <w:color w:val="000000"/>
        </w:rPr>
        <w:t>-Rev (</w:t>
      </w:r>
      <w:proofErr w:type="spellStart"/>
      <w:r w:rsidRPr="00245425">
        <w:rPr>
          <w:rFonts w:ascii="Arial" w:hAnsi="Arial" w:cs="Arial"/>
          <w:color w:val="000000"/>
        </w:rPr>
        <w:t>Addgene</w:t>
      </w:r>
      <w:proofErr w:type="spellEnd"/>
      <w:r w:rsidRPr="00245425">
        <w:rPr>
          <w:rFonts w:ascii="Arial" w:hAnsi="Arial" w:cs="Arial"/>
          <w:color w:val="000000"/>
        </w:rPr>
        <w:t xml:space="preserve"> #12253) into HEK293T cells using FuGENE6 transfection reagent. 48 hours after transfection viral supernatants were collected, filtered, and added to MDA-MB-453 DUSP6 KO cells (g1, clone 22) along with 10 </w:t>
      </w:r>
      <w:proofErr w:type="spellStart"/>
      <w:r w:rsidRPr="00245425">
        <w:rPr>
          <w:rFonts w:ascii="Arial" w:hAnsi="Arial" w:cs="Arial"/>
          <w:color w:val="000000"/>
        </w:rPr>
        <w:t>μg</w:t>
      </w:r>
      <w:proofErr w:type="spellEnd"/>
      <w:r w:rsidRPr="00245425">
        <w:rPr>
          <w:rFonts w:ascii="Arial" w:hAnsi="Arial" w:cs="Arial"/>
          <w:color w:val="000000"/>
        </w:rPr>
        <w:t xml:space="preserve">/mL polybrene. Transduced cells were selected with hygromycin (250µg/ml).The MDA-MB-453 CAS9 control, DUSP6 KO, and DUSP6 transduced KO cells were seeded at low density and maintained for 10 d. The colonies were stained with 0.5% crystal violet in methanol and imaged using an Epson scanner. Colony quantification was done by using the ImageJ </w:t>
      </w:r>
      <w:proofErr w:type="spellStart"/>
      <w:r w:rsidRPr="00245425">
        <w:rPr>
          <w:rFonts w:ascii="Arial" w:hAnsi="Arial" w:cs="Arial"/>
          <w:color w:val="000000"/>
        </w:rPr>
        <w:t>ColonyArea</w:t>
      </w:r>
      <w:proofErr w:type="spellEnd"/>
      <w:r w:rsidRPr="00245425">
        <w:rPr>
          <w:rFonts w:ascii="Arial" w:hAnsi="Arial" w:cs="Arial"/>
          <w:color w:val="000000"/>
        </w:rPr>
        <w:t xml:space="preserve"> plugin.</w:t>
      </w:r>
    </w:p>
    <w:p w14:paraId="01638BB3" w14:textId="77777777" w:rsidR="007223B6" w:rsidRPr="00C46B68" w:rsidRDefault="007223B6" w:rsidP="001C1D34">
      <w:pPr>
        <w:spacing w:line="480" w:lineRule="auto"/>
        <w:jc w:val="both"/>
        <w:rPr>
          <w:rFonts w:ascii="Arial" w:hAnsi="Arial" w:cs="Arial"/>
        </w:rPr>
      </w:pPr>
    </w:p>
    <w:p w14:paraId="56425E2E" w14:textId="77777777" w:rsidR="000462C0" w:rsidRPr="00C46B68" w:rsidRDefault="000462C0" w:rsidP="001C1D34">
      <w:pPr>
        <w:spacing w:line="480" w:lineRule="auto"/>
        <w:jc w:val="both"/>
        <w:rPr>
          <w:rFonts w:ascii="Arial" w:hAnsi="Arial" w:cs="Arial"/>
          <w:b/>
          <w:bCs/>
        </w:rPr>
      </w:pPr>
      <w:r w:rsidRPr="00C46B68">
        <w:rPr>
          <w:rFonts w:ascii="Arial" w:hAnsi="Arial" w:cs="Arial"/>
          <w:b/>
          <w:bCs/>
        </w:rPr>
        <w:t>FACS</w:t>
      </w:r>
    </w:p>
    <w:p w14:paraId="4B23F93B" w14:textId="73A9A656" w:rsidR="000462C0" w:rsidRPr="00C46B68" w:rsidRDefault="000462C0" w:rsidP="001C1D34">
      <w:pPr>
        <w:spacing w:line="480" w:lineRule="auto"/>
        <w:jc w:val="both"/>
        <w:rPr>
          <w:rFonts w:ascii="Arial" w:hAnsi="Arial" w:cs="Arial"/>
        </w:rPr>
      </w:pPr>
      <w:r w:rsidRPr="00C46B68">
        <w:rPr>
          <w:rFonts w:ascii="Arial" w:hAnsi="Arial" w:cs="Arial"/>
        </w:rPr>
        <w:lastRenderedPageBreak/>
        <w:t xml:space="preserve">MDA-MB-453 cells transduced with lentiviruses encoding wild-type ERBB3 were washed with </w:t>
      </w:r>
      <w:proofErr w:type="spellStart"/>
      <w:r w:rsidRPr="00C46B68">
        <w:rPr>
          <w:rFonts w:ascii="Arial" w:hAnsi="Arial" w:cs="Arial"/>
        </w:rPr>
        <w:t>azide</w:t>
      </w:r>
      <w:proofErr w:type="spellEnd"/>
      <w:r w:rsidRPr="00C46B68">
        <w:rPr>
          <w:rFonts w:ascii="Arial" w:hAnsi="Arial" w:cs="Arial"/>
        </w:rPr>
        <w:t xml:space="preserve">-free PBS, </w:t>
      </w:r>
      <w:proofErr w:type="spellStart"/>
      <w:r w:rsidRPr="00C46B68">
        <w:rPr>
          <w:rFonts w:ascii="Arial" w:hAnsi="Arial" w:cs="Arial"/>
        </w:rPr>
        <w:t>trypsinized</w:t>
      </w:r>
      <w:proofErr w:type="spellEnd"/>
      <w:r w:rsidRPr="00C46B68">
        <w:rPr>
          <w:rFonts w:ascii="Arial" w:hAnsi="Arial" w:cs="Arial"/>
        </w:rPr>
        <w:t xml:space="preserve"> and suspended in ice-cold sorting buffer (PBS +1% Goat serum, Life </w:t>
      </w:r>
      <w:r w:rsidR="00E5378A" w:rsidRPr="00C46B68">
        <w:rPr>
          <w:rFonts w:ascii="Arial" w:hAnsi="Arial" w:cs="Arial"/>
        </w:rPr>
        <w:t>technologies</w:t>
      </w:r>
      <w:r w:rsidRPr="00C46B68">
        <w:rPr>
          <w:rFonts w:ascii="Arial" w:hAnsi="Arial" w:cs="Arial"/>
        </w:rPr>
        <w:t xml:space="preserve"> catalog # PCN5000). The cells were incubated with anti-ERBB3 (MAB3481, R&amp;D systems) for 1 h on ice, and with anti-mouse Alexa Fluor 405 (A-31553, Invitrogen) for 30 min on ice in a dark environment. Single cell suspension was analyzed and sorted on Sony SH800 Cell Sorter to select cell-pools with high surface ERBB3 expression.</w:t>
      </w:r>
    </w:p>
    <w:p w14:paraId="3E1D2333" w14:textId="77777777" w:rsidR="000462C0" w:rsidRPr="00C46B68" w:rsidRDefault="000462C0" w:rsidP="001C1D34">
      <w:pPr>
        <w:spacing w:line="480" w:lineRule="auto"/>
        <w:jc w:val="both"/>
        <w:rPr>
          <w:rFonts w:ascii="Arial" w:hAnsi="Arial" w:cs="Arial"/>
          <w:b/>
          <w:bCs/>
        </w:rPr>
      </w:pPr>
      <w:r w:rsidRPr="00C46B68">
        <w:rPr>
          <w:rFonts w:ascii="Arial" w:hAnsi="Arial" w:cs="Arial"/>
          <w:b/>
          <w:bCs/>
        </w:rPr>
        <w:t>CRISPR/CAS9 knockout system</w:t>
      </w:r>
    </w:p>
    <w:p w14:paraId="62EC5251" w14:textId="452E0A57" w:rsidR="000462C0" w:rsidRPr="00C46B68" w:rsidRDefault="000462C0" w:rsidP="001C1D34">
      <w:pPr>
        <w:spacing w:line="480" w:lineRule="auto"/>
        <w:jc w:val="both"/>
        <w:rPr>
          <w:rFonts w:ascii="Arial" w:hAnsi="Arial" w:cs="Arial"/>
        </w:rPr>
      </w:pPr>
      <w:r w:rsidRPr="00C46B68">
        <w:rPr>
          <w:rFonts w:ascii="Arial" w:hAnsi="Arial" w:cs="Arial"/>
        </w:rPr>
        <w:t xml:space="preserve">A two-component CRISPR system was used to generate </w:t>
      </w:r>
      <w:r w:rsidRPr="00C46B68">
        <w:rPr>
          <w:rFonts w:ascii="Arial" w:hAnsi="Arial" w:cs="Arial"/>
          <w:i/>
          <w:iCs/>
        </w:rPr>
        <w:t>DUSP</w:t>
      </w:r>
      <w:r w:rsidR="004D70B5" w:rsidRPr="00C46B68">
        <w:rPr>
          <w:rFonts w:ascii="Arial" w:hAnsi="Arial" w:cs="Arial"/>
          <w:i/>
          <w:iCs/>
        </w:rPr>
        <w:t>6</w:t>
      </w:r>
      <w:r w:rsidRPr="00C46B68">
        <w:rPr>
          <w:rFonts w:ascii="Arial" w:hAnsi="Arial" w:cs="Arial"/>
        </w:rPr>
        <w:t xml:space="preserve"> KO cells </w:t>
      </w:r>
      <w:r w:rsidRPr="00C46B68">
        <w:rPr>
          <w:rFonts w:ascii="Arial" w:hAnsi="Arial" w:cs="Arial"/>
        </w:rPr>
        <w:fldChar w:fldCharType="begin"/>
      </w:r>
      <w:r w:rsidR="006C6F58" w:rsidRPr="00C46B68">
        <w:rPr>
          <w:rFonts w:ascii="Arial" w:hAnsi="Arial" w:cs="Arial"/>
        </w:rPr>
        <w:instrText xml:space="preserve"> ADDIN EN.CITE &lt;EndNote&gt;&lt;Cite&gt;&lt;Author&gt;Adli&lt;/Author&gt;&lt;Year&gt;2018&lt;/Year&gt;&lt;RecNum&gt;34&lt;/RecNum&gt;&lt;DisplayText&gt;(Adli, 2018)&lt;/DisplayText&gt;&lt;record&gt;&lt;rec-number&gt;34&lt;/rec-number&gt;&lt;foreign-keys&gt;&lt;key app="EN" db-id="2pevaw2vqaxte5ewx5dvwsznzzextv2wrxa2" timestamp="1653685846"&gt;34&lt;/key&gt;&lt;/foreign-keys&gt;&lt;ref-type name="Journal Article"&gt;17&lt;/ref-type&gt;&lt;contributors&gt;&lt;authors&gt;&lt;author&gt;Adli, M.&lt;/author&gt;&lt;/authors&gt;&lt;/contributors&gt;&lt;auth-address&gt;Department of Biochemistry and Molecular Genetics, School of Medicine, University of Virginia, 1340 Jefferson Park Ave, Pinn Hall, Rm: 640, Charlottesville, VA, 22902, USA. adli@virginia.edu.&lt;/auth-address&gt;&lt;titles&gt;&lt;title&gt;The CRISPR tool kit for genome editing and beyond&lt;/title&gt;&lt;secondary-title&gt;Nat Commun&lt;/secondary-title&gt;&lt;/titles&gt;&lt;periodical&gt;&lt;full-title&gt;Nat Commun&lt;/full-title&gt;&lt;/periodical&gt;&lt;pages&gt;1911&lt;/pages&gt;&lt;volume&gt;9&lt;/volume&gt;&lt;number&gt;1&lt;/number&gt;&lt;edition&gt;2018/05/17&lt;/edition&gt;&lt;keywords&gt;&lt;keyword&gt;Animals&lt;/keyword&gt;&lt;keyword&gt;*CRISPR-Cas Systems&lt;/keyword&gt;&lt;keyword&gt;Clustered Regularly Interspaced Short Palindromic Repeats&lt;/keyword&gt;&lt;keyword&gt;Gene Editing/*history&lt;/keyword&gt;&lt;keyword&gt;History, 20th Century&lt;/keyword&gt;&lt;keyword&gt;History, 21st Century&lt;/keyword&gt;&lt;keyword&gt;Humans&lt;/keyword&gt;&lt;/keywords&gt;&lt;dates&gt;&lt;year&gt;2018&lt;/year&gt;&lt;pub-dates&gt;&lt;date&gt;May 15&lt;/date&gt;&lt;/pub-dates&gt;&lt;/dates&gt;&lt;isbn&gt;2041-1723 (Electronic)&amp;#xD;2041-1723 (Linking)&lt;/isbn&gt;&lt;accession-num&gt;29765029&lt;/accession-num&gt;&lt;urls&gt;&lt;related-urls&gt;&lt;url&gt;https://www.ncbi.nlm.nih.gov/pubmed/29765029&lt;/url&gt;&lt;/related-urls&gt;&lt;/urls&gt;&lt;custom2&gt;PMC5953931&lt;/custom2&gt;&lt;electronic-resource-num&gt;10.1038/s41467-018-04252-2&lt;/electronic-resource-num&gt;&lt;/record&gt;&lt;/Cite&gt;&lt;/EndNote&gt;</w:instrText>
      </w:r>
      <w:r w:rsidRPr="00C46B68">
        <w:rPr>
          <w:rFonts w:ascii="Arial" w:hAnsi="Arial" w:cs="Arial"/>
        </w:rPr>
        <w:fldChar w:fldCharType="separate"/>
      </w:r>
      <w:r w:rsidR="006C6F58" w:rsidRPr="00C46B68">
        <w:rPr>
          <w:rFonts w:ascii="Arial" w:hAnsi="Arial" w:cs="Arial"/>
          <w:noProof/>
        </w:rPr>
        <w:t>(Adli, 2018)</w:t>
      </w:r>
      <w:r w:rsidRPr="00C46B68">
        <w:rPr>
          <w:rFonts w:ascii="Arial" w:hAnsi="Arial" w:cs="Arial"/>
        </w:rPr>
        <w:fldChar w:fldCharType="end"/>
      </w:r>
      <w:r w:rsidRPr="00C46B68">
        <w:rPr>
          <w:rFonts w:ascii="Arial" w:hAnsi="Arial" w:cs="Arial"/>
        </w:rPr>
        <w:t xml:space="preserve">. DUSP6 sgRNAs (seq#1- CATCGAGTCGGCCATCAACG, seq#2-GACTGGAACGAGAATACGGG, seq#3- CCATGATAGATACGCTCAGA) were selected using </w:t>
      </w:r>
      <w:proofErr w:type="spellStart"/>
      <w:r w:rsidRPr="00C46B68">
        <w:rPr>
          <w:rFonts w:ascii="Arial" w:hAnsi="Arial" w:cs="Arial"/>
        </w:rPr>
        <w:t>DeskGEN</w:t>
      </w:r>
      <w:proofErr w:type="spellEnd"/>
      <w:r w:rsidRPr="00C46B68">
        <w:rPr>
          <w:rFonts w:ascii="Arial" w:hAnsi="Arial" w:cs="Arial"/>
        </w:rPr>
        <w:t xml:space="preserve"> platform and cloned according to F. Zhang lab protocol. Separate lentivectors containing spCas9 (lentiCas9-Blast a gift from Feng Zhang (</w:t>
      </w:r>
      <w:proofErr w:type="spellStart"/>
      <w:r w:rsidRPr="00C46B68">
        <w:rPr>
          <w:rFonts w:ascii="Arial" w:hAnsi="Arial" w:cs="Arial"/>
        </w:rPr>
        <w:t>Addgene</w:t>
      </w:r>
      <w:proofErr w:type="spellEnd"/>
      <w:r w:rsidRPr="00C46B68">
        <w:rPr>
          <w:rFonts w:ascii="Arial" w:hAnsi="Arial" w:cs="Arial"/>
        </w:rPr>
        <w:t xml:space="preserve"> plasmid # 52962) and sgRNA (</w:t>
      </w:r>
      <w:proofErr w:type="spellStart"/>
      <w:r w:rsidRPr="00C46B68">
        <w:rPr>
          <w:rFonts w:ascii="Arial" w:hAnsi="Arial" w:cs="Arial"/>
        </w:rPr>
        <w:t>lentiGuide</w:t>
      </w:r>
      <w:proofErr w:type="spellEnd"/>
      <w:r w:rsidRPr="00C46B68">
        <w:rPr>
          <w:rFonts w:ascii="Arial" w:hAnsi="Arial" w:cs="Arial"/>
        </w:rPr>
        <w:t>-Puro a gift from Feng Zhang (</w:t>
      </w:r>
      <w:proofErr w:type="spellStart"/>
      <w:r w:rsidRPr="00C46B68">
        <w:rPr>
          <w:rFonts w:ascii="Arial" w:hAnsi="Arial" w:cs="Arial"/>
        </w:rPr>
        <w:t>Addgene</w:t>
      </w:r>
      <w:proofErr w:type="spellEnd"/>
      <w:r w:rsidRPr="00C46B68">
        <w:rPr>
          <w:rFonts w:ascii="Arial" w:hAnsi="Arial" w:cs="Arial"/>
        </w:rPr>
        <w:t xml:space="preserve"> plasmid # 52963) were produced in HEK293FT packaging cell line by transient </w:t>
      </w:r>
      <w:proofErr w:type="spellStart"/>
      <w:r w:rsidRPr="00C46B68">
        <w:rPr>
          <w:rFonts w:ascii="Arial" w:hAnsi="Arial" w:cs="Arial"/>
        </w:rPr>
        <w:t>cotransfection</w:t>
      </w:r>
      <w:proofErr w:type="spellEnd"/>
      <w:r w:rsidRPr="00C46B68">
        <w:rPr>
          <w:rFonts w:ascii="Arial" w:hAnsi="Arial" w:cs="Arial"/>
        </w:rPr>
        <w:t xml:space="preserve">. Shortly, 40-70% confluent HEK293FT cells were used for transfections with 14 </w:t>
      </w:r>
      <w:proofErr w:type="spellStart"/>
      <w:r w:rsidRPr="00C46B68">
        <w:rPr>
          <w:rFonts w:ascii="Arial" w:hAnsi="Arial" w:cs="Arial"/>
        </w:rPr>
        <w:t>μg</w:t>
      </w:r>
      <w:proofErr w:type="spellEnd"/>
      <w:r w:rsidRPr="00C46B68">
        <w:rPr>
          <w:rFonts w:ascii="Arial" w:hAnsi="Arial" w:cs="Arial"/>
        </w:rPr>
        <w:t xml:space="preserve"> of transfer vector, 4 </w:t>
      </w:r>
      <w:proofErr w:type="spellStart"/>
      <w:r w:rsidRPr="00C46B68">
        <w:rPr>
          <w:rFonts w:ascii="Arial" w:hAnsi="Arial" w:cs="Arial"/>
        </w:rPr>
        <w:t>μg</w:t>
      </w:r>
      <w:proofErr w:type="spellEnd"/>
      <w:r w:rsidRPr="00C46B68">
        <w:rPr>
          <w:rFonts w:ascii="Arial" w:hAnsi="Arial" w:cs="Arial"/>
        </w:rPr>
        <w:t xml:space="preserve"> of packaging vector psPAX2 (gift from Didier </w:t>
      </w:r>
      <w:proofErr w:type="spellStart"/>
      <w:r w:rsidRPr="00C46B68">
        <w:rPr>
          <w:rFonts w:ascii="Arial" w:hAnsi="Arial" w:cs="Arial"/>
        </w:rPr>
        <w:t>Trono</w:t>
      </w:r>
      <w:proofErr w:type="spellEnd"/>
      <w:r w:rsidRPr="00C46B68">
        <w:rPr>
          <w:rFonts w:ascii="Arial" w:hAnsi="Arial" w:cs="Arial"/>
        </w:rPr>
        <w:t xml:space="preserve"> (</w:t>
      </w:r>
      <w:proofErr w:type="spellStart"/>
      <w:r w:rsidRPr="00C46B68">
        <w:rPr>
          <w:rFonts w:ascii="Arial" w:hAnsi="Arial" w:cs="Arial"/>
        </w:rPr>
        <w:t>Addgene</w:t>
      </w:r>
      <w:proofErr w:type="spellEnd"/>
      <w:r w:rsidRPr="00C46B68">
        <w:rPr>
          <w:rFonts w:ascii="Arial" w:hAnsi="Arial" w:cs="Arial"/>
        </w:rPr>
        <w:t xml:space="preserve"> plasmid # 12260), 2 </w:t>
      </w:r>
      <w:proofErr w:type="spellStart"/>
      <w:r w:rsidRPr="00C46B68">
        <w:rPr>
          <w:rFonts w:ascii="Arial" w:hAnsi="Arial" w:cs="Arial"/>
        </w:rPr>
        <w:t>μg</w:t>
      </w:r>
      <w:proofErr w:type="spellEnd"/>
      <w:r w:rsidRPr="00C46B68">
        <w:rPr>
          <w:rFonts w:ascii="Arial" w:hAnsi="Arial" w:cs="Arial"/>
        </w:rPr>
        <w:t xml:space="preserve"> envelope vector pMD2.G (gift from Didier </w:t>
      </w:r>
      <w:proofErr w:type="spellStart"/>
      <w:r w:rsidRPr="00C46B68">
        <w:rPr>
          <w:rFonts w:ascii="Arial" w:hAnsi="Arial" w:cs="Arial"/>
        </w:rPr>
        <w:t>Trono</w:t>
      </w:r>
      <w:proofErr w:type="spellEnd"/>
      <w:r w:rsidRPr="00C46B68">
        <w:rPr>
          <w:rFonts w:ascii="Arial" w:hAnsi="Arial" w:cs="Arial"/>
        </w:rPr>
        <w:t xml:space="preserve"> (</w:t>
      </w:r>
      <w:proofErr w:type="spellStart"/>
      <w:r w:rsidRPr="00C46B68">
        <w:rPr>
          <w:rFonts w:ascii="Arial" w:hAnsi="Arial" w:cs="Arial"/>
        </w:rPr>
        <w:t>Addgene</w:t>
      </w:r>
      <w:proofErr w:type="spellEnd"/>
      <w:r w:rsidRPr="00C46B68">
        <w:rPr>
          <w:rFonts w:ascii="Arial" w:hAnsi="Arial" w:cs="Arial"/>
        </w:rPr>
        <w:t xml:space="preserve"> plasmid # 12259) mixed in 0.45 mL water, 2.5M CaCl2, and 2x </w:t>
      </w:r>
      <w:proofErr w:type="spellStart"/>
      <w:r w:rsidRPr="00C46B68">
        <w:rPr>
          <w:rFonts w:ascii="Arial" w:hAnsi="Arial" w:cs="Arial"/>
        </w:rPr>
        <w:t>HeBS</w:t>
      </w:r>
      <w:proofErr w:type="spellEnd"/>
      <w:r w:rsidRPr="00C46B68">
        <w:rPr>
          <w:rFonts w:ascii="Arial" w:hAnsi="Arial" w:cs="Arial"/>
        </w:rPr>
        <w:t xml:space="preserve"> (274 mM NaCl, 10 mM </w:t>
      </w:r>
      <w:proofErr w:type="spellStart"/>
      <w:r w:rsidRPr="00C46B68">
        <w:rPr>
          <w:rFonts w:ascii="Arial" w:hAnsi="Arial" w:cs="Arial"/>
        </w:rPr>
        <w:t>KCl</w:t>
      </w:r>
      <w:proofErr w:type="spellEnd"/>
      <w:r w:rsidRPr="00C46B68">
        <w:rPr>
          <w:rFonts w:ascii="Arial" w:hAnsi="Arial" w:cs="Arial"/>
        </w:rPr>
        <w:t xml:space="preserve">, 1.4 mM Na2HPO4, 15 mM D-glucose, 42 mM </w:t>
      </w:r>
      <w:proofErr w:type="spellStart"/>
      <w:r w:rsidRPr="00C46B68">
        <w:rPr>
          <w:rFonts w:ascii="Arial" w:hAnsi="Arial" w:cs="Arial"/>
        </w:rPr>
        <w:t>Hepes</w:t>
      </w:r>
      <w:proofErr w:type="spellEnd"/>
      <w:r w:rsidRPr="00C46B68">
        <w:rPr>
          <w:rFonts w:ascii="Arial" w:hAnsi="Arial" w:cs="Arial"/>
        </w:rPr>
        <w:t>, pH 7.06) per 10 cm dish. Before adding to the cells, the DNA-</w:t>
      </w:r>
      <w:proofErr w:type="spellStart"/>
      <w:r w:rsidRPr="00C46B68">
        <w:rPr>
          <w:rFonts w:ascii="Arial" w:hAnsi="Arial" w:cs="Arial"/>
        </w:rPr>
        <w:t>HeBS</w:t>
      </w:r>
      <w:proofErr w:type="spellEnd"/>
      <w:r w:rsidRPr="00C46B68">
        <w:rPr>
          <w:rFonts w:ascii="Arial" w:hAnsi="Arial" w:cs="Arial"/>
        </w:rPr>
        <w:t xml:space="preserve"> mix was incubated for 30 min at room temperature. After overnight incubation medium with DNA precipitate was gently removed from the cells and replaced with a full fresh medium. Media containing viral particles was collected after 72 h, spun at 300 rpm for 5 min at room temperature to remove cell debris, filtered through 0.45 µm PES filter, </w:t>
      </w:r>
      <w:r w:rsidRPr="00C46B68">
        <w:rPr>
          <w:rFonts w:ascii="Arial" w:hAnsi="Arial" w:cs="Arial"/>
        </w:rPr>
        <w:lastRenderedPageBreak/>
        <w:t>and concentrated by ultracentrifugation for 2 hours at 25,000rpm, 4°C (Beckman Coulter). The pellet containing lentiviral particles was suspended in the residual medium, incubated for ~2 hours in +4˚C with occasional mild vortex, aliquoted, snap-frozen and stored in -70˚C. P24 ELISA measured physical lentiviral titer with a serial dilution of virus stock according to manufacturer protocol.</w:t>
      </w:r>
    </w:p>
    <w:p w14:paraId="1F1ED2A8" w14:textId="343E31B0" w:rsidR="000462C0" w:rsidRPr="00C46B68" w:rsidRDefault="000462C0" w:rsidP="001C1D34">
      <w:pPr>
        <w:spacing w:line="480" w:lineRule="auto"/>
        <w:jc w:val="both"/>
        <w:rPr>
          <w:rFonts w:ascii="Arial" w:hAnsi="Arial" w:cs="Arial"/>
        </w:rPr>
      </w:pPr>
      <w:r w:rsidRPr="00C46B68">
        <w:rPr>
          <w:rFonts w:ascii="Arial" w:hAnsi="Arial" w:cs="Arial"/>
        </w:rPr>
        <w:t>To generate DUSP</w:t>
      </w:r>
      <w:r w:rsidR="00F8731F" w:rsidRPr="00C46B68">
        <w:rPr>
          <w:rFonts w:ascii="Arial" w:hAnsi="Arial" w:cs="Arial"/>
        </w:rPr>
        <w:t>6</w:t>
      </w:r>
      <w:r w:rsidR="004D70B5" w:rsidRPr="00C46B68">
        <w:rPr>
          <w:rFonts w:ascii="Arial" w:hAnsi="Arial" w:cs="Arial"/>
        </w:rPr>
        <w:t>KO</w:t>
      </w:r>
      <w:r w:rsidRPr="00C46B68">
        <w:rPr>
          <w:rFonts w:ascii="Arial" w:hAnsi="Arial" w:cs="Arial"/>
        </w:rPr>
        <w:t xml:space="preserve"> clones in MDA-MB-453, 1e+05 cells were seeded on a 24-well plate. The next day the cells were transduced with Lenti-Cas9 (MOI 1, 5, 10), and 72 h later, 8 </w:t>
      </w:r>
      <w:proofErr w:type="spellStart"/>
      <w:r w:rsidRPr="00C46B68">
        <w:rPr>
          <w:rFonts w:ascii="Arial" w:hAnsi="Arial" w:cs="Arial"/>
        </w:rPr>
        <w:t>μg</w:t>
      </w:r>
      <w:proofErr w:type="spellEnd"/>
      <w:r w:rsidRPr="00C46B68">
        <w:rPr>
          <w:rFonts w:ascii="Arial" w:hAnsi="Arial" w:cs="Arial"/>
        </w:rPr>
        <w:t xml:space="preserve">/mL of </w:t>
      </w:r>
      <w:proofErr w:type="spellStart"/>
      <w:r w:rsidRPr="00C46B68">
        <w:rPr>
          <w:rFonts w:ascii="Arial" w:hAnsi="Arial" w:cs="Arial"/>
        </w:rPr>
        <w:t>Blasticidin</w:t>
      </w:r>
      <w:proofErr w:type="spellEnd"/>
      <w:r w:rsidRPr="00C46B68">
        <w:rPr>
          <w:rFonts w:ascii="Arial" w:hAnsi="Arial" w:cs="Arial"/>
        </w:rPr>
        <w:t xml:space="preserve"> was applied to select only Cas9 expressing cells. Cells transduced with the smallest number of Lenti-Cas9 particles that survived after the parallel control well was cleared proceeded to the next step. In the second stage, the mixed pool of stably expressing Cas9 cells was transduced with </w:t>
      </w:r>
      <w:proofErr w:type="spellStart"/>
      <w:r w:rsidRPr="00C46B68">
        <w:rPr>
          <w:rFonts w:ascii="Arial" w:hAnsi="Arial" w:cs="Arial"/>
        </w:rPr>
        <w:t>Lenti</w:t>
      </w:r>
      <w:proofErr w:type="spellEnd"/>
      <w:r w:rsidRPr="00C46B68">
        <w:rPr>
          <w:rFonts w:ascii="Arial" w:hAnsi="Arial" w:cs="Arial"/>
        </w:rPr>
        <w:t xml:space="preserve"> sgRNA vectors (MOI 5,10,15,20), and 72 h later, 1 </w:t>
      </w:r>
      <w:proofErr w:type="spellStart"/>
      <w:r w:rsidRPr="00C46B68">
        <w:rPr>
          <w:rFonts w:ascii="Arial" w:hAnsi="Arial" w:cs="Arial"/>
        </w:rPr>
        <w:t>μg</w:t>
      </w:r>
      <w:proofErr w:type="spellEnd"/>
      <w:r w:rsidRPr="00C46B68">
        <w:rPr>
          <w:rFonts w:ascii="Arial" w:hAnsi="Arial" w:cs="Arial"/>
        </w:rPr>
        <w:t>/</w:t>
      </w:r>
      <w:proofErr w:type="spellStart"/>
      <w:r w:rsidRPr="00C46B68">
        <w:rPr>
          <w:rFonts w:ascii="Arial" w:hAnsi="Arial" w:cs="Arial"/>
        </w:rPr>
        <w:t>uL</w:t>
      </w:r>
      <w:proofErr w:type="spellEnd"/>
      <w:r w:rsidRPr="00C46B68">
        <w:rPr>
          <w:rFonts w:ascii="Arial" w:hAnsi="Arial" w:cs="Arial"/>
        </w:rPr>
        <w:t xml:space="preserve"> Puromycin was applied on the cells to select double-positive Cas9+/</w:t>
      </w:r>
      <w:proofErr w:type="spellStart"/>
      <w:r w:rsidRPr="00C46B68">
        <w:rPr>
          <w:rFonts w:ascii="Arial" w:hAnsi="Arial" w:cs="Arial"/>
        </w:rPr>
        <w:t>Lenti</w:t>
      </w:r>
      <w:proofErr w:type="spellEnd"/>
      <w:r w:rsidRPr="00C46B68">
        <w:rPr>
          <w:rFonts w:ascii="Arial" w:hAnsi="Arial" w:cs="Arial"/>
        </w:rPr>
        <w:t xml:space="preserve"> sgRNA+ cells. Based on Western blot results, cell populations showing the highest reduction in DUSP6 protein levels were single sorted (Sony SH800 cell sorter, Sony Biotechnology Inc) and re-grown into a clonal cell population. On average, about 20 clones per sgRNA population were screened using Western blotting and qPCR. Sanger sequencing was used to confirm full knockout status. </w:t>
      </w:r>
    </w:p>
    <w:p w14:paraId="7C8439B7" w14:textId="77777777" w:rsidR="000462C0" w:rsidRPr="00C46B68" w:rsidRDefault="000462C0" w:rsidP="001C1D34">
      <w:pPr>
        <w:spacing w:line="480" w:lineRule="auto"/>
        <w:jc w:val="both"/>
        <w:rPr>
          <w:rFonts w:ascii="Arial" w:hAnsi="Arial" w:cs="Arial"/>
          <w:b/>
          <w:bCs/>
        </w:rPr>
      </w:pPr>
      <w:r w:rsidRPr="00C46B68">
        <w:rPr>
          <w:rFonts w:ascii="Arial" w:hAnsi="Arial" w:cs="Arial"/>
          <w:b/>
          <w:bCs/>
        </w:rPr>
        <w:t>Cell Culture and Transfections</w:t>
      </w:r>
    </w:p>
    <w:p w14:paraId="77A714A4" w14:textId="459A8F47" w:rsidR="000462C0" w:rsidRPr="00C46B68" w:rsidRDefault="000462C0" w:rsidP="001C1D34">
      <w:pPr>
        <w:spacing w:line="480" w:lineRule="auto"/>
        <w:jc w:val="both"/>
        <w:rPr>
          <w:rFonts w:ascii="Arial" w:hAnsi="Arial" w:cs="Arial"/>
        </w:rPr>
      </w:pPr>
      <w:r w:rsidRPr="00C46B68">
        <w:rPr>
          <w:rFonts w:ascii="Arial" w:hAnsi="Arial" w:cs="Arial"/>
        </w:rPr>
        <w:t>All cell lines were purchased from the American Type Culture Collection (ATCC) and were maintained at 37 °C and 5% CO</w:t>
      </w:r>
      <w:r w:rsidRPr="00C46B68">
        <w:rPr>
          <w:rFonts w:ascii="Arial" w:hAnsi="Arial" w:cs="Arial"/>
          <w:vertAlign w:val="subscript"/>
        </w:rPr>
        <w:t xml:space="preserve">2 </w:t>
      </w:r>
      <w:r w:rsidRPr="00C46B68">
        <w:rPr>
          <w:rFonts w:ascii="Arial" w:hAnsi="Arial" w:cs="Arial"/>
        </w:rPr>
        <w:t>in a humidified incubator and cultured according to the ATCC recommendations. Cell line authentication was performed by STR profiling and using Cell ID</w:t>
      </w:r>
      <w:r w:rsidRPr="00C46B68">
        <w:rPr>
          <w:rFonts w:ascii="Arial" w:hAnsi="Arial" w:cs="Arial"/>
          <w:vertAlign w:val="superscript"/>
        </w:rPr>
        <w:t>TM</w:t>
      </w:r>
      <w:r w:rsidRPr="00C46B68">
        <w:rPr>
          <w:rFonts w:ascii="Arial" w:hAnsi="Arial" w:cs="Arial"/>
        </w:rPr>
        <w:t xml:space="preserve"> system (Promega). The cultures were routinely tested for mycoplasma contamination. The information about siRNAs for </w:t>
      </w:r>
      <w:r w:rsidRPr="00C46B68">
        <w:rPr>
          <w:rFonts w:ascii="Arial" w:hAnsi="Arial" w:cs="Arial"/>
          <w:i/>
          <w:iCs/>
        </w:rPr>
        <w:t>DUSP1</w:t>
      </w:r>
      <w:r w:rsidRPr="00C46B68">
        <w:rPr>
          <w:rFonts w:ascii="Arial" w:hAnsi="Arial" w:cs="Arial"/>
        </w:rPr>
        <w:t xml:space="preserve">, </w:t>
      </w:r>
      <w:r w:rsidRPr="00C46B68">
        <w:rPr>
          <w:rFonts w:ascii="Arial" w:hAnsi="Arial" w:cs="Arial"/>
          <w:i/>
          <w:iCs/>
        </w:rPr>
        <w:t>DUSP6</w:t>
      </w:r>
      <w:r w:rsidRPr="00C46B68">
        <w:rPr>
          <w:rFonts w:ascii="Arial" w:hAnsi="Arial" w:cs="Arial"/>
        </w:rPr>
        <w:t xml:space="preserve">, </w:t>
      </w:r>
      <w:r w:rsidRPr="00C46B68">
        <w:rPr>
          <w:rFonts w:ascii="Arial" w:hAnsi="Arial" w:cs="Arial"/>
          <w:i/>
          <w:iCs/>
        </w:rPr>
        <w:t>HER2</w:t>
      </w:r>
      <w:r w:rsidRPr="00C46B68">
        <w:rPr>
          <w:rFonts w:ascii="Arial" w:hAnsi="Arial" w:cs="Arial"/>
        </w:rPr>
        <w:t xml:space="preserve">, </w:t>
      </w:r>
      <w:r w:rsidRPr="00C46B68">
        <w:rPr>
          <w:rFonts w:ascii="Arial" w:hAnsi="Arial" w:cs="Arial"/>
          <w:i/>
          <w:iCs/>
        </w:rPr>
        <w:t>HER3</w:t>
      </w:r>
      <w:r w:rsidRPr="00C46B68">
        <w:rPr>
          <w:rFonts w:ascii="Arial" w:hAnsi="Arial" w:cs="Arial"/>
        </w:rPr>
        <w:t xml:space="preserve">, </w:t>
      </w:r>
      <w:r w:rsidRPr="00C46B68">
        <w:rPr>
          <w:rFonts w:ascii="Arial" w:hAnsi="Arial" w:cs="Arial"/>
          <w:i/>
          <w:iCs/>
        </w:rPr>
        <w:t>AKT1</w:t>
      </w:r>
      <w:r w:rsidRPr="00C46B68">
        <w:rPr>
          <w:rFonts w:ascii="Arial" w:hAnsi="Arial" w:cs="Arial"/>
        </w:rPr>
        <w:t xml:space="preserve"> and negative control siRNAs are in Table </w:t>
      </w:r>
      <w:r w:rsidR="00286DE4" w:rsidRPr="00C46B68">
        <w:rPr>
          <w:rFonts w:ascii="Arial" w:hAnsi="Arial" w:cs="Arial"/>
        </w:rPr>
        <w:t>EV</w:t>
      </w:r>
      <w:r w:rsidR="000142B6">
        <w:rPr>
          <w:rFonts w:ascii="Arial" w:hAnsi="Arial" w:cs="Arial"/>
        </w:rPr>
        <w:t>1</w:t>
      </w:r>
      <w:r w:rsidRPr="00C46B68">
        <w:rPr>
          <w:rFonts w:ascii="Arial" w:hAnsi="Arial" w:cs="Arial"/>
        </w:rPr>
        <w:t xml:space="preserve">. Transient </w:t>
      </w:r>
      <w:r w:rsidRPr="00C46B68">
        <w:rPr>
          <w:rFonts w:ascii="Arial" w:hAnsi="Arial" w:cs="Arial"/>
        </w:rPr>
        <w:lastRenderedPageBreak/>
        <w:t xml:space="preserve">transfections were performed with lipofectamine </w:t>
      </w:r>
      <w:proofErr w:type="spellStart"/>
      <w:r w:rsidRPr="00C46B68">
        <w:rPr>
          <w:rFonts w:ascii="Arial" w:hAnsi="Arial" w:cs="Arial"/>
        </w:rPr>
        <w:t>RNAiMAX</w:t>
      </w:r>
      <w:proofErr w:type="spellEnd"/>
      <w:r w:rsidRPr="00C46B68">
        <w:rPr>
          <w:rFonts w:ascii="Arial" w:hAnsi="Arial" w:cs="Arial"/>
        </w:rPr>
        <w:t xml:space="preserve"> reagent (</w:t>
      </w:r>
      <w:proofErr w:type="spellStart"/>
      <w:r w:rsidRPr="00C46B68">
        <w:rPr>
          <w:rFonts w:ascii="Arial" w:hAnsi="Arial" w:cs="Arial"/>
        </w:rPr>
        <w:t>ThermoFisher</w:t>
      </w:r>
      <w:proofErr w:type="spellEnd"/>
      <w:r w:rsidRPr="00C46B68">
        <w:rPr>
          <w:rFonts w:ascii="Arial" w:hAnsi="Arial" w:cs="Arial"/>
        </w:rPr>
        <w:t xml:space="preserve">) </w:t>
      </w:r>
      <w:r w:rsidRPr="00C46B68">
        <w:rPr>
          <w:rFonts w:ascii="Arial" w:hAnsi="Arial" w:cs="Arial"/>
          <w:bCs/>
        </w:rPr>
        <w:t>according to the manufacturer's instructions.</w:t>
      </w:r>
      <w:r w:rsidRPr="00C46B68">
        <w:rPr>
          <w:bCs/>
        </w:rPr>
        <w:t xml:space="preserve"> </w:t>
      </w:r>
    </w:p>
    <w:p w14:paraId="22048DEE" w14:textId="77777777" w:rsidR="000462C0" w:rsidRPr="00C46B68" w:rsidRDefault="000462C0" w:rsidP="001C1D34">
      <w:pPr>
        <w:spacing w:line="480" w:lineRule="auto"/>
        <w:jc w:val="both"/>
        <w:rPr>
          <w:rFonts w:ascii="Arial" w:hAnsi="Arial" w:cs="Arial"/>
          <w:b/>
          <w:bCs/>
        </w:rPr>
      </w:pPr>
      <w:r w:rsidRPr="00C46B68">
        <w:rPr>
          <w:rFonts w:ascii="Arial" w:hAnsi="Arial" w:cs="Arial"/>
          <w:b/>
          <w:bCs/>
        </w:rPr>
        <w:t>Cell growth assays</w:t>
      </w:r>
    </w:p>
    <w:p w14:paraId="68DE9051" w14:textId="77777777" w:rsidR="007223B6" w:rsidRPr="00C46B68" w:rsidRDefault="007223B6" w:rsidP="001C1D34">
      <w:pPr>
        <w:spacing w:line="480" w:lineRule="auto"/>
        <w:jc w:val="both"/>
        <w:rPr>
          <w:rFonts w:ascii="Arial" w:hAnsi="Arial" w:cs="Arial"/>
        </w:rPr>
      </w:pPr>
      <w:r w:rsidRPr="00C46B68">
        <w:rPr>
          <w:rFonts w:ascii="Arial" w:hAnsi="Arial" w:cs="Arial"/>
        </w:rPr>
        <w:t>The cells were seeded at a density of 2 x 10</w:t>
      </w:r>
      <w:r w:rsidRPr="00C46B68">
        <w:rPr>
          <w:rFonts w:ascii="Arial" w:hAnsi="Arial" w:cs="Arial"/>
          <w:vertAlign w:val="superscript"/>
        </w:rPr>
        <w:t>3</w:t>
      </w:r>
      <w:r w:rsidRPr="00C46B68">
        <w:rPr>
          <w:rFonts w:ascii="Arial" w:hAnsi="Arial" w:cs="Arial"/>
        </w:rPr>
        <w:t xml:space="preserve"> into 96-well plates and treated with increasing concentrations of the drugs for 48 h. Cell viability was determined using WST-1 assay (Sigma). Vehicle-treated cells were used as the control group. For the </w:t>
      </w:r>
      <w:proofErr w:type="spellStart"/>
      <w:r w:rsidRPr="00C46B68">
        <w:rPr>
          <w:rFonts w:ascii="Arial" w:hAnsi="Arial" w:cs="Arial"/>
        </w:rPr>
        <w:t>clonogenic</w:t>
      </w:r>
      <w:proofErr w:type="spellEnd"/>
      <w:r w:rsidRPr="00C46B68">
        <w:rPr>
          <w:rFonts w:ascii="Arial" w:hAnsi="Arial" w:cs="Arial"/>
        </w:rPr>
        <w:t xml:space="preserve"> survival assay, cells were seeded in 6-well plates at a density of 1000 cells/well. After 24 h, the media was changed, and the cells were maintained for another 10 d. The resulting colonies were stained/fixed with 0.5% crystal violet imaged using an inverted microscope. </w:t>
      </w:r>
    </w:p>
    <w:p w14:paraId="708DE16A" w14:textId="608DA8B2" w:rsidR="00E5378A" w:rsidRPr="00C46B68" w:rsidRDefault="00E5378A" w:rsidP="001C1D34">
      <w:pPr>
        <w:spacing w:line="480" w:lineRule="auto"/>
        <w:jc w:val="both"/>
        <w:rPr>
          <w:rFonts w:ascii="Arial" w:hAnsi="Arial" w:cs="Arial"/>
          <w:color w:val="000000"/>
        </w:rPr>
      </w:pPr>
      <w:r w:rsidRPr="00C46B68">
        <w:rPr>
          <w:rFonts w:ascii="Arial" w:hAnsi="Arial" w:cs="Arial"/>
        </w:rPr>
        <w:t xml:space="preserve">To yield DTPs in NSCLC, </w:t>
      </w:r>
      <w:r w:rsidR="00A5303A">
        <w:rPr>
          <w:rFonts w:ascii="Arial" w:hAnsi="Arial" w:cs="Arial"/>
        </w:rPr>
        <w:t>melanoma</w:t>
      </w:r>
      <w:r w:rsidRPr="00C46B68">
        <w:rPr>
          <w:rFonts w:ascii="Arial" w:hAnsi="Arial" w:cs="Arial"/>
        </w:rPr>
        <w:t xml:space="preserve"> and </w:t>
      </w:r>
      <w:r w:rsidR="00A5303A">
        <w:rPr>
          <w:rFonts w:ascii="Arial" w:hAnsi="Arial" w:cs="Arial"/>
        </w:rPr>
        <w:t>colorectal cancer</w:t>
      </w:r>
      <w:r w:rsidRPr="00C46B68">
        <w:rPr>
          <w:rFonts w:ascii="Arial" w:hAnsi="Arial" w:cs="Arial"/>
        </w:rPr>
        <w:t xml:space="preserve"> cell lines, the following treatments were carried out:</w:t>
      </w:r>
      <w:r w:rsidRPr="00C46B68">
        <w:rPr>
          <w:rFonts w:ascii="Arial" w:hAnsi="Arial" w:cs="Arial"/>
          <w:color w:val="000000"/>
        </w:rPr>
        <w:t xml:space="preserve"> NSCLC cell line HCC827, melanoma cell line A375, and colorectal cancer HT-29 cell line were cultured under standard conditions. The following treatments were applied for 10 d: HCC827, 1 µM </w:t>
      </w:r>
      <w:proofErr w:type="spellStart"/>
      <w:r w:rsidR="000D11C6">
        <w:rPr>
          <w:rFonts w:ascii="Arial" w:hAnsi="Arial" w:cs="Arial"/>
          <w:color w:val="000000"/>
        </w:rPr>
        <w:t>o</w:t>
      </w:r>
      <w:r w:rsidRPr="00C46B68">
        <w:rPr>
          <w:rFonts w:ascii="Arial" w:hAnsi="Arial" w:cs="Arial"/>
          <w:color w:val="000000"/>
        </w:rPr>
        <w:t>simertinib</w:t>
      </w:r>
      <w:proofErr w:type="spellEnd"/>
      <w:r w:rsidRPr="00C46B68">
        <w:rPr>
          <w:rFonts w:ascii="Arial" w:hAnsi="Arial" w:cs="Arial"/>
          <w:color w:val="000000"/>
        </w:rPr>
        <w:t xml:space="preserve">; A375, 1 µM dabrafenib+100 </w:t>
      </w:r>
      <w:proofErr w:type="spellStart"/>
      <w:r w:rsidRPr="00C46B68">
        <w:rPr>
          <w:rFonts w:ascii="Arial" w:hAnsi="Arial" w:cs="Arial"/>
          <w:color w:val="000000"/>
        </w:rPr>
        <w:t>nM</w:t>
      </w:r>
      <w:proofErr w:type="spellEnd"/>
      <w:r w:rsidRPr="00C46B68">
        <w:rPr>
          <w:rFonts w:ascii="Arial" w:hAnsi="Arial" w:cs="Arial"/>
          <w:color w:val="000000"/>
        </w:rPr>
        <w:t xml:space="preserve"> trametinib; HT-29, 1 µM dabrafenib+10 µg/ml cetuximab. </w:t>
      </w:r>
    </w:p>
    <w:p w14:paraId="6EC92085" w14:textId="77777777" w:rsidR="000462C0" w:rsidRPr="00C46B68" w:rsidRDefault="000462C0" w:rsidP="001C1D34">
      <w:pPr>
        <w:spacing w:line="480" w:lineRule="auto"/>
        <w:jc w:val="both"/>
        <w:rPr>
          <w:rFonts w:ascii="Arial" w:hAnsi="Arial" w:cs="Arial"/>
          <w:b/>
          <w:bCs/>
        </w:rPr>
      </w:pPr>
      <w:r w:rsidRPr="00C46B68">
        <w:rPr>
          <w:rFonts w:ascii="Arial" w:hAnsi="Arial" w:cs="Arial"/>
          <w:b/>
          <w:bCs/>
        </w:rPr>
        <w:t xml:space="preserve">Drug combination </w:t>
      </w:r>
      <w:proofErr w:type="gramStart"/>
      <w:r w:rsidRPr="00C46B68">
        <w:rPr>
          <w:rFonts w:ascii="Arial" w:hAnsi="Arial" w:cs="Arial"/>
          <w:b/>
          <w:bCs/>
        </w:rPr>
        <w:t>analysis</w:t>
      </w:r>
      <w:proofErr w:type="gramEnd"/>
    </w:p>
    <w:p w14:paraId="34F183F4" w14:textId="67962FBC" w:rsidR="000462C0" w:rsidRPr="00C46B68" w:rsidRDefault="000462C0" w:rsidP="001C1D34">
      <w:pPr>
        <w:spacing w:line="480" w:lineRule="auto"/>
        <w:jc w:val="both"/>
        <w:rPr>
          <w:rFonts w:ascii="Arial" w:hAnsi="Arial" w:cs="Arial"/>
        </w:rPr>
      </w:pPr>
      <w:r w:rsidRPr="00C46B68">
        <w:rPr>
          <w:rFonts w:ascii="Arial" w:hAnsi="Arial" w:cs="Arial"/>
        </w:rPr>
        <w:t xml:space="preserve">To explore the efficacy of drug combinations, growth inhibition was determined by WST-1 assay and the results were evaluated by Bliss </w:t>
      </w:r>
      <w:proofErr w:type="spellStart"/>
      <w:r w:rsidRPr="00C46B68">
        <w:rPr>
          <w:rFonts w:ascii="Arial" w:hAnsi="Arial" w:cs="Arial"/>
        </w:rPr>
        <w:t>SynergyFinder</w:t>
      </w:r>
      <w:proofErr w:type="spellEnd"/>
      <w:r w:rsidRPr="00C46B68">
        <w:rPr>
          <w:rFonts w:ascii="Arial" w:hAnsi="Arial" w:cs="Arial"/>
        </w:rPr>
        <w:t xml:space="preserve"> </w:t>
      </w:r>
      <w:r w:rsidRPr="00C46B68">
        <w:rPr>
          <w:rFonts w:ascii="Arial" w:hAnsi="Arial" w:cs="Arial"/>
        </w:rPr>
        <w:fldChar w:fldCharType="begin"/>
      </w:r>
      <w:r w:rsidR="003704A2" w:rsidRPr="00C46B68">
        <w:rPr>
          <w:rFonts w:ascii="Arial" w:hAnsi="Arial" w:cs="Arial"/>
        </w:rPr>
        <w:instrText xml:space="preserve"> ADDIN EN.CITE &lt;EndNote&gt;&lt;Cite&gt;&lt;Author&gt;Ianevski&lt;/Author&gt;&lt;Year&gt;2017&lt;/Year&gt;&lt;RecNum&gt;1852&lt;/RecNum&gt;&lt;DisplayText&gt;(Ianevski&lt;style face="italic"&gt; et al&lt;/style&gt;, 2017)&lt;/DisplayText&gt;&lt;record&gt;&lt;rec-number&gt;1852&lt;/rec-number&gt;&lt;foreign-keys&gt;&lt;key app="EN" db-id="50wxdpzd9vd5r7e9t5b595djrfpttrxw9avp"&gt;1852&lt;/key&gt;&lt;/foreign-keys&gt;&lt;ref-type name="Journal Article"&gt;17&lt;/ref-type&gt;&lt;contributors&gt;&lt;authors&gt;&lt;author&gt;Ianevski, Aleksandr&lt;/author&gt;&lt;author&gt;He, Liye&lt;/author&gt;&lt;author&gt;Aittokallio, Tero&lt;/author&gt;&lt;author&gt;Tang, Jing&lt;/author&gt;&lt;/authors&gt;&lt;/contributors&gt;&lt;titles&gt;&lt;title&gt;SynergyFinder: a web application for analyzing drug combination dose–response matrix data&lt;/title&gt;&lt;secondary-title&gt;Bioinformatics&lt;/secondary-title&gt;&lt;/titles&gt;&lt;periodical&gt;&lt;full-title&gt;Bioinformatics&lt;/full-title&gt;&lt;abbr-1&gt;Bioinformatics&lt;/abbr-1&gt;&lt;abbr-2&gt;Bioinformatics&lt;/abbr-2&gt;&lt;/periodical&gt;&lt;pages&gt;2413-2415&lt;/pages&gt;&lt;volume&gt;33&lt;/volume&gt;&lt;number&gt;15&lt;/number&gt;&lt;dates&gt;&lt;year&gt;2017&lt;/year&gt;&lt;/dates&gt;&lt;isbn&gt;1367-4803&lt;/isbn&gt;&lt;urls&gt;&lt;related-urls&gt;&lt;url&gt;https://doi.org/10.1093/bioinformatics/btx162&lt;/url&gt;&lt;/related-urls&gt;&lt;/urls&gt;&lt;electronic-resource-num&gt;10.1093/bioinformatics/btx162&lt;/electronic-resource-num&gt;&lt;access-date&gt;5/10/2020&lt;/access-date&gt;&lt;/record&gt;&lt;/Cite&gt;&lt;/EndNote&gt;</w:instrText>
      </w:r>
      <w:r w:rsidRPr="00C46B68">
        <w:rPr>
          <w:rFonts w:ascii="Arial" w:hAnsi="Arial" w:cs="Arial"/>
        </w:rPr>
        <w:fldChar w:fldCharType="separate"/>
      </w:r>
      <w:r w:rsidR="003704A2" w:rsidRPr="00C46B68">
        <w:rPr>
          <w:rFonts w:ascii="Arial" w:hAnsi="Arial" w:cs="Arial"/>
          <w:noProof/>
        </w:rPr>
        <w:t>(Ianevski</w:t>
      </w:r>
      <w:r w:rsidR="003704A2" w:rsidRPr="00C46B68">
        <w:rPr>
          <w:rFonts w:ascii="Arial" w:hAnsi="Arial" w:cs="Arial"/>
          <w:i/>
          <w:noProof/>
        </w:rPr>
        <w:t xml:space="preserve"> et al</w:t>
      </w:r>
      <w:r w:rsidR="003704A2" w:rsidRPr="00C46B68">
        <w:rPr>
          <w:rFonts w:ascii="Arial" w:hAnsi="Arial" w:cs="Arial"/>
          <w:noProof/>
        </w:rPr>
        <w:t>, 2017)</w:t>
      </w:r>
      <w:r w:rsidRPr="00C46B68">
        <w:rPr>
          <w:rFonts w:ascii="Arial" w:hAnsi="Arial" w:cs="Arial"/>
        </w:rPr>
        <w:fldChar w:fldCharType="end"/>
      </w:r>
      <w:r w:rsidRPr="00C46B68">
        <w:rPr>
          <w:rFonts w:ascii="Arial" w:hAnsi="Arial" w:cs="Arial"/>
        </w:rPr>
        <w:t xml:space="preserve">. Visualization of synergy scores is depicted as a synergy map. An average synergy score of 0 is considered additive, less than 0 as antagonistic and over 0 as a synergistic outcome. </w:t>
      </w:r>
    </w:p>
    <w:p w14:paraId="30600860" w14:textId="77777777" w:rsidR="000462C0" w:rsidRPr="00C46B68" w:rsidRDefault="000462C0" w:rsidP="001C1D34">
      <w:pPr>
        <w:spacing w:line="480" w:lineRule="auto"/>
        <w:jc w:val="both"/>
        <w:rPr>
          <w:rFonts w:ascii="Arial" w:hAnsi="Arial" w:cs="Arial"/>
          <w:b/>
          <w:bCs/>
          <w:color w:val="000000" w:themeColor="text1"/>
        </w:rPr>
      </w:pPr>
      <w:r w:rsidRPr="00C46B68">
        <w:rPr>
          <w:rFonts w:ascii="Arial" w:hAnsi="Arial" w:cs="Arial"/>
          <w:b/>
          <w:bCs/>
          <w:color w:val="000000" w:themeColor="text1"/>
        </w:rPr>
        <w:t>Caspase 3/7 activity assay</w:t>
      </w:r>
    </w:p>
    <w:p w14:paraId="6F2E1174" w14:textId="77777777" w:rsidR="000462C0" w:rsidRPr="00C46B68" w:rsidRDefault="000462C0" w:rsidP="001C1D34">
      <w:pPr>
        <w:spacing w:line="480" w:lineRule="auto"/>
        <w:jc w:val="both"/>
        <w:rPr>
          <w:rFonts w:ascii="Arial" w:hAnsi="Arial" w:cs="Arial"/>
          <w:color w:val="000000" w:themeColor="text1"/>
        </w:rPr>
      </w:pPr>
      <w:r w:rsidRPr="00C46B68">
        <w:rPr>
          <w:rFonts w:ascii="Arial" w:hAnsi="Arial" w:cs="Arial"/>
          <w:color w:val="000000" w:themeColor="text1"/>
        </w:rPr>
        <w:t xml:space="preserve">The Caspase-Glo® 3/7 Assay System (Promega), a luminescence-based assay for detection of active caspase-3 and 7, was used to quantitatively determine apoptotic </w:t>
      </w:r>
      <w:r w:rsidRPr="00C46B68">
        <w:rPr>
          <w:rFonts w:ascii="Arial" w:hAnsi="Arial" w:cs="Arial"/>
          <w:color w:val="000000" w:themeColor="text1"/>
        </w:rPr>
        <w:lastRenderedPageBreak/>
        <w:t xml:space="preserve">cell death. Following caspase cleavage of the </w:t>
      </w:r>
      <w:proofErr w:type="spellStart"/>
      <w:r w:rsidRPr="00C46B68">
        <w:rPr>
          <w:rFonts w:ascii="Arial" w:hAnsi="Arial" w:cs="Arial"/>
          <w:color w:val="000000" w:themeColor="text1"/>
        </w:rPr>
        <w:t>proluciferin</w:t>
      </w:r>
      <w:proofErr w:type="spellEnd"/>
      <w:r w:rsidRPr="00C46B68">
        <w:rPr>
          <w:rFonts w:ascii="Arial" w:hAnsi="Arial" w:cs="Arial"/>
          <w:color w:val="000000" w:themeColor="text1"/>
        </w:rPr>
        <w:t xml:space="preserve"> DEVD substrate, a substrate for luciferase is released and results in luciferase reaction and production of light.</w:t>
      </w:r>
    </w:p>
    <w:p w14:paraId="55609363" w14:textId="77777777" w:rsidR="000462C0" w:rsidRPr="00C46B68" w:rsidRDefault="000462C0" w:rsidP="001C1D34">
      <w:pPr>
        <w:spacing w:line="480" w:lineRule="auto"/>
        <w:jc w:val="both"/>
        <w:rPr>
          <w:rFonts w:ascii="Arial" w:hAnsi="Arial" w:cs="Arial"/>
          <w:b/>
          <w:bCs/>
          <w:color w:val="000000" w:themeColor="text1"/>
        </w:rPr>
      </w:pPr>
      <w:r w:rsidRPr="00C46B68">
        <w:rPr>
          <w:rFonts w:ascii="Arial" w:hAnsi="Arial" w:cs="Arial"/>
          <w:b/>
          <w:bCs/>
          <w:color w:val="000000" w:themeColor="text1"/>
        </w:rPr>
        <w:t>Western blot analysis</w:t>
      </w:r>
    </w:p>
    <w:p w14:paraId="75032DBB" w14:textId="358D8FB4" w:rsidR="000462C0" w:rsidRPr="00C46B68" w:rsidRDefault="000462C0" w:rsidP="001C1D34">
      <w:pPr>
        <w:spacing w:line="480" w:lineRule="auto"/>
        <w:jc w:val="both"/>
        <w:rPr>
          <w:rFonts w:ascii="Arial" w:hAnsi="Arial" w:cs="Arial"/>
          <w:color w:val="000000" w:themeColor="text1"/>
        </w:rPr>
      </w:pPr>
      <w:r w:rsidRPr="00C46B68">
        <w:rPr>
          <w:rFonts w:ascii="Arial" w:hAnsi="Arial" w:cs="Arial"/>
          <w:color w:val="000000" w:themeColor="text1"/>
        </w:rPr>
        <w:t>The cells were lysed for 30 min in ice-cold RIPA buffer (50 mM Tris-HCl, pH 8.0, 150 mM NaCl, 1.0% NP-40, 0.5% sodium deoxycholate and 0.1% SDS) containing protease and phosphatase inhibitors (</w:t>
      </w:r>
      <w:proofErr w:type="spellStart"/>
      <w:r w:rsidRPr="00C46B68">
        <w:rPr>
          <w:rFonts w:ascii="Arial" w:hAnsi="Arial" w:cs="Arial"/>
          <w:color w:val="000000" w:themeColor="text1"/>
        </w:rPr>
        <w:t>ThermoFisher</w:t>
      </w:r>
      <w:proofErr w:type="spellEnd"/>
      <w:r w:rsidRPr="00C46B68">
        <w:rPr>
          <w:rFonts w:ascii="Arial" w:hAnsi="Arial" w:cs="Arial"/>
          <w:color w:val="000000" w:themeColor="text1"/>
        </w:rPr>
        <w:t xml:space="preserve">). The assay was performed with primary and </w:t>
      </w:r>
      <w:proofErr w:type="spellStart"/>
      <w:r w:rsidRPr="00C46B68">
        <w:rPr>
          <w:rFonts w:ascii="Arial" w:hAnsi="Arial" w:cs="Arial"/>
          <w:color w:val="000000" w:themeColor="text1"/>
        </w:rPr>
        <w:t>Licor</w:t>
      </w:r>
      <w:proofErr w:type="spellEnd"/>
      <w:r w:rsidRPr="00C46B68">
        <w:rPr>
          <w:rFonts w:ascii="Arial" w:hAnsi="Arial" w:cs="Arial"/>
          <w:color w:val="000000" w:themeColor="text1"/>
        </w:rPr>
        <w:t xml:space="preserve"> secondary antibodies (</w:t>
      </w:r>
      <w:proofErr w:type="spellStart"/>
      <w:r w:rsidRPr="00C46B68">
        <w:rPr>
          <w:rFonts w:ascii="Arial" w:hAnsi="Arial" w:cs="Arial"/>
          <w:color w:val="000000" w:themeColor="text1"/>
        </w:rPr>
        <w:t>Licor</w:t>
      </w:r>
      <w:proofErr w:type="spellEnd"/>
      <w:r w:rsidRPr="00C46B68">
        <w:rPr>
          <w:rFonts w:ascii="Arial" w:hAnsi="Arial" w:cs="Arial"/>
          <w:color w:val="000000" w:themeColor="text1"/>
        </w:rPr>
        <w:t xml:space="preserve"> Biosciences). β-actin was used as the loading control. The list of antibodies is in Table </w:t>
      </w:r>
      <w:r w:rsidR="00286DE4" w:rsidRPr="00C46B68">
        <w:rPr>
          <w:rFonts w:ascii="Arial" w:hAnsi="Arial" w:cs="Arial"/>
          <w:color w:val="000000" w:themeColor="text1"/>
        </w:rPr>
        <w:t>EV</w:t>
      </w:r>
      <w:r w:rsidR="000142B6">
        <w:rPr>
          <w:rFonts w:ascii="Arial" w:hAnsi="Arial" w:cs="Arial"/>
          <w:color w:val="000000" w:themeColor="text1"/>
        </w:rPr>
        <w:t>2</w:t>
      </w:r>
      <w:r w:rsidRPr="00C46B68">
        <w:rPr>
          <w:rFonts w:ascii="Arial" w:hAnsi="Arial" w:cs="Arial"/>
          <w:color w:val="000000" w:themeColor="text1"/>
        </w:rPr>
        <w:t>.</w:t>
      </w:r>
    </w:p>
    <w:p w14:paraId="4B82BC1E" w14:textId="77777777" w:rsidR="000462C0" w:rsidRPr="00C46B68" w:rsidRDefault="000462C0" w:rsidP="001C1D34">
      <w:pPr>
        <w:spacing w:line="480" w:lineRule="auto"/>
        <w:jc w:val="both"/>
        <w:rPr>
          <w:rFonts w:ascii="Arial" w:hAnsi="Arial" w:cs="Arial"/>
          <w:b/>
          <w:bCs/>
          <w:color w:val="000000" w:themeColor="text1"/>
        </w:rPr>
      </w:pPr>
      <w:r w:rsidRPr="00C46B68">
        <w:rPr>
          <w:rFonts w:ascii="Arial" w:hAnsi="Arial" w:cs="Arial"/>
          <w:b/>
          <w:bCs/>
          <w:color w:val="000000" w:themeColor="text1"/>
        </w:rPr>
        <w:t xml:space="preserve">Analysis of gene expression by quantitative reverse transcription-PCR </w:t>
      </w:r>
    </w:p>
    <w:p w14:paraId="71779D2B" w14:textId="12CEBA78" w:rsidR="000462C0" w:rsidRPr="00C46B68" w:rsidRDefault="000462C0" w:rsidP="001C1D34">
      <w:pPr>
        <w:spacing w:line="480" w:lineRule="auto"/>
        <w:jc w:val="both"/>
        <w:rPr>
          <w:rFonts w:ascii="Arial" w:hAnsi="Arial" w:cs="Arial"/>
          <w:color w:val="000000" w:themeColor="text1"/>
        </w:rPr>
      </w:pPr>
      <w:r w:rsidRPr="00C46B68">
        <w:rPr>
          <w:rFonts w:ascii="Arial" w:hAnsi="Arial" w:cs="Arial"/>
          <w:color w:val="000000" w:themeColor="text1"/>
        </w:rPr>
        <w:t>Quantitative reverse transcription-PCR (</w:t>
      </w:r>
      <w:proofErr w:type="spellStart"/>
      <w:r w:rsidRPr="00C46B68">
        <w:rPr>
          <w:rFonts w:ascii="Arial" w:hAnsi="Arial" w:cs="Arial"/>
          <w:color w:val="000000" w:themeColor="text1"/>
        </w:rPr>
        <w:t>qRT</w:t>
      </w:r>
      <w:proofErr w:type="spellEnd"/>
      <w:r w:rsidRPr="00C46B68">
        <w:rPr>
          <w:rFonts w:ascii="Arial" w:hAnsi="Arial" w:cs="Arial"/>
          <w:color w:val="000000" w:themeColor="text1"/>
        </w:rPr>
        <w:t xml:space="preserve">-PCR) analysis was done on a </w:t>
      </w:r>
      <w:proofErr w:type="spellStart"/>
      <w:r w:rsidRPr="00C46B68">
        <w:rPr>
          <w:rFonts w:ascii="Arial" w:hAnsi="Arial" w:cs="Arial"/>
          <w:color w:val="000000" w:themeColor="text1"/>
        </w:rPr>
        <w:t>QuantStudio</w:t>
      </w:r>
      <w:proofErr w:type="spellEnd"/>
      <w:r w:rsidRPr="00C46B68">
        <w:rPr>
          <w:rFonts w:ascii="Arial" w:hAnsi="Arial" w:cs="Arial"/>
          <w:color w:val="000000" w:themeColor="text1"/>
        </w:rPr>
        <w:t xml:space="preserve"> Real-Time PCR instrument (</w:t>
      </w:r>
      <w:proofErr w:type="spellStart"/>
      <w:r w:rsidRPr="00C46B68">
        <w:rPr>
          <w:rFonts w:ascii="Arial" w:hAnsi="Arial" w:cs="Arial"/>
          <w:color w:val="000000" w:themeColor="text1"/>
        </w:rPr>
        <w:t>ThermoFisher</w:t>
      </w:r>
      <w:proofErr w:type="spellEnd"/>
      <w:r w:rsidRPr="00C46B68">
        <w:rPr>
          <w:rFonts w:ascii="Arial" w:hAnsi="Arial" w:cs="Arial"/>
          <w:color w:val="000000" w:themeColor="text1"/>
        </w:rPr>
        <w:t xml:space="preserve">) using </w:t>
      </w:r>
      <w:proofErr w:type="spellStart"/>
      <w:r w:rsidRPr="00C46B68">
        <w:rPr>
          <w:rFonts w:ascii="Arial" w:hAnsi="Arial" w:cs="Arial"/>
          <w:color w:val="000000" w:themeColor="text1"/>
        </w:rPr>
        <w:t>PowerUp</w:t>
      </w:r>
      <w:proofErr w:type="spellEnd"/>
      <w:r w:rsidRPr="00C46B68">
        <w:rPr>
          <w:rFonts w:ascii="Arial" w:hAnsi="Arial" w:cs="Arial"/>
          <w:color w:val="000000" w:themeColor="text1"/>
        </w:rPr>
        <w:t>™ SYBR® Green Master Mix (</w:t>
      </w:r>
      <w:proofErr w:type="spellStart"/>
      <w:r w:rsidRPr="00C46B68">
        <w:rPr>
          <w:rFonts w:ascii="Arial" w:hAnsi="Arial" w:cs="Arial"/>
          <w:color w:val="000000" w:themeColor="text1"/>
        </w:rPr>
        <w:t>ThermoFisher</w:t>
      </w:r>
      <w:proofErr w:type="spellEnd"/>
      <w:r w:rsidRPr="00C46B68">
        <w:rPr>
          <w:rFonts w:ascii="Arial" w:hAnsi="Arial" w:cs="Arial"/>
          <w:color w:val="000000" w:themeColor="text1"/>
        </w:rPr>
        <w:t xml:space="preserve">). The primer sequences are listed in Table </w:t>
      </w:r>
      <w:r w:rsidR="00286DE4" w:rsidRPr="00C46B68">
        <w:rPr>
          <w:rFonts w:ascii="Arial" w:hAnsi="Arial" w:cs="Arial"/>
          <w:color w:val="000000" w:themeColor="text1"/>
        </w:rPr>
        <w:t>EV</w:t>
      </w:r>
      <w:r w:rsidR="000142B6">
        <w:rPr>
          <w:rFonts w:ascii="Arial" w:hAnsi="Arial" w:cs="Arial"/>
          <w:color w:val="000000" w:themeColor="text1"/>
        </w:rPr>
        <w:t>3</w:t>
      </w:r>
      <w:r w:rsidRPr="00C46B68">
        <w:rPr>
          <w:rFonts w:ascii="Arial" w:hAnsi="Arial" w:cs="Arial"/>
          <w:color w:val="000000" w:themeColor="text1"/>
        </w:rPr>
        <w:t>. The target gene expression levels were normalized to beta-2-microglobulin (</w:t>
      </w:r>
      <w:r w:rsidRPr="00C46B68">
        <w:rPr>
          <w:rFonts w:ascii="Arial" w:hAnsi="Arial" w:cs="Arial"/>
          <w:i/>
          <w:iCs/>
          <w:color w:val="000000" w:themeColor="text1"/>
        </w:rPr>
        <w:t>B2M</w:t>
      </w:r>
      <w:r w:rsidRPr="00C46B68">
        <w:rPr>
          <w:rFonts w:ascii="Arial" w:hAnsi="Arial" w:cs="Arial"/>
          <w:color w:val="000000" w:themeColor="text1"/>
        </w:rPr>
        <w:t xml:space="preserve">) levels. For calculations, 2 </w:t>
      </w:r>
      <w:r w:rsidRPr="00C46B68">
        <w:rPr>
          <w:rFonts w:ascii="Arial" w:hAnsi="Arial" w:cs="Arial"/>
          <w:color w:val="000000" w:themeColor="text1"/>
          <w:vertAlign w:val="superscript"/>
        </w:rPr>
        <w:t>–ΔΔCT</w:t>
      </w:r>
      <w:r w:rsidRPr="00C46B68">
        <w:rPr>
          <w:rFonts w:ascii="Arial" w:hAnsi="Arial" w:cs="Arial"/>
          <w:color w:val="000000" w:themeColor="text1"/>
        </w:rPr>
        <w:t xml:space="preserve"> formula was used, with ΔΔCT = (</w:t>
      </w:r>
      <w:proofErr w:type="spellStart"/>
      <w:r w:rsidRPr="00C46B68">
        <w:rPr>
          <w:rFonts w:ascii="Arial" w:hAnsi="Arial" w:cs="Arial"/>
          <w:color w:val="000000" w:themeColor="text1"/>
        </w:rPr>
        <w:t>CT</w:t>
      </w:r>
      <w:r w:rsidRPr="00C46B68">
        <w:rPr>
          <w:rFonts w:ascii="Arial" w:hAnsi="Arial" w:cs="Arial"/>
          <w:color w:val="000000" w:themeColor="text1"/>
          <w:vertAlign w:val="subscript"/>
        </w:rPr>
        <w:t>Target</w:t>
      </w:r>
      <w:proofErr w:type="spellEnd"/>
      <w:r w:rsidRPr="00C46B68">
        <w:rPr>
          <w:rFonts w:ascii="Arial" w:hAnsi="Arial" w:cs="Arial"/>
          <w:color w:val="000000" w:themeColor="text1"/>
        </w:rPr>
        <w:t xml:space="preserve"> – CT</w:t>
      </w:r>
      <w:r w:rsidRPr="00C46B68">
        <w:rPr>
          <w:rFonts w:ascii="Arial" w:hAnsi="Arial" w:cs="Arial"/>
          <w:color w:val="000000" w:themeColor="text1"/>
          <w:vertAlign w:val="subscript"/>
        </w:rPr>
        <w:t>B2M</w:t>
      </w:r>
      <w:r w:rsidRPr="00C46B68">
        <w:rPr>
          <w:rFonts w:ascii="Arial" w:hAnsi="Arial" w:cs="Arial"/>
          <w:color w:val="000000" w:themeColor="text1"/>
        </w:rPr>
        <w:t>) experimental sample – (</w:t>
      </w:r>
      <w:proofErr w:type="spellStart"/>
      <w:r w:rsidRPr="00C46B68">
        <w:rPr>
          <w:rFonts w:ascii="Arial" w:hAnsi="Arial" w:cs="Arial"/>
          <w:color w:val="000000" w:themeColor="text1"/>
        </w:rPr>
        <w:t>CT</w:t>
      </w:r>
      <w:r w:rsidRPr="00C46B68">
        <w:rPr>
          <w:rFonts w:ascii="Arial" w:hAnsi="Arial" w:cs="Arial"/>
          <w:color w:val="000000" w:themeColor="text1"/>
          <w:vertAlign w:val="subscript"/>
        </w:rPr>
        <w:t>Target</w:t>
      </w:r>
      <w:proofErr w:type="spellEnd"/>
      <w:r w:rsidRPr="00C46B68">
        <w:rPr>
          <w:rFonts w:ascii="Arial" w:hAnsi="Arial" w:cs="Arial"/>
          <w:color w:val="000000" w:themeColor="text1"/>
        </w:rPr>
        <w:t xml:space="preserve"> – CT</w:t>
      </w:r>
      <w:r w:rsidRPr="00C46B68">
        <w:rPr>
          <w:rFonts w:ascii="Arial" w:hAnsi="Arial" w:cs="Arial"/>
          <w:color w:val="000000" w:themeColor="text1"/>
          <w:vertAlign w:val="subscript"/>
        </w:rPr>
        <w:t>B2M</w:t>
      </w:r>
      <w:r w:rsidRPr="00C46B68">
        <w:rPr>
          <w:rFonts w:ascii="Arial" w:hAnsi="Arial" w:cs="Arial"/>
          <w:color w:val="000000" w:themeColor="text1"/>
        </w:rPr>
        <w:t>) control samples, where CT is the cycle threshold.</w:t>
      </w:r>
    </w:p>
    <w:p w14:paraId="14D56566" w14:textId="77777777" w:rsidR="000462C0" w:rsidRPr="00C46B68" w:rsidRDefault="000462C0" w:rsidP="001C1D34">
      <w:pPr>
        <w:spacing w:line="480" w:lineRule="auto"/>
        <w:jc w:val="both"/>
        <w:rPr>
          <w:rFonts w:ascii="Arial" w:hAnsi="Arial" w:cs="Arial"/>
          <w:b/>
          <w:bCs/>
          <w:color w:val="000000" w:themeColor="text1"/>
        </w:rPr>
      </w:pPr>
      <w:r w:rsidRPr="00C46B68">
        <w:rPr>
          <w:rFonts w:ascii="Arial" w:hAnsi="Arial" w:cs="Arial"/>
          <w:b/>
          <w:bCs/>
          <w:color w:val="000000" w:themeColor="text1"/>
        </w:rPr>
        <w:t>Animal studies</w:t>
      </w:r>
    </w:p>
    <w:p w14:paraId="599FA763" w14:textId="0BEF1D7B" w:rsidR="000462C0" w:rsidRPr="00C46B68" w:rsidRDefault="000462C0" w:rsidP="001C1D34">
      <w:pPr>
        <w:spacing w:line="480" w:lineRule="auto"/>
        <w:jc w:val="both"/>
        <w:rPr>
          <w:rFonts w:ascii="Arial" w:hAnsi="Arial" w:cs="Arial"/>
        </w:rPr>
      </w:pPr>
      <w:r w:rsidRPr="00C46B68">
        <w:rPr>
          <w:rFonts w:ascii="Arial" w:hAnsi="Arial" w:cs="Arial"/>
        </w:rPr>
        <w:t xml:space="preserve">The animal experiments were performed according to the Animal Experiment Board in Finland (ELLA) for the care and use of animals under the licenses 4161/04.10.07/2015 and 9241/2018. The animals were kept under pathogen-free conditions in individually ventilated cages in an animal care facility. Mice were kept on a 12 h light/dark cycle with access to autoclaved water and irradiated chow </w:t>
      </w:r>
      <w:r w:rsidRPr="00C46B68">
        <w:rPr>
          <w:rFonts w:ascii="Arial" w:hAnsi="Arial" w:cs="Arial"/>
          <w:i/>
          <w:iCs/>
        </w:rPr>
        <w:t>ad libitum</w:t>
      </w:r>
      <w:r w:rsidRPr="00C46B68">
        <w:rPr>
          <w:rFonts w:ascii="Arial" w:hAnsi="Arial" w:cs="Arial"/>
        </w:rPr>
        <w:t xml:space="preserve"> and were allowed to adapt to the facility for 1 week before starting the experiments. For the subcutaneous experiments, MDA-MB-453 (5 x 10</w:t>
      </w:r>
      <w:r w:rsidRPr="00C46B68">
        <w:rPr>
          <w:rFonts w:ascii="Arial" w:hAnsi="Arial" w:cs="Arial"/>
          <w:vertAlign w:val="superscript"/>
        </w:rPr>
        <w:t>6</w:t>
      </w:r>
      <w:r w:rsidRPr="00C46B68">
        <w:rPr>
          <w:rFonts w:ascii="Arial" w:hAnsi="Arial" w:cs="Arial"/>
        </w:rPr>
        <w:t>) and HCC1954 (3 x 10</w:t>
      </w:r>
      <w:r w:rsidRPr="00C46B68">
        <w:rPr>
          <w:rFonts w:ascii="Arial" w:hAnsi="Arial" w:cs="Arial"/>
          <w:vertAlign w:val="superscript"/>
        </w:rPr>
        <w:t>6</w:t>
      </w:r>
      <w:r w:rsidRPr="00C46B68">
        <w:rPr>
          <w:rFonts w:ascii="Arial" w:hAnsi="Arial" w:cs="Arial"/>
        </w:rPr>
        <w:t>)</w:t>
      </w:r>
      <w:r w:rsidRPr="00C46B68">
        <w:rPr>
          <w:rFonts w:ascii="Arial" w:hAnsi="Arial" w:cs="Arial"/>
          <w:vertAlign w:val="superscript"/>
        </w:rPr>
        <w:t xml:space="preserve"> </w:t>
      </w:r>
      <w:r w:rsidRPr="00C46B68">
        <w:rPr>
          <w:rFonts w:ascii="Arial" w:hAnsi="Arial" w:cs="Arial"/>
        </w:rPr>
        <w:t>cells were injected into the right flank of six- to eight-week-old BALB/cOlaHsd-</w:t>
      </w:r>
      <w:r w:rsidRPr="00C46B68">
        <w:rPr>
          <w:rFonts w:ascii="Arial" w:hAnsi="Arial" w:cs="Arial"/>
        </w:rPr>
        <w:lastRenderedPageBreak/>
        <w:t>Foxn1nu mice (</w:t>
      </w:r>
      <w:proofErr w:type="spellStart"/>
      <w:r w:rsidRPr="00C46B68">
        <w:rPr>
          <w:rFonts w:ascii="Arial" w:hAnsi="Arial" w:cs="Arial"/>
        </w:rPr>
        <w:t>Envigo</w:t>
      </w:r>
      <w:proofErr w:type="spellEnd"/>
      <w:r w:rsidRPr="00C46B68">
        <w:rPr>
          <w:rFonts w:ascii="Arial" w:hAnsi="Arial" w:cs="Arial"/>
        </w:rPr>
        <w:t xml:space="preserve">, France). Mice with tumor size </w:t>
      </w:r>
      <m:oMath>
        <m:r>
          <w:rPr>
            <w:rFonts w:ascii="Cambria Math" w:hAnsi="Cambria Math" w:cs="Arial"/>
          </w:rPr>
          <m:t>∼</m:t>
        </m:r>
      </m:oMath>
      <w:r w:rsidRPr="00C46B68">
        <w:rPr>
          <w:rFonts w:ascii="Arial" w:hAnsi="Arial" w:cs="Arial"/>
        </w:rPr>
        <w:t>100 mm</w:t>
      </w:r>
      <w:r w:rsidRPr="00C46B68">
        <w:rPr>
          <w:rFonts w:ascii="Arial" w:hAnsi="Arial" w:cs="Arial"/>
          <w:vertAlign w:val="superscript"/>
        </w:rPr>
        <w:t>3</w:t>
      </w:r>
      <w:r w:rsidRPr="00C46B68">
        <w:rPr>
          <w:rFonts w:ascii="Arial" w:hAnsi="Arial" w:cs="Arial"/>
        </w:rPr>
        <w:t xml:space="preserve"> were randomized into experimental and control groups. Tumor dimensions were measured with Vernier calipers and tumor volume were calculated as 1/2 larger diameter x (smaller diameter)</w:t>
      </w:r>
      <w:r w:rsidRPr="00C46B68">
        <w:rPr>
          <w:rFonts w:ascii="Arial" w:hAnsi="Arial" w:cs="Arial"/>
          <w:vertAlign w:val="superscript"/>
        </w:rPr>
        <w:t>2</w:t>
      </w:r>
      <w:r w:rsidRPr="00C46B68">
        <w:rPr>
          <w:rFonts w:ascii="Arial" w:hAnsi="Arial" w:cs="Arial"/>
        </w:rPr>
        <w:t>.</w:t>
      </w:r>
      <w:r w:rsidR="00526FD7" w:rsidRPr="00C46B68">
        <w:rPr>
          <w:rFonts w:ascii="Arial" w:hAnsi="Arial" w:cs="Arial"/>
        </w:rPr>
        <w:t xml:space="preserve"> </w:t>
      </w:r>
      <w:r w:rsidRPr="00C46B68">
        <w:rPr>
          <w:rFonts w:ascii="Arial" w:hAnsi="Arial" w:cs="Arial"/>
        </w:rPr>
        <w:t xml:space="preserve"> For the intracranial model, 1 x 10</w:t>
      </w:r>
      <w:r w:rsidRPr="00C46B68">
        <w:rPr>
          <w:rFonts w:ascii="Arial" w:hAnsi="Arial" w:cs="Arial"/>
          <w:vertAlign w:val="superscript"/>
        </w:rPr>
        <w:t>5</w:t>
      </w:r>
      <w:r w:rsidRPr="00C46B68">
        <w:rPr>
          <w:rFonts w:ascii="Arial" w:hAnsi="Arial" w:cs="Arial"/>
        </w:rPr>
        <w:t xml:space="preserve"> cells in 5 µL of PBS were inoculated into the brain of anaesthetized mice. The mice were then imaged with bioluminescence and based on the bioluminescence signal were randomized to experimental and control groups, as descried earlier </w:t>
      </w:r>
      <w:r w:rsidRPr="00C46B68">
        <w:rPr>
          <w:rFonts w:ascii="Arial" w:hAnsi="Arial" w:cs="Arial"/>
        </w:rPr>
        <w:fldChar w:fldCharType="begin">
          <w:fldData xml:space="preserve">PEVuZE5vdGU+PENpdGU+PEF1dGhvcj5NZXJpc2Fhcmk8L0F1dGhvcj48WWVhcj4yMDIwPC9ZZWFy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</w:fldData>
        </w:fldChar>
      </w:r>
      <w:r w:rsidR="006C6F58" w:rsidRPr="00C46B68">
        <w:rPr>
          <w:rFonts w:ascii="Arial" w:hAnsi="Arial" w:cs="Arial"/>
        </w:rPr>
        <w:instrText xml:space="preserve"> ADDIN EN.CITE </w:instrText>
      </w:r>
      <w:r w:rsidR="006C6F58" w:rsidRPr="00C46B68">
        <w:rPr>
          <w:rFonts w:ascii="Arial" w:hAnsi="Arial" w:cs="Arial"/>
        </w:rPr>
        <w:fldChar w:fldCharType="begin">
          <w:fldData xml:space="preserve">PEVuZE5vdGU+PENpdGU+PEF1dGhvcj5NZXJpc2Fhcmk8L0F1dGhvcj48WWVhcj4yMDIwPC9ZZWFy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</w:fldData>
        </w:fldChar>
      </w:r>
      <w:r w:rsidR="006C6F58" w:rsidRPr="00C46B68">
        <w:rPr>
          <w:rFonts w:ascii="Arial" w:hAnsi="Arial" w:cs="Arial"/>
        </w:rPr>
        <w:instrText xml:space="preserve"> ADDIN EN.CITE.DATA </w:instrText>
      </w:r>
      <w:r w:rsidR="006C6F58" w:rsidRPr="00C46B68">
        <w:rPr>
          <w:rFonts w:ascii="Arial" w:hAnsi="Arial" w:cs="Arial"/>
        </w:rPr>
      </w:r>
      <w:r w:rsidR="006C6F58" w:rsidRPr="00C46B68">
        <w:rPr>
          <w:rFonts w:ascii="Arial" w:hAnsi="Arial" w:cs="Arial"/>
        </w:rPr>
        <w:fldChar w:fldCharType="end"/>
      </w:r>
      <w:r w:rsidRPr="00C46B68">
        <w:rPr>
          <w:rFonts w:ascii="Arial" w:hAnsi="Arial" w:cs="Arial"/>
        </w:rPr>
      </w:r>
      <w:r w:rsidRPr="00C46B68">
        <w:rPr>
          <w:rFonts w:ascii="Arial" w:hAnsi="Arial" w:cs="Arial"/>
        </w:rPr>
        <w:fldChar w:fldCharType="separate"/>
      </w:r>
      <w:r w:rsidR="006C6F58" w:rsidRPr="00C46B68">
        <w:rPr>
          <w:rFonts w:ascii="Arial" w:hAnsi="Arial" w:cs="Arial"/>
          <w:noProof/>
        </w:rPr>
        <w:t>(Merisaari</w:t>
      </w:r>
      <w:r w:rsidR="006C6F58" w:rsidRPr="00C46B68">
        <w:rPr>
          <w:rFonts w:ascii="Arial" w:hAnsi="Arial" w:cs="Arial"/>
          <w:i/>
          <w:noProof/>
        </w:rPr>
        <w:t xml:space="preserve"> et al</w:t>
      </w:r>
      <w:r w:rsidR="006C6F58" w:rsidRPr="00C46B68">
        <w:rPr>
          <w:rFonts w:ascii="Arial" w:hAnsi="Arial" w:cs="Arial"/>
          <w:noProof/>
        </w:rPr>
        <w:t>, 2020)</w:t>
      </w:r>
      <w:r w:rsidRPr="00C46B68">
        <w:rPr>
          <w:rFonts w:ascii="Arial" w:hAnsi="Arial" w:cs="Arial"/>
        </w:rPr>
        <w:fldChar w:fldCharType="end"/>
      </w:r>
      <w:r w:rsidRPr="00C46B68">
        <w:rPr>
          <w:rFonts w:ascii="Arial" w:hAnsi="Arial" w:cs="Arial"/>
        </w:rPr>
        <w:t>.</w:t>
      </w:r>
      <w:r w:rsidR="00526FD7" w:rsidRPr="00C46B68">
        <w:t xml:space="preserve"> </w:t>
      </w:r>
      <w:r w:rsidR="00EF6B78" w:rsidRPr="00C46B68">
        <w:t xml:space="preserve"> </w:t>
      </w:r>
      <w:r w:rsidR="00526FD7" w:rsidRPr="00C46B68">
        <w:rPr>
          <w:rFonts w:ascii="Arial" w:hAnsi="Arial" w:cs="Arial"/>
        </w:rPr>
        <w:t>Mice were euthanized when they became moribund</w:t>
      </w:r>
      <w:r w:rsidR="008A1AEE" w:rsidRPr="00C46B68">
        <w:rPr>
          <w:rFonts w:ascii="Arial" w:hAnsi="Arial" w:cs="Arial"/>
        </w:rPr>
        <w:t xml:space="preserve"> when they reached defined study end points. </w:t>
      </w:r>
    </w:p>
    <w:p w14:paraId="5CE556AE" w14:textId="77777777" w:rsidR="000462C0" w:rsidRPr="00C46B68" w:rsidRDefault="000462C0" w:rsidP="001C1D34">
      <w:pPr>
        <w:spacing w:line="480" w:lineRule="auto"/>
        <w:jc w:val="both"/>
        <w:rPr>
          <w:rFonts w:ascii="Arial" w:hAnsi="Arial" w:cs="Arial"/>
          <w:b/>
          <w:bCs/>
          <w:color w:val="000000" w:themeColor="text1"/>
        </w:rPr>
      </w:pPr>
      <w:r w:rsidRPr="00C46B68">
        <w:rPr>
          <w:rFonts w:ascii="Arial" w:hAnsi="Arial" w:cs="Arial"/>
          <w:b/>
          <w:bCs/>
          <w:color w:val="000000" w:themeColor="text1"/>
        </w:rPr>
        <w:t>Zebrafish studies</w:t>
      </w:r>
    </w:p>
    <w:p w14:paraId="653B499E" w14:textId="77777777" w:rsidR="000462C0" w:rsidRPr="00C46B68" w:rsidRDefault="000462C0" w:rsidP="001C1D34">
      <w:pPr>
        <w:spacing w:line="480" w:lineRule="auto"/>
        <w:jc w:val="both"/>
        <w:rPr>
          <w:rFonts w:ascii="Arial" w:hAnsi="Arial" w:cs="Arial"/>
          <w:color w:val="000000" w:themeColor="text1"/>
        </w:rPr>
      </w:pPr>
      <w:r w:rsidRPr="00C46B68">
        <w:rPr>
          <w:rFonts w:ascii="Arial" w:hAnsi="Arial" w:cs="Arial"/>
          <w:color w:val="000000" w:themeColor="text1"/>
        </w:rPr>
        <w:t xml:space="preserve">Zebrafish embryo xenograft studies were performed under the license ESAVI/9339/04.10.07/2016 (National Animal Experimentation Board, Regional State Administrative Agency for Southern Finland). Briefly, the </w:t>
      </w:r>
      <w:r w:rsidRPr="00C46B68">
        <w:rPr>
          <w:rFonts w:ascii="Arial" w:hAnsi="Arial" w:cs="Arial"/>
          <w:i/>
          <w:iCs/>
          <w:color w:val="000000" w:themeColor="text1"/>
        </w:rPr>
        <w:t>DUSP6</w:t>
      </w:r>
      <w:r w:rsidRPr="00C46B68">
        <w:rPr>
          <w:rFonts w:ascii="Arial" w:hAnsi="Arial" w:cs="Arial"/>
          <w:color w:val="000000" w:themeColor="text1"/>
        </w:rPr>
        <w:t xml:space="preserve"> knockdown GFP-MDA-MB-361 cells were injected into the brain of zebrafish embryos from the dorsal side. One day after injection (1 dpi), successfully transplanted embryos were placed in </w:t>
      </w:r>
      <w:proofErr w:type="spellStart"/>
      <w:r w:rsidRPr="00C46B68">
        <w:rPr>
          <w:rFonts w:ascii="Arial" w:hAnsi="Arial" w:cs="Arial"/>
          <w:color w:val="000000" w:themeColor="text1"/>
        </w:rPr>
        <w:t>CellView</w:t>
      </w:r>
      <w:proofErr w:type="spellEnd"/>
      <w:r w:rsidRPr="00C46B68">
        <w:rPr>
          <w:rFonts w:ascii="Arial" w:hAnsi="Arial" w:cs="Arial"/>
          <w:color w:val="000000" w:themeColor="text1"/>
        </w:rPr>
        <w:t xml:space="preserve"> glass bottom 96-well plate (1 embryo/well) and embryos were incubated in E3 + PTU at 33 °C. The xenografted embryos were imaged using a Nikon Eclipse Ti2 fluorescence microscope and a 2x Nikon Plan-Apochromat (NA 0.06) objective. Each embryo was imaged at 1dpi and 4dpi using brightfield illumination and a GFP fluorescence filter set (excitation with 470nm LED). Each image was inspected manually to filter out severely malformed, </w:t>
      </w:r>
      <w:proofErr w:type="gramStart"/>
      <w:r w:rsidRPr="00C46B68">
        <w:rPr>
          <w:rFonts w:ascii="Arial" w:hAnsi="Arial" w:cs="Arial"/>
          <w:color w:val="000000" w:themeColor="text1"/>
        </w:rPr>
        <w:t>dead</w:t>
      </w:r>
      <w:proofErr w:type="gramEnd"/>
      <w:r w:rsidRPr="00C46B68">
        <w:rPr>
          <w:rFonts w:ascii="Arial" w:hAnsi="Arial" w:cs="Arial"/>
          <w:color w:val="000000" w:themeColor="text1"/>
        </w:rPr>
        <w:t xml:space="preserve"> or out of focus embryos. The tumor area was measured using ImageJ (NIH). The fold change in tumor size was calculated as follows: GFP intensity (4dpi)/GFP intensity (1dpi)</w:t>
      </w:r>
    </w:p>
    <w:p w14:paraId="2E842EA2" w14:textId="77777777" w:rsidR="000462C0" w:rsidRPr="00C46B68" w:rsidRDefault="000462C0" w:rsidP="001C1D34">
      <w:pPr>
        <w:spacing w:line="480" w:lineRule="auto"/>
        <w:jc w:val="both"/>
        <w:rPr>
          <w:rFonts w:ascii="Arial" w:hAnsi="Arial" w:cs="Arial"/>
          <w:b/>
          <w:bCs/>
          <w:color w:val="000000" w:themeColor="text1"/>
        </w:rPr>
      </w:pPr>
      <w:r w:rsidRPr="00C46B68">
        <w:rPr>
          <w:rFonts w:ascii="Arial" w:hAnsi="Arial" w:cs="Arial"/>
          <w:b/>
          <w:bCs/>
          <w:color w:val="000000" w:themeColor="text1"/>
        </w:rPr>
        <w:t>RNA-sequencing</w:t>
      </w:r>
    </w:p>
    <w:p w14:paraId="1FFDB679" w14:textId="77777777" w:rsidR="000462C0" w:rsidRPr="00C46B68" w:rsidRDefault="000462C0" w:rsidP="001C1D34">
      <w:pPr>
        <w:spacing w:line="480" w:lineRule="auto"/>
        <w:jc w:val="both"/>
        <w:rPr>
          <w:rFonts w:ascii="Arial" w:hAnsi="Arial" w:cs="Arial"/>
          <w:color w:val="000000" w:themeColor="text1"/>
        </w:rPr>
      </w:pPr>
      <w:r w:rsidRPr="00C46B68">
        <w:rPr>
          <w:rFonts w:ascii="Arial" w:hAnsi="Arial" w:cs="Arial"/>
          <w:color w:val="000000" w:themeColor="text1"/>
        </w:rPr>
        <w:t xml:space="preserve">RNA-sequencing was conducted at the Finnish Functional Genomic Center, The University of Turku, Finland. RNA was harvested using the </w:t>
      </w:r>
      <w:proofErr w:type="spellStart"/>
      <w:r w:rsidRPr="00C46B68">
        <w:rPr>
          <w:rFonts w:ascii="Arial" w:hAnsi="Arial" w:cs="Arial"/>
          <w:color w:val="000000" w:themeColor="text1"/>
        </w:rPr>
        <w:t>NucleoSpin</w:t>
      </w:r>
      <w:proofErr w:type="spellEnd"/>
      <w:r w:rsidRPr="00C46B68">
        <w:rPr>
          <w:rFonts w:ascii="Arial" w:hAnsi="Arial" w:cs="Arial"/>
          <w:color w:val="000000" w:themeColor="text1"/>
        </w:rPr>
        <w:t xml:space="preserve"> RNA </w:t>
      </w:r>
      <w:r w:rsidRPr="00C46B68">
        <w:rPr>
          <w:rFonts w:ascii="Arial" w:hAnsi="Arial" w:cs="Arial"/>
          <w:color w:val="000000" w:themeColor="text1"/>
        </w:rPr>
        <w:lastRenderedPageBreak/>
        <w:t>purification kit (</w:t>
      </w:r>
      <w:proofErr w:type="spellStart"/>
      <w:r w:rsidRPr="00C46B68">
        <w:rPr>
          <w:rFonts w:ascii="Arial" w:hAnsi="Arial" w:cs="Arial"/>
          <w:color w:val="000000" w:themeColor="text1"/>
        </w:rPr>
        <w:t>Macherey</w:t>
      </w:r>
      <w:proofErr w:type="spellEnd"/>
      <w:r w:rsidRPr="00C46B68">
        <w:rPr>
          <w:rFonts w:ascii="Cambria Math" w:hAnsi="Cambria Math" w:cs="Cambria Math"/>
          <w:color w:val="000000" w:themeColor="text1"/>
        </w:rPr>
        <w:t>‐</w:t>
      </w:r>
      <w:r w:rsidRPr="00C46B68">
        <w:rPr>
          <w:rFonts w:ascii="Arial" w:hAnsi="Arial" w:cs="Arial"/>
          <w:color w:val="000000" w:themeColor="text1"/>
        </w:rPr>
        <w:t xml:space="preserve">Nagel), followed by treatment with DNase to remove genomic DNA. RNA (300 ng) was reverse transcribed using the Illumina </w:t>
      </w:r>
      <w:proofErr w:type="spellStart"/>
      <w:r w:rsidRPr="00C46B68">
        <w:rPr>
          <w:rFonts w:ascii="Arial" w:hAnsi="Arial" w:cs="Arial"/>
          <w:color w:val="000000" w:themeColor="text1"/>
        </w:rPr>
        <w:t>TruSeq</w:t>
      </w:r>
      <w:proofErr w:type="spellEnd"/>
      <w:r w:rsidRPr="00C46B68">
        <w:rPr>
          <w:rFonts w:ascii="Arial" w:hAnsi="Arial" w:cs="Arial"/>
          <w:color w:val="000000" w:themeColor="text1"/>
        </w:rPr>
        <w:t xml:space="preserve"> Stranded Total mRNA kit. The quality of the samples was ensured using Agilent Bioanalyzer 2100 or Advanced Analytical Fragment Analyzer. Sample concentration was measured with Qubit® Fluorometric Quantitation (Life Technologies) and/or KAPA Library Quantification kit for Illumina platform, KAPA Biosystems. Sequencing run was performed using the Illumina </w:t>
      </w:r>
      <w:proofErr w:type="spellStart"/>
      <w:r w:rsidRPr="00C46B68">
        <w:rPr>
          <w:rFonts w:ascii="Arial" w:hAnsi="Arial" w:cs="Arial"/>
          <w:color w:val="000000" w:themeColor="text1"/>
        </w:rPr>
        <w:t>NovaSeq</w:t>
      </w:r>
      <w:proofErr w:type="spellEnd"/>
      <w:r w:rsidRPr="00C46B68">
        <w:rPr>
          <w:rFonts w:ascii="Arial" w:hAnsi="Arial" w:cs="Arial"/>
          <w:color w:val="000000" w:themeColor="text1"/>
        </w:rPr>
        <w:t xml:space="preserve"> 6000 instrument. Genomic alignment was performed using </w:t>
      </w:r>
      <w:proofErr w:type="spellStart"/>
      <w:r w:rsidRPr="00C46B68">
        <w:rPr>
          <w:rFonts w:ascii="Arial" w:hAnsi="Arial" w:cs="Arial"/>
          <w:color w:val="000000" w:themeColor="text1"/>
        </w:rPr>
        <w:t>Rsubread</w:t>
      </w:r>
      <w:proofErr w:type="spellEnd"/>
      <w:r w:rsidRPr="00C46B68">
        <w:rPr>
          <w:rFonts w:ascii="Arial" w:hAnsi="Arial" w:cs="Arial"/>
          <w:color w:val="000000" w:themeColor="text1"/>
        </w:rPr>
        <w:t xml:space="preserve"> v. 2.0.0 and the reads were mapped to the human reference genome hg38. Aligned reads were assigned to </w:t>
      </w:r>
      <w:proofErr w:type="spellStart"/>
      <w:r w:rsidRPr="00C46B68">
        <w:rPr>
          <w:rFonts w:ascii="Arial" w:hAnsi="Arial" w:cs="Arial"/>
          <w:color w:val="000000" w:themeColor="text1"/>
        </w:rPr>
        <w:t>RefSeq</w:t>
      </w:r>
      <w:proofErr w:type="spellEnd"/>
      <w:r w:rsidRPr="00C46B68">
        <w:rPr>
          <w:rFonts w:ascii="Arial" w:hAnsi="Arial" w:cs="Arial"/>
          <w:color w:val="000000" w:themeColor="text1"/>
        </w:rPr>
        <w:t xml:space="preserve"> gene models using the same R package with its default settings. </w:t>
      </w:r>
    </w:p>
    <w:p w14:paraId="634E0D95" w14:textId="6E20BB10" w:rsidR="000462C0" w:rsidRPr="00C46B68" w:rsidRDefault="000462C0" w:rsidP="001C1D34">
      <w:pPr>
        <w:spacing w:line="480" w:lineRule="auto"/>
        <w:jc w:val="both"/>
        <w:rPr>
          <w:rFonts w:ascii="Arial" w:hAnsi="Arial" w:cs="Arial"/>
          <w:color w:val="000000" w:themeColor="text1"/>
        </w:rPr>
      </w:pPr>
      <w:r w:rsidRPr="00C46B68">
        <w:rPr>
          <w:rFonts w:ascii="Arial" w:hAnsi="Arial" w:cs="Arial"/>
          <w:color w:val="000000" w:themeColor="text1"/>
        </w:rPr>
        <w:t xml:space="preserve">Differentially expressed genes and pathways were identified using the R package </w:t>
      </w:r>
      <w:proofErr w:type="spellStart"/>
      <w:r w:rsidRPr="00C46B68">
        <w:rPr>
          <w:rFonts w:ascii="Arial" w:hAnsi="Arial" w:cs="Arial"/>
          <w:color w:val="000000" w:themeColor="text1"/>
        </w:rPr>
        <w:t>limma</w:t>
      </w:r>
      <w:proofErr w:type="spellEnd"/>
      <w:r w:rsidRPr="00C46B68">
        <w:rPr>
          <w:rFonts w:ascii="Arial" w:hAnsi="Arial" w:cs="Arial"/>
          <w:color w:val="000000" w:themeColor="text1"/>
        </w:rPr>
        <w:t>. Latest hallmark gene sets were downloaded from the Molecular Signatures Database version 7.4 (</w:t>
      </w:r>
      <w:hyperlink r:id="rId10" w:history="1">
        <w:r w:rsidRPr="00C46B68">
          <w:rPr>
            <w:rStyle w:val="Hyperlink"/>
            <w:rFonts w:ascii="Arial" w:eastAsiaTheme="majorEastAsia" w:hAnsi="Arial" w:cs="Arial"/>
          </w:rPr>
          <w:t>http://www.gsea-msigdb.org/gsea/msigdb/index.jsp</w:t>
        </w:r>
      </w:hyperlink>
      <w:r w:rsidRPr="00C46B68">
        <w:rPr>
          <w:rFonts w:ascii="Arial" w:hAnsi="Arial" w:cs="Arial"/>
          <w:color w:val="000000" w:themeColor="text1"/>
        </w:rPr>
        <w:t xml:space="preserve">) and used within Gene Set Variation Analysis (GSVA) allowing pathway enrichment estimates for each sample </w:t>
      </w:r>
      <w:r w:rsidRPr="00C46B68">
        <w:rPr>
          <w:rFonts w:ascii="Arial" w:hAnsi="Arial" w:cs="Arial"/>
          <w:color w:val="000000" w:themeColor="text1"/>
        </w:rPr>
        <w:fldChar w:fldCharType="begin"/>
      </w:r>
      <w:r w:rsidR="006C6F58" w:rsidRPr="00C46B68">
        <w:rPr>
          <w:rFonts w:ascii="Arial" w:hAnsi="Arial" w:cs="Arial"/>
          <w:color w:val="000000" w:themeColor="text1"/>
        </w:rPr>
        <w:instrText xml:space="preserve"> ADDIN EN.CITE &lt;EndNote&gt;&lt;Cite&gt;&lt;Author&gt;Hanzelmann&lt;/Author&gt;&lt;Year&gt;2013&lt;/Year&gt;&lt;RecNum&gt;123&lt;/RecNum&gt;&lt;DisplayText&gt;(Hanzelmann&lt;style face="italic"&gt; et al&lt;/style&gt;, 2013)&lt;/DisplayText&gt;&lt;record&gt;&lt;rec-number&gt;123&lt;/rec-number&gt;&lt;foreign-keys&gt;&lt;key app="EN" db-id="2pevaw2vqaxte5ewx5dvwsznzzextv2wrxa2" timestamp="1664303810"&gt;123&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eriodical&gt;&lt;full-title&gt;BMC Bioinformatics&lt;/full-title&gt;&lt;/periodical&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sidRPr="00C46B68">
        <w:rPr>
          <w:rFonts w:ascii="Arial" w:hAnsi="Arial" w:cs="Arial"/>
          <w:color w:val="000000" w:themeColor="text1"/>
        </w:rPr>
        <w:fldChar w:fldCharType="separate"/>
      </w:r>
      <w:r w:rsidR="006C6F58" w:rsidRPr="00C46B68">
        <w:rPr>
          <w:rFonts w:ascii="Arial" w:hAnsi="Arial" w:cs="Arial"/>
          <w:noProof/>
          <w:color w:val="000000" w:themeColor="text1"/>
        </w:rPr>
        <w:t>(Hanzelmann</w:t>
      </w:r>
      <w:r w:rsidR="006C6F58" w:rsidRPr="00C46B68">
        <w:rPr>
          <w:rFonts w:ascii="Arial" w:hAnsi="Arial" w:cs="Arial"/>
          <w:i/>
          <w:noProof/>
          <w:color w:val="000000" w:themeColor="text1"/>
        </w:rPr>
        <w:t xml:space="preserve"> et al</w:t>
      </w:r>
      <w:r w:rsidR="006C6F58" w:rsidRPr="00C46B68">
        <w:rPr>
          <w:rFonts w:ascii="Arial" w:hAnsi="Arial" w:cs="Arial"/>
          <w:noProof/>
          <w:color w:val="000000" w:themeColor="text1"/>
        </w:rPr>
        <w:t>, 2013)</w:t>
      </w:r>
      <w:r w:rsidRPr="00C46B68">
        <w:rPr>
          <w:rFonts w:ascii="Arial" w:hAnsi="Arial" w:cs="Arial"/>
          <w:color w:val="000000" w:themeColor="text1"/>
        </w:rPr>
        <w:fldChar w:fldCharType="end"/>
      </w:r>
      <w:r w:rsidRPr="00C46B68">
        <w:rPr>
          <w:rFonts w:ascii="Arial" w:hAnsi="Arial" w:cs="Arial"/>
          <w:color w:val="000000" w:themeColor="text1"/>
        </w:rPr>
        <w:t xml:space="preserve">. Data was transformed using log(x+1) after normalization and the RNA-sequencing pipeline run. Heatmaps were plotted using the </w:t>
      </w:r>
      <w:proofErr w:type="spellStart"/>
      <w:r w:rsidRPr="00C46B68">
        <w:rPr>
          <w:rFonts w:ascii="Arial" w:hAnsi="Arial" w:cs="Arial"/>
          <w:color w:val="000000" w:themeColor="text1"/>
        </w:rPr>
        <w:t>ComplexHeatmap</w:t>
      </w:r>
      <w:proofErr w:type="spellEnd"/>
      <w:r w:rsidRPr="00C46B68">
        <w:rPr>
          <w:rFonts w:ascii="Arial" w:hAnsi="Arial" w:cs="Arial"/>
          <w:color w:val="000000" w:themeColor="text1"/>
        </w:rPr>
        <w:t xml:space="preserve"> package </w:t>
      </w:r>
      <w:r w:rsidRPr="00C46B68">
        <w:rPr>
          <w:rFonts w:ascii="Arial" w:hAnsi="Arial" w:cs="Arial"/>
          <w:color w:val="000000" w:themeColor="text1"/>
        </w:rPr>
        <w:fldChar w:fldCharType="begin"/>
      </w:r>
      <w:r w:rsidR="006C6F58" w:rsidRPr="00C46B68">
        <w:rPr>
          <w:rFonts w:ascii="Arial" w:hAnsi="Arial" w:cs="Arial"/>
          <w:color w:val="000000" w:themeColor="text1"/>
        </w:rPr>
        <w:instrText xml:space="preserve"> ADDIN EN.CITE &lt;EndNote&gt;&lt;Cite&gt;&lt;Author&gt;Gu&lt;/Author&gt;&lt;Year&gt;2016&lt;/Year&gt;&lt;RecNum&gt;124&lt;/RecNum&gt;&lt;DisplayText&gt;(Gu&lt;style face="italic"&gt; et al&lt;/style&gt;, 2016)&lt;/DisplayText&gt;&lt;record&gt;&lt;rec-number&gt;124&lt;/rec-number&gt;&lt;foreign-keys&gt;&lt;key app="EN" db-id="2pevaw2vqaxte5ewx5dvwsznzzextv2wrxa2" timestamp="1664303910"&gt;124&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11 (Electronic)&amp;#xD;1367-4803 (Linking)&lt;/isbn&gt;&lt;accession-num&gt;27207943&lt;/accession-num&gt;&lt;urls&gt;&lt;related-urls&gt;&lt;url&gt;https://www.ncbi.nlm.nih.gov/pubmed/27207943&lt;/url&gt;&lt;/related-urls&gt;&lt;/urls&gt;&lt;electronic-resource-num&gt;10.1093/bioinformatics/btw313&lt;/electronic-resource-num&gt;&lt;/record&gt;&lt;/Cite&gt;&lt;/EndNote&gt;</w:instrText>
      </w:r>
      <w:r w:rsidRPr="00C46B68">
        <w:rPr>
          <w:rFonts w:ascii="Arial" w:hAnsi="Arial" w:cs="Arial"/>
          <w:color w:val="000000" w:themeColor="text1"/>
        </w:rPr>
        <w:fldChar w:fldCharType="separate"/>
      </w:r>
      <w:r w:rsidR="006C6F58" w:rsidRPr="00C46B68">
        <w:rPr>
          <w:rFonts w:ascii="Arial" w:hAnsi="Arial" w:cs="Arial"/>
          <w:noProof/>
          <w:color w:val="000000" w:themeColor="text1"/>
        </w:rPr>
        <w:t>(Gu</w:t>
      </w:r>
      <w:r w:rsidR="006C6F58" w:rsidRPr="00C46B68">
        <w:rPr>
          <w:rFonts w:ascii="Arial" w:hAnsi="Arial" w:cs="Arial"/>
          <w:i/>
          <w:noProof/>
          <w:color w:val="000000" w:themeColor="text1"/>
        </w:rPr>
        <w:t xml:space="preserve"> et al</w:t>
      </w:r>
      <w:r w:rsidR="006C6F58" w:rsidRPr="00C46B68">
        <w:rPr>
          <w:rFonts w:ascii="Arial" w:hAnsi="Arial" w:cs="Arial"/>
          <w:noProof/>
          <w:color w:val="000000" w:themeColor="text1"/>
        </w:rPr>
        <w:t>, 2016)</w:t>
      </w:r>
      <w:r w:rsidRPr="00C46B68">
        <w:rPr>
          <w:rFonts w:ascii="Arial" w:hAnsi="Arial" w:cs="Arial"/>
          <w:color w:val="000000" w:themeColor="text1"/>
        </w:rPr>
        <w:fldChar w:fldCharType="end"/>
      </w:r>
      <w:r w:rsidRPr="00C46B68">
        <w:rPr>
          <w:rFonts w:ascii="Arial" w:hAnsi="Arial" w:cs="Arial"/>
          <w:color w:val="000000" w:themeColor="text1"/>
        </w:rPr>
        <w:t>. R statistical software version 4.0.3 was used for the statistical analyses and visualizations.</w:t>
      </w:r>
    </w:p>
    <w:p w14:paraId="17F3D044" w14:textId="77777777" w:rsidR="0039085F" w:rsidRPr="00C46B68" w:rsidRDefault="0039085F" w:rsidP="001C1D34">
      <w:pPr>
        <w:spacing w:line="480" w:lineRule="auto"/>
        <w:jc w:val="both"/>
        <w:rPr>
          <w:rFonts w:ascii="Arial" w:hAnsi="Arial" w:cs="Arial"/>
          <w:b/>
          <w:bCs/>
          <w:color w:val="000000" w:themeColor="text1"/>
        </w:rPr>
      </w:pPr>
      <w:proofErr w:type="spellStart"/>
      <w:r w:rsidRPr="00C46B68">
        <w:rPr>
          <w:rFonts w:ascii="Arial" w:hAnsi="Arial" w:cs="Arial"/>
          <w:b/>
          <w:bCs/>
          <w:color w:val="000000" w:themeColor="text1"/>
        </w:rPr>
        <w:t>cBioPortal</w:t>
      </w:r>
      <w:proofErr w:type="spellEnd"/>
      <w:r w:rsidRPr="00C46B68">
        <w:rPr>
          <w:rFonts w:ascii="Arial" w:hAnsi="Arial" w:cs="Arial"/>
          <w:b/>
          <w:bCs/>
          <w:color w:val="000000" w:themeColor="text1"/>
        </w:rPr>
        <w:t xml:space="preserve"> database analyses</w:t>
      </w:r>
    </w:p>
    <w:p w14:paraId="4B22687B" w14:textId="42A03503" w:rsidR="0039085F" w:rsidRDefault="00A917CA" w:rsidP="001C1D34">
      <w:pPr>
        <w:spacing w:line="480" w:lineRule="auto"/>
        <w:jc w:val="both"/>
        <w:rPr>
          <w:rFonts w:ascii="Arial" w:hAnsi="Arial" w:cs="Arial"/>
        </w:rPr>
      </w:pPr>
      <w:r w:rsidRPr="00C46B68">
        <w:rPr>
          <w:rFonts w:ascii="Arial" w:hAnsi="Arial" w:cs="Arial"/>
          <w:color w:val="000000" w:themeColor="text1"/>
        </w:rPr>
        <w:t xml:space="preserve">The correlation analysis between gene expression and breast cancer subtypes was </w:t>
      </w:r>
      <w:r w:rsidR="00146CFB" w:rsidRPr="00C46B68">
        <w:rPr>
          <w:rFonts w:ascii="Arial" w:hAnsi="Arial" w:cs="Arial"/>
          <w:color w:val="000000" w:themeColor="text1"/>
        </w:rPr>
        <w:t>examined</w:t>
      </w:r>
      <w:r w:rsidR="00DA4B2E" w:rsidRPr="00C46B68">
        <w:rPr>
          <w:rFonts w:ascii="Arial" w:hAnsi="Arial" w:cs="Arial"/>
          <w:color w:val="000000" w:themeColor="text1"/>
        </w:rPr>
        <w:t xml:space="preserve"> </w:t>
      </w:r>
      <w:r w:rsidR="00096FCA" w:rsidRPr="00C46B68">
        <w:rPr>
          <w:rFonts w:ascii="Arial" w:hAnsi="Arial" w:cs="Arial"/>
          <w:color w:val="000000" w:themeColor="text1"/>
        </w:rPr>
        <w:t>using the METABRIC breast cancer cohort</w:t>
      </w:r>
      <w:r w:rsidR="002F5A92" w:rsidRPr="00C46B68">
        <w:rPr>
          <w:rFonts w:ascii="Arial" w:hAnsi="Arial" w:cs="Arial"/>
          <w:color w:val="000000" w:themeColor="text1"/>
        </w:rPr>
        <w:t xml:space="preserve"> with PAM50 </w:t>
      </w:r>
      <w:r w:rsidR="00A12737" w:rsidRPr="00C46B68">
        <w:rPr>
          <w:rFonts w:ascii="Arial" w:hAnsi="Arial" w:cs="Arial"/>
          <w:color w:val="000000" w:themeColor="text1"/>
        </w:rPr>
        <w:t>classification</w:t>
      </w:r>
      <w:r w:rsidR="00967E5E">
        <w:rPr>
          <w:rFonts w:ascii="Arial" w:hAnsi="Arial" w:cs="Arial"/>
          <w:color w:val="000000" w:themeColor="text1"/>
        </w:rPr>
        <w:t xml:space="preserve"> </w:t>
      </w:r>
      <w:r w:rsidR="00D246EB" w:rsidRPr="00C46B68">
        <w:rPr>
          <w:rFonts w:ascii="Arial" w:hAnsi="Arial" w:cs="Arial"/>
          <w:color w:val="000000" w:themeColor="text1"/>
        </w:rPr>
        <w:fldChar w:fldCharType="begin">
          <w:fldData xml:space="preserve">PEVuZE5vdGU+PENpdGU+PEF1dGhvcj5QZXJlaXJhPC9BdXRob3I+PFllYXI+MjAxNjwvWWVhcj48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</w:fldData>
        </w:fldChar>
      </w:r>
      <w:r w:rsidR="006C6F58" w:rsidRPr="00C46B68">
        <w:rPr>
          <w:rFonts w:ascii="Arial" w:hAnsi="Arial" w:cs="Arial"/>
          <w:color w:val="000000" w:themeColor="text1"/>
        </w:rPr>
        <w:instrText xml:space="preserve"> ADDIN EN.CITE </w:instrText>
      </w:r>
      <w:r w:rsidR="006C6F58" w:rsidRPr="00C46B68">
        <w:rPr>
          <w:rFonts w:ascii="Arial" w:hAnsi="Arial" w:cs="Arial"/>
          <w:color w:val="000000" w:themeColor="text1"/>
        </w:rPr>
        <w:fldChar w:fldCharType="begin">
          <w:fldData xml:space="preserve">PEVuZE5vdGU+PENpdGU+PEF1dGhvcj5QZXJlaXJhPC9BdXRob3I+PFllYXI+MjAxNjwvWWVhcj48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</w:fldData>
        </w:fldChar>
      </w:r>
      <w:r w:rsidR="006C6F58" w:rsidRPr="00C46B68">
        <w:rPr>
          <w:rFonts w:ascii="Arial" w:hAnsi="Arial" w:cs="Arial"/>
          <w:color w:val="000000" w:themeColor="text1"/>
        </w:rPr>
        <w:instrText xml:space="preserve"> ADDIN EN.CITE.DATA </w:instrText>
      </w:r>
      <w:r w:rsidR="006C6F58" w:rsidRPr="00C46B68">
        <w:rPr>
          <w:rFonts w:ascii="Arial" w:hAnsi="Arial" w:cs="Arial"/>
          <w:color w:val="000000" w:themeColor="text1"/>
        </w:rPr>
      </w:r>
      <w:r w:rsidR="006C6F58" w:rsidRPr="00C46B68">
        <w:rPr>
          <w:rFonts w:ascii="Arial" w:hAnsi="Arial" w:cs="Arial"/>
          <w:color w:val="000000" w:themeColor="text1"/>
        </w:rPr>
        <w:fldChar w:fldCharType="end"/>
      </w:r>
      <w:r w:rsidR="00D246EB" w:rsidRPr="00C46B68">
        <w:rPr>
          <w:rFonts w:ascii="Arial" w:hAnsi="Arial" w:cs="Arial"/>
          <w:color w:val="000000" w:themeColor="text1"/>
        </w:rPr>
      </w:r>
      <w:r w:rsidR="00D246EB" w:rsidRPr="00C46B68">
        <w:rPr>
          <w:rFonts w:ascii="Arial" w:hAnsi="Arial" w:cs="Arial"/>
          <w:color w:val="000000" w:themeColor="text1"/>
        </w:rPr>
        <w:fldChar w:fldCharType="separate"/>
      </w:r>
      <w:r w:rsidR="006C6F58" w:rsidRPr="00C46B68">
        <w:rPr>
          <w:rFonts w:ascii="Arial" w:hAnsi="Arial" w:cs="Arial"/>
          <w:noProof/>
          <w:color w:val="000000" w:themeColor="text1"/>
        </w:rPr>
        <w:t>(Pereira</w:t>
      </w:r>
      <w:r w:rsidR="006C6F58" w:rsidRPr="00C46B68">
        <w:rPr>
          <w:rFonts w:ascii="Arial" w:hAnsi="Arial" w:cs="Arial"/>
          <w:i/>
          <w:noProof/>
          <w:color w:val="000000" w:themeColor="text1"/>
        </w:rPr>
        <w:t xml:space="preserve"> et al.</w:t>
      </w:r>
      <w:r w:rsidR="006C6F58" w:rsidRPr="00C46B68">
        <w:rPr>
          <w:rFonts w:ascii="Arial" w:hAnsi="Arial" w:cs="Arial"/>
          <w:noProof/>
          <w:color w:val="000000" w:themeColor="text1"/>
        </w:rPr>
        <w:t>, 2016)</w:t>
      </w:r>
      <w:r w:rsidR="00D246EB" w:rsidRPr="00C46B68">
        <w:rPr>
          <w:rFonts w:ascii="Arial" w:hAnsi="Arial" w:cs="Arial"/>
          <w:color w:val="000000" w:themeColor="text1"/>
        </w:rPr>
        <w:fldChar w:fldCharType="end"/>
      </w:r>
      <w:r w:rsidR="00BD6E3C" w:rsidRPr="00C46B68">
        <w:rPr>
          <w:rFonts w:ascii="Arial" w:hAnsi="Arial" w:cs="Arial"/>
        </w:rPr>
        <w:t xml:space="preserve">, </w:t>
      </w:r>
      <w:r w:rsidR="005A19F5" w:rsidRPr="00C46B68">
        <w:rPr>
          <w:rFonts w:ascii="Arial" w:hAnsi="Arial" w:cs="Arial"/>
        </w:rPr>
        <w:t xml:space="preserve">TCGA breast invasive carcinoma dataset </w:t>
      </w:r>
      <w:r w:rsidR="00BD6E3C" w:rsidRPr="00C46B68">
        <w:rPr>
          <w:rFonts w:ascii="Arial" w:hAnsi="Arial" w:cs="Arial"/>
        </w:rPr>
        <w:t>and the TCGA Firehose legacy dataset</w:t>
      </w:r>
      <w:r w:rsidR="00D246EB" w:rsidRPr="00C46B68">
        <w:rPr>
          <w:rFonts w:ascii="Arial" w:hAnsi="Arial" w:cs="Arial"/>
        </w:rPr>
        <w:t xml:space="preserve"> </w:t>
      </w:r>
      <w:r w:rsidR="00D246EB" w:rsidRPr="00C46B68">
        <w:rPr>
          <w:rFonts w:ascii="Arial" w:hAnsi="Arial" w:cs="Arial"/>
        </w:rPr>
        <w:fldChar w:fldCharType="begin"/>
      </w:r>
      <w:r w:rsidR="006C6F58" w:rsidRPr="00C46B68">
        <w:rPr>
          <w:rFonts w:ascii="Arial" w:hAnsi="Arial" w:cs="Arial"/>
        </w:rPr>
        <w:instrText xml:space="preserve"> ADDIN EN.CITE &lt;EndNote&gt;&lt;Cite&gt;&lt;Author&gt;Gao&lt;/Author&gt;&lt;Year&gt;2013&lt;/Year&gt;&lt;RecNum&gt;135&lt;/RecNum&gt;&lt;DisplayText&gt;(Gao&lt;style face="italic"&gt; et al.&lt;/style&gt;, 2013)&lt;/DisplayText&gt;&lt;record&gt;&lt;rec-number&gt;135&lt;/rec-number&gt;&lt;foreign-keys&gt;&lt;key app="EN" db-id="2pevaw2vqaxte5ewx5dvwsznzzextv2wrxa2" timestamp="1678159877"&gt;135&lt;/key&gt;&lt;/foreign-keys&gt;&lt;ref-type name="Journal Article"&gt;17&lt;/ref-type&gt;&lt;contributors&gt;&lt;authors&gt;&lt;author&gt;Gao, J.&lt;/author&gt;&lt;author&gt;Aksoy, B. A.&lt;/author&gt;&lt;author&gt;Dogrusoz, U.&lt;/author&gt;&lt;author&gt;Dresdner, G.&lt;/author&gt;&lt;author&gt;Gross, B.&lt;/author&gt;&lt;author&gt;Sumer, S. O.&lt;/author&gt;&lt;author&gt;Sun, Y.&lt;/author&gt;&lt;author&gt;Jacobsen, A.&lt;/author&gt;&lt;author&gt;Sinha, R.&lt;/author&gt;&lt;author&gt;Larsson, E.&lt;/author&gt;&lt;author&gt;Cerami, E.&lt;/author&gt;&lt;author&gt;Sander, C.&lt;/author&gt;&lt;author&gt;Schultz, N.&lt;/author&gt;&lt;/authors&gt;&lt;/contributors&gt;&lt;auth-address&gt;Computational Biology Center, Memorial Sloan-Kettering Cancer Center, New York, NY 10065, USA.&lt;/auth-address&gt;&lt;titles&gt;&lt;title&gt;Integrative analysis of complex cancer genomics and clinical profiles using the cBioPortal&lt;/title&gt;&lt;secondary-title&gt;Sci Signal&lt;/secondary-title&gt;&lt;/titles&gt;&lt;periodical&gt;&lt;full-title&gt;Sci Signal&lt;/full-title&gt;&lt;/periodical&gt;&lt;pages&gt;pl1&lt;/pages&gt;&lt;volume&gt;6&lt;/volume&gt;&lt;number&gt;269&lt;/number&gt;&lt;edition&gt;2013/04/04&lt;/edition&gt;&lt;keywords&gt;&lt;keyword&gt;*Gene Expression Profiling&lt;/keyword&gt;&lt;keyword&gt;*Gene Regulatory Networks&lt;/keyword&gt;&lt;keyword&gt;Genetic Predisposition to Disease/*genetics&lt;/keyword&gt;&lt;keyword&gt;*Genomics&lt;/keyword&gt;&lt;keyword&gt;Humans&lt;/keyword&gt;&lt;keyword&gt;Information Storage and Retrieval/*methods&lt;/keyword&gt;&lt;keyword&gt;Internet&lt;/keyword&gt;&lt;keyword&gt;Neoplasms/*genetics/pathology&lt;/keyword&gt;&lt;keyword&gt;Reproducibility of Results&lt;/keyword&gt;&lt;keyword&gt;Software&lt;/keyword&gt;&lt;/keywords&gt;&lt;dates&gt;&lt;year&gt;2013&lt;/year&gt;&lt;pub-dates&gt;&lt;date&gt;Apr 2&lt;/date&gt;&lt;/pub-dates&gt;&lt;/dates&gt;&lt;isbn&gt;1937-9145 (Electronic)&amp;#xD;1945-0877 (Linking)&lt;/isbn&gt;&lt;accession-num&gt;23550210&lt;/accession-num&gt;&lt;urls&gt;&lt;related-urls&gt;&lt;url&gt;https://www.ncbi.nlm.nih.gov/pubmed/23550210&lt;/url&gt;&lt;/related-urls&gt;&lt;/urls&gt;&lt;custom2&gt;PMC4160307&lt;/custom2&gt;&lt;electronic-resource-num&gt;10.1126/scisignal.2004088&lt;/electronic-resource-num&gt;&lt;/record&gt;&lt;/Cite&gt;&lt;/EndNote&gt;</w:instrText>
      </w:r>
      <w:r w:rsidR="00D246EB" w:rsidRPr="00C46B68">
        <w:rPr>
          <w:rFonts w:ascii="Arial" w:hAnsi="Arial" w:cs="Arial"/>
        </w:rPr>
        <w:fldChar w:fldCharType="separate"/>
      </w:r>
      <w:r w:rsidR="006C6F58" w:rsidRPr="00C46B68">
        <w:rPr>
          <w:rFonts w:ascii="Arial" w:hAnsi="Arial" w:cs="Arial"/>
          <w:noProof/>
        </w:rPr>
        <w:t>(Gao</w:t>
      </w:r>
      <w:r w:rsidR="006C6F58" w:rsidRPr="00C46B68">
        <w:rPr>
          <w:rFonts w:ascii="Arial" w:hAnsi="Arial" w:cs="Arial"/>
          <w:i/>
          <w:noProof/>
        </w:rPr>
        <w:t xml:space="preserve"> et al.</w:t>
      </w:r>
      <w:r w:rsidR="006C6F58" w:rsidRPr="00C46B68">
        <w:rPr>
          <w:rFonts w:ascii="Arial" w:hAnsi="Arial" w:cs="Arial"/>
          <w:noProof/>
        </w:rPr>
        <w:t>, 2013)</w:t>
      </w:r>
      <w:r w:rsidR="00D246EB" w:rsidRPr="00C46B68">
        <w:rPr>
          <w:rFonts w:ascii="Arial" w:hAnsi="Arial" w:cs="Arial"/>
        </w:rPr>
        <w:fldChar w:fldCharType="end"/>
      </w:r>
      <w:r w:rsidR="00F70B79" w:rsidRPr="00C46B68">
        <w:rPr>
          <w:rFonts w:ascii="Arial" w:hAnsi="Arial" w:cs="Arial"/>
        </w:rPr>
        <w:t xml:space="preserve">. </w:t>
      </w:r>
      <w:r w:rsidR="0039085F" w:rsidRPr="00C46B68">
        <w:rPr>
          <w:rFonts w:ascii="Arial" w:hAnsi="Arial" w:cs="Arial"/>
          <w:color w:val="000000" w:themeColor="text1"/>
        </w:rPr>
        <w:t>The RNA-seq data from breast invasive carcinoma samples and the</w:t>
      </w:r>
      <w:r w:rsidR="00406A41" w:rsidRPr="00C46B68">
        <w:rPr>
          <w:rFonts w:ascii="Arial" w:hAnsi="Arial" w:cs="Arial"/>
          <w:color w:val="000000" w:themeColor="text1"/>
        </w:rPr>
        <w:t xml:space="preserve"> relevant</w:t>
      </w:r>
      <w:r w:rsidR="0039085F" w:rsidRPr="00C46B68">
        <w:rPr>
          <w:rFonts w:ascii="Arial" w:hAnsi="Arial" w:cs="Arial"/>
          <w:color w:val="000000" w:themeColor="text1"/>
        </w:rPr>
        <w:t xml:space="preserve"> clinical information are available at the TCGA data portal, </w:t>
      </w:r>
      <w:proofErr w:type="spellStart"/>
      <w:r w:rsidR="0039085F" w:rsidRPr="00C46B68">
        <w:rPr>
          <w:rFonts w:ascii="Arial" w:hAnsi="Arial" w:cs="Arial"/>
          <w:color w:val="000000" w:themeColor="text1"/>
        </w:rPr>
        <w:t>cBioPortal</w:t>
      </w:r>
      <w:proofErr w:type="spellEnd"/>
      <w:r w:rsidR="0039085F" w:rsidRPr="00C46B68">
        <w:rPr>
          <w:rFonts w:ascii="Arial" w:hAnsi="Arial" w:cs="Arial"/>
          <w:color w:val="000000" w:themeColor="text1"/>
        </w:rPr>
        <w:t xml:space="preserve"> for Cancer Genomics (http://www.cbioportal.org/). According to </w:t>
      </w:r>
      <w:r w:rsidR="0039085F" w:rsidRPr="00C46B68">
        <w:rPr>
          <w:rFonts w:ascii="Arial" w:hAnsi="Arial" w:cs="Arial"/>
          <w:color w:val="000000" w:themeColor="text1"/>
        </w:rPr>
        <w:lastRenderedPageBreak/>
        <w:t>the PAM50 classification</w:t>
      </w:r>
      <w:r w:rsidR="00D246EB" w:rsidRPr="00C46B68">
        <w:rPr>
          <w:rFonts w:ascii="Arial" w:hAnsi="Arial" w:cs="Arial"/>
          <w:color w:val="000000" w:themeColor="text1"/>
        </w:rPr>
        <w:t>,</w:t>
      </w:r>
      <w:r w:rsidR="0039085F" w:rsidRPr="00C46B68">
        <w:rPr>
          <w:rFonts w:ascii="Arial" w:hAnsi="Arial" w:cs="Arial"/>
          <w:color w:val="000000" w:themeColor="text1"/>
        </w:rPr>
        <w:t xml:space="preserve"> METABRIC breast cancer patients were divided into 5 subtypes, including the </w:t>
      </w:r>
      <w:r w:rsidR="009966FA" w:rsidRPr="00C46B68">
        <w:rPr>
          <w:rFonts w:ascii="Arial" w:hAnsi="Arial" w:cs="Arial"/>
          <w:color w:val="000000" w:themeColor="text1"/>
        </w:rPr>
        <w:t>b</w:t>
      </w:r>
      <w:r w:rsidR="0039085F" w:rsidRPr="00C46B68">
        <w:rPr>
          <w:rFonts w:ascii="Arial" w:hAnsi="Arial" w:cs="Arial"/>
          <w:color w:val="000000" w:themeColor="text1"/>
        </w:rPr>
        <w:t>asal (n=199), HER2+(n=220), Lum A (n=679), Lum B (n=461) and Normal-like (n=140). ER</w:t>
      </w:r>
      <w:r w:rsidR="00093C07" w:rsidRPr="00C46B68">
        <w:rPr>
          <w:rFonts w:ascii="Arial" w:hAnsi="Arial" w:cs="Arial"/>
          <w:color w:val="000000" w:themeColor="text1"/>
        </w:rPr>
        <w:t xml:space="preserve"> </w:t>
      </w:r>
      <w:r w:rsidR="0039085F" w:rsidRPr="00C46B68">
        <w:rPr>
          <w:rFonts w:ascii="Arial" w:hAnsi="Arial" w:cs="Arial"/>
          <w:color w:val="000000" w:themeColor="text1"/>
        </w:rPr>
        <w:t>and HER2 status were assessed using the patient’s IHC information.</w:t>
      </w:r>
      <w:r w:rsidR="007578E8" w:rsidRPr="00C46B68">
        <w:rPr>
          <w:rFonts w:ascii="Arial" w:hAnsi="Arial" w:cs="Arial"/>
          <w:color w:val="000000" w:themeColor="text1"/>
        </w:rPr>
        <w:t xml:space="preserve"> The survival outcomes were extracted from </w:t>
      </w:r>
      <w:r w:rsidR="000F0B15" w:rsidRPr="00C46B68">
        <w:rPr>
          <w:rFonts w:ascii="Arial" w:hAnsi="Arial" w:cs="Arial"/>
          <w:color w:val="000000" w:themeColor="text1"/>
        </w:rPr>
        <w:t xml:space="preserve">the </w:t>
      </w:r>
      <w:r w:rsidR="00E23A92" w:rsidRPr="00C46B68">
        <w:rPr>
          <w:rFonts w:ascii="Arial" w:hAnsi="Arial" w:cs="Arial"/>
        </w:rPr>
        <w:t xml:space="preserve">TCGA breast invasive carcinoma dataset. </w:t>
      </w:r>
    </w:p>
    <w:p w14:paraId="664DBD40" w14:textId="3EDB528C" w:rsidR="006530AB" w:rsidRPr="00245425" w:rsidRDefault="0050608A" w:rsidP="001C1D34">
      <w:pPr>
        <w:spacing w:line="480" w:lineRule="auto"/>
        <w:jc w:val="both"/>
        <w:rPr>
          <w:rFonts w:ascii="Aptos" w:hAnsi="Aptos"/>
          <w:color w:val="000000"/>
        </w:rPr>
      </w:pPr>
      <w:r>
        <w:rPr>
          <w:rFonts w:ascii="Aptos" w:hAnsi="Aptos"/>
          <w:color w:val="000000"/>
        </w:rPr>
        <w:t xml:space="preserve">For multivariable Cox regression analyses, N=121 HER2+ patients from the TCGA-BRCA cohort were extracted, with reported pathological T-stages and lymph node statuses included as clinical factors and relapse free survival modelled as the </w:t>
      </w:r>
      <w:proofErr w:type="gramStart"/>
      <w:r>
        <w:rPr>
          <w:rFonts w:ascii="Aptos" w:hAnsi="Aptos"/>
          <w:color w:val="000000"/>
        </w:rPr>
        <w:t>end-point</w:t>
      </w:r>
      <w:proofErr w:type="gramEnd"/>
      <w:r>
        <w:rPr>
          <w:rFonts w:ascii="Aptos" w:hAnsi="Aptos"/>
          <w:color w:val="000000"/>
        </w:rPr>
        <w:t>. Further, transcriptomics was included as log2-transformed values for RSEM normalized expression of DUSP6.</w:t>
      </w:r>
    </w:p>
    <w:p w14:paraId="432D6D54" w14:textId="59548372" w:rsidR="00BF0AEC" w:rsidRPr="00C46B68" w:rsidRDefault="00BF0AEC" w:rsidP="001C1D34">
      <w:pPr>
        <w:spacing w:line="480" w:lineRule="auto"/>
        <w:jc w:val="both"/>
        <w:rPr>
          <w:rFonts w:ascii="Arial" w:hAnsi="Arial" w:cs="Arial"/>
          <w:b/>
          <w:bCs/>
        </w:rPr>
      </w:pPr>
      <w:r w:rsidRPr="00C46B68">
        <w:rPr>
          <w:rFonts w:ascii="Arial" w:hAnsi="Arial" w:cs="Arial"/>
          <w:b/>
          <w:bCs/>
        </w:rPr>
        <w:t xml:space="preserve">Transcription factor </w:t>
      </w:r>
      <w:r w:rsidR="0015187E" w:rsidRPr="00C46B68">
        <w:rPr>
          <w:rFonts w:ascii="Arial" w:hAnsi="Arial" w:cs="Arial"/>
          <w:b/>
          <w:bCs/>
        </w:rPr>
        <w:t xml:space="preserve">binding </w:t>
      </w:r>
      <w:proofErr w:type="gramStart"/>
      <w:r w:rsidR="0015187E" w:rsidRPr="00C46B68">
        <w:rPr>
          <w:rFonts w:ascii="Arial" w:hAnsi="Arial" w:cs="Arial"/>
          <w:b/>
          <w:bCs/>
        </w:rPr>
        <w:t>analyses</w:t>
      </w:r>
      <w:proofErr w:type="gramEnd"/>
    </w:p>
    <w:p w14:paraId="71263D1D" w14:textId="2E5DCF5E" w:rsidR="00BF0AEC" w:rsidRPr="00C46B68" w:rsidRDefault="00BF0AEC" w:rsidP="001C1D34">
      <w:pPr>
        <w:spacing w:line="480" w:lineRule="auto"/>
        <w:jc w:val="both"/>
        <w:rPr>
          <w:rFonts w:ascii="Arial" w:hAnsi="Arial" w:cs="Arial"/>
          <w:lang w:val="en-GB"/>
        </w:rPr>
      </w:pPr>
      <w:r w:rsidRPr="00C46B68">
        <w:rPr>
          <w:rFonts w:ascii="Arial" w:hAnsi="Arial" w:cs="Arial"/>
        </w:rPr>
        <w:t xml:space="preserve">To predict transcription factors enriched in the significantly differentially regulated genes during the therapy tolerance transitions </w:t>
      </w:r>
      <w:r w:rsidRPr="00C46B68">
        <w:rPr>
          <w:rFonts w:ascii="Arial" w:hAnsi="Arial" w:cs="Arial"/>
          <w:lang w:val="en-GB"/>
        </w:rPr>
        <w:t xml:space="preserve">we used ChEA3: transcription factor enrichment analysis by orthogonal omics integration tool </w:t>
      </w:r>
      <w:r w:rsidRPr="00C46B68">
        <w:rPr>
          <w:rFonts w:ascii="Arial" w:hAnsi="Arial" w:cs="Arial"/>
          <w:lang w:val="en-GB"/>
        </w:rPr>
        <w:fldChar w:fldCharType="begin">
          <w:fldData xml:space="preserve">PEVuZE5vdGU+PENpdGU+PEF1dGhvcj5LZWVuYW48L0F1dGhvcj48WWVhcj4yMDE5PC9ZZWFyPjxS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</w:fldData>
        </w:fldChar>
      </w:r>
      <w:r w:rsidRPr="00C46B68">
        <w:rPr>
          <w:rFonts w:ascii="Arial" w:hAnsi="Arial" w:cs="Arial"/>
          <w:lang w:val="en-GB"/>
        </w:rPr>
        <w:instrText xml:space="preserve"> ADDIN EN.CITE </w:instrText>
      </w:r>
      <w:r w:rsidRPr="00C46B68">
        <w:rPr>
          <w:rFonts w:ascii="Arial" w:hAnsi="Arial" w:cs="Arial"/>
          <w:lang w:val="en-GB"/>
        </w:rPr>
        <w:fldChar w:fldCharType="begin">
          <w:fldData xml:space="preserve">PEVuZE5vdGU+PENpdGU+PEF1dGhvcj5LZWVuYW48L0F1dGhvcj48WWVhcj4yMDE5PC9ZZWFyPjxS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</w:fldData>
        </w:fldChar>
      </w:r>
      <w:r w:rsidRPr="00C46B68">
        <w:rPr>
          <w:rFonts w:ascii="Arial" w:hAnsi="Arial" w:cs="Arial"/>
          <w:lang w:val="en-GB"/>
        </w:rPr>
        <w:instrText xml:space="preserve"> ADDIN EN.CITE.DATA </w:instrText>
      </w:r>
      <w:r w:rsidRPr="00C46B68">
        <w:rPr>
          <w:rFonts w:ascii="Arial" w:hAnsi="Arial" w:cs="Arial"/>
          <w:lang w:val="en-GB"/>
        </w:rPr>
      </w:r>
      <w:r w:rsidRPr="00C46B68">
        <w:rPr>
          <w:rFonts w:ascii="Arial" w:hAnsi="Arial" w:cs="Arial"/>
          <w:lang w:val="en-GB"/>
        </w:rPr>
        <w:fldChar w:fldCharType="end"/>
      </w:r>
      <w:r w:rsidRPr="00C46B68">
        <w:rPr>
          <w:rFonts w:ascii="Arial" w:hAnsi="Arial" w:cs="Arial"/>
          <w:lang w:val="en-GB"/>
        </w:rPr>
      </w:r>
      <w:r w:rsidRPr="00C46B68">
        <w:rPr>
          <w:rFonts w:ascii="Arial" w:hAnsi="Arial" w:cs="Arial"/>
          <w:lang w:val="en-GB"/>
        </w:rPr>
        <w:fldChar w:fldCharType="separate"/>
      </w:r>
      <w:r w:rsidRPr="00C46B68">
        <w:rPr>
          <w:rFonts w:ascii="Arial" w:hAnsi="Arial" w:cs="Arial"/>
          <w:noProof/>
          <w:lang w:val="en-GB"/>
        </w:rPr>
        <w:t>(Keenan</w:t>
      </w:r>
      <w:r w:rsidRPr="00C46B68">
        <w:rPr>
          <w:rFonts w:ascii="Arial" w:hAnsi="Arial" w:cs="Arial"/>
          <w:i/>
          <w:noProof/>
          <w:lang w:val="en-GB"/>
        </w:rPr>
        <w:t xml:space="preserve"> et al</w:t>
      </w:r>
      <w:r w:rsidRPr="00C46B68">
        <w:rPr>
          <w:rFonts w:ascii="Arial" w:hAnsi="Arial" w:cs="Arial"/>
          <w:noProof/>
          <w:lang w:val="en-GB"/>
        </w:rPr>
        <w:t>, 2019)</w:t>
      </w:r>
      <w:r w:rsidRPr="00C46B68">
        <w:rPr>
          <w:rFonts w:ascii="Arial" w:hAnsi="Arial" w:cs="Arial"/>
          <w:lang w:val="en-GB"/>
        </w:rPr>
        <w:fldChar w:fldCharType="end"/>
      </w:r>
      <w:r w:rsidRPr="00C46B68">
        <w:rPr>
          <w:rFonts w:ascii="Arial" w:hAnsi="Arial" w:cs="Arial"/>
          <w:lang w:val="en-GB"/>
        </w:rPr>
        <w:t>. Differentially regulated genes were provided as input to the tool and the significantly associated transcription factors were obtained using ENCODE (</w:t>
      </w:r>
      <w:proofErr w:type="spellStart"/>
      <w:r w:rsidRPr="00C46B68">
        <w:rPr>
          <w:rFonts w:ascii="Arial" w:hAnsi="Arial" w:cs="Arial"/>
          <w:lang w:val="en-GB"/>
        </w:rPr>
        <w:t>Encyclopedia</w:t>
      </w:r>
      <w:proofErr w:type="spellEnd"/>
      <w:r w:rsidRPr="00C46B68">
        <w:rPr>
          <w:rFonts w:ascii="Arial" w:hAnsi="Arial" w:cs="Arial"/>
          <w:lang w:val="en-GB"/>
        </w:rPr>
        <w:t xml:space="preserve"> </w:t>
      </w:r>
      <w:r w:rsidR="00C82D45" w:rsidRPr="00C46B68">
        <w:rPr>
          <w:rFonts w:ascii="Arial" w:hAnsi="Arial" w:cs="Arial"/>
          <w:lang w:val="en-GB"/>
        </w:rPr>
        <w:t>of</w:t>
      </w:r>
      <w:r w:rsidRPr="00C46B68">
        <w:rPr>
          <w:rFonts w:ascii="Arial" w:hAnsi="Arial" w:cs="Arial"/>
          <w:lang w:val="en-GB"/>
        </w:rPr>
        <w:t xml:space="preserve"> DNA Elements) </w:t>
      </w:r>
      <w:proofErr w:type="spellStart"/>
      <w:r w:rsidR="00C82D45" w:rsidRPr="00C82D45">
        <w:rPr>
          <w:rFonts w:ascii="Arial" w:hAnsi="Arial" w:cs="Arial"/>
          <w:lang w:val="en-GB"/>
        </w:rPr>
        <w:t>ChIP-seq</w:t>
      </w:r>
      <w:proofErr w:type="spellEnd"/>
      <w:r w:rsidRPr="00C46B68">
        <w:rPr>
          <w:rFonts w:ascii="Arial" w:hAnsi="Arial" w:cs="Arial"/>
          <w:lang w:val="en-GB"/>
        </w:rPr>
        <w:t xml:space="preserve"> library. The output file consists of a list of transcription factors arranged based on a scaled rank where a lower value means a higher significance in the gene list. An FDR value &lt; 0.05 was considered significant.</w:t>
      </w:r>
    </w:p>
    <w:p w14:paraId="5F808D6F" w14:textId="0D70A13D" w:rsidR="00BF0AEC" w:rsidRPr="00C46B68" w:rsidRDefault="00BF0AEC" w:rsidP="001C1D34">
      <w:pPr>
        <w:spacing w:line="480" w:lineRule="auto"/>
        <w:jc w:val="both"/>
        <w:rPr>
          <w:rFonts w:ascii="Arial" w:hAnsi="Arial" w:cs="Arial"/>
          <w:lang w:val="en-GB"/>
        </w:rPr>
      </w:pPr>
      <w:r w:rsidRPr="00C46B68">
        <w:rPr>
          <w:rFonts w:ascii="Arial" w:hAnsi="Arial" w:cs="Arial"/>
          <w:lang w:val="en-GB"/>
        </w:rPr>
        <w:t xml:space="preserve">To predict the transcription factors binding the DUSP6 promotor region, </w:t>
      </w:r>
      <w:bookmarkStart w:id="2" w:name="_Hlk155186451"/>
      <w:proofErr w:type="spellStart"/>
      <w:r w:rsidRPr="00C46B68">
        <w:rPr>
          <w:rFonts w:ascii="Arial" w:hAnsi="Arial" w:cs="Arial"/>
          <w:lang w:val="en-GB"/>
        </w:rPr>
        <w:t>Cistrome</w:t>
      </w:r>
      <w:proofErr w:type="spellEnd"/>
      <w:r w:rsidRPr="00C46B68">
        <w:rPr>
          <w:rFonts w:ascii="Arial" w:hAnsi="Arial" w:cs="Arial"/>
          <w:lang w:val="en-GB"/>
        </w:rPr>
        <w:t xml:space="preserve"> DB Toolkit </w:t>
      </w:r>
      <w:bookmarkEnd w:id="2"/>
      <w:r w:rsidRPr="00C46B68">
        <w:rPr>
          <w:rFonts w:ascii="Arial" w:hAnsi="Arial" w:cs="Arial"/>
          <w:lang w:val="en-GB"/>
        </w:rPr>
        <w:t xml:space="preserve">was used </w:t>
      </w:r>
      <w:r w:rsidRPr="00C46B68">
        <w:rPr>
          <w:rFonts w:ascii="Arial" w:hAnsi="Arial" w:cs="Arial"/>
          <w:lang w:val="en-GB"/>
        </w:rPr>
        <w:fldChar w:fldCharType="begin">
          <w:fldData xml:space="preserve">PEVuZE5vdGU+PENpdGU+PEF1dGhvcj5aaGVuZzwvQXV0aG9yPjxZZWFyPjIwMTk8L1llYXI+PFJl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==
</w:fldData>
        </w:fldChar>
      </w:r>
      <w:r w:rsidRPr="00C46B68">
        <w:rPr>
          <w:rFonts w:ascii="Arial" w:hAnsi="Arial" w:cs="Arial"/>
          <w:lang w:val="en-GB"/>
        </w:rPr>
        <w:instrText xml:space="preserve"> ADDIN EN.CITE </w:instrText>
      </w:r>
      <w:r w:rsidRPr="00C46B68">
        <w:rPr>
          <w:rFonts w:ascii="Arial" w:hAnsi="Arial" w:cs="Arial"/>
          <w:lang w:val="en-GB"/>
        </w:rPr>
        <w:fldChar w:fldCharType="begin">
          <w:fldData xml:space="preserve">PEVuZE5vdGU+PENpdGU+PEF1dGhvcj5aaGVuZzwvQXV0aG9yPjxZZWFyPjIwMTk8L1llYXI+PFJl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==
</w:fldData>
        </w:fldChar>
      </w:r>
      <w:r w:rsidRPr="00C46B68">
        <w:rPr>
          <w:rFonts w:ascii="Arial" w:hAnsi="Arial" w:cs="Arial"/>
          <w:lang w:val="en-GB"/>
        </w:rPr>
        <w:instrText xml:space="preserve"> ADDIN EN.CITE.DATA </w:instrText>
      </w:r>
      <w:r w:rsidRPr="00C46B68">
        <w:rPr>
          <w:rFonts w:ascii="Arial" w:hAnsi="Arial" w:cs="Arial"/>
          <w:lang w:val="en-GB"/>
        </w:rPr>
      </w:r>
      <w:r w:rsidRPr="00C46B68">
        <w:rPr>
          <w:rFonts w:ascii="Arial" w:hAnsi="Arial" w:cs="Arial"/>
          <w:lang w:val="en-GB"/>
        </w:rPr>
        <w:fldChar w:fldCharType="end"/>
      </w:r>
      <w:r w:rsidRPr="00C46B68">
        <w:rPr>
          <w:rFonts w:ascii="Arial" w:hAnsi="Arial" w:cs="Arial"/>
          <w:lang w:val="en-GB"/>
        </w:rPr>
      </w:r>
      <w:r w:rsidRPr="00C46B68">
        <w:rPr>
          <w:rFonts w:ascii="Arial" w:hAnsi="Arial" w:cs="Arial"/>
          <w:lang w:val="en-GB"/>
        </w:rPr>
        <w:fldChar w:fldCharType="separate"/>
      </w:r>
      <w:r w:rsidRPr="00C46B68">
        <w:rPr>
          <w:rFonts w:ascii="Arial" w:hAnsi="Arial" w:cs="Arial"/>
          <w:noProof/>
          <w:lang w:val="en-GB"/>
        </w:rPr>
        <w:t>(Zheng</w:t>
      </w:r>
      <w:r w:rsidRPr="00C46B68">
        <w:rPr>
          <w:rFonts w:ascii="Arial" w:hAnsi="Arial" w:cs="Arial"/>
          <w:i/>
          <w:noProof/>
          <w:lang w:val="en-GB"/>
        </w:rPr>
        <w:t xml:space="preserve"> et al</w:t>
      </w:r>
      <w:r w:rsidRPr="00C46B68">
        <w:rPr>
          <w:rFonts w:ascii="Arial" w:hAnsi="Arial" w:cs="Arial"/>
          <w:noProof/>
          <w:lang w:val="en-GB"/>
        </w:rPr>
        <w:t>, 2019)</w:t>
      </w:r>
      <w:r w:rsidRPr="00C46B68">
        <w:rPr>
          <w:rFonts w:ascii="Arial" w:hAnsi="Arial" w:cs="Arial"/>
          <w:lang w:val="en-GB"/>
        </w:rPr>
        <w:fldChar w:fldCharType="end"/>
      </w:r>
      <w:r w:rsidRPr="00C46B68">
        <w:rPr>
          <w:rFonts w:ascii="Arial" w:hAnsi="Arial" w:cs="Arial"/>
          <w:lang w:val="en-GB"/>
        </w:rPr>
        <w:t xml:space="preserve">. As an input 4000 base pairs upstream of the DUSP6 gene were entered in the </w:t>
      </w:r>
      <w:proofErr w:type="spellStart"/>
      <w:r w:rsidRPr="00C46B68">
        <w:rPr>
          <w:rFonts w:ascii="Arial" w:hAnsi="Arial" w:cs="Arial"/>
          <w:lang w:val="en-GB"/>
        </w:rPr>
        <w:t>Cistrome</w:t>
      </w:r>
      <w:proofErr w:type="spellEnd"/>
      <w:r w:rsidRPr="00C46B68">
        <w:rPr>
          <w:rFonts w:ascii="Arial" w:hAnsi="Arial" w:cs="Arial"/>
          <w:lang w:val="en-GB"/>
        </w:rPr>
        <w:t xml:space="preserve"> DB Toolkit. This provided a list of transcription factors based on the regulatory potential (RP score) derived by comparing the CHIP-</w:t>
      </w:r>
      <w:proofErr w:type="spellStart"/>
      <w:r w:rsidRPr="00C46B68">
        <w:rPr>
          <w:rFonts w:ascii="Arial" w:hAnsi="Arial" w:cs="Arial"/>
          <w:lang w:val="en-GB"/>
        </w:rPr>
        <w:t>seq</w:t>
      </w:r>
      <w:proofErr w:type="spellEnd"/>
      <w:r w:rsidRPr="00C46B68">
        <w:rPr>
          <w:rFonts w:ascii="Arial" w:hAnsi="Arial" w:cs="Arial"/>
          <w:lang w:val="en-GB"/>
        </w:rPr>
        <w:t xml:space="preserve"> data sets.</w:t>
      </w:r>
    </w:p>
    <w:p w14:paraId="3569D241" w14:textId="77777777" w:rsidR="00047D2A" w:rsidRPr="00C46B68" w:rsidRDefault="00047D2A" w:rsidP="001C1D34">
      <w:pPr>
        <w:spacing w:line="480" w:lineRule="auto"/>
        <w:jc w:val="both"/>
        <w:rPr>
          <w:rFonts w:ascii="Arial" w:hAnsi="Arial" w:cs="Arial"/>
        </w:rPr>
      </w:pPr>
      <w:r w:rsidRPr="00C46B68">
        <w:rPr>
          <w:rFonts w:ascii="Arial" w:hAnsi="Arial" w:cs="Arial"/>
          <w:b/>
          <w:bCs/>
        </w:rPr>
        <w:t>Statistical analysis</w:t>
      </w:r>
    </w:p>
    <w:p w14:paraId="37B3C4E8" w14:textId="59AD2383" w:rsidR="00047D2A" w:rsidRPr="00C46B68" w:rsidRDefault="00047D2A" w:rsidP="001C1D34">
      <w:pPr>
        <w:spacing w:line="480" w:lineRule="auto"/>
        <w:jc w:val="both"/>
        <w:rPr>
          <w:rFonts w:ascii="Arial" w:hAnsi="Arial" w:cs="Arial"/>
          <w:color w:val="000000" w:themeColor="text1"/>
        </w:rPr>
      </w:pPr>
      <w:r w:rsidRPr="00C46B68">
        <w:rPr>
          <w:rFonts w:ascii="Arial" w:hAnsi="Arial" w:cs="Arial"/>
          <w:color w:val="000000" w:themeColor="text1"/>
        </w:rPr>
        <w:lastRenderedPageBreak/>
        <w:t xml:space="preserve">Differentially expressed genes and pathways were identified using the R package </w:t>
      </w:r>
      <w:proofErr w:type="spellStart"/>
      <w:r w:rsidRPr="00C46B68">
        <w:rPr>
          <w:rFonts w:ascii="Arial" w:hAnsi="Arial" w:cs="Arial"/>
          <w:color w:val="000000" w:themeColor="text1"/>
        </w:rPr>
        <w:t>limma</w:t>
      </w:r>
      <w:proofErr w:type="spellEnd"/>
      <w:r w:rsidRPr="00C46B68">
        <w:rPr>
          <w:rFonts w:ascii="Arial" w:hAnsi="Arial" w:cs="Arial"/>
          <w:color w:val="000000" w:themeColor="text1"/>
        </w:rPr>
        <w:t xml:space="preserve"> </w:t>
      </w:r>
      <w:r w:rsidR="00CE0FF8" w:rsidRPr="00C46B68">
        <w:rPr>
          <w:rFonts w:ascii="Arial" w:hAnsi="Arial" w:cs="Arial"/>
          <w:color w:val="000000" w:themeColor="text1"/>
        </w:rPr>
        <w:fldChar w:fldCharType="begin">
          <w:fldData xml:space="preserve">PEVuZE5vdGU+PENpdGU+PEF1dGhvcj5SaXRjaGllPC9BdXRob3I+PFllYXI+MjAxNTwvWWVhcj48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</w:fldData>
        </w:fldChar>
      </w:r>
      <w:r w:rsidR="006C6F58" w:rsidRPr="00C46B68">
        <w:rPr>
          <w:rFonts w:ascii="Arial" w:hAnsi="Arial" w:cs="Arial"/>
          <w:color w:val="000000" w:themeColor="text1"/>
        </w:rPr>
        <w:instrText xml:space="preserve"> ADDIN EN.CITE </w:instrText>
      </w:r>
      <w:r w:rsidR="006C6F58" w:rsidRPr="00C46B68">
        <w:rPr>
          <w:rFonts w:ascii="Arial" w:hAnsi="Arial" w:cs="Arial"/>
          <w:color w:val="000000" w:themeColor="text1"/>
        </w:rPr>
        <w:fldChar w:fldCharType="begin">
          <w:fldData xml:space="preserve">PEVuZE5vdGU+PENpdGU+PEF1dGhvcj5SaXRjaGllPC9BdXRob3I+PFllYXI+MjAxNTwvWWVhcj48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</w:fldData>
        </w:fldChar>
      </w:r>
      <w:r w:rsidR="006C6F58" w:rsidRPr="00C46B68">
        <w:rPr>
          <w:rFonts w:ascii="Arial" w:hAnsi="Arial" w:cs="Arial"/>
          <w:color w:val="000000" w:themeColor="text1"/>
        </w:rPr>
        <w:instrText xml:space="preserve"> ADDIN EN.CITE.DATA </w:instrText>
      </w:r>
      <w:r w:rsidR="006C6F58" w:rsidRPr="00C46B68">
        <w:rPr>
          <w:rFonts w:ascii="Arial" w:hAnsi="Arial" w:cs="Arial"/>
          <w:color w:val="000000" w:themeColor="text1"/>
        </w:rPr>
      </w:r>
      <w:r w:rsidR="006C6F58" w:rsidRPr="00C46B68">
        <w:rPr>
          <w:rFonts w:ascii="Arial" w:hAnsi="Arial" w:cs="Arial"/>
          <w:color w:val="000000" w:themeColor="text1"/>
        </w:rPr>
        <w:fldChar w:fldCharType="end"/>
      </w:r>
      <w:r w:rsidR="00CE0FF8" w:rsidRPr="00C46B68">
        <w:rPr>
          <w:rFonts w:ascii="Arial" w:hAnsi="Arial" w:cs="Arial"/>
          <w:color w:val="000000" w:themeColor="text1"/>
        </w:rPr>
      </w:r>
      <w:r w:rsidR="00CE0FF8" w:rsidRPr="00C46B68">
        <w:rPr>
          <w:rFonts w:ascii="Arial" w:hAnsi="Arial" w:cs="Arial"/>
          <w:color w:val="000000" w:themeColor="text1"/>
        </w:rPr>
        <w:fldChar w:fldCharType="separate"/>
      </w:r>
      <w:r w:rsidR="006C6F58" w:rsidRPr="00C46B68">
        <w:rPr>
          <w:rFonts w:ascii="Arial" w:hAnsi="Arial" w:cs="Arial"/>
          <w:noProof/>
          <w:color w:val="000000" w:themeColor="text1"/>
        </w:rPr>
        <w:t>(Ritchie</w:t>
      </w:r>
      <w:r w:rsidR="006C6F58" w:rsidRPr="00C46B68">
        <w:rPr>
          <w:rFonts w:ascii="Arial" w:hAnsi="Arial" w:cs="Arial"/>
          <w:i/>
          <w:noProof/>
          <w:color w:val="000000" w:themeColor="text1"/>
        </w:rPr>
        <w:t xml:space="preserve"> et al</w:t>
      </w:r>
      <w:r w:rsidR="006C6F58" w:rsidRPr="00C46B68">
        <w:rPr>
          <w:rFonts w:ascii="Arial" w:hAnsi="Arial" w:cs="Arial"/>
          <w:noProof/>
          <w:color w:val="000000" w:themeColor="text1"/>
        </w:rPr>
        <w:t>, 2015)</w:t>
      </w:r>
      <w:r w:rsidR="00CE0FF8" w:rsidRPr="00C46B68">
        <w:rPr>
          <w:rFonts w:ascii="Arial" w:hAnsi="Arial" w:cs="Arial"/>
          <w:color w:val="000000" w:themeColor="text1"/>
        </w:rPr>
        <w:fldChar w:fldCharType="end"/>
      </w:r>
      <w:r w:rsidR="00CE0FF8" w:rsidRPr="00C46B68">
        <w:rPr>
          <w:rFonts w:ascii="Arial" w:hAnsi="Arial" w:cs="Arial"/>
          <w:color w:val="000000" w:themeColor="text1"/>
        </w:rPr>
        <w:t>.</w:t>
      </w:r>
      <w:r w:rsidRPr="00C46B68">
        <w:rPr>
          <w:rFonts w:ascii="Arial" w:hAnsi="Arial" w:cs="Arial"/>
          <w:color w:val="000000" w:themeColor="text1"/>
        </w:rPr>
        <w:t xml:space="preserve">  Latest hallmark gene sets were downloaded from the Molecular Signatures Database version 7.4 (</w:t>
      </w:r>
      <w:hyperlink r:id="rId11" w:history="1">
        <w:r w:rsidRPr="00C46B68">
          <w:rPr>
            <w:rStyle w:val="Hyperlink"/>
            <w:rFonts w:ascii="Arial" w:eastAsiaTheme="majorEastAsia" w:hAnsi="Arial" w:cs="Arial"/>
          </w:rPr>
          <w:t>http://www.gsea-msigdb.org/gsea/msigdb/index.jsp</w:t>
        </w:r>
      </w:hyperlink>
      <w:r w:rsidRPr="00C46B68">
        <w:rPr>
          <w:rFonts w:ascii="Arial" w:hAnsi="Arial" w:cs="Arial"/>
          <w:color w:val="000000" w:themeColor="text1"/>
        </w:rPr>
        <w:t xml:space="preserve">) and used within Gene Set Variation Analysis (GSVA) allowing pathway enrichment estimates for each sample </w:t>
      </w:r>
      <w:r w:rsidRPr="00C46B68">
        <w:rPr>
          <w:rFonts w:ascii="Arial" w:hAnsi="Arial" w:cs="Arial"/>
          <w:color w:val="000000" w:themeColor="text1"/>
        </w:rPr>
        <w:fldChar w:fldCharType="begin"/>
      </w:r>
      <w:r w:rsidR="006C6F58" w:rsidRPr="00C46B68">
        <w:rPr>
          <w:rFonts w:ascii="Arial" w:hAnsi="Arial" w:cs="Arial"/>
          <w:color w:val="000000" w:themeColor="text1"/>
        </w:rPr>
        <w:instrText xml:space="preserve"> ADDIN EN.CITE &lt;EndNote&gt;&lt;Cite&gt;&lt;Author&gt;Hanzelmann&lt;/Author&gt;&lt;Year&gt;2013&lt;/Year&gt;&lt;RecNum&gt;123&lt;/RecNum&gt;&lt;DisplayText&gt;(Hanzelmann&lt;style face="italic"&gt; et al.&lt;/style&gt;, 2013)&lt;/DisplayText&gt;&lt;record&gt;&lt;rec-number&gt;123&lt;/rec-number&gt;&lt;foreign-keys&gt;&lt;key app="EN" db-id="2pevaw2vqaxte5ewx5dvwsznzzextv2wrxa2" timestamp="1664303810"&gt;123&lt;/key&gt;&lt;/foreign-keys&gt;&lt;ref-type name="Journal Article"&gt;17&lt;/ref-type&gt;&lt;contributors&gt;&lt;authors&gt;&lt;author&gt;Hanzelmann, S.&lt;/author&gt;&lt;author&gt;Castelo, R.&lt;/author&gt;&lt;author&gt;Guinney, J.&lt;/author&gt;&lt;/authors&gt;&lt;/contributors&gt;&lt;auth-address&gt;Research Program on Biomedical Informatics, Hospital del Mar Medical Research Institute, Barcelona, Catalonia, Spain.&lt;/auth-address&gt;&lt;titles&gt;&lt;title&gt;GSVA: gene set variation analysis for microarray and RNA-seq data&lt;/title&gt;&lt;secondary-title&gt;BMC Bioinformatics&lt;/secondary-title&gt;&lt;/titles&gt;&lt;periodical&gt;&lt;full-title&gt;BMC Bioinformatics&lt;/full-title&gt;&lt;/periodical&gt;&lt;pages&gt;7&lt;/pages&gt;&lt;volume&gt;14&lt;/volume&gt;&lt;edition&gt;2013/01/18&lt;/edition&gt;&lt;keywords&gt;&lt;keyword&gt;Analysis of Variance&lt;/keyword&gt;&lt;keyword&gt;Female&lt;/keyword&gt;&lt;keyword&gt;Gene Expression Profiling/*methods&lt;/keyword&gt;&lt;keyword&gt;Genetic Variation&lt;/keyword&gt;&lt;keyword&gt;Humans&lt;/keyword&gt;&lt;keyword&gt;Leukemia, Biphenotypic, Acute/genetics/metabolism&lt;/keyword&gt;&lt;keyword&gt;Oligonucleotide Array Sequence Analysis/*methods&lt;/keyword&gt;&lt;keyword&gt;Ovarian Neoplasms/genetics/metabolism/mortality&lt;/keyword&gt;&lt;keyword&gt;Precursor Cell Lymphoblastic Leukemia-Lymphoma/genetics/metabolism&lt;/keyword&gt;&lt;keyword&gt;Sequence Analysis, RNA/*methods&lt;/keyword&gt;&lt;keyword&gt;*Software&lt;/keyword&gt;&lt;keyword&gt;Statistics, Nonparametric&lt;/keyword&gt;&lt;keyword&gt;Survival Analysis&lt;/keyword&gt;&lt;/keywords&gt;&lt;dates&gt;&lt;year&gt;2013&lt;/year&gt;&lt;pub-dates&gt;&lt;date&gt;Jan 16&lt;/date&gt;&lt;/pub-dates&gt;&lt;/dates&gt;&lt;isbn&gt;1471-2105 (Electronic)&amp;#xD;1471-2105 (Linking)&lt;/isbn&gt;&lt;accession-num&gt;23323831&lt;/accession-num&gt;&lt;urls&gt;&lt;related-urls&gt;&lt;url&gt;https://www.ncbi.nlm.nih.gov/pubmed/23323831&lt;/url&gt;&lt;/related-urls&gt;&lt;/urls&gt;&lt;custom2&gt;PMC3618321&lt;/custom2&gt;&lt;electronic-resource-num&gt;10.1186/1471-2105-14-7&lt;/electronic-resource-num&gt;&lt;/record&gt;&lt;/Cite&gt;&lt;/EndNote&gt;</w:instrText>
      </w:r>
      <w:r w:rsidRPr="00C46B68">
        <w:rPr>
          <w:rFonts w:ascii="Arial" w:hAnsi="Arial" w:cs="Arial"/>
          <w:color w:val="000000" w:themeColor="text1"/>
        </w:rPr>
        <w:fldChar w:fldCharType="separate"/>
      </w:r>
      <w:r w:rsidR="006C6F58" w:rsidRPr="00C46B68">
        <w:rPr>
          <w:rFonts w:ascii="Arial" w:hAnsi="Arial" w:cs="Arial"/>
          <w:noProof/>
          <w:color w:val="000000" w:themeColor="text1"/>
        </w:rPr>
        <w:t>(Hanzelmann</w:t>
      </w:r>
      <w:r w:rsidR="006C6F58" w:rsidRPr="00C46B68">
        <w:rPr>
          <w:rFonts w:ascii="Arial" w:hAnsi="Arial" w:cs="Arial"/>
          <w:i/>
          <w:noProof/>
          <w:color w:val="000000" w:themeColor="text1"/>
        </w:rPr>
        <w:t xml:space="preserve"> et al.</w:t>
      </w:r>
      <w:r w:rsidR="006C6F58" w:rsidRPr="00C46B68">
        <w:rPr>
          <w:rFonts w:ascii="Arial" w:hAnsi="Arial" w:cs="Arial"/>
          <w:noProof/>
          <w:color w:val="000000" w:themeColor="text1"/>
        </w:rPr>
        <w:t>, 2013)</w:t>
      </w:r>
      <w:r w:rsidRPr="00C46B68">
        <w:rPr>
          <w:rFonts w:ascii="Arial" w:hAnsi="Arial" w:cs="Arial"/>
          <w:color w:val="000000" w:themeColor="text1"/>
        </w:rPr>
        <w:fldChar w:fldCharType="end"/>
      </w:r>
      <w:r w:rsidRPr="00C46B68">
        <w:rPr>
          <w:rFonts w:ascii="Arial" w:hAnsi="Arial" w:cs="Arial"/>
          <w:color w:val="000000" w:themeColor="text1"/>
        </w:rPr>
        <w:t xml:space="preserve">, with FDR-cutoff &lt;0.25 used for the pathway </w:t>
      </w:r>
      <w:r w:rsidRPr="00E34A53">
        <w:rPr>
          <w:rFonts w:ascii="Arial" w:hAnsi="Arial" w:cs="Arial"/>
          <w:color w:val="000000" w:themeColor="text1"/>
        </w:rPr>
        <w:t>enrichment</w:t>
      </w:r>
      <w:r w:rsidRPr="00C46B68">
        <w:rPr>
          <w:rFonts w:ascii="Arial" w:hAnsi="Arial" w:cs="Arial"/>
          <w:color w:val="000000" w:themeColor="text1"/>
        </w:rPr>
        <w:t xml:space="preserve"> analyses. Data was transformed using log(x+1) after normalization and the RNA-sequencing pipeline run. Heatmaps were plotted using the </w:t>
      </w:r>
      <w:proofErr w:type="spellStart"/>
      <w:r w:rsidRPr="00C46B68">
        <w:rPr>
          <w:rFonts w:ascii="Arial" w:hAnsi="Arial" w:cs="Arial"/>
          <w:color w:val="000000" w:themeColor="text1"/>
        </w:rPr>
        <w:t>ComplexHeatmap</w:t>
      </w:r>
      <w:proofErr w:type="spellEnd"/>
      <w:r w:rsidRPr="00C46B68">
        <w:rPr>
          <w:rFonts w:ascii="Arial" w:hAnsi="Arial" w:cs="Arial"/>
          <w:color w:val="000000" w:themeColor="text1"/>
        </w:rPr>
        <w:t xml:space="preserve"> package </w:t>
      </w:r>
      <w:r w:rsidRPr="00C46B68">
        <w:rPr>
          <w:rFonts w:ascii="Arial" w:hAnsi="Arial" w:cs="Arial"/>
          <w:color w:val="000000" w:themeColor="text1"/>
        </w:rPr>
        <w:fldChar w:fldCharType="begin"/>
      </w:r>
      <w:r w:rsidR="006C6F58" w:rsidRPr="00C46B68">
        <w:rPr>
          <w:rFonts w:ascii="Arial" w:hAnsi="Arial" w:cs="Arial"/>
          <w:color w:val="000000" w:themeColor="text1"/>
        </w:rPr>
        <w:instrText xml:space="preserve"> ADDIN EN.CITE &lt;EndNote&gt;&lt;Cite&gt;&lt;Author&gt;Gu&lt;/Author&gt;&lt;Year&gt;2016&lt;/Year&gt;&lt;RecNum&gt;124&lt;/RecNum&gt;&lt;DisplayText&gt;(Gu&lt;style face="italic"&gt; et al.&lt;/style&gt;, 2016)&lt;/DisplayText&gt;&lt;record&gt;&lt;rec-number&gt;124&lt;/rec-number&gt;&lt;foreign-keys&gt;&lt;key app="EN" db-id="2pevaw2vqaxte5ewx5dvwsznzzextv2wrxa2" timestamp="1664303910"&gt;124&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11 (Electronic)&amp;#xD;1367-4803 (Linking)&lt;/isbn&gt;&lt;accession-num&gt;27207943&lt;/accession-num&gt;&lt;urls&gt;&lt;related-urls&gt;&lt;url&gt;https://www.ncbi.nlm.nih.gov/pubmed/27207943&lt;/url&gt;&lt;/related-urls&gt;&lt;/urls&gt;&lt;electronic-resource-num&gt;10.1093/bioinformatics/btw313&lt;/electronic-resource-num&gt;&lt;/record&gt;&lt;/Cite&gt;&lt;/EndNote&gt;</w:instrText>
      </w:r>
      <w:r w:rsidRPr="00C46B68">
        <w:rPr>
          <w:rFonts w:ascii="Arial" w:hAnsi="Arial" w:cs="Arial"/>
          <w:color w:val="000000" w:themeColor="text1"/>
        </w:rPr>
        <w:fldChar w:fldCharType="separate"/>
      </w:r>
      <w:r w:rsidR="006C6F58" w:rsidRPr="00C46B68">
        <w:rPr>
          <w:rFonts w:ascii="Arial" w:hAnsi="Arial" w:cs="Arial"/>
          <w:noProof/>
          <w:color w:val="000000" w:themeColor="text1"/>
        </w:rPr>
        <w:t>(Gu</w:t>
      </w:r>
      <w:r w:rsidR="006C6F58" w:rsidRPr="00C46B68">
        <w:rPr>
          <w:rFonts w:ascii="Arial" w:hAnsi="Arial" w:cs="Arial"/>
          <w:i/>
          <w:noProof/>
          <w:color w:val="000000" w:themeColor="text1"/>
        </w:rPr>
        <w:t xml:space="preserve"> et al.</w:t>
      </w:r>
      <w:r w:rsidR="006C6F58" w:rsidRPr="00C46B68">
        <w:rPr>
          <w:rFonts w:ascii="Arial" w:hAnsi="Arial" w:cs="Arial"/>
          <w:noProof/>
          <w:color w:val="000000" w:themeColor="text1"/>
        </w:rPr>
        <w:t>, 2016)</w:t>
      </w:r>
      <w:r w:rsidRPr="00C46B68">
        <w:rPr>
          <w:rFonts w:ascii="Arial" w:hAnsi="Arial" w:cs="Arial"/>
          <w:color w:val="000000" w:themeColor="text1"/>
        </w:rPr>
        <w:fldChar w:fldCharType="end"/>
      </w:r>
      <w:r w:rsidRPr="00C46B68">
        <w:rPr>
          <w:rFonts w:ascii="Arial" w:hAnsi="Arial" w:cs="Arial"/>
          <w:color w:val="000000" w:themeColor="text1"/>
        </w:rPr>
        <w:t xml:space="preserve">. R statistical software (R Core Team (2023). R: A language and environment for statistical computing. R Foundation for Statistical Computing, Vienna, Austria. URL: </w:t>
      </w:r>
      <w:hyperlink r:id="rId12" w:history="1">
        <w:r w:rsidRPr="00C46B68">
          <w:rPr>
            <w:rStyle w:val="Hyperlink"/>
            <w:rFonts w:ascii="Arial" w:hAnsi="Arial" w:cs="Arial"/>
          </w:rPr>
          <w:t>https://www.R-project.org</w:t>
        </w:r>
      </w:hyperlink>
      <w:r w:rsidRPr="00C46B68">
        <w:rPr>
          <w:rFonts w:ascii="Arial" w:hAnsi="Arial" w:cs="Arial"/>
          <w:color w:val="000000" w:themeColor="text1"/>
        </w:rPr>
        <w:t>) version 4.0.3 was used for the statistical analyses and visualizations.</w:t>
      </w:r>
    </w:p>
    <w:p w14:paraId="0D9DEAE1" w14:textId="3FBFC0BD" w:rsidR="00196C20" w:rsidRPr="00C46B68" w:rsidRDefault="00047D2A" w:rsidP="001C1D34">
      <w:pPr>
        <w:spacing w:line="480" w:lineRule="auto"/>
        <w:jc w:val="both"/>
        <w:rPr>
          <w:rFonts w:ascii="Arial" w:hAnsi="Arial" w:cs="Arial"/>
          <w:bCs/>
        </w:rPr>
      </w:pPr>
      <w:r w:rsidRPr="00C46B68">
        <w:rPr>
          <w:rFonts w:ascii="Arial" w:hAnsi="Arial" w:cs="Arial"/>
          <w:bCs/>
        </w:rPr>
        <w:t xml:space="preserve">All data were evaluated in triplicate against the vehicle-treated control cells and collected from three independent experiments. In addition to R analyses, data were visualized and analyzed using GraphPad Prism 8.3.0 using one-way ANOVA and the unpaired two-tailed student’s </w:t>
      </w:r>
      <w:r w:rsidRPr="00C46B68">
        <w:rPr>
          <w:rFonts w:ascii="Arial" w:hAnsi="Arial" w:cs="Arial"/>
          <w:bCs/>
          <w:i/>
        </w:rPr>
        <w:t xml:space="preserve">t </w:t>
      </w:r>
      <w:r w:rsidRPr="00C46B68">
        <w:rPr>
          <w:rFonts w:ascii="Arial" w:hAnsi="Arial" w:cs="Arial"/>
          <w:bCs/>
        </w:rPr>
        <w:t>test. All such data are presented as mean ± standard deviation (SD).</w:t>
      </w:r>
    </w:p>
    <w:p w14:paraId="01B44054" w14:textId="77777777" w:rsidR="007223B6" w:rsidRPr="00C46B68" w:rsidRDefault="007223B6" w:rsidP="001C1D34">
      <w:pPr>
        <w:spacing w:line="480" w:lineRule="auto"/>
        <w:jc w:val="both"/>
        <w:rPr>
          <w:rFonts w:ascii="Arial" w:hAnsi="Arial" w:cs="Arial"/>
          <w:b/>
          <w:bCs/>
          <w:color w:val="333333"/>
          <w:shd w:val="clear" w:color="auto" w:fill="FFFFFF"/>
        </w:rPr>
      </w:pPr>
      <w:r w:rsidRPr="00C46B68">
        <w:rPr>
          <w:rFonts w:ascii="Arial" w:hAnsi="Arial" w:cs="Arial"/>
          <w:b/>
          <w:bCs/>
          <w:color w:val="333333"/>
          <w:shd w:val="clear" w:color="auto" w:fill="FFFFFF"/>
        </w:rPr>
        <w:t>Data Availability</w:t>
      </w:r>
    </w:p>
    <w:p w14:paraId="7B148EEF" w14:textId="086A08F7" w:rsidR="007223B6" w:rsidRPr="00C46B68" w:rsidRDefault="007223B6" w:rsidP="001C1D34">
      <w:pPr>
        <w:spacing w:line="480" w:lineRule="auto"/>
        <w:jc w:val="both"/>
        <w:rPr>
          <w:rFonts w:ascii="Arial" w:hAnsi="Arial" w:cs="Arial"/>
          <w:bCs/>
        </w:rPr>
      </w:pPr>
      <w:r w:rsidRPr="00C46B68">
        <w:rPr>
          <w:rFonts w:ascii="Arial" w:hAnsi="Arial" w:cs="Arial"/>
          <w:bCs/>
        </w:rPr>
        <w:t>The gene expression data from this publication have been deposited to the GEO database (https://www.ncbi.nlm.nih.gov/geo/) and assigned the identifier GSE231526 (</w:t>
      </w:r>
      <w:hyperlink r:id="rId13" w:history="1">
        <w:r w:rsidRPr="00C46B68">
          <w:rPr>
            <w:rStyle w:val="Hyperlink"/>
            <w:rFonts w:ascii="Arial" w:hAnsi="Arial" w:cs="Arial"/>
            <w:bCs/>
          </w:rPr>
          <w:t>https://www.ncbi.nlm.nih.gov/geo/query/acc.cgi?acc=GSE231526</w:t>
        </w:r>
      </w:hyperlink>
      <w:r w:rsidRPr="00C46B68">
        <w:rPr>
          <w:rFonts w:ascii="Arial" w:hAnsi="Arial" w:cs="Arial"/>
          <w:bCs/>
        </w:rPr>
        <w:t xml:space="preserve">). </w:t>
      </w:r>
    </w:p>
    <w:p w14:paraId="6F245F5E" w14:textId="77777777" w:rsidR="007D3555" w:rsidRPr="00C46B68" w:rsidRDefault="007D3555" w:rsidP="001C1D34">
      <w:pPr>
        <w:spacing w:line="480" w:lineRule="auto"/>
        <w:jc w:val="both"/>
        <w:rPr>
          <w:rFonts w:ascii="Arial" w:hAnsi="Arial" w:cs="Arial"/>
          <w:b/>
          <w:bCs/>
        </w:rPr>
      </w:pPr>
    </w:p>
    <w:p w14:paraId="775B1BC9" w14:textId="77777777" w:rsidR="007D3555" w:rsidRPr="00C46B68" w:rsidRDefault="007D3555" w:rsidP="001C1D34">
      <w:pPr>
        <w:pStyle w:val="Heading2"/>
        <w:jc w:val="both"/>
        <w:rPr>
          <w:rFonts w:ascii="Arial" w:hAnsi="Arial" w:cs="Arial"/>
          <w:b/>
          <w:bCs/>
          <w:color w:val="000000"/>
          <w:sz w:val="24"/>
          <w:szCs w:val="24"/>
        </w:rPr>
      </w:pPr>
      <w:r w:rsidRPr="00C46B68">
        <w:rPr>
          <w:rFonts w:ascii="Arial" w:hAnsi="Arial" w:cs="Arial"/>
          <w:b/>
          <w:bCs/>
          <w:color w:val="000000"/>
          <w:sz w:val="24"/>
          <w:szCs w:val="24"/>
        </w:rPr>
        <w:t xml:space="preserve">Disclosure and competing </w:t>
      </w:r>
      <w:proofErr w:type="gramStart"/>
      <w:r w:rsidRPr="00C46B68">
        <w:rPr>
          <w:rFonts w:ascii="Arial" w:hAnsi="Arial" w:cs="Arial"/>
          <w:b/>
          <w:bCs/>
          <w:color w:val="000000"/>
          <w:sz w:val="24"/>
          <w:szCs w:val="24"/>
        </w:rPr>
        <w:t>interests</w:t>
      </w:r>
      <w:proofErr w:type="gramEnd"/>
      <w:r w:rsidRPr="00C46B68">
        <w:rPr>
          <w:rFonts w:ascii="Arial" w:hAnsi="Arial" w:cs="Arial"/>
          <w:b/>
          <w:bCs/>
          <w:color w:val="000000"/>
          <w:sz w:val="24"/>
          <w:szCs w:val="24"/>
        </w:rPr>
        <w:t xml:space="preserve"> statement</w:t>
      </w:r>
    </w:p>
    <w:p w14:paraId="3647AD86" w14:textId="77777777" w:rsidR="007D3555" w:rsidRPr="00C46B68" w:rsidRDefault="007D3555" w:rsidP="001C1D34">
      <w:pPr>
        <w:jc w:val="both"/>
        <w:rPr>
          <w:rFonts w:ascii="Arial" w:hAnsi="Arial" w:cs="Arial"/>
          <w:color w:val="333333"/>
        </w:rPr>
      </w:pPr>
    </w:p>
    <w:p w14:paraId="7D45DC29" w14:textId="10C37AB8" w:rsidR="007D3555" w:rsidRPr="00C46B68" w:rsidRDefault="007D3555" w:rsidP="001C1D34">
      <w:pPr>
        <w:jc w:val="both"/>
        <w:rPr>
          <w:rFonts w:ascii="Arial" w:hAnsi="Arial" w:cs="Arial"/>
          <w:color w:val="333333"/>
        </w:rPr>
      </w:pPr>
      <w:r w:rsidRPr="00C46B68">
        <w:rPr>
          <w:rFonts w:ascii="Arial" w:hAnsi="Arial" w:cs="Arial"/>
          <w:color w:val="333333"/>
        </w:rPr>
        <w:t>The authors declare no competing interests.</w:t>
      </w:r>
    </w:p>
    <w:p w14:paraId="6DD7F49C" w14:textId="77777777" w:rsidR="007D3555" w:rsidRPr="00C46B68" w:rsidRDefault="007D3555" w:rsidP="001C1D34">
      <w:pPr>
        <w:spacing w:line="480" w:lineRule="auto"/>
        <w:jc w:val="both"/>
        <w:rPr>
          <w:rFonts w:ascii="Arial" w:hAnsi="Arial" w:cs="Arial"/>
          <w:b/>
          <w:bCs/>
        </w:rPr>
      </w:pPr>
    </w:p>
    <w:p w14:paraId="62B68EC8" w14:textId="77777777" w:rsidR="00EA5E8E" w:rsidRDefault="00EA5E8E" w:rsidP="001C1D34">
      <w:pPr>
        <w:spacing w:line="480" w:lineRule="auto"/>
        <w:jc w:val="both"/>
        <w:rPr>
          <w:rFonts w:ascii="Arial" w:hAnsi="Arial" w:cs="Arial"/>
          <w:b/>
          <w:bCs/>
        </w:rPr>
      </w:pPr>
    </w:p>
    <w:p w14:paraId="0556CC10" w14:textId="77777777" w:rsidR="00EA5E8E" w:rsidRPr="00DA2C4B" w:rsidRDefault="00EA5E8E" w:rsidP="00EA5E8E">
      <w:pPr>
        <w:spacing w:line="480" w:lineRule="auto"/>
        <w:rPr>
          <w:rFonts w:ascii="Arial" w:hAnsi="Arial" w:cs="Arial"/>
          <w:b/>
          <w:bCs/>
        </w:rPr>
      </w:pPr>
      <w:r w:rsidRPr="00DA2C4B">
        <w:rPr>
          <w:rFonts w:ascii="Arial" w:hAnsi="Arial" w:cs="Arial"/>
          <w:b/>
          <w:bCs/>
        </w:rPr>
        <w:lastRenderedPageBreak/>
        <w:t>Author contributions</w:t>
      </w:r>
    </w:p>
    <w:p w14:paraId="6DDF23AD" w14:textId="77777777" w:rsidR="00EA5E8E" w:rsidRPr="008A328B" w:rsidRDefault="00EA5E8E" w:rsidP="00EA5E8E">
      <w:pPr>
        <w:spacing w:line="480" w:lineRule="auto"/>
        <w:rPr>
          <w:rFonts w:ascii="Arial" w:hAnsi="Arial" w:cs="Arial"/>
        </w:rPr>
      </w:pPr>
      <w:r w:rsidRPr="00DA2C4B">
        <w:rPr>
          <w:rFonts w:ascii="Arial" w:hAnsi="Arial" w:cs="Arial"/>
          <w:b/>
          <w:bCs/>
        </w:rPr>
        <w:t xml:space="preserve">Majid </w:t>
      </w:r>
      <w:proofErr w:type="spellStart"/>
      <w:r w:rsidRPr="00DA2C4B">
        <w:rPr>
          <w:rFonts w:ascii="Arial" w:hAnsi="Arial" w:cs="Arial"/>
          <w:b/>
          <w:bCs/>
        </w:rPr>
        <w:t>Momeny</w:t>
      </w:r>
      <w:proofErr w:type="spellEnd"/>
      <w:r w:rsidRPr="008A328B">
        <w:rPr>
          <w:rFonts w:ascii="Arial" w:hAnsi="Arial" w:cs="Arial"/>
        </w:rPr>
        <w:t>:</w:t>
      </w:r>
      <w:r w:rsidRPr="00274244">
        <w:rPr>
          <w:rFonts w:ascii="Arial" w:hAnsi="Arial" w:cs="Arial"/>
        </w:rPr>
        <w:t xml:space="preserve"> </w:t>
      </w:r>
      <w:r w:rsidRPr="008A328B">
        <w:rPr>
          <w:rFonts w:ascii="Arial" w:hAnsi="Arial" w:cs="Arial"/>
        </w:rPr>
        <w:t>Conceptualization;</w:t>
      </w:r>
      <w:r w:rsidRPr="00274244">
        <w:rPr>
          <w:rFonts w:ascii="Arial" w:hAnsi="Arial" w:cs="Arial"/>
        </w:rPr>
        <w:t xml:space="preserve"> </w:t>
      </w:r>
      <w:r w:rsidRPr="008A328B">
        <w:rPr>
          <w:rFonts w:ascii="Arial" w:hAnsi="Arial" w:cs="Arial"/>
        </w:rPr>
        <w:t xml:space="preserve">Validation; </w:t>
      </w:r>
      <w:r>
        <w:rPr>
          <w:rFonts w:ascii="Arial" w:hAnsi="Arial" w:cs="Arial"/>
        </w:rPr>
        <w:t xml:space="preserve">Supervision; </w:t>
      </w:r>
      <w:r w:rsidRPr="008A328B">
        <w:rPr>
          <w:rFonts w:ascii="Arial" w:hAnsi="Arial" w:cs="Arial"/>
        </w:rPr>
        <w:t>Visualization; Writing</w:t>
      </w:r>
      <w:r>
        <w:rPr>
          <w:rFonts w:ascii="Arial" w:hAnsi="Arial" w:cs="Arial"/>
        </w:rPr>
        <w:t>; Investigation; Formal analysis</w:t>
      </w:r>
      <w:r w:rsidRPr="008A328B">
        <w:rPr>
          <w:rFonts w:ascii="Arial" w:hAnsi="Arial" w:cs="Arial"/>
        </w:rPr>
        <w:t xml:space="preserve">; Methodology. </w:t>
      </w:r>
      <w:r w:rsidRPr="00F54DBE">
        <w:rPr>
          <w:rFonts w:ascii="Arial" w:hAnsi="Arial"/>
          <w:b/>
          <w:bCs/>
        </w:rPr>
        <w:t xml:space="preserve">Mari </w:t>
      </w:r>
      <w:proofErr w:type="spellStart"/>
      <w:r w:rsidRPr="00F54DBE">
        <w:rPr>
          <w:rFonts w:ascii="Arial" w:hAnsi="Arial"/>
          <w:b/>
          <w:bCs/>
          <w:color w:val="000000" w:themeColor="text1"/>
        </w:rPr>
        <w:t>Tienhaara</w:t>
      </w:r>
      <w:proofErr w:type="spellEnd"/>
      <w:r>
        <w:rPr>
          <w:rFonts w:ascii="Arial" w:hAnsi="Arial"/>
          <w:color w:val="000000" w:themeColor="text1"/>
        </w:rPr>
        <w:t xml:space="preserve">: </w:t>
      </w:r>
      <w:r w:rsidRPr="008A328B">
        <w:rPr>
          <w:rFonts w:ascii="Arial" w:hAnsi="Arial" w:cs="Arial"/>
        </w:rPr>
        <w:t>Validation;</w:t>
      </w:r>
      <w:r>
        <w:rPr>
          <w:rFonts w:ascii="Arial" w:hAnsi="Arial" w:cs="Arial"/>
        </w:rPr>
        <w:t xml:space="preserve"> Investigation; </w:t>
      </w:r>
      <w:r w:rsidRPr="008A328B">
        <w:rPr>
          <w:rFonts w:ascii="Arial" w:hAnsi="Arial" w:cs="Arial"/>
        </w:rPr>
        <w:t>Methodology</w:t>
      </w:r>
      <w:r>
        <w:rPr>
          <w:rFonts w:ascii="Arial" w:hAnsi="Arial" w:cs="Arial"/>
        </w:rPr>
        <w:t xml:space="preserve">. </w:t>
      </w:r>
      <w:r w:rsidRPr="000726CC">
        <w:rPr>
          <w:rFonts w:ascii="Arial" w:hAnsi="Arial"/>
          <w:b/>
          <w:bCs/>
          <w:color w:val="000000" w:themeColor="text1"/>
        </w:rPr>
        <w:t>Mukund Sharma</w:t>
      </w:r>
      <w:r>
        <w:rPr>
          <w:rFonts w:ascii="Arial" w:hAnsi="Arial"/>
          <w:color w:val="000000" w:themeColor="text1"/>
        </w:rPr>
        <w:t xml:space="preserve">: </w:t>
      </w:r>
      <w:r w:rsidRPr="008A328B">
        <w:rPr>
          <w:rFonts w:ascii="Arial" w:hAnsi="Arial" w:cs="Arial"/>
        </w:rPr>
        <w:t>Validation;</w:t>
      </w:r>
      <w:r>
        <w:rPr>
          <w:rFonts w:ascii="Arial" w:hAnsi="Arial" w:cs="Arial"/>
        </w:rPr>
        <w:t xml:space="preserve"> Investigation; </w:t>
      </w:r>
      <w:r w:rsidRPr="008A328B">
        <w:rPr>
          <w:rFonts w:ascii="Arial" w:hAnsi="Arial" w:cs="Arial"/>
        </w:rPr>
        <w:t>Methodology</w:t>
      </w:r>
      <w:r>
        <w:rPr>
          <w:rFonts w:ascii="Arial" w:hAnsi="Arial" w:cs="Arial"/>
        </w:rPr>
        <w:t xml:space="preserve">. </w:t>
      </w:r>
      <w:proofErr w:type="spellStart"/>
      <w:r w:rsidRPr="00DC4C04">
        <w:rPr>
          <w:rFonts w:ascii="Arial" w:hAnsi="Arial"/>
          <w:b/>
          <w:bCs/>
          <w:color w:val="000000" w:themeColor="text1"/>
        </w:rPr>
        <w:t>Deepankar</w:t>
      </w:r>
      <w:proofErr w:type="spellEnd"/>
      <w:r w:rsidRPr="00DC4C04">
        <w:rPr>
          <w:rFonts w:ascii="Arial" w:hAnsi="Arial"/>
          <w:b/>
          <w:bCs/>
          <w:color w:val="000000" w:themeColor="text1"/>
        </w:rPr>
        <w:t xml:space="preserve"> </w:t>
      </w:r>
      <w:proofErr w:type="spellStart"/>
      <w:r w:rsidRPr="00DC4C04">
        <w:rPr>
          <w:rFonts w:ascii="Arial" w:hAnsi="Arial"/>
          <w:b/>
          <w:bCs/>
          <w:color w:val="000000" w:themeColor="text1"/>
        </w:rPr>
        <w:t>Chakroborty</w:t>
      </w:r>
      <w:proofErr w:type="spellEnd"/>
      <w:r>
        <w:rPr>
          <w:rFonts w:ascii="Arial" w:hAnsi="Arial"/>
          <w:color w:val="000000" w:themeColor="text1"/>
        </w:rPr>
        <w:t xml:space="preserve">: </w:t>
      </w:r>
      <w:r w:rsidRPr="008A328B">
        <w:rPr>
          <w:rFonts w:ascii="Arial" w:hAnsi="Arial" w:cs="Arial"/>
        </w:rPr>
        <w:t>Methodology</w:t>
      </w:r>
      <w:r>
        <w:rPr>
          <w:rFonts w:ascii="Arial" w:hAnsi="Arial" w:cs="Arial"/>
        </w:rPr>
        <w:t xml:space="preserve">. </w:t>
      </w:r>
      <w:proofErr w:type="spellStart"/>
      <w:r w:rsidRPr="00CF25C5">
        <w:rPr>
          <w:rFonts w:ascii="Arial" w:hAnsi="Arial"/>
          <w:b/>
          <w:bCs/>
          <w:color w:val="000000" w:themeColor="text1"/>
        </w:rPr>
        <w:t>Roosa</w:t>
      </w:r>
      <w:proofErr w:type="spellEnd"/>
      <w:r w:rsidRPr="00CF25C5">
        <w:rPr>
          <w:rFonts w:ascii="Arial" w:hAnsi="Arial"/>
          <w:b/>
          <w:bCs/>
          <w:color w:val="000000" w:themeColor="text1"/>
        </w:rPr>
        <w:t xml:space="preserve"> </w:t>
      </w:r>
      <w:proofErr w:type="spellStart"/>
      <w:r w:rsidRPr="00CF25C5">
        <w:rPr>
          <w:rFonts w:ascii="Arial" w:hAnsi="Arial"/>
          <w:b/>
          <w:bCs/>
          <w:color w:val="000000" w:themeColor="text1"/>
        </w:rPr>
        <w:t>Varjus</w:t>
      </w:r>
      <w:proofErr w:type="spellEnd"/>
      <w:r>
        <w:rPr>
          <w:rFonts w:ascii="Arial" w:hAnsi="Arial"/>
          <w:color w:val="000000" w:themeColor="text1"/>
        </w:rPr>
        <w:t xml:space="preserve">: Formal analysis. </w:t>
      </w:r>
      <w:proofErr w:type="spellStart"/>
      <w:r w:rsidRPr="00A81051">
        <w:rPr>
          <w:rFonts w:ascii="Arial" w:hAnsi="Arial"/>
          <w:b/>
          <w:bCs/>
          <w:color w:val="000000" w:themeColor="text1"/>
        </w:rPr>
        <w:t>Iina</w:t>
      </w:r>
      <w:proofErr w:type="spellEnd"/>
      <w:r w:rsidRPr="00A81051">
        <w:rPr>
          <w:rFonts w:ascii="Arial" w:hAnsi="Arial"/>
          <w:b/>
          <w:bCs/>
          <w:color w:val="000000" w:themeColor="text1"/>
        </w:rPr>
        <w:t xml:space="preserve"> </w:t>
      </w:r>
      <w:proofErr w:type="spellStart"/>
      <w:r w:rsidRPr="00A81051">
        <w:rPr>
          <w:rFonts w:ascii="Arial" w:hAnsi="Arial"/>
          <w:b/>
          <w:bCs/>
          <w:color w:val="000000" w:themeColor="text1"/>
        </w:rPr>
        <w:t>Takala</w:t>
      </w:r>
      <w:proofErr w:type="spellEnd"/>
      <w:r>
        <w:rPr>
          <w:rFonts w:ascii="Arial" w:hAnsi="Arial"/>
          <w:color w:val="000000" w:themeColor="text1"/>
        </w:rPr>
        <w:t xml:space="preserve">: </w:t>
      </w:r>
      <w:r w:rsidRPr="008A328B">
        <w:rPr>
          <w:rFonts w:ascii="Arial" w:hAnsi="Arial" w:cs="Arial"/>
        </w:rPr>
        <w:t>Methodology</w:t>
      </w:r>
      <w:r>
        <w:rPr>
          <w:rFonts w:ascii="Arial" w:hAnsi="Arial" w:cs="Arial"/>
        </w:rPr>
        <w:t xml:space="preserve">. </w:t>
      </w:r>
      <w:r w:rsidRPr="00AD3AC1">
        <w:rPr>
          <w:rFonts w:ascii="Arial" w:hAnsi="Arial"/>
          <w:b/>
          <w:bCs/>
          <w:color w:val="000000" w:themeColor="text1"/>
        </w:rPr>
        <w:t xml:space="preserve">Joni </w:t>
      </w:r>
      <w:proofErr w:type="spellStart"/>
      <w:r w:rsidRPr="00AD3AC1">
        <w:rPr>
          <w:rFonts w:ascii="Arial" w:hAnsi="Arial"/>
          <w:b/>
          <w:bCs/>
          <w:color w:val="000000" w:themeColor="text1"/>
        </w:rPr>
        <w:t>Merisaari</w:t>
      </w:r>
      <w:proofErr w:type="spellEnd"/>
      <w:r>
        <w:rPr>
          <w:rFonts w:ascii="Arial" w:hAnsi="Arial"/>
          <w:color w:val="000000" w:themeColor="text1"/>
        </w:rPr>
        <w:t xml:space="preserve">: </w:t>
      </w:r>
      <w:r w:rsidRPr="008A328B">
        <w:rPr>
          <w:rFonts w:ascii="Arial" w:hAnsi="Arial" w:cs="Arial"/>
        </w:rPr>
        <w:t>Methodology</w:t>
      </w:r>
      <w:r>
        <w:rPr>
          <w:rFonts w:ascii="Arial" w:hAnsi="Arial" w:cs="Arial"/>
        </w:rPr>
        <w:t xml:space="preserve">. </w:t>
      </w:r>
      <w:r w:rsidRPr="00617EC8">
        <w:rPr>
          <w:rFonts w:ascii="Arial" w:hAnsi="Arial"/>
          <w:b/>
          <w:bCs/>
          <w:color w:val="000000" w:themeColor="text1"/>
        </w:rPr>
        <w:t xml:space="preserve">Artur </w:t>
      </w:r>
      <w:proofErr w:type="spellStart"/>
      <w:r w:rsidRPr="00617EC8">
        <w:rPr>
          <w:rFonts w:ascii="Arial" w:hAnsi="Arial"/>
          <w:b/>
          <w:bCs/>
          <w:color w:val="000000" w:themeColor="text1"/>
        </w:rPr>
        <w:t>Padzik</w:t>
      </w:r>
      <w:proofErr w:type="spellEnd"/>
      <w:r>
        <w:rPr>
          <w:rFonts w:ascii="Arial" w:hAnsi="Arial"/>
          <w:color w:val="000000" w:themeColor="text1"/>
        </w:rPr>
        <w:t xml:space="preserve">: </w:t>
      </w:r>
      <w:r w:rsidRPr="008A328B">
        <w:rPr>
          <w:rFonts w:ascii="Arial" w:hAnsi="Arial" w:cs="Arial"/>
        </w:rPr>
        <w:t>Methodology</w:t>
      </w:r>
      <w:r>
        <w:rPr>
          <w:rFonts w:ascii="Arial" w:hAnsi="Arial" w:cs="Arial"/>
        </w:rPr>
        <w:t xml:space="preserve">; </w:t>
      </w:r>
      <w:r w:rsidRPr="008A328B">
        <w:rPr>
          <w:rFonts w:ascii="Arial" w:hAnsi="Arial" w:cs="Arial"/>
        </w:rPr>
        <w:t>Validation</w:t>
      </w:r>
      <w:r>
        <w:rPr>
          <w:rFonts w:ascii="Arial" w:hAnsi="Arial" w:cs="Arial"/>
        </w:rPr>
        <w:t xml:space="preserve">. </w:t>
      </w:r>
      <w:r w:rsidRPr="00F32964">
        <w:rPr>
          <w:rFonts w:ascii="Arial" w:hAnsi="Arial"/>
          <w:b/>
          <w:bCs/>
          <w:color w:val="000000" w:themeColor="text1"/>
        </w:rPr>
        <w:t>Andreas Vogt</w:t>
      </w:r>
      <w:r>
        <w:rPr>
          <w:rFonts w:ascii="Arial" w:hAnsi="Arial"/>
          <w:color w:val="000000" w:themeColor="text1"/>
        </w:rPr>
        <w:t xml:space="preserve">: </w:t>
      </w:r>
      <w:r w:rsidRPr="008A328B">
        <w:rPr>
          <w:rFonts w:ascii="Arial" w:hAnsi="Arial" w:cs="Arial"/>
        </w:rPr>
        <w:t>Methodology</w:t>
      </w:r>
      <w:r>
        <w:rPr>
          <w:rFonts w:ascii="Arial" w:hAnsi="Arial" w:cs="Arial"/>
        </w:rPr>
        <w:t xml:space="preserve">. </w:t>
      </w:r>
      <w:proofErr w:type="spellStart"/>
      <w:r w:rsidRPr="002A5915">
        <w:rPr>
          <w:rFonts w:ascii="Arial" w:hAnsi="Arial"/>
          <w:b/>
          <w:bCs/>
          <w:color w:val="000000" w:themeColor="text1"/>
        </w:rPr>
        <w:t>Ilkka</w:t>
      </w:r>
      <w:proofErr w:type="spellEnd"/>
      <w:r w:rsidRPr="002A5915">
        <w:rPr>
          <w:rFonts w:ascii="Arial" w:hAnsi="Arial"/>
          <w:b/>
          <w:bCs/>
          <w:color w:val="000000" w:themeColor="text1"/>
        </w:rPr>
        <w:t xml:space="preserve"> </w:t>
      </w:r>
      <w:proofErr w:type="spellStart"/>
      <w:r w:rsidRPr="002A5915">
        <w:rPr>
          <w:rFonts w:ascii="Arial" w:hAnsi="Arial"/>
          <w:b/>
          <w:bCs/>
          <w:color w:val="000000" w:themeColor="text1"/>
        </w:rPr>
        <w:t>Paatero</w:t>
      </w:r>
      <w:proofErr w:type="spellEnd"/>
      <w:r>
        <w:rPr>
          <w:rFonts w:ascii="Arial" w:hAnsi="Arial"/>
          <w:color w:val="000000" w:themeColor="text1"/>
        </w:rPr>
        <w:t xml:space="preserve">: </w:t>
      </w:r>
      <w:r w:rsidRPr="008A328B">
        <w:rPr>
          <w:rFonts w:ascii="Arial" w:hAnsi="Arial" w:cs="Arial"/>
        </w:rPr>
        <w:t>Methodology</w:t>
      </w:r>
      <w:r>
        <w:rPr>
          <w:rFonts w:ascii="Arial" w:hAnsi="Arial" w:cs="Arial"/>
        </w:rPr>
        <w:t xml:space="preserve">; </w:t>
      </w:r>
      <w:r w:rsidRPr="008A328B">
        <w:rPr>
          <w:rFonts w:ascii="Arial" w:hAnsi="Arial" w:cs="Arial"/>
        </w:rPr>
        <w:t>Validation</w:t>
      </w:r>
      <w:r>
        <w:rPr>
          <w:rFonts w:ascii="Arial" w:hAnsi="Arial" w:cs="Arial"/>
        </w:rPr>
        <w:t xml:space="preserve">. </w:t>
      </w:r>
      <w:r w:rsidRPr="00B75B79">
        <w:rPr>
          <w:rFonts w:ascii="Arial" w:hAnsi="Arial"/>
          <w:b/>
          <w:bCs/>
          <w:color w:val="000000" w:themeColor="text1"/>
        </w:rPr>
        <w:t xml:space="preserve">Klaus </w:t>
      </w:r>
      <w:proofErr w:type="spellStart"/>
      <w:r w:rsidRPr="00B75B79">
        <w:rPr>
          <w:rFonts w:ascii="Arial" w:hAnsi="Arial"/>
          <w:b/>
          <w:bCs/>
          <w:color w:val="000000" w:themeColor="text1"/>
        </w:rPr>
        <w:t>Elenius</w:t>
      </w:r>
      <w:proofErr w:type="spellEnd"/>
      <w:r>
        <w:rPr>
          <w:rFonts w:ascii="Arial" w:hAnsi="Arial"/>
          <w:color w:val="000000" w:themeColor="text1"/>
        </w:rPr>
        <w:t xml:space="preserve">: </w:t>
      </w:r>
      <w:r w:rsidRPr="008A328B">
        <w:rPr>
          <w:rFonts w:ascii="Arial" w:hAnsi="Arial" w:cs="Arial"/>
        </w:rPr>
        <w:t>Supervision;</w:t>
      </w:r>
      <w:r>
        <w:rPr>
          <w:rFonts w:ascii="Arial" w:hAnsi="Arial" w:cs="Arial"/>
        </w:rPr>
        <w:t xml:space="preserve"> </w:t>
      </w:r>
      <w:r w:rsidRPr="008A328B">
        <w:rPr>
          <w:rFonts w:ascii="Arial" w:hAnsi="Arial" w:cs="Arial"/>
        </w:rPr>
        <w:t>Methodology</w:t>
      </w:r>
      <w:r>
        <w:rPr>
          <w:rFonts w:ascii="Arial" w:hAnsi="Arial" w:cs="Arial"/>
        </w:rPr>
        <w:t xml:space="preserve">. </w:t>
      </w:r>
      <w:proofErr w:type="spellStart"/>
      <w:r w:rsidRPr="00484B5C">
        <w:rPr>
          <w:rFonts w:ascii="Arial" w:hAnsi="Arial"/>
          <w:b/>
          <w:bCs/>
          <w:color w:val="000000" w:themeColor="text1"/>
        </w:rPr>
        <w:t>Teemu</w:t>
      </w:r>
      <w:proofErr w:type="spellEnd"/>
      <w:r w:rsidRPr="00484B5C">
        <w:rPr>
          <w:rFonts w:ascii="Arial" w:hAnsi="Arial"/>
          <w:b/>
          <w:bCs/>
          <w:color w:val="000000" w:themeColor="text1"/>
        </w:rPr>
        <w:t xml:space="preserve"> </w:t>
      </w:r>
      <w:r w:rsidRPr="00484B5C">
        <w:rPr>
          <w:rFonts w:ascii="Arial" w:hAnsi="Arial"/>
          <w:b/>
          <w:bCs/>
        </w:rPr>
        <w:t xml:space="preserve">D. </w:t>
      </w:r>
      <w:proofErr w:type="spellStart"/>
      <w:r w:rsidRPr="00484B5C">
        <w:rPr>
          <w:rFonts w:ascii="Arial" w:hAnsi="Arial"/>
          <w:b/>
          <w:bCs/>
        </w:rPr>
        <w:t>Laajala</w:t>
      </w:r>
      <w:proofErr w:type="spellEnd"/>
      <w:r>
        <w:rPr>
          <w:rFonts w:ascii="Arial" w:hAnsi="Arial"/>
        </w:rPr>
        <w:t xml:space="preserve">: </w:t>
      </w:r>
      <w:r w:rsidRPr="008A328B">
        <w:rPr>
          <w:rFonts w:ascii="Arial" w:hAnsi="Arial" w:cs="Arial"/>
        </w:rPr>
        <w:t>Methodology</w:t>
      </w:r>
      <w:r>
        <w:rPr>
          <w:rFonts w:ascii="Arial" w:hAnsi="Arial" w:cs="Arial"/>
        </w:rPr>
        <w:t xml:space="preserve">; Formal analysis. </w:t>
      </w:r>
      <w:r w:rsidRPr="00B24D2C">
        <w:rPr>
          <w:rFonts w:ascii="Arial" w:hAnsi="Arial"/>
          <w:b/>
          <w:bCs/>
          <w:color w:val="000000" w:themeColor="text1"/>
        </w:rPr>
        <w:t xml:space="preserve">Kari J. </w:t>
      </w:r>
      <w:proofErr w:type="spellStart"/>
      <w:r w:rsidRPr="00B24D2C">
        <w:rPr>
          <w:rFonts w:ascii="Arial" w:hAnsi="Arial"/>
          <w:b/>
          <w:bCs/>
          <w:color w:val="000000" w:themeColor="text1"/>
        </w:rPr>
        <w:t>Kurppa</w:t>
      </w:r>
      <w:proofErr w:type="spellEnd"/>
      <w:r>
        <w:rPr>
          <w:rFonts w:ascii="Arial" w:hAnsi="Arial"/>
          <w:color w:val="000000" w:themeColor="text1"/>
        </w:rPr>
        <w:t xml:space="preserve">: </w:t>
      </w:r>
      <w:r w:rsidRPr="008A328B">
        <w:rPr>
          <w:rFonts w:ascii="Arial" w:hAnsi="Arial" w:cs="Arial"/>
        </w:rPr>
        <w:t>Supervision;</w:t>
      </w:r>
      <w:r>
        <w:rPr>
          <w:rFonts w:ascii="Arial" w:hAnsi="Arial" w:cs="Arial"/>
        </w:rPr>
        <w:t xml:space="preserve"> Investigation; </w:t>
      </w:r>
      <w:r w:rsidRPr="008A328B">
        <w:rPr>
          <w:rFonts w:ascii="Arial" w:hAnsi="Arial" w:cs="Arial"/>
        </w:rPr>
        <w:t>Methodology</w:t>
      </w:r>
      <w:r>
        <w:rPr>
          <w:rFonts w:ascii="Arial" w:hAnsi="Arial" w:cs="Arial"/>
        </w:rPr>
        <w:t xml:space="preserve">. </w:t>
      </w:r>
      <w:r w:rsidRPr="003B39E9">
        <w:rPr>
          <w:rFonts w:ascii="Arial" w:hAnsi="Arial"/>
          <w:b/>
          <w:bCs/>
        </w:rPr>
        <w:t>Jukka Westermarck</w:t>
      </w:r>
      <w:r>
        <w:rPr>
          <w:rFonts w:ascii="Arial" w:hAnsi="Arial"/>
        </w:rPr>
        <w:t xml:space="preserve">: </w:t>
      </w:r>
      <w:r w:rsidRPr="008A328B">
        <w:rPr>
          <w:rFonts w:ascii="Arial" w:hAnsi="Arial" w:cs="Arial"/>
        </w:rPr>
        <w:t>Conceptualization; Supervision; Validation; Project administration; Writing</w:t>
      </w:r>
      <w:r>
        <w:rPr>
          <w:rFonts w:ascii="Arial" w:hAnsi="Arial" w:cs="Arial"/>
        </w:rPr>
        <w:t>-</w:t>
      </w:r>
      <w:r w:rsidRPr="008A328B">
        <w:rPr>
          <w:rFonts w:ascii="Arial" w:hAnsi="Arial" w:cs="Arial"/>
        </w:rPr>
        <w:t>review and editing.</w:t>
      </w:r>
    </w:p>
    <w:p w14:paraId="4250088A" w14:textId="4FBA1EE0" w:rsidR="00EE7C05" w:rsidRPr="00C46B68" w:rsidRDefault="00EE7C05" w:rsidP="001C1D34">
      <w:pPr>
        <w:spacing w:line="480" w:lineRule="auto"/>
        <w:jc w:val="both"/>
        <w:rPr>
          <w:rFonts w:ascii="Arial" w:hAnsi="Arial" w:cs="Arial"/>
          <w:b/>
          <w:bCs/>
        </w:rPr>
      </w:pPr>
      <w:r w:rsidRPr="00C46B68">
        <w:rPr>
          <w:rFonts w:ascii="Arial" w:hAnsi="Arial" w:cs="Arial"/>
          <w:b/>
          <w:bCs/>
        </w:rPr>
        <w:t>Acknowledgement</w:t>
      </w:r>
    </w:p>
    <w:p w14:paraId="136476CB" w14:textId="5FE902EB" w:rsidR="00EE7C05" w:rsidRPr="00C46B68" w:rsidRDefault="00EE7C05" w:rsidP="001C1D34">
      <w:pPr>
        <w:spacing w:line="480" w:lineRule="auto"/>
        <w:jc w:val="both"/>
        <w:rPr>
          <w:rFonts w:ascii="Arial" w:hAnsi="Arial" w:cs="Arial"/>
        </w:rPr>
      </w:pPr>
      <w:proofErr w:type="spellStart"/>
      <w:r w:rsidRPr="00C46B68">
        <w:rPr>
          <w:rFonts w:ascii="Arial" w:hAnsi="Arial" w:cs="Arial"/>
        </w:rPr>
        <w:t>Taina</w:t>
      </w:r>
      <w:proofErr w:type="spellEnd"/>
      <w:r w:rsidRPr="00C46B68">
        <w:rPr>
          <w:rFonts w:ascii="Arial" w:hAnsi="Arial" w:cs="Arial"/>
        </w:rPr>
        <w:t xml:space="preserve"> </w:t>
      </w:r>
      <w:proofErr w:type="spellStart"/>
      <w:r w:rsidRPr="00C46B68">
        <w:rPr>
          <w:rFonts w:ascii="Arial" w:hAnsi="Arial" w:cs="Arial"/>
        </w:rPr>
        <w:t>Kalevo</w:t>
      </w:r>
      <w:proofErr w:type="spellEnd"/>
      <w:r w:rsidRPr="00C46B68">
        <w:rPr>
          <w:rFonts w:ascii="Arial" w:hAnsi="Arial" w:cs="Arial"/>
        </w:rPr>
        <w:t xml:space="preserve">-Mattila is acknowledged for superior technical support and the entire Turku Bioscience Centre personnel is thanked for excellent working environment. We acknowledge Zhong-Yin Zhang for PRL1i compound, </w:t>
      </w:r>
      <w:r w:rsidRPr="00C46B68">
        <w:rPr>
          <w:rFonts w:ascii="Arial" w:hAnsi="Arial" w:cs="Arial"/>
          <w:color w:val="242424"/>
          <w:shd w:val="clear" w:color="auto" w:fill="FFFFFF"/>
        </w:rPr>
        <w:t xml:space="preserve">Norma O'Donovan, National Institute for Cellular Biotechnology, Dublin City University, Ireland, for </w:t>
      </w:r>
      <w:r w:rsidR="00E0093E">
        <w:rPr>
          <w:rFonts w:ascii="Arial" w:hAnsi="Arial" w:cs="Arial"/>
          <w:color w:val="242424"/>
          <w:shd w:val="clear" w:color="auto" w:fill="FFFFFF"/>
        </w:rPr>
        <w:t>some</w:t>
      </w:r>
      <w:r w:rsidRPr="00C46B68">
        <w:rPr>
          <w:rFonts w:ascii="Arial" w:hAnsi="Arial" w:cs="Arial"/>
          <w:color w:val="242424"/>
          <w:shd w:val="clear" w:color="auto" w:fill="FFFFFF"/>
        </w:rPr>
        <w:t xml:space="preserve"> HER2+ breast cancer cell lines used in this study, and </w:t>
      </w:r>
      <w:proofErr w:type="spellStart"/>
      <w:r w:rsidRPr="00C46B68">
        <w:rPr>
          <w:rFonts w:ascii="Arial" w:hAnsi="Arial" w:cs="Arial"/>
          <w:color w:val="242424"/>
          <w:shd w:val="clear" w:color="auto" w:fill="FFFFFF"/>
        </w:rPr>
        <w:t>Dihua</w:t>
      </w:r>
      <w:proofErr w:type="spellEnd"/>
      <w:r w:rsidRPr="00C46B68">
        <w:rPr>
          <w:rFonts w:ascii="Arial" w:hAnsi="Arial" w:cs="Arial"/>
          <w:color w:val="242424"/>
          <w:shd w:val="clear" w:color="auto" w:fill="FFFFFF"/>
        </w:rPr>
        <w:t xml:space="preserve"> Yu, The University of Texas MD Anderson Cancer Center, USA, for the BT474Br cells. </w:t>
      </w:r>
      <w:r w:rsidRPr="00C46B68">
        <w:rPr>
          <w:rFonts w:ascii="Arial" w:hAnsi="Arial" w:cs="Arial"/>
        </w:rPr>
        <w:t xml:space="preserve">We further acknowledge important contributions of the following core facilities of Turku Bioscience Centre (University of Turku and </w:t>
      </w:r>
      <w:proofErr w:type="spellStart"/>
      <w:r w:rsidRPr="00C46B68">
        <w:rPr>
          <w:rFonts w:ascii="Arial" w:hAnsi="Arial" w:cs="Arial"/>
        </w:rPr>
        <w:t>Åbo</w:t>
      </w:r>
      <w:proofErr w:type="spellEnd"/>
      <w:r w:rsidRPr="00C46B68">
        <w:rPr>
          <w:rFonts w:ascii="Arial" w:hAnsi="Arial" w:cs="Arial"/>
        </w:rPr>
        <w:t xml:space="preserve"> </w:t>
      </w:r>
      <w:proofErr w:type="spellStart"/>
      <w:r w:rsidRPr="00C46B68">
        <w:rPr>
          <w:rFonts w:ascii="Arial" w:hAnsi="Arial" w:cs="Arial"/>
        </w:rPr>
        <w:t>Akademi</w:t>
      </w:r>
      <w:proofErr w:type="spellEnd"/>
      <w:r w:rsidRPr="00C46B68">
        <w:rPr>
          <w:rFonts w:ascii="Arial" w:hAnsi="Arial" w:cs="Arial"/>
        </w:rPr>
        <w:t xml:space="preserve"> University) supported by Biocentre Finland: Finnish Functional Genomics Center, Screening unit, and Zebrafish unit. This study was supported by funding from Finnish Cancer Associations (JW), Foundation of Finnish Cancer Institute (MM), Maud </w:t>
      </w:r>
      <w:proofErr w:type="spellStart"/>
      <w:r w:rsidRPr="00C46B68">
        <w:rPr>
          <w:rFonts w:ascii="Arial" w:hAnsi="Arial" w:cs="Arial"/>
        </w:rPr>
        <w:t>Kuistila</w:t>
      </w:r>
      <w:proofErr w:type="spellEnd"/>
      <w:r w:rsidRPr="00C46B68">
        <w:rPr>
          <w:rFonts w:ascii="Arial" w:hAnsi="Arial" w:cs="Arial"/>
        </w:rPr>
        <w:t xml:space="preserve"> Foundation (MM), Turku University Foundation (MM), Finnish Cancer Institute (TDL), Finnish Cultural Foundation (TDL), and Finnish Cultural Foundation (KJK).</w:t>
      </w:r>
    </w:p>
    <w:p w14:paraId="75ABFA78" w14:textId="12798A8F" w:rsidR="00E5378A" w:rsidRPr="00C46B68" w:rsidRDefault="002F0DF9" w:rsidP="001C1D34">
      <w:pPr>
        <w:spacing w:line="480" w:lineRule="auto"/>
        <w:jc w:val="both"/>
        <w:rPr>
          <w:rFonts w:ascii="Arial" w:hAnsi="Arial" w:cs="Arial"/>
          <w:b/>
          <w:bCs/>
        </w:rPr>
      </w:pPr>
      <w:r w:rsidRPr="00C46B68">
        <w:rPr>
          <w:rFonts w:ascii="Arial" w:hAnsi="Arial" w:cs="Arial"/>
          <w:b/>
          <w:bCs/>
        </w:rPr>
        <w:lastRenderedPageBreak/>
        <w:t>References:</w:t>
      </w:r>
    </w:p>
    <w:p w14:paraId="5DB7CCED" w14:textId="77777777" w:rsidR="001C1D34" w:rsidRPr="00967E5E" w:rsidRDefault="000462C0" w:rsidP="00967E5E">
      <w:pPr>
        <w:pStyle w:val="EndNoteBibliography"/>
        <w:spacing w:line="480" w:lineRule="auto"/>
        <w:rPr>
          <w:rFonts w:ascii="Arial" w:hAnsi="Arial" w:cs="Arial"/>
          <w:noProof/>
        </w:rPr>
      </w:pPr>
      <w:r w:rsidRPr="00967E5E">
        <w:rPr>
          <w:rFonts w:ascii="Arial" w:hAnsi="Arial" w:cs="Arial"/>
        </w:rPr>
        <w:fldChar w:fldCharType="begin"/>
      </w:r>
      <w:r w:rsidRPr="00967E5E">
        <w:rPr>
          <w:rFonts w:ascii="Arial" w:hAnsi="Arial" w:cs="Arial"/>
        </w:rPr>
        <w:instrText xml:space="preserve"> ADDIN EN.REFLIST </w:instrText>
      </w:r>
      <w:r w:rsidRPr="00967E5E">
        <w:rPr>
          <w:rFonts w:ascii="Arial" w:hAnsi="Arial" w:cs="Arial"/>
        </w:rPr>
        <w:fldChar w:fldCharType="separate"/>
      </w:r>
      <w:r w:rsidR="001C1D34" w:rsidRPr="00967E5E">
        <w:rPr>
          <w:rFonts w:ascii="Arial" w:hAnsi="Arial" w:cs="Arial"/>
          <w:noProof/>
        </w:rPr>
        <w:t xml:space="preserve">Adli M (2018) The CRISPR tool kit for genome editing and beyond. </w:t>
      </w:r>
      <w:r w:rsidR="001C1D34" w:rsidRPr="00967E5E">
        <w:rPr>
          <w:rFonts w:ascii="Arial" w:hAnsi="Arial" w:cs="Arial"/>
          <w:i/>
          <w:noProof/>
        </w:rPr>
        <w:t>Nat Commun</w:t>
      </w:r>
      <w:r w:rsidR="001C1D34" w:rsidRPr="00967E5E">
        <w:rPr>
          <w:rFonts w:ascii="Arial" w:hAnsi="Arial" w:cs="Arial"/>
          <w:noProof/>
        </w:rPr>
        <w:t xml:space="preserve"> 9: 1911</w:t>
      </w:r>
    </w:p>
    <w:p w14:paraId="24703E61"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Aguirre-Ghiso JA (2021) Translating the Science of Cancer Dormancy to the Clinic. </w:t>
      </w:r>
      <w:r w:rsidRPr="00967E5E">
        <w:rPr>
          <w:rFonts w:ascii="Arial" w:hAnsi="Arial" w:cs="Arial"/>
          <w:i/>
          <w:noProof/>
        </w:rPr>
        <w:t>Cancer Res</w:t>
      </w:r>
      <w:r w:rsidRPr="00967E5E">
        <w:rPr>
          <w:rFonts w:ascii="Arial" w:hAnsi="Arial" w:cs="Arial"/>
          <w:noProof/>
        </w:rPr>
        <w:t xml:space="preserve"> 81: 4673-4675</w:t>
      </w:r>
    </w:p>
    <w:p w14:paraId="259DE1F2"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Arteaga CL, Engelman JA (2014) ERBB receptors: from oncogene discovery to basic science to mechanism-based cancer therapeutics. </w:t>
      </w:r>
      <w:r w:rsidRPr="00967E5E">
        <w:rPr>
          <w:rFonts w:ascii="Arial" w:hAnsi="Arial" w:cs="Arial"/>
          <w:i/>
          <w:noProof/>
        </w:rPr>
        <w:t>Cancer Cell</w:t>
      </w:r>
      <w:r w:rsidRPr="00967E5E">
        <w:rPr>
          <w:rFonts w:ascii="Arial" w:hAnsi="Arial" w:cs="Arial"/>
          <w:noProof/>
        </w:rPr>
        <w:t xml:space="preserve"> 25: 282-303</w:t>
      </w:r>
    </w:p>
    <w:p w14:paraId="273F597D"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Berghoff AS, Bartsch R, Preusser M, Ricken G, Steger GG, Bago-Horvath Z, Rudas M, Streubel B, Dubsky P, Gnant M</w:t>
      </w:r>
      <w:r w:rsidRPr="00967E5E">
        <w:rPr>
          <w:rFonts w:ascii="Arial" w:hAnsi="Arial" w:cs="Arial"/>
          <w:i/>
          <w:noProof/>
        </w:rPr>
        <w:t xml:space="preserve"> et al</w:t>
      </w:r>
      <w:r w:rsidRPr="00967E5E">
        <w:rPr>
          <w:rFonts w:ascii="Arial" w:hAnsi="Arial" w:cs="Arial"/>
          <w:noProof/>
        </w:rPr>
        <w:t xml:space="preserve"> (2014) Co-overexpression of HER2/HER3 is a predictor of impaired survival in breast cancer patients. </w:t>
      </w:r>
      <w:r w:rsidRPr="00967E5E">
        <w:rPr>
          <w:rFonts w:ascii="Arial" w:hAnsi="Arial" w:cs="Arial"/>
          <w:i/>
          <w:noProof/>
        </w:rPr>
        <w:t>Breast</w:t>
      </w:r>
      <w:r w:rsidRPr="00967E5E">
        <w:rPr>
          <w:rFonts w:ascii="Arial" w:hAnsi="Arial" w:cs="Arial"/>
          <w:noProof/>
        </w:rPr>
        <w:t xml:space="preserve"> 23: 637-643</w:t>
      </w:r>
    </w:p>
    <w:p w14:paraId="27238288"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Berns K, Horlings HM, Hennessy BT, Madiredjo M, Hijmans EM, Beelen K, Linn SC, Gonzalez-Angulo AM, Stemke-Hale K, Hauptmann M</w:t>
      </w:r>
      <w:r w:rsidRPr="00967E5E">
        <w:rPr>
          <w:rFonts w:ascii="Arial" w:hAnsi="Arial" w:cs="Arial"/>
          <w:i/>
          <w:noProof/>
        </w:rPr>
        <w:t xml:space="preserve"> et al</w:t>
      </w:r>
      <w:r w:rsidRPr="00967E5E">
        <w:rPr>
          <w:rFonts w:ascii="Arial" w:hAnsi="Arial" w:cs="Arial"/>
          <w:noProof/>
        </w:rPr>
        <w:t xml:space="preserve"> (2007) A functional genetic approach identifies the PI3K pathway as a major determinant of trastuzumab resistance in breast cancer. </w:t>
      </w:r>
      <w:r w:rsidRPr="00967E5E">
        <w:rPr>
          <w:rFonts w:ascii="Arial" w:hAnsi="Arial" w:cs="Arial"/>
          <w:i/>
          <w:noProof/>
        </w:rPr>
        <w:t>Cancer Cell</w:t>
      </w:r>
      <w:r w:rsidRPr="00967E5E">
        <w:rPr>
          <w:rFonts w:ascii="Arial" w:hAnsi="Arial" w:cs="Arial"/>
          <w:noProof/>
        </w:rPr>
        <w:t xml:space="preserve"> 12: 395-402</w:t>
      </w:r>
    </w:p>
    <w:p w14:paraId="209E1066" w14:textId="3AFC39F1" w:rsidR="001C1D34" w:rsidRPr="00967E5E" w:rsidRDefault="00967E5E" w:rsidP="00967E5E">
      <w:pPr>
        <w:pStyle w:val="EndNoteBibliography"/>
        <w:spacing w:line="480" w:lineRule="auto"/>
        <w:rPr>
          <w:rFonts w:ascii="Arial" w:hAnsi="Arial" w:cs="Arial"/>
          <w:noProof/>
        </w:rPr>
      </w:pPr>
      <w:r w:rsidRPr="00967E5E">
        <w:rPr>
          <w:rFonts w:ascii="Arial" w:hAnsi="Arial" w:cs="Arial"/>
          <w:noProof/>
        </w:rPr>
        <w:t xml:space="preserve">[DATASET] </w:t>
      </w:r>
      <w:r>
        <w:rPr>
          <w:noProof/>
        </w:rPr>
        <w:t xml:space="preserve"> </w:t>
      </w:r>
      <w:r w:rsidR="001C1D34" w:rsidRPr="00967E5E">
        <w:rPr>
          <w:rFonts w:ascii="Arial" w:hAnsi="Arial" w:cs="Arial"/>
          <w:noProof/>
        </w:rPr>
        <w:t>Cerami E, Gao J, Dogrusoz U, Gross BE, Sumer SO, Aksoy BA, Jacobsen A, Byrne CJ, Heuer ML, Larsson E</w:t>
      </w:r>
      <w:r w:rsidR="001C1D34" w:rsidRPr="00967E5E">
        <w:rPr>
          <w:rFonts w:ascii="Arial" w:hAnsi="Arial" w:cs="Arial"/>
          <w:i/>
          <w:noProof/>
        </w:rPr>
        <w:t xml:space="preserve"> et al</w:t>
      </w:r>
      <w:r w:rsidR="001C1D34" w:rsidRPr="00967E5E">
        <w:rPr>
          <w:rFonts w:ascii="Arial" w:hAnsi="Arial" w:cs="Arial"/>
          <w:noProof/>
        </w:rPr>
        <w:t xml:space="preserve"> (2012) The cBio cancer genomics portal: an open platform for exploring multidimensional cancer genomics data. </w:t>
      </w:r>
      <w:r w:rsidR="001C1D34" w:rsidRPr="00967E5E">
        <w:rPr>
          <w:rFonts w:ascii="Arial" w:hAnsi="Arial" w:cs="Arial"/>
          <w:i/>
          <w:noProof/>
        </w:rPr>
        <w:t>Cancer Discov</w:t>
      </w:r>
      <w:r w:rsidR="001C1D34" w:rsidRPr="00967E5E">
        <w:rPr>
          <w:rFonts w:ascii="Arial" w:hAnsi="Arial" w:cs="Arial"/>
          <w:noProof/>
        </w:rPr>
        <w:t xml:space="preserve"> 2: 401-404</w:t>
      </w:r>
    </w:p>
    <w:p w14:paraId="57CBB903"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Chakroborty D, Kurppa KJ, Paatero I, Ojala VK, Koivu M, Tamirat MZ, Koivunen JP, Janne PA, Johnson MS, Elo LL</w:t>
      </w:r>
      <w:r w:rsidRPr="00967E5E">
        <w:rPr>
          <w:rFonts w:ascii="Arial" w:hAnsi="Arial" w:cs="Arial"/>
          <w:i/>
          <w:noProof/>
        </w:rPr>
        <w:t xml:space="preserve"> et al</w:t>
      </w:r>
      <w:r w:rsidRPr="00967E5E">
        <w:rPr>
          <w:rFonts w:ascii="Arial" w:hAnsi="Arial" w:cs="Arial"/>
          <w:noProof/>
        </w:rPr>
        <w:t xml:space="preserve"> (2019) An unbiased in vitro screen for activating epidermal growth factor receptor mutations. </w:t>
      </w:r>
      <w:r w:rsidRPr="00967E5E">
        <w:rPr>
          <w:rFonts w:ascii="Arial" w:hAnsi="Arial" w:cs="Arial"/>
          <w:i/>
          <w:noProof/>
        </w:rPr>
        <w:t>J Biol Chem</w:t>
      </w:r>
      <w:r w:rsidRPr="00967E5E">
        <w:rPr>
          <w:rFonts w:ascii="Arial" w:hAnsi="Arial" w:cs="Arial"/>
          <w:noProof/>
        </w:rPr>
        <w:t xml:space="preserve"> 294: 9377-9389</w:t>
      </w:r>
    </w:p>
    <w:p w14:paraId="4B4563D9"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Chan LN, Murakami MA, Robinson ME, Caeser R, Sadras T, Lee J, Cosgun KN, Kume K, Khairnar V, Xiao G</w:t>
      </w:r>
      <w:r w:rsidRPr="00967E5E">
        <w:rPr>
          <w:rFonts w:ascii="Arial" w:hAnsi="Arial" w:cs="Arial"/>
          <w:i/>
          <w:noProof/>
        </w:rPr>
        <w:t xml:space="preserve"> et al</w:t>
      </w:r>
      <w:r w:rsidRPr="00967E5E">
        <w:rPr>
          <w:rFonts w:ascii="Arial" w:hAnsi="Arial" w:cs="Arial"/>
          <w:noProof/>
        </w:rPr>
        <w:t xml:space="preserve"> (2020) Signalling input from divergent pathways subverts B cell transformation. </w:t>
      </w:r>
      <w:r w:rsidRPr="00967E5E">
        <w:rPr>
          <w:rFonts w:ascii="Arial" w:hAnsi="Arial" w:cs="Arial"/>
          <w:i/>
          <w:noProof/>
        </w:rPr>
        <w:t>Nature</w:t>
      </w:r>
      <w:r w:rsidRPr="00967E5E">
        <w:rPr>
          <w:rFonts w:ascii="Arial" w:hAnsi="Arial" w:cs="Arial"/>
          <w:noProof/>
        </w:rPr>
        <w:t xml:space="preserve"> 583: 845-851</w:t>
      </w:r>
    </w:p>
    <w:p w14:paraId="392D096C"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lastRenderedPageBreak/>
        <w:t xml:space="preserve">Chandarlapaty S, Sawai A, Scaltriti M, Rodrik-Outmezguine V, Grbovic-Huezo O, Serra V, Majumder PK, Baselga J, Rosen N (2011) AKT inhibition relieves feedback suppression of receptor tyrosine kinase expression and activity. </w:t>
      </w:r>
      <w:r w:rsidRPr="00967E5E">
        <w:rPr>
          <w:rFonts w:ascii="Arial" w:hAnsi="Arial" w:cs="Arial"/>
          <w:i/>
          <w:noProof/>
        </w:rPr>
        <w:t>Cancer Cell</w:t>
      </w:r>
      <w:r w:rsidRPr="00967E5E">
        <w:rPr>
          <w:rFonts w:ascii="Arial" w:hAnsi="Arial" w:cs="Arial"/>
          <w:noProof/>
        </w:rPr>
        <w:t xml:space="preserve"> 19: 58-71</w:t>
      </w:r>
    </w:p>
    <w:p w14:paraId="1F015FEE" w14:textId="3B8BCF7C" w:rsidR="001C1D34" w:rsidRPr="00967E5E" w:rsidRDefault="00967E5E" w:rsidP="00967E5E">
      <w:pPr>
        <w:pStyle w:val="EndNoteBibliography"/>
        <w:spacing w:line="480" w:lineRule="auto"/>
        <w:rPr>
          <w:rFonts w:ascii="Arial" w:hAnsi="Arial" w:cs="Arial"/>
          <w:noProof/>
        </w:rPr>
      </w:pPr>
      <w:r w:rsidRPr="00967E5E">
        <w:rPr>
          <w:rFonts w:ascii="Arial" w:hAnsi="Arial" w:cs="Arial"/>
          <w:noProof/>
        </w:rPr>
        <w:t xml:space="preserve">[DATASET] </w:t>
      </w:r>
      <w:r w:rsidR="001C1D34" w:rsidRPr="00967E5E">
        <w:rPr>
          <w:rFonts w:ascii="Arial" w:hAnsi="Arial" w:cs="Arial"/>
          <w:noProof/>
        </w:rPr>
        <w:t>Chang CA, Jen J, Jiang S, Sayad A, Mer AS, Brown KR, Nixon AML, Dhabaria A, Tang KH, Venet D</w:t>
      </w:r>
      <w:r w:rsidR="001C1D34" w:rsidRPr="00967E5E">
        <w:rPr>
          <w:rFonts w:ascii="Arial" w:hAnsi="Arial" w:cs="Arial"/>
          <w:i/>
          <w:noProof/>
        </w:rPr>
        <w:t xml:space="preserve"> et al</w:t>
      </w:r>
      <w:r w:rsidR="001C1D34" w:rsidRPr="00967E5E">
        <w:rPr>
          <w:rFonts w:ascii="Arial" w:hAnsi="Arial" w:cs="Arial"/>
          <w:noProof/>
        </w:rPr>
        <w:t xml:space="preserve"> (2022) Ontogeny and Vulnerabilities of Drug-Tolerant Persisters in HER2+ Breast Cancer. </w:t>
      </w:r>
      <w:r w:rsidR="001C1D34" w:rsidRPr="00967E5E">
        <w:rPr>
          <w:rFonts w:ascii="Arial" w:hAnsi="Arial" w:cs="Arial"/>
          <w:i/>
          <w:noProof/>
        </w:rPr>
        <w:t>Cancer discovery</w:t>
      </w:r>
      <w:r w:rsidR="001C1D34" w:rsidRPr="00967E5E">
        <w:rPr>
          <w:rFonts w:ascii="Arial" w:hAnsi="Arial" w:cs="Arial"/>
          <w:noProof/>
        </w:rPr>
        <w:t xml:space="preserve"> 12: 1022-1045</w:t>
      </w:r>
      <w:r w:rsidRPr="00967E5E">
        <w:rPr>
          <w:rFonts w:ascii="Arial" w:hAnsi="Arial" w:cs="Arial"/>
          <w:noProof/>
        </w:rPr>
        <w:t>. https://www.ncbi.nlm.nih.gov/geo/query/acc.cgi?acc=GSE155342</w:t>
      </w:r>
    </w:p>
    <w:p w14:paraId="2600E60E"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Cleary JM, McRee AJ, Shapiro GI, Tolaney SM, O'Neil BH, Kearns JD, Mathews S, Nering R, MacBeath G, Czibere A</w:t>
      </w:r>
      <w:r w:rsidRPr="00967E5E">
        <w:rPr>
          <w:rFonts w:ascii="Arial" w:hAnsi="Arial" w:cs="Arial"/>
          <w:i/>
          <w:noProof/>
        </w:rPr>
        <w:t xml:space="preserve"> et al</w:t>
      </w:r>
      <w:r w:rsidRPr="00967E5E">
        <w:rPr>
          <w:rFonts w:ascii="Arial" w:hAnsi="Arial" w:cs="Arial"/>
          <w:noProof/>
        </w:rPr>
        <w:t xml:space="preserve"> (2017) A phase 1 study combining the HER3 antibody seribantumab (MM-121) and cetuximab with and without irinotecan. </w:t>
      </w:r>
      <w:r w:rsidRPr="00967E5E">
        <w:rPr>
          <w:rFonts w:ascii="Arial" w:hAnsi="Arial" w:cs="Arial"/>
          <w:i/>
          <w:noProof/>
        </w:rPr>
        <w:t>Invest New Drugs</w:t>
      </w:r>
      <w:r w:rsidRPr="00967E5E">
        <w:rPr>
          <w:rFonts w:ascii="Arial" w:hAnsi="Arial" w:cs="Arial"/>
          <w:noProof/>
        </w:rPr>
        <w:t xml:space="preserve"> 35: 68-78</w:t>
      </w:r>
    </w:p>
    <w:p w14:paraId="2AD7D295"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Da Silva L, Simpson PT, Smart CE, Cocciardi S, Waddell N, Lane A, Morrison BJ, Vargas AC, Healey S, Beesley J</w:t>
      </w:r>
      <w:r w:rsidRPr="00967E5E">
        <w:rPr>
          <w:rFonts w:ascii="Arial" w:hAnsi="Arial" w:cs="Arial"/>
          <w:i/>
          <w:noProof/>
        </w:rPr>
        <w:t xml:space="preserve"> et al</w:t>
      </w:r>
      <w:r w:rsidRPr="00967E5E">
        <w:rPr>
          <w:rFonts w:ascii="Arial" w:hAnsi="Arial" w:cs="Arial"/>
          <w:noProof/>
        </w:rPr>
        <w:t xml:space="preserve"> (2010) HER3 and downstream pathways are involved in colonization of brain metastases from breast cancer. </w:t>
      </w:r>
      <w:r w:rsidRPr="00967E5E">
        <w:rPr>
          <w:rFonts w:ascii="Arial" w:hAnsi="Arial" w:cs="Arial"/>
          <w:i/>
          <w:noProof/>
        </w:rPr>
        <w:t>Breast Cancer Res</w:t>
      </w:r>
      <w:r w:rsidRPr="00967E5E">
        <w:rPr>
          <w:rFonts w:ascii="Arial" w:hAnsi="Arial" w:cs="Arial"/>
          <w:noProof/>
        </w:rPr>
        <w:t xml:space="preserve"> 12: R46</w:t>
      </w:r>
    </w:p>
    <w:p w14:paraId="540F16A9" w14:textId="526107A8" w:rsidR="001C1D34" w:rsidRPr="00967E5E" w:rsidRDefault="00967E5E" w:rsidP="00967E5E">
      <w:pPr>
        <w:pStyle w:val="EndNoteBibliography"/>
        <w:spacing w:line="480" w:lineRule="auto"/>
        <w:rPr>
          <w:rFonts w:ascii="Arial" w:hAnsi="Arial" w:cs="Arial"/>
          <w:noProof/>
        </w:rPr>
      </w:pPr>
      <w:r w:rsidRPr="00967E5E">
        <w:rPr>
          <w:rFonts w:ascii="Arial" w:hAnsi="Arial" w:cs="Arial"/>
          <w:noProof/>
        </w:rPr>
        <w:t xml:space="preserve">[DATASET] </w:t>
      </w:r>
      <w:r>
        <w:rPr>
          <w:noProof/>
        </w:rPr>
        <w:t xml:space="preserve"> </w:t>
      </w:r>
      <w:r w:rsidR="001C1D34" w:rsidRPr="00967E5E">
        <w:rPr>
          <w:rFonts w:ascii="Arial" w:hAnsi="Arial" w:cs="Arial"/>
          <w:noProof/>
        </w:rPr>
        <w:t>de Bruijn I, Kundra R, Mastrogiacomo B, Tran TN, Sikina L, Mazor T, Li X, Ochoa A, Zhao G, Lai B</w:t>
      </w:r>
      <w:r w:rsidR="001C1D34" w:rsidRPr="00967E5E">
        <w:rPr>
          <w:rFonts w:ascii="Arial" w:hAnsi="Arial" w:cs="Arial"/>
          <w:i/>
          <w:noProof/>
        </w:rPr>
        <w:t xml:space="preserve"> et al</w:t>
      </w:r>
      <w:r w:rsidR="001C1D34" w:rsidRPr="00967E5E">
        <w:rPr>
          <w:rFonts w:ascii="Arial" w:hAnsi="Arial" w:cs="Arial"/>
          <w:noProof/>
        </w:rPr>
        <w:t xml:space="preserve"> (2023) Analysis and Visualization of Longitudinal Genomic and Clinical Data from the AACR Project GENIE Biopharma Collaborative in cBioPortal. </w:t>
      </w:r>
      <w:r w:rsidR="001C1D34" w:rsidRPr="00967E5E">
        <w:rPr>
          <w:rFonts w:ascii="Arial" w:hAnsi="Arial" w:cs="Arial"/>
          <w:i/>
          <w:noProof/>
        </w:rPr>
        <w:t>Cancer Res</w:t>
      </w:r>
      <w:r w:rsidR="001C1D34" w:rsidRPr="00967E5E">
        <w:rPr>
          <w:rFonts w:ascii="Arial" w:hAnsi="Arial" w:cs="Arial"/>
          <w:noProof/>
        </w:rPr>
        <w:t xml:space="preserve"> 83: 3861-3867</w:t>
      </w:r>
    </w:p>
    <w:p w14:paraId="67194653"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De Conti G, Dias MH, Bernards R (2021) Fighting Drug Resistance through the Targeting of Drug-Tolerant Persister Cells. </w:t>
      </w:r>
      <w:r w:rsidRPr="00967E5E">
        <w:rPr>
          <w:rFonts w:ascii="Arial" w:hAnsi="Arial" w:cs="Arial"/>
          <w:i/>
          <w:noProof/>
        </w:rPr>
        <w:t>Cancers (Basel)</w:t>
      </w:r>
      <w:r w:rsidRPr="00967E5E">
        <w:rPr>
          <w:rFonts w:ascii="Arial" w:hAnsi="Arial" w:cs="Arial"/>
          <w:noProof/>
        </w:rPr>
        <w:t xml:space="preserve"> 13</w:t>
      </w:r>
    </w:p>
    <w:p w14:paraId="1B729CFE"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Dhimolea E, de Matos Simoes R, Kansara D, Al'Khafaji A, Bouyssou J, Weng X, Sharma S, Raja J, Awate P, Shirasaki R</w:t>
      </w:r>
      <w:r w:rsidRPr="00967E5E">
        <w:rPr>
          <w:rFonts w:ascii="Arial" w:hAnsi="Arial" w:cs="Arial"/>
          <w:i/>
          <w:noProof/>
        </w:rPr>
        <w:t xml:space="preserve"> et al</w:t>
      </w:r>
      <w:r w:rsidRPr="00967E5E">
        <w:rPr>
          <w:rFonts w:ascii="Arial" w:hAnsi="Arial" w:cs="Arial"/>
          <w:noProof/>
        </w:rPr>
        <w:t xml:space="preserve"> (2021) An Embryonic Diapause-like </w:t>
      </w:r>
      <w:r w:rsidRPr="00967E5E">
        <w:rPr>
          <w:rFonts w:ascii="Arial" w:hAnsi="Arial" w:cs="Arial"/>
          <w:noProof/>
        </w:rPr>
        <w:lastRenderedPageBreak/>
        <w:t xml:space="preserve">Adaptation with Suppressed Myc Activity Enables Tumor Treatment Persistence. </w:t>
      </w:r>
      <w:r w:rsidRPr="00967E5E">
        <w:rPr>
          <w:rFonts w:ascii="Arial" w:hAnsi="Arial" w:cs="Arial"/>
          <w:i/>
          <w:noProof/>
        </w:rPr>
        <w:t>Cancer Cell</w:t>
      </w:r>
      <w:r w:rsidRPr="00967E5E">
        <w:rPr>
          <w:rFonts w:ascii="Arial" w:hAnsi="Arial" w:cs="Arial"/>
          <w:noProof/>
        </w:rPr>
        <w:t xml:space="preserve"> 39: 240-256 e211</w:t>
      </w:r>
    </w:p>
    <w:p w14:paraId="39AEF7F2"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Erjala K, Sundvall M, Junttila TT, Zhang N, Savisalo M, Mali P, Kulmala J, Pulkkinen J, Grenman R, Elenius K (2006) Signaling via ErbB2 and ErbB3 associates with resistance and epidermal growth factor receptor (EGFR) amplification with sensitivity to EGFR inhibitor gefitinib in head and neck squamous cell carcinoma cells. </w:t>
      </w:r>
      <w:r w:rsidRPr="00967E5E">
        <w:rPr>
          <w:rFonts w:ascii="Arial" w:hAnsi="Arial" w:cs="Arial"/>
          <w:i/>
          <w:noProof/>
        </w:rPr>
        <w:t>Clin Cancer Res</w:t>
      </w:r>
      <w:r w:rsidRPr="00967E5E">
        <w:rPr>
          <w:rFonts w:ascii="Arial" w:hAnsi="Arial" w:cs="Arial"/>
          <w:noProof/>
        </w:rPr>
        <w:t xml:space="preserve"> 12: 4103-4111</w:t>
      </w:r>
    </w:p>
    <w:p w14:paraId="7A052EEC"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Fecci PE, Champion CD, Hoj J, McKernan CM, Goodwin CR, Kirkpatrick JP, Anders CK, Pendergast AM, Sampson JH (2019) The Evolving Modern Management of Brain Metastasis. </w:t>
      </w:r>
      <w:r w:rsidRPr="00967E5E">
        <w:rPr>
          <w:rFonts w:ascii="Arial" w:hAnsi="Arial" w:cs="Arial"/>
          <w:i/>
          <w:noProof/>
        </w:rPr>
        <w:t>Clin Cancer Res</w:t>
      </w:r>
      <w:r w:rsidRPr="00967E5E">
        <w:rPr>
          <w:rFonts w:ascii="Arial" w:hAnsi="Arial" w:cs="Arial"/>
          <w:noProof/>
        </w:rPr>
        <w:t xml:space="preserve"> 25: 6570-6580</w:t>
      </w:r>
    </w:p>
    <w:p w14:paraId="0C05F2B8"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Futschik ME, Carlisle B (2005) Noise-robust soft clustering of gene expression time-course data. </w:t>
      </w:r>
      <w:r w:rsidRPr="00967E5E">
        <w:rPr>
          <w:rFonts w:ascii="Arial" w:hAnsi="Arial" w:cs="Arial"/>
          <w:i/>
          <w:noProof/>
        </w:rPr>
        <w:t>J Bioinform Comput Biol</w:t>
      </w:r>
      <w:r w:rsidRPr="00967E5E">
        <w:rPr>
          <w:rFonts w:ascii="Arial" w:hAnsi="Arial" w:cs="Arial"/>
          <w:noProof/>
        </w:rPr>
        <w:t xml:space="preserve"> 3: 965-988</w:t>
      </w:r>
    </w:p>
    <w:p w14:paraId="07BA92E3"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Gaborit N, Abdul-Hai A, Mancini M, Lindzen M, Lavi S, Leitner O, Mounier L, Chentouf M, Dunoyer S, Ghosh M</w:t>
      </w:r>
      <w:r w:rsidRPr="00967E5E">
        <w:rPr>
          <w:rFonts w:ascii="Arial" w:hAnsi="Arial" w:cs="Arial"/>
          <w:i/>
          <w:noProof/>
        </w:rPr>
        <w:t xml:space="preserve"> et al</w:t>
      </w:r>
      <w:r w:rsidRPr="00967E5E">
        <w:rPr>
          <w:rFonts w:ascii="Arial" w:hAnsi="Arial" w:cs="Arial"/>
          <w:noProof/>
        </w:rPr>
        <w:t xml:space="preserve"> (2015) Examination of HER3 targeting in cancer using monoclonal antibodies. </w:t>
      </w:r>
      <w:r w:rsidRPr="00967E5E">
        <w:rPr>
          <w:rFonts w:ascii="Arial" w:hAnsi="Arial" w:cs="Arial"/>
          <w:i/>
          <w:noProof/>
        </w:rPr>
        <w:t>Proc Natl Acad Sci U S A</w:t>
      </w:r>
      <w:r w:rsidRPr="00967E5E">
        <w:rPr>
          <w:rFonts w:ascii="Arial" w:hAnsi="Arial" w:cs="Arial"/>
          <w:noProof/>
        </w:rPr>
        <w:t xml:space="preserve"> 112: 839-844</w:t>
      </w:r>
    </w:p>
    <w:p w14:paraId="281B6668" w14:textId="67DFC583" w:rsidR="001C1D34" w:rsidRPr="00967E5E" w:rsidRDefault="00967E5E" w:rsidP="00967E5E">
      <w:pPr>
        <w:pStyle w:val="EndNoteBibliography"/>
        <w:spacing w:line="480" w:lineRule="auto"/>
        <w:rPr>
          <w:rFonts w:ascii="Arial" w:hAnsi="Arial" w:cs="Arial"/>
          <w:noProof/>
        </w:rPr>
      </w:pPr>
      <w:r w:rsidRPr="00967E5E">
        <w:rPr>
          <w:rFonts w:ascii="Arial" w:hAnsi="Arial" w:cs="Arial"/>
          <w:noProof/>
        </w:rPr>
        <w:t xml:space="preserve">[DATASET] </w:t>
      </w:r>
      <w:r w:rsidR="001C1D34" w:rsidRPr="00967E5E">
        <w:rPr>
          <w:rFonts w:ascii="Arial" w:hAnsi="Arial" w:cs="Arial"/>
          <w:noProof/>
        </w:rPr>
        <w:t>Gao J, Aksoy BA, Dogrusoz U, Dresdner G, Gross B, Sumer SO, Sun Y, Jacobsen A, Sinha R, Larsson E</w:t>
      </w:r>
      <w:r w:rsidR="001C1D34" w:rsidRPr="00967E5E">
        <w:rPr>
          <w:rFonts w:ascii="Arial" w:hAnsi="Arial" w:cs="Arial"/>
          <w:i/>
          <w:noProof/>
        </w:rPr>
        <w:t xml:space="preserve"> et al</w:t>
      </w:r>
      <w:r w:rsidR="001C1D34" w:rsidRPr="00967E5E">
        <w:rPr>
          <w:rFonts w:ascii="Arial" w:hAnsi="Arial" w:cs="Arial"/>
          <w:noProof/>
        </w:rPr>
        <w:t xml:space="preserve"> (2013) Integrative analysis of complex cancer genomics and clinical profiles using the cBioPortal. </w:t>
      </w:r>
      <w:r w:rsidR="001C1D34" w:rsidRPr="00967E5E">
        <w:rPr>
          <w:rFonts w:ascii="Arial" w:hAnsi="Arial" w:cs="Arial"/>
          <w:i/>
          <w:noProof/>
        </w:rPr>
        <w:t>Sci Signal</w:t>
      </w:r>
      <w:r w:rsidR="001C1D34" w:rsidRPr="00967E5E">
        <w:rPr>
          <w:rFonts w:ascii="Arial" w:hAnsi="Arial" w:cs="Arial"/>
          <w:noProof/>
        </w:rPr>
        <w:t xml:space="preserve"> 6: pl1</w:t>
      </w:r>
    </w:p>
    <w:p w14:paraId="3D51770F"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Goutsouliak K, Veeraraghavan J, Sethunath V, De Angelis C, Osborne CK, Rimawi MF, Schiff R (2020) Towards personalized treatment for early stage HER2-positive breast cancer. </w:t>
      </w:r>
      <w:r w:rsidRPr="00967E5E">
        <w:rPr>
          <w:rFonts w:ascii="Arial" w:hAnsi="Arial" w:cs="Arial"/>
          <w:i/>
          <w:noProof/>
        </w:rPr>
        <w:t>Nat Rev Clin Oncol</w:t>
      </w:r>
      <w:r w:rsidRPr="00967E5E">
        <w:rPr>
          <w:rFonts w:ascii="Arial" w:hAnsi="Arial" w:cs="Arial"/>
          <w:noProof/>
        </w:rPr>
        <w:t xml:space="preserve"> 17: 233-250</w:t>
      </w:r>
    </w:p>
    <w:p w14:paraId="4C4FDADD"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Gu Z, Eils R, Schlesner M (2016) Complex heatmaps reveal patterns and correlations in multidimensional genomic data. </w:t>
      </w:r>
      <w:r w:rsidRPr="00967E5E">
        <w:rPr>
          <w:rFonts w:ascii="Arial" w:hAnsi="Arial" w:cs="Arial"/>
          <w:i/>
          <w:noProof/>
        </w:rPr>
        <w:t>Bioinformatics</w:t>
      </w:r>
      <w:r w:rsidRPr="00967E5E">
        <w:rPr>
          <w:rFonts w:ascii="Arial" w:hAnsi="Arial" w:cs="Arial"/>
          <w:noProof/>
        </w:rPr>
        <w:t xml:space="preserve"> 32: 2847-2849</w:t>
      </w:r>
    </w:p>
    <w:p w14:paraId="548BE487" w14:textId="77777777" w:rsidR="001C1D34" w:rsidRPr="00967E5E" w:rsidRDefault="001C1D34" w:rsidP="00967E5E">
      <w:pPr>
        <w:pStyle w:val="EndNoteBibliography"/>
        <w:spacing w:line="480" w:lineRule="auto"/>
        <w:rPr>
          <w:rFonts w:ascii="Arial" w:hAnsi="Arial" w:cs="Arial"/>
          <w:i/>
          <w:noProof/>
        </w:rPr>
      </w:pPr>
      <w:r w:rsidRPr="00967E5E">
        <w:rPr>
          <w:rFonts w:ascii="Arial" w:hAnsi="Arial" w:cs="Arial"/>
          <w:noProof/>
        </w:rPr>
        <w:t xml:space="preserve">Haikala HM, Janne PA (2021) Thirty Years of HER3: From Basic Biology to Therapeutic Interventions. </w:t>
      </w:r>
      <w:r w:rsidRPr="00967E5E">
        <w:rPr>
          <w:rFonts w:ascii="Arial" w:hAnsi="Arial" w:cs="Arial"/>
          <w:i/>
          <w:noProof/>
        </w:rPr>
        <w:t>Clin Cancer Res</w:t>
      </w:r>
    </w:p>
    <w:p w14:paraId="35C3B835"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lastRenderedPageBreak/>
        <w:t xml:space="preserve">Hanzelmann S, Castelo R, Guinney J (2013) GSVA: gene set variation analysis for microarray and RNA-seq data. </w:t>
      </w:r>
      <w:r w:rsidRPr="00967E5E">
        <w:rPr>
          <w:rFonts w:ascii="Arial" w:hAnsi="Arial" w:cs="Arial"/>
          <w:i/>
          <w:noProof/>
        </w:rPr>
        <w:t>BMC Bioinformatics</w:t>
      </w:r>
      <w:r w:rsidRPr="00967E5E">
        <w:rPr>
          <w:rFonts w:ascii="Arial" w:hAnsi="Arial" w:cs="Arial"/>
          <w:noProof/>
        </w:rPr>
        <w:t xml:space="preserve"> 14: 7</w:t>
      </w:r>
    </w:p>
    <w:p w14:paraId="4E1C551D"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Hata AN, Niederst MJ, Archibald HL, Gomez-Caraballo M, Siddiqui FM, Mulvey HE, Maruvka YE, Ji F, Bhang HE, Krishnamurthy Radhakrishna V</w:t>
      </w:r>
      <w:r w:rsidRPr="00967E5E">
        <w:rPr>
          <w:rFonts w:ascii="Arial" w:hAnsi="Arial" w:cs="Arial"/>
          <w:i/>
          <w:noProof/>
        </w:rPr>
        <w:t xml:space="preserve"> et al</w:t>
      </w:r>
      <w:r w:rsidRPr="00967E5E">
        <w:rPr>
          <w:rFonts w:ascii="Arial" w:hAnsi="Arial" w:cs="Arial"/>
          <w:noProof/>
        </w:rPr>
        <w:t xml:space="preserve"> (2016) Tumor cells can follow distinct evolutionary paths to become resistant to epidermal growth factor receptor inhibition. </w:t>
      </w:r>
      <w:r w:rsidRPr="00967E5E">
        <w:rPr>
          <w:rFonts w:ascii="Arial" w:hAnsi="Arial" w:cs="Arial"/>
          <w:i/>
          <w:noProof/>
        </w:rPr>
        <w:t>Nat Med</w:t>
      </w:r>
      <w:r w:rsidRPr="00967E5E">
        <w:rPr>
          <w:rFonts w:ascii="Arial" w:hAnsi="Arial" w:cs="Arial"/>
          <w:noProof/>
        </w:rPr>
        <w:t xml:space="preserve"> 22: 262-269</w:t>
      </w:r>
    </w:p>
    <w:p w14:paraId="19146288"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Hudis C, Swanton C, Janjigian YY, Lee R, Sutherland S, Lehman R, Chandarlapaty S, Hamilton N, Gajria D, Knowles J</w:t>
      </w:r>
      <w:r w:rsidRPr="00967E5E">
        <w:rPr>
          <w:rFonts w:ascii="Arial" w:hAnsi="Arial" w:cs="Arial"/>
          <w:i/>
          <w:noProof/>
        </w:rPr>
        <w:t xml:space="preserve"> et al</w:t>
      </w:r>
      <w:r w:rsidRPr="00967E5E">
        <w:rPr>
          <w:rFonts w:ascii="Arial" w:hAnsi="Arial" w:cs="Arial"/>
          <w:noProof/>
        </w:rPr>
        <w:t xml:space="preserve"> (2013) A phase 1 study evaluating the combination of an allosteric AKT inhibitor (MK-2206) and trastuzumab in patients with HER2-positive solid tumors. </w:t>
      </w:r>
      <w:r w:rsidRPr="00967E5E">
        <w:rPr>
          <w:rFonts w:ascii="Arial" w:hAnsi="Arial" w:cs="Arial"/>
          <w:i/>
          <w:noProof/>
        </w:rPr>
        <w:t>Breast Cancer Res</w:t>
      </w:r>
      <w:r w:rsidRPr="00967E5E">
        <w:rPr>
          <w:rFonts w:ascii="Arial" w:hAnsi="Arial" w:cs="Arial"/>
          <w:noProof/>
        </w:rPr>
        <w:t xml:space="preserve"> 15: R110</w:t>
      </w:r>
    </w:p>
    <w:p w14:paraId="60A45100"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Ianevski A, He L, Aittokallio T, Tang J (2017) SynergyFinder: a web application for analyzing drug combination dose–response matrix data. </w:t>
      </w:r>
      <w:r w:rsidRPr="00967E5E">
        <w:rPr>
          <w:rFonts w:ascii="Arial" w:hAnsi="Arial" w:cs="Arial"/>
          <w:i/>
          <w:noProof/>
        </w:rPr>
        <w:t>Bioinformatics</w:t>
      </w:r>
      <w:r w:rsidRPr="00967E5E">
        <w:rPr>
          <w:rFonts w:ascii="Arial" w:hAnsi="Arial" w:cs="Arial"/>
          <w:noProof/>
        </w:rPr>
        <w:t xml:space="preserve"> 33: 2413-2415</w:t>
      </w:r>
    </w:p>
    <w:p w14:paraId="1F923F04"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Kaltenmeier CT, Vollmer LL, Vernetti LA, Caprio L, Davis K, Korotchenko VN, Day BW, Tsang M, Hulkower KI, Lotze MT</w:t>
      </w:r>
      <w:r w:rsidRPr="00967E5E">
        <w:rPr>
          <w:rFonts w:ascii="Arial" w:hAnsi="Arial" w:cs="Arial"/>
          <w:i/>
          <w:noProof/>
        </w:rPr>
        <w:t xml:space="preserve"> et al</w:t>
      </w:r>
      <w:r w:rsidRPr="00967E5E">
        <w:rPr>
          <w:rFonts w:ascii="Arial" w:hAnsi="Arial" w:cs="Arial"/>
          <w:noProof/>
        </w:rPr>
        <w:t xml:space="preserve"> (2017) A Tumor Cell-Selective Inhibitor of Mitogen-Activated Protein Kinase Phosphatases Sensitizes Breast Cancer Cells to Lymphokine-Activated Killer Cell Activity. </w:t>
      </w:r>
      <w:r w:rsidRPr="00967E5E">
        <w:rPr>
          <w:rFonts w:ascii="Arial" w:hAnsi="Arial" w:cs="Arial"/>
          <w:i/>
          <w:noProof/>
        </w:rPr>
        <w:t>J Pharmacol Exp Ther</w:t>
      </w:r>
      <w:r w:rsidRPr="00967E5E">
        <w:rPr>
          <w:rFonts w:ascii="Arial" w:hAnsi="Arial" w:cs="Arial"/>
          <w:noProof/>
        </w:rPr>
        <w:t xml:space="preserve"> 361: 39-50</w:t>
      </w:r>
    </w:p>
    <w:p w14:paraId="42A9CB26"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Keenan AB, Torre D, Lachmann A, Leong AK, Wojciechowicz ML, Utti V, Jagodnik KM, Kropiwnicki E, Wang Z, Ma'ayan A (2019) ChEA3: transcription factor enrichment analysis by orthogonal omics integration. </w:t>
      </w:r>
      <w:r w:rsidRPr="00967E5E">
        <w:rPr>
          <w:rFonts w:ascii="Arial" w:hAnsi="Arial" w:cs="Arial"/>
          <w:i/>
          <w:noProof/>
        </w:rPr>
        <w:t>Nucleic Acids Res</w:t>
      </w:r>
      <w:r w:rsidRPr="00967E5E">
        <w:rPr>
          <w:rFonts w:ascii="Arial" w:hAnsi="Arial" w:cs="Arial"/>
          <w:noProof/>
        </w:rPr>
        <w:t xml:space="preserve"> 47: W212-W224</w:t>
      </w:r>
    </w:p>
    <w:p w14:paraId="4F9D5C66"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Kesarwani M, Kincaid Z, Gomaa A, Huber E, Rohrabaugh S, Siddiqui Z, Bouso MF, Latif T, Xu M, Komurov K</w:t>
      </w:r>
      <w:r w:rsidRPr="00967E5E">
        <w:rPr>
          <w:rFonts w:ascii="Arial" w:hAnsi="Arial" w:cs="Arial"/>
          <w:i/>
          <w:noProof/>
        </w:rPr>
        <w:t xml:space="preserve"> et al</w:t>
      </w:r>
      <w:r w:rsidRPr="00967E5E">
        <w:rPr>
          <w:rFonts w:ascii="Arial" w:hAnsi="Arial" w:cs="Arial"/>
          <w:noProof/>
        </w:rPr>
        <w:t xml:space="preserve"> (2017) Targeting c-FOS and DUSP1 abrogates intrinsic resistance to tyrosine-kinase inhibitor therapy in BCR-ABL-induced leukemia. </w:t>
      </w:r>
      <w:r w:rsidRPr="00967E5E">
        <w:rPr>
          <w:rFonts w:ascii="Arial" w:hAnsi="Arial" w:cs="Arial"/>
          <w:i/>
          <w:noProof/>
        </w:rPr>
        <w:t>Nat Med</w:t>
      </w:r>
      <w:r w:rsidRPr="00967E5E">
        <w:rPr>
          <w:rFonts w:ascii="Arial" w:hAnsi="Arial" w:cs="Arial"/>
          <w:noProof/>
        </w:rPr>
        <w:t xml:space="preserve"> 23: 472-482</w:t>
      </w:r>
    </w:p>
    <w:p w14:paraId="57E3F98D"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lastRenderedPageBreak/>
        <w:t xml:space="preserve">Knuefermann C, Lu Y, Liu B, Jin W, Liang K, Wu L, Schmidt M, Mills GB, Mendelsohn J, Fan Z (2003) HER2/PI-3K/Akt activation leads to a multidrug resistance in human breast adenocarcinoma cells. </w:t>
      </w:r>
      <w:r w:rsidRPr="00967E5E">
        <w:rPr>
          <w:rFonts w:ascii="Arial" w:hAnsi="Arial" w:cs="Arial"/>
          <w:i/>
          <w:noProof/>
        </w:rPr>
        <w:t>Oncogene</w:t>
      </w:r>
      <w:r w:rsidRPr="00967E5E">
        <w:rPr>
          <w:rFonts w:ascii="Arial" w:hAnsi="Arial" w:cs="Arial"/>
          <w:noProof/>
        </w:rPr>
        <w:t xml:space="preserve"> 22: 3205-3212</w:t>
      </w:r>
    </w:p>
    <w:p w14:paraId="2E7177A9"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Kodack DP, Askoxylakis V, Ferraro GB, Sheng Q, Badeaux M, Goel S, Qi X, Shankaraiah R, Cao ZA, Ramjiawan RR</w:t>
      </w:r>
      <w:r w:rsidRPr="00967E5E">
        <w:rPr>
          <w:rFonts w:ascii="Arial" w:hAnsi="Arial" w:cs="Arial"/>
          <w:i/>
          <w:noProof/>
        </w:rPr>
        <w:t xml:space="preserve"> et al</w:t>
      </w:r>
      <w:r w:rsidRPr="00967E5E">
        <w:rPr>
          <w:rFonts w:ascii="Arial" w:hAnsi="Arial" w:cs="Arial"/>
          <w:noProof/>
        </w:rPr>
        <w:t xml:space="preserve"> (2017) The brain microenvironment mediates resistance in luminal breast cancer to PI3K inhibition through HER3 activation. </w:t>
      </w:r>
      <w:r w:rsidRPr="00967E5E">
        <w:rPr>
          <w:rFonts w:ascii="Arial" w:hAnsi="Arial" w:cs="Arial"/>
          <w:i/>
          <w:noProof/>
        </w:rPr>
        <w:t>Sci Transl Med</w:t>
      </w:r>
      <w:r w:rsidRPr="00967E5E">
        <w:rPr>
          <w:rFonts w:ascii="Arial" w:hAnsi="Arial" w:cs="Arial"/>
          <w:noProof/>
        </w:rPr>
        <w:t xml:space="preserve"> 9</w:t>
      </w:r>
    </w:p>
    <w:p w14:paraId="73F96207"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Koivu MKA, Chakroborty D, Tamirat MZ, Johnson MS, Kurppa KJ, Elenius K (2021) Identification of Predictive ERBB Mutations by Leveraging Publicly Available Cell Line Databases. </w:t>
      </w:r>
      <w:r w:rsidRPr="00967E5E">
        <w:rPr>
          <w:rFonts w:ascii="Arial" w:hAnsi="Arial" w:cs="Arial"/>
          <w:i/>
          <w:noProof/>
        </w:rPr>
        <w:t>Mol Cancer Ther</w:t>
      </w:r>
      <w:r w:rsidRPr="00967E5E">
        <w:rPr>
          <w:rFonts w:ascii="Arial" w:hAnsi="Arial" w:cs="Arial"/>
          <w:noProof/>
        </w:rPr>
        <w:t xml:space="preserve"> 20: 564-576</w:t>
      </w:r>
    </w:p>
    <w:p w14:paraId="19B3B8E3"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Kong T, Laranjeira ABA, Yang K, Fisher DAC, Yu L, Poittevin De La Fregonniere L, Wang AZ, Ruzinova MB, Fowles JS, Fulbright MC</w:t>
      </w:r>
      <w:r w:rsidRPr="00967E5E">
        <w:rPr>
          <w:rFonts w:ascii="Arial" w:hAnsi="Arial" w:cs="Arial"/>
          <w:i/>
          <w:noProof/>
        </w:rPr>
        <w:t xml:space="preserve"> et al</w:t>
      </w:r>
      <w:r w:rsidRPr="00967E5E">
        <w:rPr>
          <w:rFonts w:ascii="Arial" w:hAnsi="Arial" w:cs="Arial"/>
          <w:noProof/>
        </w:rPr>
        <w:t xml:space="preserve"> (2023) DUSP6 mediates resistance to JAK2 inhibition and drives leukemic progression. </w:t>
      </w:r>
      <w:r w:rsidRPr="00967E5E">
        <w:rPr>
          <w:rFonts w:ascii="Arial" w:hAnsi="Arial" w:cs="Arial"/>
          <w:i/>
          <w:noProof/>
        </w:rPr>
        <w:t>Nat Cancer</w:t>
      </w:r>
      <w:r w:rsidRPr="00967E5E">
        <w:rPr>
          <w:rFonts w:ascii="Arial" w:hAnsi="Arial" w:cs="Arial"/>
          <w:noProof/>
        </w:rPr>
        <w:t xml:space="preserve"> 4: 108-127</w:t>
      </w:r>
    </w:p>
    <w:p w14:paraId="1F569303"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Korotchenko VN, Saydmohammed M, Vollmer LL, Bakan A, Sheetz K, Debiec KT, Greene KA, Agliori CS, Bahar I, Day BW</w:t>
      </w:r>
      <w:r w:rsidRPr="00967E5E">
        <w:rPr>
          <w:rFonts w:ascii="Arial" w:hAnsi="Arial" w:cs="Arial"/>
          <w:i/>
          <w:noProof/>
        </w:rPr>
        <w:t xml:space="preserve"> et al</w:t>
      </w:r>
      <w:r w:rsidRPr="00967E5E">
        <w:rPr>
          <w:rFonts w:ascii="Arial" w:hAnsi="Arial" w:cs="Arial"/>
          <w:noProof/>
        </w:rPr>
        <w:t xml:space="preserve"> (2014) In vivo structure-activity relationship studies support allosteric targeting of a dual specificity phosphatase. </w:t>
      </w:r>
      <w:r w:rsidRPr="00967E5E">
        <w:rPr>
          <w:rFonts w:ascii="Arial" w:hAnsi="Arial" w:cs="Arial"/>
          <w:i/>
          <w:noProof/>
        </w:rPr>
        <w:t>Chembiochem</w:t>
      </w:r>
      <w:r w:rsidRPr="00967E5E">
        <w:rPr>
          <w:rFonts w:ascii="Arial" w:hAnsi="Arial" w:cs="Arial"/>
          <w:noProof/>
        </w:rPr>
        <w:t xml:space="preserve"> 15: 1436-1445</w:t>
      </w:r>
    </w:p>
    <w:p w14:paraId="34AC4435"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Kurppa KJ, Liu Y, To C, Zhang T, Fan M, Vajdi A, Knelson EH, Xie Y, Lim K, Cejas P</w:t>
      </w:r>
      <w:r w:rsidRPr="00967E5E">
        <w:rPr>
          <w:rFonts w:ascii="Arial" w:hAnsi="Arial" w:cs="Arial"/>
          <w:i/>
          <w:noProof/>
        </w:rPr>
        <w:t xml:space="preserve"> et al</w:t>
      </w:r>
      <w:r w:rsidRPr="00967E5E">
        <w:rPr>
          <w:rFonts w:ascii="Arial" w:hAnsi="Arial" w:cs="Arial"/>
          <w:noProof/>
        </w:rPr>
        <w:t xml:space="preserve"> (2020) Treatment-Induced Tumor Dormancy through YAP-Mediated Transcriptional Reprogramming of the Apoptotic Pathway. </w:t>
      </w:r>
      <w:r w:rsidRPr="00967E5E">
        <w:rPr>
          <w:rFonts w:ascii="Arial" w:hAnsi="Arial" w:cs="Arial"/>
          <w:i/>
          <w:noProof/>
        </w:rPr>
        <w:t>Cancer Cell</w:t>
      </w:r>
      <w:r w:rsidRPr="00967E5E">
        <w:rPr>
          <w:rFonts w:ascii="Arial" w:hAnsi="Arial" w:cs="Arial"/>
          <w:noProof/>
        </w:rPr>
        <w:t xml:space="preserve"> 37: 104-122 e112</w:t>
      </w:r>
    </w:p>
    <w:p w14:paraId="4CC29290"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Lazo JS, McQueeney KE, Burnett JC, Wipf P, Sharlow ER (2018) Small molecule targeting of PTPs in cancer. </w:t>
      </w:r>
      <w:r w:rsidRPr="00967E5E">
        <w:rPr>
          <w:rFonts w:ascii="Arial" w:hAnsi="Arial" w:cs="Arial"/>
          <w:i/>
          <w:noProof/>
        </w:rPr>
        <w:t>Int J Biochem Cell Biol</w:t>
      </w:r>
      <w:r w:rsidRPr="00967E5E">
        <w:rPr>
          <w:rFonts w:ascii="Arial" w:hAnsi="Arial" w:cs="Arial"/>
          <w:noProof/>
        </w:rPr>
        <w:t xml:space="preserve"> 96: 171-181</w:t>
      </w:r>
    </w:p>
    <w:p w14:paraId="3D4E1288"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lastRenderedPageBreak/>
        <w:t xml:space="preserve">Leung WY, Roxanis I, Sheldon H, Buffa FM, Li JL, Harris AL, Kong A (2015) Combining lapatinib and pertuzumab to overcome lapatinib resistance due to NRG1-mediated signalling in HER2-amplified breast cancer. </w:t>
      </w:r>
      <w:r w:rsidRPr="00967E5E">
        <w:rPr>
          <w:rFonts w:ascii="Arial" w:hAnsi="Arial" w:cs="Arial"/>
          <w:i/>
          <w:noProof/>
        </w:rPr>
        <w:t>Oncotarget</w:t>
      </w:r>
      <w:r w:rsidRPr="00967E5E">
        <w:rPr>
          <w:rFonts w:ascii="Arial" w:hAnsi="Arial" w:cs="Arial"/>
          <w:noProof/>
        </w:rPr>
        <w:t xml:space="preserve"> 6: 5678-5694</w:t>
      </w:r>
    </w:p>
    <w:p w14:paraId="32DB677E"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Majewski IJ, Nuciforo P, Mittempergher L, Bosma AJ, Eidtmann H, Holmes E, Sotiriou C, Fumagalli D, Jimenez J, Aura C</w:t>
      </w:r>
      <w:r w:rsidRPr="00967E5E">
        <w:rPr>
          <w:rFonts w:ascii="Arial" w:hAnsi="Arial" w:cs="Arial"/>
          <w:i/>
          <w:noProof/>
        </w:rPr>
        <w:t xml:space="preserve"> et al</w:t>
      </w:r>
      <w:r w:rsidRPr="00967E5E">
        <w:rPr>
          <w:rFonts w:ascii="Arial" w:hAnsi="Arial" w:cs="Arial"/>
          <w:noProof/>
        </w:rPr>
        <w:t xml:space="preserve"> (2015) PIK3CA mutations are associated with decreased benefit to neoadjuvant human epidermal growth factor receptor 2-targeted therapies in breast cancer. </w:t>
      </w:r>
      <w:r w:rsidRPr="00967E5E">
        <w:rPr>
          <w:rFonts w:ascii="Arial" w:hAnsi="Arial" w:cs="Arial"/>
          <w:i/>
          <w:noProof/>
        </w:rPr>
        <w:t>J Clin Oncol</w:t>
      </w:r>
      <w:r w:rsidRPr="00967E5E">
        <w:rPr>
          <w:rFonts w:ascii="Arial" w:hAnsi="Arial" w:cs="Arial"/>
          <w:noProof/>
        </w:rPr>
        <w:t xml:space="preserve"> 33: 1334-1339</w:t>
      </w:r>
    </w:p>
    <w:p w14:paraId="0BDD2EC0"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Marine JC, Dawson SJ, Dawson MA (2020) Non-genetic mechanisms of therapeutic resistance in cancer. </w:t>
      </w:r>
      <w:r w:rsidRPr="00967E5E">
        <w:rPr>
          <w:rFonts w:ascii="Arial" w:hAnsi="Arial" w:cs="Arial"/>
          <w:i/>
          <w:noProof/>
        </w:rPr>
        <w:t>Nat Rev Cancer</w:t>
      </w:r>
      <w:r w:rsidRPr="00967E5E">
        <w:rPr>
          <w:rFonts w:ascii="Arial" w:hAnsi="Arial" w:cs="Arial"/>
          <w:noProof/>
        </w:rPr>
        <w:t xml:space="preserve"> 20: 743-756</w:t>
      </w:r>
    </w:p>
    <w:p w14:paraId="0F738D78"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Marsolier J, Prompsy P, Durand A, Lyne AM, Landragin C, Trouchet A, Bento ST, Eisele A, Foulon S, Baudre L</w:t>
      </w:r>
      <w:r w:rsidRPr="00967E5E">
        <w:rPr>
          <w:rFonts w:ascii="Arial" w:hAnsi="Arial" w:cs="Arial"/>
          <w:i/>
          <w:noProof/>
        </w:rPr>
        <w:t xml:space="preserve"> et al</w:t>
      </w:r>
      <w:r w:rsidRPr="00967E5E">
        <w:rPr>
          <w:rFonts w:ascii="Arial" w:hAnsi="Arial" w:cs="Arial"/>
          <w:noProof/>
        </w:rPr>
        <w:t xml:space="preserve"> (2022) H3K27me3 conditions chemotolerance in triple-negative breast cancer. </w:t>
      </w:r>
      <w:r w:rsidRPr="00967E5E">
        <w:rPr>
          <w:rFonts w:ascii="Arial" w:hAnsi="Arial" w:cs="Arial"/>
          <w:i/>
          <w:noProof/>
        </w:rPr>
        <w:t>Nat Genet</w:t>
      </w:r>
      <w:r w:rsidRPr="00967E5E">
        <w:rPr>
          <w:rFonts w:ascii="Arial" w:hAnsi="Arial" w:cs="Arial"/>
          <w:noProof/>
        </w:rPr>
        <w:t xml:space="preserve"> 54: 459-468</w:t>
      </w:r>
    </w:p>
    <w:p w14:paraId="74BDFFB6"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Merisaari J, Denisova OV, Doroszko M, Le Joncour V, Johansson P, Leenders WPJ, Kastrinsky DB, Zaware N, Narla G, Laakkonen P</w:t>
      </w:r>
      <w:r w:rsidRPr="00967E5E">
        <w:rPr>
          <w:rFonts w:ascii="Arial" w:hAnsi="Arial" w:cs="Arial"/>
          <w:i/>
          <w:noProof/>
        </w:rPr>
        <w:t xml:space="preserve"> et al</w:t>
      </w:r>
      <w:r w:rsidRPr="00967E5E">
        <w:rPr>
          <w:rFonts w:ascii="Arial" w:hAnsi="Arial" w:cs="Arial"/>
          <w:noProof/>
        </w:rPr>
        <w:t xml:space="preserve"> (2020) Monotherapy efficacy of blood-brain barrier permeable small molecule reactivators of protein phosphatase 2A in glioblastoma. </w:t>
      </w:r>
      <w:r w:rsidRPr="00967E5E">
        <w:rPr>
          <w:rFonts w:ascii="Arial" w:hAnsi="Arial" w:cs="Arial"/>
          <w:i/>
          <w:noProof/>
        </w:rPr>
        <w:t>Brain Commun</w:t>
      </w:r>
      <w:r w:rsidRPr="00967E5E">
        <w:rPr>
          <w:rFonts w:ascii="Arial" w:hAnsi="Arial" w:cs="Arial"/>
          <w:noProof/>
        </w:rPr>
        <w:t xml:space="preserve"> 2: fcaa002</w:t>
      </w:r>
    </w:p>
    <w:p w14:paraId="5C1EBAD5"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Molina G, Vogt A, Bakan A, Dai W, Queiroz de Oliveira P, Znosko W, Smithgall TE, Bahar I, Lazo JS, Day BW</w:t>
      </w:r>
      <w:r w:rsidRPr="00967E5E">
        <w:rPr>
          <w:rFonts w:ascii="Arial" w:hAnsi="Arial" w:cs="Arial"/>
          <w:i/>
          <w:noProof/>
        </w:rPr>
        <w:t xml:space="preserve"> et al</w:t>
      </w:r>
      <w:r w:rsidRPr="00967E5E">
        <w:rPr>
          <w:rFonts w:ascii="Arial" w:hAnsi="Arial" w:cs="Arial"/>
          <w:noProof/>
        </w:rPr>
        <w:t xml:space="preserve"> (2009) Zebrafish chemical screening reveals an inhibitor of Dusp6 that expands cardiac cell lineages. </w:t>
      </w:r>
      <w:r w:rsidRPr="00967E5E">
        <w:rPr>
          <w:rFonts w:ascii="Arial" w:hAnsi="Arial" w:cs="Arial"/>
          <w:i/>
          <w:noProof/>
        </w:rPr>
        <w:t>Nat Chem Biol</w:t>
      </w:r>
      <w:r w:rsidRPr="00967E5E">
        <w:rPr>
          <w:rFonts w:ascii="Arial" w:hAnsi="Arial" w:cs="Arial"/>
          <w:noProof/>
        </w:rPr>
        <w:t xml:space="preserve"> 5: 680-687</w:t>
      </w:r>
    </w:p>
    <w:p w14:paraId="69CC4838"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Murthy RK, Loi S, Okines A, Paplomata E, Hamilton E, Hurvitz SA, Lin NU, Borges V, Abramson V, Anders C</w:t>
      </w:r>
      <w:r w:rsidRPr="00967E5E">
        <w:rPr>
          <w:rFonts w:ascii="Arial" w:hAnsi="Arial" w:cs="Arial"/>
          <w:i/>
          <w:noProof/>
        </w:rPr>
        <w:t xml:space="preserve"> et al</w:t>
      </w:r>
      <w:r w:rsidRPr="00967E5E">
        <w:rPr>
          <w:rFonts w:ascii="Arial" w:hAnsi="Arial" w:cs="Arial"/>
          <w:noProof/>
        </w:rPr>
        <w:t xml:space="preserve"> (2020) Tucatinib, Trastuzumab, and Capecitabine for HER2-Positive Metastatic Breast Cancer. </w:t>
      </w:r>
      <w:r w:rsidRPr="00967E5E">
        <w:rPr>
          <w:rFonts w:ascii="Arial" w:hAnsi="Arial" w:cs="Arial"/>
          <w:i/>
          <w:noProof/>
        </w:rPr>
        <w:t>N Engl J Med</w:t>
      </w:r>
      <w:r w:rsidRPr="00967E5E">
        <w:rPr>
          <w:rFonts w:ascii="Arial" w:hAnsi="Arial" w:cs="Arial"/>
          <w:noProof/>
        </w:rPr>
        <w:t xml:space="preserve"> 382: 597-609</w:t>
      </w:r>
    </w:p>
    <w:p w14:paraId="5DFE4082"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Nagata Y, Lan KH, Zhou X, Tan M, Esteva FJ, Sahin AA, Klos KS, Li P, Monia BP, Nguyen NT</w:t>
      </w:r>
      <w:r w:rsidRPr="00967E5E">
        <w:rPr>
          <w:rFonts w:ascii="Arial" w:hAnsi="Arial" w:cs="Arial"/>
          <w:i/>
          <w:noProof/>
        </w:rPr>
        <w:t xml:space="preserve"> et al</w:t>
      </w:r>
      <w:r w:rsidRPr="00967E5E">
        <w:rPr>
          <w:rFonts w:ascii="Arial" w:hAnsi="Arial" w:cs="Arial"/>
          <w:noProof/>
        </w:rPr>
        <w:t xml:space="preserve"> (2004) PTEN activation contributes to tumor inhibition by </w:t>
      </w:r>
      <w:r w:rsidRPr="00967E5E">
        <w:rPr>
          <w:rFonts w:ascii="Arial" w:hAnsi="Arial" w:cs="Arial"/>
          <w:noProof/>
        </w:rPr>
        <w:lastRenderedPageBreak/>
        <w:t xml:space="preserve">trastuzumab, and loss of PTEN predicts trastuzumab resistance in patients. </w:t>
      </w:r>
      <w:r w:rsidRPr="00967E5E">
        <w:rPr>
          <w:rFonts w:ascii="Arial" w:hAnsi="Arial" w:cs="Arial"/>
          <w:i/>
          <w:noProof/>
        </w:rPr>
        <w:t>Cancer Cell</w:t>
      </w:r>
      <w:r w:rsidRPr="00967E5E">
        <w:rPr>
          <w:rFonts w:ascii="Arial" w:hAnsi="Arial" w:cs="Arial"/>
          <w:noProof/>
        </w:rPr>
        <w:t xml:space="preserve"> 6: 117-127</w:t>
      </w:r>
    </w:p>
    <w:p w14:paraId="5432C8C4"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Nichols A, Camps M, Gillieron C, Chabert C, Brunet A, Wilsbacher J, Cobb M, Pouyssegur J, Shaw JP, Arkinstall S (2000) Substrate recognition domains within extracellular signal-regulated kinase mediate binding and catalytic activation of mitogen-activated protein kinase phosphatase-3. </w:t>
      </w:r>
      <w:r w:rsidRPr="00967E5E">
        <w:rPr>
          <w:rFonts w:ascii="Arial" w:hAnsi="Arial" w:cs="Arial"/>
          <w:i/>
          <w:noProof/>
        </w:rPr>
        <w:t>J Biol Chem</w:t>
      </w:r>
      <w:r w:rsidRPr="00967E5E">
        <w:rPr>
          <w:rFonts w:ascii="Arial" w:hAnsi="Arial" w:cs="Arial"/>
          <w:noProof/>
        </w:rPr>
        <w:t xml:space="preserve"> 275: 24613-24621</w:t>
      </w:r>
    </w:p>
    <w:p w14:paraId="10032D6E"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Patterson KI, Brummer T, O'Brien PM, Daly RJ (2009) Dual-specificity phosphatases: critical regulators with diverse cellular targets. </w:t>
      </w:r>
      <w:r w:rsidRPr="00967E5E">
        <w:rPr>
          <w:rFonts w:ascii="Arial" w:hAnsi="Arial" w:cs="Arial"/>
          <w:i/>
          <w:noProof/>
        </w:rPr>
        <w:t>Biochem J</w:t>
      </w:r>
      <w:r w:rsidRPr="00967E5E">
        <w:rPr>
          <w:rFonts w:ascii="Arial" w:hAnsi="Arial" w:cs="Arial"/>
          <w:noProof/>
        </w:rPr>
        <w:t xml:space="preserve"> 418: 475-489</w:t>
      </w:r>
    </w:p>
    <w:p w14:paraId="1AB29258"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Pereira B, Chin SF, Rueda OM, Vollan HK, Provenzano E, Bardwell HA, Pugh M, Jones L, Russell R, Sammut SJ</w:t>
      </w:r>
      <w:r w:rsidRPr="00967E5E">
        <w:rPr>
          <w:rFonts w:ascii="Arial" w:hAnsi="Arial" w:cs="Arial"/>
          <w:i/>
          <w:noProof/>
        </w:rPr>
        <w:t xml:space="preserve"> et al</w:t>
      </w:r>
      <w:r w:rsidRPr="00967E5E">
        <w:rPr>
          <w:rFonts w:ascii="Arial" w:hAnsi="Arial" w:cs="Arial"/>
          <w:noProof/>
        </w:rPr>
        <w:t xml:space="preserve"> (2016) The somatic mutation profiles of 2,433 breast cancers refines their genomic and transcriptomic landscapes. </w:t>
      </w:r>
      <w:r w:rsidRPr="00967E5E">
        <w:rPr>
          <w:rFonts w:ascii="Arial" w:hAnsi="Arial" w:cs="Arial"/>
          <w:i/>
          <w:noProof/>
        </w:rPr>
        <w:t>Nature communications</w:t>
      </w:r>
      <w:r w:rsidRPr="00967E5E">
        <w:rPr>
          <w:rFonts w:ascii="Arial" w:hAnsi="Arial" w:cs="Arial"/>
          <w:noProof/>
        </w:rPr>
        <w:t xml:space="preserve"> 7: 11479</w:t>
      </w:r>
    </w:p>
    <w:p w14:paraId="249EDC01"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Ramkissoon A, Chaney KE, Milewski D, Williams KB, Williams RL, Choi K, Miller A, Kalin TV, Pressey JG, Szabo S</w:t>
      </w:r>
      <w:r w:rsidRPr="00967E5E">
        <w:rPr>
          <w:rFonts w:ascii="Arial" w:hAnsi="Arial" w:cs="Arial"/>
          <w:i/>
          <w:noProof/>
        </w:rPr>
        <w:t xml:space="preserve"> et al</w:t>
      </w:r>
      <w:r w:rsidRPr="00967E5E">
        <w:rPr>
          <w:rFonts w:ascii="Arial" w:hAnsi="Arial" w:cs="Arial"/>
          <w:noProof/>
        </w:rPr>
        <w:t xml:space="preserve"> (2019) Targeted Inhibition of the Dual Specificity Phosphatases DUSP1 and DUSP6 Suppress MPNST Growth via JNK. </w:t>
      </w:r>
      <w:r w:rsidRPr="00967E5E">
        <w:rPr>
          <w:rFonts w:ascii="Arial" w:hAnsi="Arial" w:cs="Arial"/>
          <w:i/>
          <w:noProof/>
        </w:rPr>
        <w:t>Clin Cancer Res</w:t>
      </w:r>
      <w:r w:rsidRPr="00967E5E">
        <w:rPr>
          <w:rFonts w:ascii="Arial" w:hAnsi="Arial" w:cs="Arial"/>
          <w:noProof/>
        </w:rPr>
        <w:t xml:space="preserve"> 25: 4117-4127</w:t>
      </w:r>
    </w:p>
    <w:p w14:paraId="378C81D8"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Recondo G, Bahcall M, Spurr LF, Che J, Ricciuti B, Leonardi GC, Lo YC, Li YY, Lamberti G, Nguyen T</w:t>
      </w:r>
      <w:r w:rsidRPr="00967E5E">
        <w:rPr>
          <w:rFonts w:ascii="Arial" w:hAnsi="Arial" w:cs="Arial"/>
          <w:i/>
          <w:noProof/>
        </w:rPr>
        <w:t xml:space="preserve"> et al</w:t>
      </w:r>
      <w:r w:rsidRPr="00967E5E">
        <w:rPr>
          <w:rFonts w:ascii="Arial" w:hAnsi="Arial" w:cs="Arial"/>
          <w:noProof/>
        </w:rPr>
        <w:t xml:space="preserve"> (2020) Molecular Mechanisms of Acquired Resistance to MET Tyrosine Kinase Inhibitors in Patients with MET Exon 14-Mutant NSCLC. </w:t>
      </w:r>
      <w:r w:rsidRPr="00967E5E">
        <w:rPr>
          <w:rFonts w:ascii="Arial" w:hAnsi="Arial" w:cs="Arial"/>
          <w:i/>
          <w:noProof/>
        </w:rPr>
        <w:t>Clin Cancer Res</w:t>
      </w:r>
      <w:r w:rsidRPr="00967E5E">
        <w:rPr>
          <w:rFonts w:ascii="Arial" w:hAnsi="Arial" w:cs="Arial"/>
          <w:noProof/>
        </w:rPr>
        <w:t xml:space="preserve"> 26: 2615-2625</w:t>
      </w:r>
    </w:p>
    <w:p w14:paraId="5E7C8980"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Ritchie ME, Phipson B, Wu D, Hu Y, Law CW, Shi W, Smyth GK (2015) limma powers differential expression analyses for RNA-sequencing and microarray studies. </w:t>
      </w:r>
      <w:r w:rsidRPr="00967E5E">
        <w:rPr>
          <w:rFonts w:ascii="Arial" w:hAnsi="Arial" w:cs="Arial"/>
          <w:i/>
          <w:noProof/>
        </w:rPr>
        <w:t>Nucleic Acids Res</w:t>
      </w:r>
      <w:r w:rsidRPr="00967E5E">
        <w:rPr>
          <w:rFonts w:ascii="Arial" w:hAnsi="Arial" w:cs="Arial"/>
          <w:noProof/>
        </w:rPr>
        <w:t xml:space="preserve"> 43: e47</w:t>
      </w:r>
    </w:p>
    <w:p w14:paraId="08ECE532"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Saddoughi SA, Gencer S, Peterson YK, Ward KE, Mukhopadhyay A, Oaks J, Bielawski J, Szulc ZM, Thomas RJ, Selvam SP</w:t>
      </w:r>
      <w:r w:rsidRPr="00967E5E">
        <w:rPr>
          <w:rFonts w:ascii="Arial" w:hAnsi="Arial" w:cs="Arial"/>
          <w:i/>
          <w:noProof/>
        </w:rPr>
        <w:t xml:space="preserve"> et al</w:t>
      </w:r>
      <w:r w:rsidRPr="00967E5E">
        <w:rPr>
          <w:rFonts w:ascii="Arial" w:hAnsi="Arial" w:cs="Arial"/>
          <w:noProof/>
        </w:rPr>
        <w:t xml:space="preserve"> (2013) Sphingosine analogue </w:t>
      </w:r>
      <w:r w:rsidRPr="00967E5E">
        <w:rPr>
          <w:rFonts w:ascii="Arial" w:hAnsi="Arial" w:cs="Arial"/>
          <w:noProof/>
        </w:rPr>
        <w:lastRenderedPageBreak/>
        <w:t xml:space="preserve">drug FTY720 targets I2PP2A/SET and mediates lung tumour suppression via activation of PP2A-RIPK1-dependent necroptosis. </w:t>
      </w:r>
      <w:r w:rsidRPr="00967E5E">
        <w:rPr>
          <w:rFonts w:ascii="Arial" w:hAnsi="Arial" w:cs="Arial"/>
          <w:i/>
          <w:noProof/>
        </w:rPr>
        <w:t>EMBO Mol Med</w:t>
      </w:r>
      <w:r w:rsidRPr="00967E5E">
        <w:rPr>
          <w:rFonts w:ascii="Arial" w:hAnsi="Arial" w:cs="Arial"/>
          <w:noProof/>
        </w:rPr>
        <w:t xml:space="preserve"> 5: 105-121</w:t>
      </w:r>
    </w:p>
    <w:p w14:paraId="3F01DA99"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Saura C, Bendell J, Jerusalem G, Su S, Ru Q, De Buck S, Mills D, Ruquet S, Bosch A, Urruticoechea A</w:t>
      </w:r>
      <w:r w:rsidRPr="00967E5E">
        <w:rPr>
          <w:rFonts w:ascii="Arial" w:hAnsi="Arial" w:cs="Arial"/>
          <w:i/>
          <w:noProof/>
        </w:rPr>
        <w:t xml:space="preserve"> et al</w:t>
      </w:r>
      <w:r w:rsidRPr="00967E5E">
        <w:rPr>
          <w:rFonts w:ascii="Arial" w:hAnsi="Arial" w:cs="Arial"/>
          <w:noProof/>
        </w:rPr>
        <w:t xml:space="preserve"> (2014) Phase Ib study of Buparlisib plus Trastuzumab in patients with HER2-positive advanced or metastatic breast cancer that has progressed on Trastuzumab-based therapy. </w:t>
      </w:r>
      <w:r w:rsidRPr="00967E5E">
        <w:rPr>
          <w:rFonts w:ascii="Arial" w:hAnsi="Arial" w:cs="Arial"/>
          <w:i/>
          <w:noProof/>
        </w:rPr>
        <w:t>Clin Cancer Res</w:t>
      </w:r>
      <w:r w:rsidRPr="00967E5E">
        <w:rPr>
          <w:rFonts w:ascii="Arial" w:hAnsi="Arial" w:cs="Arial"/>
          <w:noProof/>
        </w:rPr>
        <w:t xml:space="preserve"> 20: 1935-1945</w:t>
      </w:r>
    </w:p>
    <w:p w14:paraId="0D22E81D" w14:textId="0DC18F22"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Saura C, Oliveira M, Feng YH, Dai MS, Chen SW, Hurvitz SA, Kim SB, Moy B, Delaloge S, Gradishar W</w:t>
      </w:r>
      <w:r w:rsidRPr="00967E5E">
        <w:rPr>
          <w:rFonts w:ascii="Arial" w:hAnsi="Arial" w:cs="Arial"/>
          <w:i/>
          <w:noProof/>
        </w:rPr>
        <w:t xml:space="preserve"> et al</w:t>
      </w:r>
      <w:r w:rsidRPr="00967E5E">
        <w:rPr>
          <w:rFonts w:ascii="Arial" w:hAnsi="Arial" w:cs="Arial"/>
          <w:noProof/>
        </w:rPr>
        <w:t xml:space="preserve"> (2020) Neratinib Plus Capecitabine Versus Lapatinib Plus Capecitabine in HER2-Positive Metastatic Breast Cancer Previously Treated With 2 HER2-Directed Regimens: Phase III NALA Trial. </w:t>
      </w:r>
      <w:r w:rsidRPr="00967E5E">
        <w:rPr>
          <w:rFonts w:ascii="Arial" w:hAnsi="Arial" w:cs="Arial"/>
          <w:i/>
          <w:noProof/>
        </w:rPr>
        <w:t>J Clin Oncol</w:t>
      </w:r>
      <w:r w:rsidRPr="00967E5E">
        <w:rPr>
          <w:rFonts w:ascii="Arial" w:hAnsi="Arial" w:cs="Arial"/>
          <w:noProof/>
        </w:rPr>
        <w:t xml:space="preserve"> 38: 3138-3149</w:t>
      </w:r>
    </w:p>
    <w:p w14:paraId="03A2FA31"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Schneeweiss A, Park-Simon TW, Albanell J, Lassen U, Cortes J, Dieras V, May M, Schindler C, Marme F, Cejalvo JM</w:t>
      </w:r>
      <w:r w:rsidRPr="00967E5E">
        <w:rPr>
          <w:rFonts w:ascii="Arial" w:hAnsi="Arial" w:cs="Arial"/>
          <w:i/>
          <w:noProof/>
        </w:rPr>
        <w:t xml:space="preserve"> et al</w:t>
      </w:r>
      <w:r w:rsidRPr="00967E5E">
        <w:rPr>
          <w:rFonts w:ascii="Arial" w:hAnsi="Arial" w:cs="Arial"/>
          <w:noProof/>
        </w:rPr>
        <w:t xml:space="preserve"> (2018) Phase Ib study evaluating safety and clinical activity of the anti-HER3 antibody lumretuzumab combined with the anti-HER2 antibody pertuzumab and paclitaxel in HER3-positive, HER2-low metastatic breast cancer. </w:t>
      </w:r>
      <w:r w:rsidRPr="00967E5E">
        <w:rPr>
          <w:rFonts w:ascii="Arial" w:hAnsi="Arial" w:cs="Arial"/>
          <w:i/>
          <w:noProof/>
        </w:rPr>
        <w:t>Invest New Drugs</w:t>
      </w:r>
      <w:r w:rsidRPr="00967E5E">
        <w:rPr>
          <w:rFonts w:ascii="Arial" w:hAnsi="Arial" w:cs="Arial"/>
          <w:noProof/>
        </w:rPr>
        <w:t xml:space="preserve"> 36: 848-859</w:t>
      </w:r>
    </w:p>
    <w:p w14:paraId="34D20F59"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Sharma SV, Lee DY, Li B, Quinlan MP, Takahashi F, Maheswaran S, McDermott U, Azizian N, Zou L, Fischbach MA</w:t>
      </w:r>
      <w:r w:rsidRPr="00967E5E">
        <w:rPr>
          <w:rFonts w:ascii="Arial" w:hAnsi="Arial" w:cs="Arial"/>
          <w:i/>
          <w:noProof/>
        </w:rPr>
        <w:t xml:space="preserve"> et al</w:t>
      </w:r>
      <w:r w:rsidRPr="00967E5E">
        <w:rPr>
          <w:rFonts w:ascii="Arial" w:hAnsi="Arial" w:cs="Arial"/>
          <w:noProof/>
        </w:rPr>
        <w:t xml:space="preserve"> (2010) A chromatin-mediated reversible drug-tolerant state in cancer cell subpopulations. </w:t>
      </w:r>
      <w:r w:rsidRPr="00967E5E">
        <w:rPr>
          <w:rFonts w:ascii="Arial" w:hAnsi="Arial" w:cs="Arial"/>
          <w:i/>
          <w:noProof/>
        </w:rPr>
        <w:t>Cell</w:t>
      </w:r>
      <w:r w:rsidRPr="00967E5E">
        <w:rPr>
          <w:rFonts w:ascii="Arial" w:hAnsi="Arial" w:cs="Arial"/>
          <w:noProof/>
        </w:rPr>
        <w:t xml:space="preserve"> 141: 69-80</w:t>
      </w:r>
    </w:p>
    <w:p w14:paraId="2F9C3F07"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Shojaee S, Caeser R, Buchner M, Park E, Swaminathan S, Hurtz C, Geng H, Chan LN, Klemm L, Hofmann WK</w:t>
      </w:r>
      <w:r w:rsidRPr="00967E5E">
        <w:rPr>
          <w:rFonts w:ascii="Arial" w:hAnsi="Arial" w:cs="Arial"/>
          <w:i/>
          <w:noProof/>
        </w:rPr>
        <w:t xml:space="preserve"> et al</w:t>
      </w:r>
      <w:r w:rsidRPr="00967E5E">
        <w:rPr>
          <w:rFonts w:ascii="Arial" w:hAnsi="Arial" w:cs="Arial"/>
          <w:noProof/>
        </w:rPr>
        <w:t xml:space="preserve"> (2015) Erk Negative Feedback Control Enables Pre-B Cell Transformation and Represents a Therapeutic Target in Acute Lymphoblastic Leukemia. </w:t>
      </w:r>
      <w:r w:rsidRPr="00967E5E">
        <w:rPr>
          <w:rFonts w:ascii="Arial" w:hAnsi="Arial" w:cs="Arial"/>
          <w:i/>
          <w:noProof/>
        </w:rPr>
        <w:t>Cancer Cell</w:t>
      </w:r>
      <w:r w:rsidRPr="00967E5E">
        <w:rPr>
          <w:rFonts w:ascii="Arial" w:hAnsi="Arial" w:cs="Arial"/>
          <w:noProof/>
        </w:rPr>
        <w:t xml:space="preserve"> 28: 114-128</w:t>
      </w:r>
    </w:p>
    <w:p w14:paraId="397EFA56"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Thompson EM, Patel V, Rajeeve V, Cutillas PR, Stoker AW (2022) The cytotoxic action of BCI is not dependent on its stated DUSP1 or DUSP6 targets in neuroblastoma cells. </w:t>
      </w:r>
      <w:r w:rsidRPr="00967E5E">
        <w:rPr>
          <w:rFonts w:ascii="Arial" w:hAnsi="Arial" w:cs="Arial"/>
          <w:i/>
          <w:noProof/>
        </w:rPr>
        <w:t>FEBS Open Bio</w:t>
      </w:r>
      <w:r w:rsidRPr="00967E5E">
        <w:rPr>
          <w:rFonts w:ascii="Arial" w:hAnsi="Arial" w:cs="Arial"/>
          <w:noProof/>
        </w:rPr>
        <w:t xml:space="preserve"> 12: 1388-1405</w:t>
      </w:r>
    </w:p>
    <w:p w14:paraId="2F4BA3D6"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lastRenderedPageBreak/>
        <w:t xml:space="preserve">Vainonen JP, Momeny M, Westermarck J (2021) Druggable cancer phosphatases. </w:t>
      </w:r>
      <w:r w:rsidRPr="00967E5E">
        <w:rPr>
          <w:rFonts w:ascii="Arial" w:hAnsi="Arial" w:cs="Arial"/>
          <w:i/>
          <w:noProof/>
        </w:rPr>
        <w:t>Sci Transl Med</w:t>
      </w:r>
      <w:r w:rsidRPr="00967E5E">
        <w:rPr>
          <w:rFonts w:ascii="Arial" w:hAnsi="Arial" w:cs="Arial"/>
          <w:noProof/>
        </w:rPr>
        <w:t xml:space="preserve"> 13</w:t>
      </w:r>
    </w:p>
    <w:p w14:paraId="721AA24A"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Wang SP, Wu SQ, Huang SH, Tang YX, Meng LQ, Liu F, Zhu QH, Xu YG (2021) FDI-6 inhibits the expression and function of FOXM1 to sensitize BRCA-proficient triple-negative breast cancer cells to Olaparib by regulating cell cycle progression and DNA damage repair. </w:t>
      </w:r>
      <w:r w:rsidRPr="00967E5E">
        <w:rPr>
          <w:rFonts w:ascii="Arial" w:hAnsi="Arial" w:cs="Arial"/>
          <w:i/>
          <w:noProof/>
        </w:rPr>
        <w:t>Cell death &amp; disease</w:t>
      </w:r>
      <w:r w:rsidRPr="00967E5E">
        <w:rPr>
          <w:rFonts w:ascii="Arial" w:hAnsi="Arial" w:cs="Arial"/>
          <w:noProof/>
        </w:rPr>
        <w:t xml:space="preserve"> 12: 1138</w:t>
      </w:r>
    </w:p>
    <w:p w14:paraId="4AC12B49"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Wilson TR, Fridlyand J, Yan Y, Penuel E, Burton L, Chan E, Peng J, Lin E, Wang Y, Sosman J</w:t>
      </w:r>
      <w:r w:rsidRPr="00967E5E">
        <w:rPr>
          <w:rFonts w:ascii="Arial" w:hAnsi="Arial" w:cs="Arial"/>
          <w:i/>
          <w:noProof/>
        </w:rPr>
        <w:t xml:space="preserve"> et al</w:t>
      </w:r>
      <w:r w:rsidRPr="00967E5E">
        <w:rPr>
          <w:rFonts w:ascii="Arial" w:hAnsi="Arial" w:cs="Arial"/>
          <w:noProof/>
        </w:rPr>
        <w:t xml:space="preserve"> (2012) Widespread potential for growth-factor-driven resistance to anticancer kinase inhibitors. </w:t>
      </w:r>
      <w:r w:rsidRPr="00967E5E">
        <w:rPr>
          <w:rFonts w:ascii="Arial" w:hAnsi="Arial" w:cs="Arial"/>
          <w:i/>
          <w:noProof/>
        </w:rPr>
        <w:t>Nature</w:t>
      </w:r>
      <w:r w:rsidRPr="00967E5E">
        <w:rPr>
          <w:rFonts w:ascii="Arial" w:hAnsi="Arial" w:cs="Arial"/>
          <w:noProof/>
        </w:rPr>
        <w:t xml:space="preserve"> 487: 505-509</w:t>
      </w:r>
    </w:p>
    <w:p w14:paraId="36E54844"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Wu QN, Liao YF, Lu YX, Wang Y, Lu JH, Zeng ZL, Huang QT, Sheng H, Yun JP, Xie D</w:t>
      </w:r>
      <w:r w:rsidRPr="00967E5E">
        <w:rPr>
          <w:rFonts w:ascii="Arial" w:hAnsi="Arial" w:cs="Arial"/>
          <w:i/>
          <w:noProof/>
        </w:rPr>
        <w:t xml:space="preserve"> et al</w:t>
      </w:r>
      <w:r w:rsidRPr="00967E5E">
        <w:rPr>
          <w:rFonts w:ascii="Arial" w:hAnsi="Arial" w:cs="Arial"/>
          <w:noProof/>
        </w:rPr>
        <w:t xml:space="preserve"> (2018) Pharmacological inhibition of DUSP6 suppresses gastric cancer growth and metastasis and overcomes cisplatin resistance. </w:t>
      </w:r>
      <w:r w:rsidRPr="00967E5E">
        <w:rPr>
          <w:rFonts w:ascii="Arial" w:hAnsi="Arial" w:cs="Arial"/>
          <w:i/>
          <w:noProof/>
        </w:rPr>
        <w:t>Cancer Lett</w:t>
      </w:r>
      <w:r w:rsidRPr="00967E5E">
        <w:rPr>
          <w:rFonts w:ascii="Arial" w:hAnsi="Arial" w:cs="Arial"/>
          <w:noProof/>
        </w:rPr>
        <w:t xml:space="preserve"> 412: 243-255</w:t>
      </w:r>
    </w:p>
    <w:p w14:paraId="3F29DC2F"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Xie T, Lim SM, Westover KD, Dodge ME, Ercan D, Ficarro SB, Udayakumar D, Gurbani D, Tae HS, Riddle SM</w:t>
      </w:r>
      <w:r w:rsidRPr="00967E5E">
        <w:rPr>
          <w:rFonts w:ascii="Arial" w:hAnsi="Arial" w:cs="Arial"/>
          <w:i/>
          <w:noProof/>
        </w:rPr>
        <w:t xml:space="preserve"> et al</w:t>
      </w:r>
      <w:r w:rsidRPr="00967E5E">
        <w:rPr>
          <w:rFonts w:ascii="Arial" w:hAnsi="Arial" w:cs="Arial"/>
          <w:noProof/>
        </w:rPr>
        <w:t xml:space="preserve"> (2014) Pharmacological targeting of the pseudokinase Her3. </w:t>
      </w:r>
      <w:r w:rsidRPr="00967E5E">
        <w:rPr>
          <w:rFonts w:ascii="Arial" w:hAnsi="Arial" w:cs="Arial"/>
          <w:i/>
          <w:noProof/>
        </w:rPr>
        <w:t>Nat Chem Biol</w:t>
      </w:r>
      <w:r w:rsidRPr="00967E5E">
        <w:rPr>
          <w:rFonts w:ascii="Arial" w:hAnsi="Arial" w:cs="Arial"/>
          <w:noProof/>
        </w:rPr>
        <w:t xml:space="preserve"> 10: 1006-1012</w:t>
      </w:r>
    </w:p>
    <w:p w14:paraId="2E373F67"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Yonesaka K, Zejnullahu K, Okamoto I, Satoh T, Cappuzzo F, Souglakos J, Ercan D, Rogers A, Roncalli M, Takeda M</w:t>
      </w:r>
      <w:r w:rsidRPr="00967E5E">
        <w:rPr>
          <w:rFonts w:ascii="Arial" w:hAnsi="Arial" w:cs="Arial"/>
          <w:i/>
          <w:noProof/>
        </w:rPr>
        <w:t xml:space="preserve"> et al</w:t>
      </w:r>
      <w:r w:rsidRPr="00967E5E">
        <w:rPr>
          <w:rFonts w:ascii="Arial" w:hAnsi="Arial" w:cs="Arial"/>
          <w:noProof/>
        </w:rPr>
        <w:t xml:space="preserve"> (2011) Activation of ERBB2 signaling causes resistance to the EGFR-directed therapeutic antibody cetuximab. </w:t>
      </w:r>
      <w:r w:rsidRPr="00967E5E">
        <w:rPr>
          <w:rFonts w:ascii="Arial" w:hAnsi="Arial" w:cs="Arial"/>
          <w:i/>
          <w:noProof/>
        </w:rPr>
        <w:t>Sci Transl Med</w:t>
      </w:r>
      <w:r w:rsidRPr="00967E5E">
        <w:rPr>
          <w:rFonts w:ascii="Arial" w:hAnsi="Arial" w:cs="Arial"/>
          <w:noProof/>
        </w:rPr>
        <w:t xml:space="preserve"> 3: 99ra86</w:t>
      </w:r>
    </w:p>
    <w:p w14:paraId="2DEECDB5"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 xml:space="preserve">Zandi Z, Kashani B, Alishahi Z, Pourbagheri-Sigaroodi A, Esmaeili F, Ghaffari SH, Bashash D, Momeny M (2022) Dual-specificity phosphatases: therapeutic targets in cancer therapy resistance. </w:t>
      </w:r>
      <w:r w:rsidRPr="00967E5E">
        <w:rPr>
          <w:rFonts w:ascii="Arial" w:hAnsi="Arial" w:cs="Arial"/>
          <w:i/>
          <w:noProof/>
        </w:rPr>
        <w:t>J Cancer Res Clin Oncol</w:t>
      </w:r>
      <w:r w:rsidRPr="00967E5E">
        <w:rPr>
          <w:rFonts w:ascii="Arial" w:hAnsi="Arial" w:cs="Arial"/>
          <w:noProof/>
        </w:rPr>
        <w:t xml:space="preserve"> 148: 57-70</w:t>
      </w:r>
    </w:p>
    <w:p w14:paraId="43404C3D"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Zhang S, Huang WC, Zhang L, Zhang C, Lowery FJ, Ding Z, Guo H, Wang H, Huang S, Sahin AA</w:t>
      </w:r>
      <w:r w:rsidRPr="00967E5E">
        <w:rPr>
          <w:rFonts w:ascii="Arial" w:hAnsi="Arial" w:cs="Arial"/>
          <w:i/>
          <w:noProof/>
        </w:rPr>
        <w:t xml:space="preserve"> et al</w:t>
      </w:r>
      <w:r w:rsidRPr="00967E5E">
        <w:rPr>
          <w:rFonts w:ascii="Arial" w:hAnsi="Arial" w:cs="Arial"/>
          <w:noProof/>
        </w:rPr>
        <w:t xml:space="preserve"> (2013) SRC family kinases as novel therapeutic targets to treat breast cancer brain metastases. </w:t>
      </w:r>
      <w:r w:rsidRPr="00967E5E">
        <w:rPr>
          <w:rFonts w:ascii="Arial" w:hAnsi="Arial" w:cs="Arial"/>
          <w:i/>
          <w:noProof/>
        </w:rPr>
        <w:t>Cancer Res</w:t>
      </w:r>
      <w:r w:rsidRPr="00967E5E">
        <w:rPr>
          <w:rFonts w:ascii="Arial" w:hAnsi="Arial" w:cs="Arial"/>
          <w:noProof/>
        </w:rPr>
        <w:t xml:space="preserve"> 73: 5764-5774</w:t>
      </w:r>
    </w:p>
    <w:p w14:paraId="317ACAF9"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lastRenderedPageBreak/>
        <w:t>Zhang YL, Ma Y, Zeng YQ, Liu Y, He EP, Liu YT, Qiao FL, Yu R, Wang YS, Wu XY</w:t>
      </w:r>
      <w:r w:rsidRPr="00967E5E">
        <w:rPr>
          <w:rFonts w:ascii="Arial" w:hAnsi="Arial" w:cs="Arial"/>
          <w:i/>
          <w:noProof/>
        </w:rPr>
        <w:t xml:space="preserve"> et al</w:t>
      </w:r>
      <w:r w:rsidRPr="00967E5E">
        <w:rPr>
          <w:rFonts w:ascii="Arial" w:hAnsi="Arial" w:cs="Arial"/>
          <w:noProof/>
        </w:rPr>
        <w:t xml:space="preserve"> (2021) A narrative review of research progress on FoxM1 in breast cancer carcinogenesis and therapeutics. </w:t>
      </w:r>
      <w:r w:rsidRPr="00967E5E">
        <w:rPr>
          <w:rFonts w:ascii="Arial" w:hAnsi="Arial" w:cs="Arial"/>
          <w:i/>
          <w:noProof/>
        </w:rPr>
        <w:t>Ann Transl Med</w:t>
      </w:r>
      <w:r w:rsidRPr="00967E5E">
        <w:rPr>
          <w:rFonts w:ascii="Arial" w:hAnsi="Arial" w:cs="Arial"/>
          <w:noProof/>
        </w:rPr>
        <w:t xml:space="preserve"> 9: 1704</w:t>
      </w:r>
    </w:p>
    <w:p w14:paraId="6AD1B82C" w14:textId="77777777" w:rsidR="001C1D34" w:rsidRPr="00967E5E" w:rsidRDefault="001C1D34" w:rsidP="00967E5E">
      <w:pPr>
        <w:pStyle w:val="EndNoteBibliography"/>
        <w:spacing w:line="480" w:lineRule="auto"/>
        <w:rPr>
          <w:rFonts w:ascii="Arial" w:hAnsi="Arial" w:cs="Arial"/>
          <w:noProof/>
        </w:rPr>
      </w:pPr>
      <w:r w:rsidRPr="00967E5E">
        <w:rPr>
          <w:rFonts w:ascii="Arial" w:hAnsi="Arial" w:cs="Arial"/>
          <w:noProof/>
        </w:rPr>
        <w:t>Zheng R, Wan C, Mei S, Qin Q, Wu Q, Sun H, Chen CH, Brown M, Zhang X, Meyer CA</w:t>
      </w:r>
      <w:r w:rsidRPr="00967E5E">
        <w:rPr>
          <w:rFonts w:ascii="Arial" w:hAnsi="Arial" w:cs="Arial"/>
          <w:i/>
          <w:noProof/>
        </w:rPr>
        <w:t xml:space="preserve"> et al</w:t>
      </w:r>
      <w:r w:rsidRPr="00967E5E">
        <w:rPr>
          <w:rFonts w:ascii="Arial" w:hAnsi="Arial" w:cs="Arial"/>
          <w:noProof/>
        </w:rPr>
        <w:t xml:space="preserve"> (2019) Cistrome Data Browser: expanded datasets and new tools for gene regulatory analysis. </w:t>
      </w:r>
      <w:r w:rsidRPr="00967E5E">
        <w:rPr>
          <w:rFonts w:ascii="Arial" w:hAnsi="Arial" w:cs="Arial"/>
          <w:i/>
          <w:noProof/>
        </w:rPr>
        <w:t>Nucleic Acids Res</w:t>
      </w:r>
      <w:r w:rsidRPr="00967E5E">
        <w:rPr>
          <w:rFonts w:ascii="Arial" w:hAnsi="Arial" w:cs="Arial"/>
          <w:noProof/>
        </w:rPr>
        <w:t xml:space="preserve"> 47: D729-D735</w:t>
      </w:r>
    </w:p>
    <w:p w14:paraId="3498CA27" w14:textId="220D1455" w:rsidR="00225019" w:rsidRPr="00967E5E" w:rsidRDefault="000462C0" w:rsidP="00967E5E">
      <w:pPr>
        <w:spacing w:line="480" w:lineRule="auto"/>
        <w:jc w:val="both"/>
        <w:rPr>
          <w:rFonts w:ascii="Arial" w:hAnsi="Arial" w:cs="Arial"/>
        </w:rPr>
      </w:pPr>
      <w:r w:rsidRPr="00967E5E">
        <w:rPr>
          <w:rFonts w:ascii="Arial" w:hAnsi="Arial" w:cs="Arial"/>
        </w:rPr>
        <w:fldChar w:fldCharType="end"/>
      </w:r>
    </w:p>
    <w:p w14:paraId="1879983D" w14:textId="77777777" w:rsidR="006D2EE0" w:rsidRPr="00967E5E" w:rsidRDefault="006D2EE0" w:rsidP="00967E5E">
      <w:pPr>
        <w:spacing w:line="480" w:lineRule="auto"/>
        <w:jc w:val="both"/>
        <w:rPr>
          <w:rFonts w:ascii="Arial" w:hAnsi="Arial" w:cs="Arial"/>
          <w:b/>
          <w:bCs/>
        </w:rPr>
      </w:pPr>
    </w:p>
    <w:p w14:paraId="28644F70" w14:textId="77777777" w:rsidR="006D2EE0" w:rsidRPr="00967E5E" w:rsidRDefault="006D2EE0" w:rsidP="00967E5E">
      <w:pPr>
        <w:spacing w:line="480" w:lineRule="auto"/>
        <w:jc w:val="both"/>
        <w:rPr>
          <w:rFonts w:ascii="Arial" w:hAnsi="Arial" w:cs="Arial"/>
          <w:b/>
          <w:bCs/>
        </w:rPr>
      </w:pPr>
    </w:p>
    <w:p w14:paraId="3DA62AE7" w14:textId="07C16805" w:rsidR="00F10D9D" w:rsidRPr="00C46B68" w:rsidRDefault="00F10D9D" w:rsidP="00967E5E">
      <w:pPr>
        <w:spacing w:line="480" w:lineRule="auto"/>
        <w:jc w:val="both"/>
        <w:rPr>
          <w:rFonts w:ascii="Arial" w:hAnsi="Arial" w:cs="Arial"/>
          <w:b/>
          <w:bCs/>
        </w:rPr>
      </w:pPr>
      <w:r w:rsidRPr="00967E5E">
        <w:rPr>
          <w:rFonts w:ascii="Arial" w:hAnsi="Arial" w:cs="Arial"/>
          <w:b/>
          <w:bCs/>
        </w:rPr>
        <w:br w:type="page"/>
      </w:r>
    </w:p>
    <w:p w14:paraId="21C043E9" w14:textId="77777777" w:rsidR="006D2EE0" w:rsidRPr="00C46B68" w:rsidRDefault="006D2EE0" w:rsidP="001C1D34">
      <w:pPr>
        <w:spacing w:line="480" w:lineRule="auto"/>
        <w:jc w:val="both"/>
        <w:rPr>
          <w:rFonts w:ascii="Arial" w:hAnsi="Arial" w:cs="Arial"/>
          <w:b/>
          <w:bCs/>
        </w:rPr>
      </w:pPr>
    </w:p>
    <w:p w14:paraId="15E0DCCB" w14:textId="77777777" w:rsidR="00443709" w:rsidRPr="00C46B68" w:rsidRDefault="00443709" w:rsidP="00443709">
      <w:pPr>
        <w:spacing w:line="480" w:lineRule="auto"/>
        <w:jc w:val="both"/>
        <w:rPr>
          <w:rFonts w:ascii="Arial" w:hAnsi="Arial" w:cs="Arial"/>
          <w:b/>
          <w:bCs/>
        </w:rPr>
      </w:pPr>
      <w:r w:rsidRPr="00C46B68">
        <w:rPr>
          <w:rFonts w:ascii="Arial" w:hAnsi="Arial" w:cs="Arial"/>
          <w:b/>
          <w:bCs/>
        </w:rPr>
        <w:t xml:space="preserve">Figure </w:t>
      </w:r>
      <w:proofErr w:type="gramStart"/>
      <w:r w:rsidRPr="00C46B68">
        <w:rPr>
          <w:rFonts w:ascii="Arial" w:hAnsi="Arial" w:cs="Arial"/>
          <w:b/>
          <w:bCs/>
        </w:rPr>
        <w:t>legends</w:t>
      </w:r>
      <w:proofErr w:type="gramEnd"/>
    </w:p>
    <w:p w14:paraId="6E83254B" w14:textId="77777777" w:rsidR="00443709" w:rsidRPr="00C46B68" w:rsidRDefault="00443709" w:rsidP="00443709">
      <w:pPr>
        <w:spacing w:line="480" w:lineRule="auto"/>
        <w:jc w:val="both"/>
        <w:rPr>
          <w:rFonts w:ascii="Arial" w:hAnsi="Arial" w:cs="Arial"/>
          <w:b/>
          <w:bCs/>
        </w:rPr>
      </w:pPr>
    </w:p>
    <w:p w14:paraId="383AAE60" w14:textId="77777777" w:rsidR="00443709" w:rsidRPr="00C46B68" w:rsidRDefault="00443709" w:rsidP="00443709">
      <w:pPr>
        <w:spacing w:line="480" w:lineRule="auto"/>
        <w:jc w:val="both"/>
        <w:rPr>
          <w:rFonts w:ascii="Arial" w:hAnsi="Arial" w:cs="Arial"/>
        </w:rPr>
      </w:pPr>
      <w:r w:rsidRPr="00C46B68">
        <w:rPr>
          <w:rFonts w:ascii="Arial" w:hAnsi="Arial" w:cs="Arial"/>
          <w:b/>
          <w:bCs/>
        </w:rPr>
        <w:t>Figure 1: Transcriptional landscape of lapatinib tolerance and resistance development in HER2+ cells. (A)</w:t>
      </w:r>
      <w:r w:rsidRPr="00C46B68">
        <w:rPr>
          <w:rFonts w:ascii="Arial" w:hAnsi="Arial" w:cs="Arial"/>
        </w:rPr>
        <w:t xml:space="preserve"> Development of lapatinib resistance in HER2+ breast cancer cells. BT474 and BT474Br cells were treated with 1 </w:t>
      </w:r>
      <w:r w:rsidRPr="00C46B68">
        <w:rPr>
          <w:rFonts w:ascii="Arial" w:hAnsi="Arial" w:cs="Arial"/>
        </w:rPr>
        <w:sym w:font="Symbol" w:char="F06D"/>
      </w:r>
      <w:r w:rsidRPr="00C46B68">
        <w:rPr>
          <w:rFonts w:ascii="Arial" w:hAnsi="Arial" w:cs="Arial"/>
        </w:rPr>
        <w:t>M of lapatinib for 9 days (d), 6 months (</w:t>
      </w:r>
      <w:proofErr w:type="spellStart"/>
      <w:r w:rsidRPr="00C46B68">
        <w:rPr>
          <w:rFonts w:ascii="Arial" w:hAnsi="Arial" w:cs="Arial"/>
        </w:rPr>
        <w:t>mos</w:t>
      </w:r>
      <w:proofErr w:type="spellEnd"/>
      <w:r w:rsidRPr="00C46B68">
        <w:rPr>
          <w:rFonts w:ascii="Arial" w:hAnsi="Arial" w:cs="Arial"/>
        </w:rPr>
        <w:t xml:space="preserve">) and 9 </w:t>
      </w:r>
      <w:proofErr w:type="spellStart"/>
      <w:r w:rsidRPr="00C46B68">
        <w:rPr>
          <w:rFonts w:ascii="Arial" w:hAnsi="Arial" w:cs="Arial"/>
        </w:rPr>
        <w:t>mos</w:t>
      </w:r>
      <w:proofErr w:type="spellEnd"/>
      <w:r w:rsidRPr="00C46B68">
        <w:rPr>
          <w:rFonts w:ascii="Arial" w:hAnsi="Arial" w:cs="Arial"/>
        </w:rPr>
        <w:t xml:space="preserve"> to yield </w:t>
      </w:r>
      <w:r>
        <w:rPr>
          <w:rFonts w:ascii="Arial" w:hAnsi="Arial" w:cs="Arial"/>
        </w:rPr>
        <w:t xml:space="preserve">Drug-tolerant </w:t>
      </w:r>
      <w:proofErr w:type="spellStart"/>
      <w:r>
        <w:rPr>
          <w:rFonts w:ascii="Arial" w:hAnsi="Arial" w:cs="Arial"/>
        </w:rPr>
        <w:t>persister</w:t>
      </w:r>
      <w:proofErr w:type="spellEnd"/>
      <w:r>
        <w:rPr>
          <w:rFonts w:ascii="Arial" w:hAnsi="Arial" w:cs="Arial"/>
        </w:rPr>
        <w:t xml:space="preserve"> (</w:t>
      </w:r>
      <w:r w:rsidRPr="00C46B68">
        <w:rPr>
          <w:rFonts w:ascii="Arial" w:hAnsi="Arial" w:cs="Arial"/>
        </w:rPr>
        <w:t>DTP</w:t>
      </w:r>
      <w:r>
        <w:rPr>
          <w:rFonts w:ascii="Arial" w:hAnsi="Arial" w:cs="Arial"/>
        </w:rPr>
        <w:t>)</w:t>
      </w:r>
      <w:r w:rsidRPr="00C46B68">
        <w:rPr>
          <w:rFonts w:ascii="Arial" w:hAnsi="Arial" w:cs="Arial"/>
        </w:rPr>
        <w:t>,</w:t>
      </w:r>
      <w:r>
        <w:rPr>
          <w:rFonts w:ascii="Arial" w:hAnsi="Arial" w:cs="Arial"/>
        </w:rPr>
        <w:t xml:space="preserve"> Drug-tolerant expanding </w:t>
      </w:r>
      <w:proofErr w:type="spellStart"/>
      <w:r>
        <w:rPr>
          <w:rFonts w:ascii="Arial" w:hAnsi="Arial" w:cs="Arial"/>
        </w:rPr>
        <w:t>perister</w:t>
      </w:r>
      <w:proofErr w:type="spellEnd"/>
      <w:r w:rsidRPr="00C46B68">
        <w:rPr>
          <w:rFonts w:ascii="Arial" w:hAnsi="Arial" w:cs="Arial"/>
        </w:rPr>
        <w:t xml:space="preserve"> </w:t>
      </w:r>
      <w:r>
        <w:rPr>
          <w:rFonts w:ascii="Arial" w:hAnsi="Arial" w:cs="Arial"/>
        </w:rPr>
        <w:t>(</w:t>
      </w:r>
      <w:r w:rsidRPr="00C46B68">
        <w:rPr>
          <w:rFonts w:ascii="Arial" w:hAnsi="Arial" w:cs="Arial"/>
        </w:rPr>
        <w:t>DTEP</w:t>
      </w:r>
      <w:r>
        <w:rPr>
          <w:rFonts w:ascii="Arial" w:hAnsi="Arial" w:cs="Arial"/>
        </w:rPr>
        <w:t>)</w:t>
      </w:r>
      <w:r w:rsidRPr="00C46B68">
        <w:rPr>
          <w:rFonts w:ascii="Arial" w:hAnsi="Arial" w:cs="Arial"/>
        </w:rPr>
        <w:t xml:space="preserve"> and</w:t>
      </w:r>
      <w:r>
        <w:rPr>
          <w:rFonts w:ascii="Arial" w:hAnsi="Arial" w:cs="Arial"/>
        </w:rPr>
        <w:t xml:space="preserve"> </w:t>
      </w:r>
      <w:proofErr w:type="gramStart"/>
      <w:r>
        <w:rPr>
          <w:rFonts w:ascii="Arial" w:hAnsi="Arial" w:cs="Arial"/>
        </w:rPr>
        <w:t>Long</w:t>
      </w:r>
      <w:proofErr w:type="gramEnd"/>
      <w:r>
        <w:rPr>
          <w:rFonts w:ascii="Arial" w:hAnsi="Arial" w:cs="Arial"/>
        </w:rPr>
        <w:t xml:space="preserve"> term resistant</w:t>
      </w:r>
      <w:r w:rsidRPr="00C46B68">
        <w:rPr>
          <w:rFonts w:ascii="Arial" w:hAnsi="Arial" w:cs="Arial"/>
        </w:rPr>
        <w:t xml:space="preserve"> </w:t>
      </w:r>
      <w:r>
        <w:rPr>
          <w:rFonts w:ascii="Arial" w:hAnsi="Arial" w:cs="Arial"/>
        </w:rPr>
        <w:t>(</w:t>
      </w:r>
      <w:r w:rsidRPr="00C46B68">
        <w:rPr>
          <w:rFonts w:ascii="Arial" w:hAnsi="Arial" w:cs="Arial"/>
        </w:rPr>
        <w:t>LR</w:t>
      </w:r>
      <w:r>
        <w:rPr>
          <w:rFonts w:ascii="Arial" w:hAnsi="Arial" w:cs="Arial"/>
        </w:rPr>
        <w:t>)</w:t>
      </w:r>
      <w:r w:rsidRPr="00C46B68">
        <w:rPr>
          <w:rFonts w:ascii="Arial" w:hAnsi="Arial" w:cs="Arial"/>
        </w:rPr>
        <w:t xml:space="preserve"> clones, respectively. The cells were stained with crystal violet (0.5% w/v) and the images were acquired with an inverted microscope.</w:t>
      </w:r>
      <w:r>
        <w:rPr>
          <w:rFonts w:ascii="Arial" w:hAnsi="Arial" w:cs="Arial"/>
        </w:rPr>
        <w:t xml:space="preserve"> </w:t>
      </w:r>
      <w:r w:rsidRPr="00C46B68">
        <w:rPr>
          <w:rFonts w:ascii="Arial" w:hAnsi="Arial" w:cs="Arial"/>
        </w:rPr>
        <w:t xml:space="preserve">The transcriptional profiles from each functional state of lapatinib drug tolerance and resistance development </w:t>
      </w:r>
      <w:r>
        <w:rPr>
          <w:rFonts w:ascii="Arial" w:hAnsi="Arial" w:cs="Arial"/>
        </w:rPr>
        <w:t>from three parallel</w:t>
      </w:r>
      <w:r w:rsidRPr="00C46B68">
        <w:rPr>
          <w:rFonts w:ascii="Arial" w:hAnsi="Arial" w:cs="Arial"/>
        </w:rPr>
        <w:t xml:space="preserve"> BT474 cell</w:t>
      </w:r>
      <w:r>
        <w:rPr>
          <w:rFonts w:ascii="Arial" w:hAnsi="Arial" w:cs="Arial"/>
        </w:rPr>
        <w:t xml:space="preserve"> plates</w:t>
      </w:r>
      <w:r w:rsidRPr="00C46B68">
        <w:rPr>
          <w:rFonts w:ascii="Arial" w:hAnsi="Arial" w:cs="Arial"/>
        </w:rPr>
        <w:t xml:space="preserve"> were surveyed by RNA-sequencing. </w:t>
      </w:r>
      <w:r w:rsidRPr="00C46B68">
        <w:rPr>
          <w:rFonts w:ascii="Arial" w:hAnsi="Arial" w:cs="Arial"/>
          <w:b/>
          <w:bCs/>
        </w:rPr>
        <w:t>(B)</w:t>
      </w:r>
      <w:r w:rsidRPr="00C46B68">
        <w:rPr>
          <w:rFonts w:ascii="Arial" w:hAnsi="Arial" w:cs="Arial"/>
        </w:rPr>
        <w:t xml:space="preserve"> The number of the genes with a significant change in their expression during the resistance acquisition (see </w:t>
      </w:r>
      <w:r>
        <w:rPr>
          <w:rFonts w:ascii="Arial" w:hAnsi="Arial" w:cs="Arial"/>
        </w:rPr>
        <w:t>Dataset</w:t>
      </w:r>
      <w:r w:rsidRPr="00C46B68">
        <w:rPr>
          <w:rFonts w:ascii="Arial" w:hAnsi="Arial" w:cs="Arial"/>
        </w:rPr>
        <w:t xml:space="preserve"> EV1 for individual gene names). Transcription factor (TF) binding motifs significantly enriched in significantly regulated genes in each transition are indicated. Bolding indicates shared TF binding sites between DTP downregulated and DTEP upregulated genes. </w:t>
      </w:r>
      <w:r w:rsidRPr="00C46B68">
        <w:rPr>
          <w:rFonts w:ascii="Arial" w:hAnsi="Arial" w:cs="Arial"/>
          <w:b/>
          <w:bCs/>
        </w:rPr>
        <w:t>(C)</w:t>
      </w:r>
      <w:r w:rsidRPr="00C46B68">
        <w:rPr>
          <w:rFonts w:ascii="Arial" w:hAnsi="Arial" w:cs="Arial"/>
        </w:rPr>
        <w:t xml:space="preserve"> Differentially expressed pathways were identified using the R package </w:t>
      </w:r>
      <w:proofErr w:type="spellStart"/>
      <w:r w:rsidRPr="00C46B68">
        <w:rPr>
          <w:rFonts w:ascii="Arial" w:hAnsi="Arial" w:cs="Arial"/>
        </w:rPr>
        <w:t>limma</w:t>
      </w:r>
      <w:proofErr w:type="spellEnd"/>
      <w:r w:rsidRPr="00C46B68">
        <w:rPr>
          <w:rFonts w:ascii="Arial" w:hAnsi="Arial" w:cs="Arial"/>
        </w:rPr>
        <w:t xml:space="preserve"> and hallmark gene sets were used for GSVA analysis to reveal </w:t>
      </w:r>
      <w:r>
        <w:rPr>
          <w:rFonts w:ascii="Arial" w:hAnsi="Arial" w:cs="Arial"/>
        </w:rPr>
        <w:t xml:space="preserve">hallmarks and </w:t>
      </w:r>
      <w:r w:rsidRPr="00C46B68">
        <w:rPr>
          <w:rFonts w:ascii="Arial" w:hAnsi="Arial" w:cs="Arial"/>
          <w:lang w:val="en-GB"/>
        </w:rPr>
        <w:t xml:space="preserve">signal transduction pathways involved </w:t>
      </w:r>
      <w:r w:rsidRPr="00C46B68">
        <w:rPr>
          <w:rFonts w:ascii="Arial" w:hAnsi="Arial" w:cs="Arial"/>
        </w:rPr>
        <w:t xml:space="preserve">in each step of the resistance acquisition. </w:t>
      </w:r>
      <w:r>
        <w:rPr>
          <w:rFonts w:ascii="Arial" w:hAnsi="Arial" w:cs="Arial"/>
        </w:rPr>
        <w:t>Red indicates those hallmarks and pathways that are overlapping with processes regulated by DUSP6 depletion in figure 3F.</w:t>
      </w:r>
    </w:p>
    <w:p w14:paraId="3E4063BB" w14:textId="77777777" w:rsidR="00443709" w:rsidRPr="00C46B68" w:rsidRDefault="00443709" w:rsidP="00443709">
      <w:pPr>
        <w:spacing w:line="480" w:lineRule="auto"/>
        <w:jc w:val="both"/>
        <w:rPr>
          <w:rFonts w:ascii="Arial" w:hAnsi="Arial" w:cs="Arial"/>
        </w:rPr>
      </w:pPr>
    </w:p>
    <w:p w14:paraId="473EC204" w14:textId="77777777" w:rsidR="00443709" w:rsidRPr="00C46B68" w:rsidRDefault="00443709" w:rsidP="00443709">
      <w:pPr>
        <w:spacing w:line="480" w:lineRule="auto"/>
        <w:jc w:val="both"/>
        <w:rPr>
          <w:rFonts w:ascii="Arial" w:hAnsi="Arial" w:cs="Arial"/>
        </w:rPr>
      </w:pPr>
      <w:r w:rsidRPr="00C46B68">
        <w:rPr>
          <w:rFonts w:ascii="Arial" w:hAnsi="Arial" w:cs="Arial"/>
          <w:b/>
          <w:bCs/>
        </w:rPr>
        <w:t xml:space="preserve">Figure 2: Clinical association of </w:t>
      </w:r>
      <w:r w:rsidRPr="00C46B68">
        <w:rPr>
          <w:rFonts w:ascii="Arial" w:hAnsi="Arial" w:cs="Arial"/>
          <w:b/>
          <w:bCs/>
          <w:i/>
          <w:iCs/>
        </w:rPr>
        <w:t>DUSP6</w:t>
      </w:r>
      <w:r w:rsidRPr="00C46B68">
        <w:rPr>
          <w:rFonts w:ascii="Arial" w:hAnsi="Arial" w:cs="Arial"/>
          <w:b/>
          <w:bCs/>
        </w:rPr>
        <w:t xml:space="preserve"> overexpression with poor prognosis HER2+ breast cancers. (A, B) </w:t>
      </w:r>
      <w:r w:rsidRPr="00C46B68">
        <w:rPr>
          <w:rFonts w:ascii="Arial" w:hAnsi="Arial" w:cs="Arial"/>
        </w:rPr>
        <w:t xml:space="preserve">Volcano plots visualizing differentially expressed genes in (A) Control-DTP and (B) DTP-DTEP transitions. The volcano blots indicate </w:t>
      </w:r>
      <w:r w:rsidRPr="00C46B68">
        <w:rPr>
          <w:rFonts w:ascii="Arial" w:hAnsi="Arial" w:cs="Arial"/>
        </w:rPr>
        <w:lastRenderedPageBreak/>
        <w:t>all genes that were significantly regulated during these transitions (|</w:t>
      </w:r>
      <w:proofErr w:type="spellStart"/>
      <w:r w:rsidRPr="00C46B68">
        <w:rPr>
          <w:rFonts w:ascii="Arial" w:hAnsi="Arial" w:cs="Arial"/>
        </w:rPr>
        <w:t>logFC</w:t>
      </w:r>
      <w:proofErr w:type="spellEnd"/>
      <w:r w:rsidRPr="00C46B68">
        <w:rPr>
          <w:rFonts w:ascii="Arial" w:hAnsi="Arial" w:cs="Arial"/>
        </w:rPr>
        <w:t xml:space="preserve"> |&lt;2 and FDR &lt;0.05)</w:t>
      </w:r>
      <w:r>
        <w:rPr>
          <w:rFonts w:ascii="Arial" w:hAnsi="Arial" w:cs="Arial"/>
        </w:rPr>
        <w:t>,</w:t>
      </w:r>
      <w:r w:rsidRPr="00C46B68">
        <w:rPr>
          <w:rFonts w:ascii="Arial" w:hAnsi="Arial" w:cs="Arial"/>
        </w:rPr>
        <w:t xml:space="preserve"> whereas </w:t>
      </w:r>
      <w:r>
        <w:rPr>
          <w:rFonts w:ascii="Arial" w:hAnsi="Arial" w:cs="Arial"/>
        </w:rPr>
        <w:t xml:space="preserve">only </w:t>
      </w:r>
      <w:r w:rsidRPr="00C46B68">
        <w:rPr>
          <w:rFonts w:ascii="Arial" w:hAnsi="Arial" w:cs="Arial"/>
        </w:rPr>
        <w:t xml:space="preserve">the phosphatase genes among these are indicated by names. The </w:t>
      </w:r>
      <w:r>
        <w:rPr>
          <w:rFonts w:ascii="Arial" w:hAnsi="Arial" w:cs="Arial"/>
        </w:rPr>
        <w:t xml:space="preserve">four </w:t>
      </w:r>
      <w:r w:rsidRPr="00C46B68">
        <w:rPr>
          <w:rFonts w:ascii="Arial" w:hAnsi="Arial" w:cs="Arial"/>
        </w:rPr>
        <w:t>phosphatase genes significantly regulated in both transitions</w:t>
      </w:r>
      <w:r>
        <w:rPr>
          <w:rFonts w:ascii="Arial" w:hAnsi="Arial" w:cs="Arial"/>
        </w:rPr>
        <w:t xml:space="preserve"> (</w:t>
      </w:r>
      <w:r w:rsidRPr="00C46B68">
        <w:rPr>
          <w:rFonts w:ascii="Arial" w:hAnsi="Arial" w:cs="Arial"/>
          <w:i/>
          <w:iCs/>
        </w:rPr>
        <w:t>DUSP6, CDC25A</w:t>
      </w:r>
      <w:r w:rsidRPr="00C46B68">
        <w:rPr>
          <w:rFonts w:ascii="Arial" w:hAnsi="Arial" w:cs="Arial"/>
        </w:rPr>
        <w:t xml:space="preserve">, </w:t>
      </w:r>
      <w:r w:rsidRPr="00C46B68">
        <w:rPr>
          <w:rFonts w:ascii="Arial" w:hAnsi="Arial" w:cs="Arial"/>
          <w:i/>
          <w:iCs/>
        </w:rPr>
        <w:t>CDC25C</w:t>
      </w:r>
      <w:r w:rsidRPr="00C46B68">
        <w:rPr>
          <w:rFonts w:ascii="Arial" w:hAnsi="Arial" w:cs="Arial"/>
        </w:rPr>
        <w:t xml:space="preserve">, and </w:t>
      </w:r>
      <w:r w:rsidRPr="00C46B68">
        <w:rPr>
          <w:rFonts w:ascii="Arial" w:hAnsi="Arial" w:cs="Arial"/>
          <w:i/>
          <w:iCs/>
        </w:rPr>
        <w:t>SYNJ1</w:t>
      </w:r>
      <w:r>
        <w:rPr>
          <w:rFonts w:ascii="Arial" w:hAnsi="Arial" w:cs="Arial"/>
          <w:i/>
          <w:iCs/>
        </w:rPr>
        <w:t>)</w:t>
      </w:r>
      <w:r w:rsidRPr="00C46B68">
        <w:rPr>
          <w:rFonts w:ascii="Arial" w:hAnsi="Arial" w:cs="Arial"/>
        </w:rPr>
        <w:t xml:space="preserve"> are indicated in bold. </w:t>
      </w:r>
      <w:r w:rsidRPr="00C46B68">
        <w:rPr>
          <w:rFonts w:ascii="Arial" w:hAnsi="Arial" w:cs="Arial"/>
          <w:color w:val="000000" w:themeColor="text1"/>
        </w:rPr>
        <w:t xml:space="preserve">Differentially expressed genes were identified using the R package </w:t>
      </w:r>
      <w:proofErr w:type="spellStart"/>
      <w:r w:rsidRPr="00C46B68">
        <w:rPr>
          <w:rFonts w:ascii="Arial" w:hAnsi="Arial" w:cs="Arial"/>
          <w:color w:val="000000" w:themeColor="text1"/>
        </w:rPr>
        <w:t>limma</w:t>
      </w:r>
      <w:proofErr w:type="spellEnd"/>
      <w:r>
        <w:rPr>
          <w:rFonts w:ascii="Arial" w:hAnsi="Arial" w:cs="Arial"/>
          <w:color w:val="000000" w:themeColor="text1"/>
        </w:rPr>
        <w:t xml:space="preserve"> (n=3).</w:t>
      </w:r>
      <w:r w:rsidRPr="00C46B68">
        <w:rPr>
          <w:rFonts w:ascii="Arial" w:hAnsi="Arial" w:cs="Arial"/>
          <w:b/>
          <w:bCs/>
        </w:rPr>
        <w:t xml:space="preserve"> (C)</w:t>
      </w:r>
      <w:r w:rsidRPr="00C46B68">
        <w:rPr>
          <w:rFonts w:ascii="Arial" w:hAnsi="Arial" w:cs="Arial"/>
        </w:rPr>
        <w:t xml:space="preserve"> Changes in the </w:t>
      </w:r>
      <w:r w:rsidRPr="00C46B68">
        <w:rPr>
          <w:rFonts w:ascii="Arial" w:hAnsi="Arial" w:cs="Arial"/>
          <w:i/>
          <w:iCs/>
        </w:rPr>
        <w:t>DUSP6, CDC25A</w:t>
      </w:r>
      <w:r w:rsidRPr="00C46B68">
        <w:rPr>
          <w:rFonts w:ascii="Arial" w:hAnsi="Arial" w:cs="Arial"/>
        </w:rPr>
        <w:t xml:space="preserve">, </w:t>
      </w:r>
      <w:r w:rsidRPr="00C46B68">
        <w:rPr>
          <w:rFonts w:ascii="Arial" w:hAnsi="Arial" w:cs="Arial"/>
          <w:i/>
          <w:iCs/>
        </w:rPr>
        <w:t>CDC25C</w:t>
      </w:r>
      <w:r w:rsidRPr="00C46B68">
        <w:rPr>
          <w:rFonts w:ascii="Arial" w:hAnsi="Arial" w:cs="Arial"/>
        </w:rPr>
        <w:t xml:space="preserve">, and </w:t>
      </w:r>
      <w:r w:rsidRPr="00C46B68">
        <w:rPr>
          <w:rFonts w:ascii="Arial" w:hAnsi="Arial" w:cs="Arial"/>
          <w:i/>
          <w:iCs/>
        </w:rPr>
        <w:t>SYNJ1</w:t>
      </w:r>
      <w:r w:rsidRPr="00C46B68">
        <w:rPr>
          <w:rFonts w:ascii="Arial" w:hAnsi="Arial" w:cs="Arial"/>
        </w:rPr>
        <w:t xml:space="preserve"> mRNA levels during the acquisition of lapatinib resistance in BT474 cells. Data is based on RNA sequencing analysis </w:t>
      </w:r>
      <w:r>
        <w:rPr>
          <w:rFonts w:ascii="Arial" w:hAnsi="Arial" w:cs="Arial"/>
        </w:rPr>
        <w:t>(Dataset EV1)</w:t>
      </w:r>
      <w:r w:rsidRPr="00C46B68">
        <w:rPr>
          <w:rFonts w:ascii="Arial" w:hAnsi="Arial" w:cs="Arial"/>
        </w:rPr>
        <w:t xml:space="preserve"> and was analyzed by one-way ANOVA followed by Tukey's multiple comparisons test. Statistically significant values of *</w:t>
      </w:r>
      <w:r w:rsidRPr="00C46B68">
        <w:rPr>
          <w:rFonts w:ascii="Arial" w:hAnsi="Arial" w:cs="Arial"/>
          <w:i/>
          <w:iCs/>
        </w:rPr>
        <w:t>p</w:t>
      </w:r>
      <w:r w:rsidRPr="00C46B68">
        <w:rPr>
          <w:rFonts w:ascii="Arial" w:hAnsi="Arial" w:cs="Arial"/>
        </w:rPr>
        <w:t xml:space="preserve"> &lt; 0.05, **</w:t>
      </w:r>
      <w:r w:rsidRPr="00C46B68">
        <w:rPr>
          <w:rFonts w:ascii="Arial" w:hAnsi="Arial" w:cs="Arial"/>
          <w:i/>
          <w:iCs/>
        </w:rPr>
        <w:t xml:space="preserve">p </w:t>
      </w:r>
      <w:r w:rsidRPr="00C46B68">
        <w:rPr>
          <w:rFonts w:ascii="Arial" w:hAnsi="Arial" w:cs="Arial"/>
        </w:rPr>
        <w:t>&lt; 0.01 and ***</w:t>
      </w:r>
      <w:r w:rsidRPr="00056535">
        <w:rPr>
          <w:rFonts w:ascii="Arial" w:hAnsi="Arial" w:cs="Arial"/>
          <w:i/>
          <w:iCs/>
        </w:rPr>
        <w:t>p</w:t>
      </w:r>
      <w:r w:rsidRPr="00C46B68">
        <w:rPr>
          <w:rFonts w:ascii="Arial" w:hAnsi="Arial" w:cs="Arial"/>
        </w:rPr>
        <w:t xml:space="preserve"> &lt; 0.001 were determined</w:t>
      </w:r>
      <w:r>
        <w:rPr>
          <w:rFonts w:ascii="Arial" w:hAnsi="Arial" w:cs="Arial"/>
        </w:rPr>
        <w:t xml:space="preserve"> (n=3).</w:t>
      </w:r>
      <w:r w:rsidRPr="00C46B68">
        <w:rPr>
          <w:rFonts w:ascii="Arial" w:hAnsi="Arial" w:cs="Arial"/>
        </w:rPr>
        <w:t xml:space="preserve"> </w:t>
      </w:r>
      <w:r w:rsidRPr="00C46B68">
        <w:rPr>
          <w:rFonts w:ascii="Arial" w:hAnsi="Arial" w:cs="Arial"/>
          <w:b/>
          <w:bCs/>
        </w:rPr>
        <w:t>(D)</w:t>
      </w:r>
      <w:r w:rsidRPr="00C46B68">
        <w:rPr>
          <w:rFonts w:ascii="Arial" w:hAnsi="Arial" w:cs="Arial"/>
        </w:rPr>
        <w:t xml:space="preserve"> Differential expression of </w:t>
      </w:r>
      <w:r w:rsidRPr="00C46B68">
        <w:rPr>
          <w:rFonts w:ascii="Arial" w:hAnsi="Arial" w:cs="Arial"/>
          <w:i/>
          <w:iCs/>
        </w:rPr>
        <w:t>DUSP6,</w:t>
      </w:r>
      <w:r w:rsidRPr="00C46B68">
        <w:rPr>
          <w:rFonts w:ascii="Arial" w:hAnsi="Arial" w:cs="Arial"/>
        </w:rPr>
        <w:t xml:space="preserve"> </w:t>
      </w:r>
      <w:r w:rsidRPr="00C46B68">
        <w:rPr>
          <w:rFonts w:ascii="Arial" w:hAnsi="Arial" w:cs="Arial"/>
          <w:i/>
          <w:iCs/>
        </w:rPr>
        <w:t>CDC25A</w:t>
      </w:r>
      <w:r w:rsidRPr="00C46B68">
        <w:rPr>
          <w:rFonts w:ascii="Arial" w:hAnsi="Arial" w:cs="Arial"/>
        </w:rPr>
        <w:t xml:space="preserve">, </w:t>
      </w:r>
      <w:r w:rsidRPr="00C46B68">
        <w:rPr>
          <w:rFonts w:ascii="Arial" w:hAnsi="Arial" w:cs="Arial"/>
          <w:i/>
          <w:iCs/>
        </w:rPr>
        <w:t>CDC25C,</w:t>
      </w:r>
      <w:r w:rsidRPr="00C46B68">
        <w:rPr>
          <w:rFonts w:ascii="Arial" w:hAnsi="Arial" w:cs="Arial"/>
        </w:rPr>
        <w:t xml:space="preserve"> and </w:t>
      </w:r>
      <w:r w:rsidRPr="00C46B68">
        <w:rPr>
          <w:rFonts w:ascii="Arial" w:hAnsi="Arial" w:cs="Arial"/>
          <w:i/>
          <w:iCs/>
        </w:rPr>
        <w:t>SYNJ1</w:t>
      </w:r>
      <w:r w:rsidRPr="00C46B68">
        <w:rPr>
          <w:rFonts w:ascii="Arial" w:hAnsi="Arial" w:cs="Arial"/>
        </w:rPr>
        <w:t xml:space="preserve"> in different breast cancer subtypes. Data were extracted from the METABRIC dataset and categorized into five molecular subtypes according to the PAM50 gene expression subtype classification (basal, claudin-low, HER2+, Luminal A, and Luminal B). Data were analyzed by one-way ANOVA followed by Tukey's multiple comparisons test</w:t>
      </w:r>
      <w:r>
        <w:rPr>
          <w:rFonts w:ascii="Arial" w:hAnsi="Arial" w:cs="Arial"/>
        </w:rPr>
        <w:t xml:space="preserve"> and shown as mean </w:t>
      </w:r>
      <w:r>
        <w:rPr>
          <w:rFonts w:ascii="Arial" w:hAnsi="Arial" w:cs="Arial"/>
        </w:rPr>
        <w:sym w:font="Symbol" w:char="F0B1"/>
      </w:r>
      <w:r>
        <w:rPr>
          <w:rFonts w:ascii="Arial" w:hAnsi="Arial" w:cs="Arial"/>
        </w:rPr>
        <w:t xml:space="preserve"> standard deviation (SD).</w:t>
      </w:r>
      <w:r w:rsidRPr="00C46B68">
        <w:rPr>
          <w:rFonts w:ascii="Arial" w:hAnsi="Arial" w:cs="Arial"/>
        </w:rPr>
        <w:t xml:space="preserve"> Statistically significant values of *</w:t>
      </w:r>
      <w:r w:rsidRPr="00C46B68">
        <w:rPr>
          <w:rFonts w:ascii="Arial" w:hAnsi="Arial" w:cs="Arial"/>
          <w:i/>
          <w:iCs/>
        </w:rPr>
        <w:t>p</w:t>
      </w:r>
      <w:r w:rsidRPr="00C46B68">
        <w:rPr>
          <w:rFonts w:ascii="Arial" w:hAnsi="Arial" w:cs="Arial"/>
        </w:rPr>
        <w:t xml:space="preserve"> &lt; 0.05, **</w:t>
      </w:r>
      <w:r w:rsidRPr="00C46B68">
        <w:rPr>
          <w:rFonts w:ascii="Arial" w:hAnsi="Arial" w:cs="Arial"/>
          <w:i/>
          <w:iCs/>
        </w:rPr>
        <w:t xml:space="preserve">p </w:t>
      </w:r>
      <w:r w:rsidRPr="00C46B68">
        <w:rPr>
          <w:rFonts w:ascii="Arial" w:hAnsi="Arial" w:cs="Arial"/>
        </w:rPr>
        <w:t>&lt; 0.01 and ****</w:t>
      </w:r>
      <w:r w:rsidRPr="00056535">
        <w:rPr>
          <w:rFonts w:ascii="Arial" w:hAnsi="Arial" w:cs="Arial"/>
          <w:i/>
          <w:iCs/>
        </w:rPr>
        <w:t>p</w:t>
      </w:r>
      <w:r w:rsidRPr="00C46B68">
        <w:rPr>
          <w:rFonts w:ascii="Arial" w:hAnsi="Arial" w:cs="Arial"/>
        </w:rPr>
        <w:t xml:space="preserve"> &lt; 0.0001 were determined</w:t>
      </w:r>
      <w:r>
        <w:rPr>
          <w:rFonts w:ascii="Arial" w:hAnsi="Arial" w:cs="Arial"/>
        </w:rPr>
        <w:t xml:space="preserve"> (basal=209, claudin-low=218, HER2+=224, </w:t>
      </w:r>
      <w:proofErr w:type="spellStart"/>
      <w:r>
        <w:rPr>
          <w:rFonts w:ascii="Arial" w:hAnsi="Arial" w:cs="Arial"/>
        </w:rPr>
        <w:t>LumA</w:t>
      </w:r>
      <w:proofErr w:type="spellEnd"/>
      <w:r>
        <w:rPr>
          <w:rFonts w:ascii="Arial" w:hAnsi="Arial" w:cs="Arial"/>
        </w:rPr>
        <w:t xml:space="preserve">=700 and </w:t>
      </w:r>
      <w:proofErr w:type="spellStart"/>
      <w:r>
        <w:rPr>
          <w:rFonts w:ascii="Arial" w:hAnsi="Arial" w:cs="Arial"/>
        </w:rPr>
        <w:t>LumB</w:t>
      </w:r>
      <w:proofErr w:type="spellEnd"/>
      <w:r>
        <w:rPr>
          <w:rFonts w:ascii="Arial" w:hAnsi="Arial" w:cs="Arial"/>
        </w:rPr>
        <w:t>=475).</w:t>
      </w:r>
      <w:r w:rsidRPr="00C46B68">
        <w:rPr>
          <w:rFonts w:ascii="Arial" w:hAnsi="Arial" w:cs="Arial"/>
        </w:rPr>
        <w:t xml:space="preserve"> </w:t>
      </w:r>
      <w:r w:rsidRPr="00C46B68">
        <w:rPr>
          <w:rFonts w:ascii="Arial" w:hAnsi="Arial" w:cs="Arial"/>
          <w:b/>
          <w:bCs/>
        </w:rPr>
        <w:t>(E)</w:t>
      </w:r>
      <w:r w:rsidRPr="00C46B68">
        <w:rPr>
          <w:rFonts w:ascii="Arial" w:hAnsi="Arial" w:cs="Arial"/>
        </w:rPr>
        <w:t xml:space="preserve"> Breast cancer patients from the TCGA-BRCA dataset were divided into </w:t>
      </w:r>
      <w:r w:rsidRPr="00A763C3">
        <w:rPr>
          <w:rFonts w:ascii="Arial" w:hAnsi="Arial" w:cs="Arial"/>
          <w:i/>
          <w:iCs/>
        </w:rPr>
        <w:t>DUSP6</w:t>
      </w:r>
      <w:r w:rsidRPr="00C46B68">
        <w:rPr>
          <w:rFonts w:ascii="Arial" w:hAnsi="Arial" w:cs="Arial"/>
        </w:rPr>
        <w:t xml:space="preserve"> high (</w:t>
      </w:r>
      <w:proofErr w:type="spellStart"/>
      <w:r w:rsidRPr="00C46B68">
        <w:rPr>
          <w:rFonts w:ascii="Arial" w:hAnsi="Arial" w:cs="Arial"/>
        </w:rPr>
        <w:t>LogFC</w:t>
      </w:r>
      <w:proofErr w:type="spellEnd"/>
      <w:r w:rsidRPr="00C46B68">
        <w:rPr>
          <w:rFonts w:ascii="Arial" w:hAnsi="Arial" w:cs="Arial"/>
        </w:rPr>
        <w:t>&gt;1, FDR&lt;0.05) and low expression (</w:t>
      </w:r>
      <w:proofErr w:type="spellStart"/>
      <w:r w:rsidRPr="00C46B68">
        <w:rPr>
          <w:rFonts w:ascii="Arial" w:hAnsi="Arial" w:cs="Arial"/>
        </w:rPr>
        <w:t>LogFC</w:t>
      </w:r>
      <w:proofErr w:type="spellEnd"/>
      <w:r w:rsidRPr="00C46B68">
        <w:rPr>
          <w:rFonts w:ascii="Arial" w:hAnsi="Arial" w:cs="Arial"/>
        </w:rPr>
        <w:t xml:space="preserve">&lt;-1, FDR&lt;0.05) groups and the clinical </w:t>
      </w:r>
      <w:r>
        <w:rPr>
          <w:rFonts w:ascii="Arial" w:hAnsi="Arial" w:cs="Arial"/>
        </w:rPr>
        <w:t xml:space="preserve">breast cancer </w:t>
      </w:r>
      <w:r w:rsidRPr="00C46B68">
        <w:rPr>
          <w:rFonts w:ascii="Arial" w:hAnsi="Arial" w:cs="Arial"/>
        </w:rPr>
        <w:t xml:space="preserve">subtypes were compared between the two groups. NA; not available. </w:t>
      </w:r>
      <w:r w:rsidRPr="00C46B68">
        <w:rPr>
          <w:rFonts w:ascii="Arial" w:hAnsi="Arial" w:cs="Arial"/>
          <w:b/>
          <w:bCs/>
        </w:rPr>
        <w:t>(F</w:t>
      </w:r>
      <w:r>
        <w:rPr>
          <w:rFonts w:ascii="Arial" w:hAnsi="Arial" w:cs="Arial"/>
          <w:b/>
          <w:bCs/>
        </w:rPr>
        <w:t>,</w:t>
      </w:r>
      <w:r w:rsidRPr="00C46B68">
        <w:rPr>
          <w:rFonts w:ascii="Arial" w:hAnsi="Arial" w:cs="Arial"/>
          <w:b/>
          <w:bCs/>
        </w:rPr>
        <w:t>G)</w:t>
      </w:r>
      <w:r w:rsidRPr="00C46B68">
        <w:rPr>
          <w:rFonts w:ascii="Arial" w:hAnsi="Arial" w:cs="Arial"/>
        </w:rPr>
        <w:t xml:space="preserve"> Subgroup of 113 patient cases with high tumor </w:t>
      </w:r>
      <w:r w:rsidRPr="00C46B68">
        <w:rPr>
          <w:rFonts w:ascii="Arial" w:hAnsi="Arial" w:cs="Arial"/>
          <w:i/>
          <w:iCs/>
        </w:rPr>
        <w:t>ERBB2</w:t>
      </w:r>
      <w:r w:rsidRPr="00C46B68">
        <w:rPr>
          <w:rFonts w:ascii="Arial" w:hAnsi="Arial" w:cs="Arial"/>
        </w:rPr>
        <w:t xml:space="preserve"> mRNA expression (</w:t>
      </w:r>
      <w:proofErr w:type="spellStart"/>
      <w:r w:rsidRPr="00C46B68">
        <w:rPr>
          <w:rFonts w:ascii="Arial" w:hAnsi="Arial" w:cs="Arial"/>
        </w:rPr>
        <w:t>LogFC</w:t>
      </w:r>
      <w:proofErr w:type="spellEnd"/>
      <w:r w:rsidRPr="00C46B68">
        <w:rPr>
          <w:rFonts w:ascii="Arial" w:hAnsi="Arial" w:cs="Arial"/>
        </w:rPr>
        <w:t xml:space="preserve">&gt;1, FDR&lt;0.05) were divided into </w:t>
      </w:r>
      <w:r w:rsidRPr="00C46B68">
        <w:rPr>
          <w:rFonts w:ascii="Arial" w:hAnsi="Arial" w:cs="Arial"/>
          <w:i/>
          <w:iCs/>
        </w:rPr>
        <w:t>DUSP6</w:t>
      </w:r>
      <w:r w:rsidRPr="00C46B68">
        <w:rPr>
          <w:rFonts w:ascii="Arial" w:hAnsi="Arial" w:cs="Arial"/>
        </w:rPr>
        <w:t xml:space="preserve">high and </w:t>
      </w:r>
      <w:r w:rsidRPr="00C46B68">
        <w:rPr>
          <w:rFonts w:ascii="Arial" w:hAnsi="Arial" w:cs="Arial"/>
          <w:i/>
          <w:iCs/>
        </w:rPr>
        <w:t>DUSP6</w:t>
      </w:r>
      <w:r w:rsidRPr="00C46B68">
        <w:rPr>
          <w:rFonts w:ascii="Arial" w:hAnsi="Arial" w:cs="Arial"/>
        </w:rPr>
        <w:t>low groups and their overall</w:t>
      </w:r>
      <w:r>
        <w:rPr>
          <w:rFonts w:ascii="Arial" w:hAnsi="Arial" w:cs="Arial"/>
        </w:rPr>
        <w:t xml:space="preserve"> survival (OS)</w:t>
      </w:r>
      <w:r w:rsidRPr="00C46B68">
        <w:rPr>
          <w:rFonts w:ascii="Arial" w:hAnsi="Arial" w:cs="Arial"/>
        </w:rPr>
        <w:t xml:space="preserve"> (G) (Log-rank Test </w:t>
      </w:r>
      <w:r w:rsidRPr="00C46B68">
        <w:rPr>
          <w:rFonts w:ascii="Arial" w:hAnsi="Arial" w:cs="Arial"/>
          <w:i/>
          <w:iCs/>
        </w:rPr>
        <w:t>p</w:t>
      </w:r>
      <w:r w:rsidRPr="00C46B68">
        <w:rPr>
          <w:rFonts w:ascii="Arial" w:hAnsi="Arial" w:cs="Arial"/>
        </w:rPr>
        <w:t xml:space="preserve"> value=0.0220) and disease-specific </w:t>
      </w:r>
      <w:r>
        <w:rPr>
          <w:rFonts w:ascii="Arial" w:hAnsi="Arial" w:cs="Arial"/>
        </w:rPr>
        <w:t>progression free survival (PFS)</w:t>
      </w:r>
      <w:r w:rsidRPr="00C46B68">
        <w:rPr>
          <w:rFonts w:ascii="Arial" w:hAnsi="Arial" w:cs="Arial"/>
        </w:rPr>
        <w:t xml:space="preserve">(H)(Log-rank Test </w:t>
      </w:r>
      <w:r w:rsidRPr="00C46B68">
        <w:rPr>
          <w:rFonts w:ascii="Arial" w:hAnsi="Arial" w:cs="Arial"/>
          <w:i/>
          <w:iCs/>
        </w:rPr>
        <w:t>p</w:t>
      </w:r>
      <w:r w:rsidRPr="00C46B68">
        <w:rPr>
          <w:rFonts w:ascii="Arial" w:hAnsi="Arial" w:cs="Arial"/>
        </w:rPr>
        <w:t xml:space="preserve"> value=0.0259) was tested according to</w:t>
      </w:r>
      <w:r w:rsidRPr="00C46B68">
        <w:rPr>
          <w:rFonts w:ascii="Arial" w:hAnsi="Arial" w:cs="Arial"/>
          <w:i/>
          <w:iCs/>
        </w:rPr>
        <w:t xml:space="preserve"> DUSP6 </w:t>
      </w:r>
      <w:r w:rsidRPr="00C46B68">
        <w:rPr>
          <w:rFonts w:ascii="Arial" w:hAnsi="Arial" w:cs="Arial"/>
        </w:rPr>
        <w:t xml:space="preserve">status. </w:t>
      </w:r>
    </w:p>
    <w:p w14:paraId="0A2002B9" w14:textId="77777777" w:rsidR="003704A2" w:rsidRPr="00C46B68" w:rsidRDefault="003704A2" w:rsidP="001C1D34">
      <w:pPr>
        <w:spacing w:line="480" w:lineRule="auto"/>
        <w:jc w:val="both"/>
        <w:rPr>
          <w:rFonts w:ascii="Arial" w:hAnsi="Arial" w:cs="Arial"/>
        </w:rPr>
      </w:pPr>
    </w:p>
    <w:p w14:paraId="4B8CB969" w14:textId="77777777" w:rsidR="003704A2" w:rsidRPr="00C46B68" w:rsidRDefault="003704A2" w:rsidP="001C1D34">
      <w:pPr>
        <w:spacing w:line="480" w:lineRule="auto"/>
        <w:jc w:val="both"/>
        <w:rPr>
          <w:rFonts w:ascii="Arial" w:hAnsi="Arial" w:cs="Arial"/>
        </w:rPr>
      </w:pPr>
      <w:r w:rsidRPr="00C46B68">
        <w:rPr>
          <w:rFonts w:ascii="Arial" w:hAnsi="Arial" w:cs="Arial"/>
          <w:b/>
          <w:bCs/>
        </w:rPr>
        <w:lastRenderedPageBreak/>
        <w:t xml:space="preserve">Figure 3: Functional involvement of DUSP6 in HER2i tolerance development. </w:t>
      </w:r>
    </w:p>
    <w:p w14:paraId="70B1D698" w14:textId="1F0FD0E5" w:rsidR="003704A2" w:rsidRPr="00C46B68" w:rsidRDefault="003704A2" w:rsidP="001C1D34">
      <w:pPr>
        <w:spacing w:line="480" w:lineRule="auto"/>
        <w:jc w:val="both"/>
        <w:rPr>
          <w:rFonts w:ascii="Arial" w:hAnsi="Arial" w:cs="Arial"/>
          <w:color w:val="000000" w:themeColor="text1"/>
        </w:rPr>
      </w:pPr>
      <w:r w:rsidRPr="00C46B68">
        <w:rPr>
          <w:rFonts w:ascii="Arial" w:hAnsi="Arial" w:cs="Arial"/>
          <w:b/>
          <w:bCs/>
        </w:rPr>
        <w:t>(A)</w:t>
      </w:r>
      <w:r w:rsidRPr="00C46B68">
        <w:rPr>
          <w:rFonts w:ascii="Arial" w:hAnsi="Arial" w:cs="Arial"/>
        </w:rPr>
        <w:t xml:space="preserve"> Expression of DUSP6 protein in different stages of lapatinib resistance development by Western blot analysis.</w:t>
      </w:r>
      <w:bookmarkStart w:id="3" w:name="OLE_LINK1"/>
      <w:bookmarkStart w:id="4" w:name="OLE_LINK2"/>
      <w:r w:rsidRPr="00C46B68">
        <w:rPr>
          <w:rFonts w:ascii="Arial" w:hAnsi="Arial" w:cs="Arial"/>
        </w:rPr>
        <w:t xml:space="preserve"> </w:t>
      </w:r>
      <w:bookmarkEnd w:id="3"/>
      <w:bookmarkEnd w:id="4"/>
      <w:r w:rsidRPr="00C46B68">
        <w:rPr>
          <w:rFonts w:ascii="Arial" w:hAnsi="Arial" w:cs="Arial"/>
          <w:b/>
          <w:bCs/>
        </w:rPr>
        <w:t xml:space="preserve">(B) </w:t>
      </w:r>
      <w:r w:rsidR="006F03A5" w:rsidRPr="00C46B68">
        <w:rPr>
          <w:rFonts w:ascii="Arial" w:hAnsi="Arial" w:cs="Arial"/>
          <w:color w:val="000000" w:themeColor="text1"/>
        </w:rPr>
        <w:t>Relative e</w:t>
      </w:r>
      <w:r w:rsidR="003112E1" w:rsidRPr="00C46B68">
        <w:rPr>
          <w:rFonts w:ascii="Arial" w:hAnsi="Arial" w:cs="Arial"/>
          <w:color w:val="000000" w:themeColor="text1"/>
        </w:rPr>
        <w:t xml:space="preserve">xpression of </w:t>
      </w:r>
      <w:r w:rsidR="003112E1" w:rsidRPr="00C46B68">
        <w:rPr>
          <w:rFonts w:ascii="Arial" w:hAnsi="Arial" w:cs="Arial"/>
          <w:i/>
          <w:iCs/>
          <w:color w:val="000000" w:themeColor="text1"/>
        </w:rPr>
        <w:t xml:space="preserve">DUSP6 </w:t>
      </w:r>
      <w:r w:rsidR="006F03A5" w:rsidRPr="00C46B68">
        <w:rPr>
          <w:rFonts w:ascii="Arial" w:hAnsi="Arial" w:cs="Arial"/>
          <w:color w:val="000000" w:themeColor="text1"/>
        </w:rPr>
        <w:t>mRNA in indicated cell lines either at the untreated control situation</w:t>
      </w:r>
      <w:r w:rsidR="00A763C3">
        <w:rPr>
          <w:rFonts w:ascii="Arial" w:hAnsi="Arial" w:cs="Arial"/>
          <w:color w:val="000000" w:themeColor="text1"/>
        </w:rPr>
        <w:t>,</w:t>
      </w:r>
      <w:r w:rsidR="006F03A5" w:rsidRPr="00C46B68">
        <w:rPr>
          <w:rFonts w:ascii="Arial" w:hAnsi="Arial" w:cs="Arial"/>
          <w:color w:val="000000" w:themeColor="text1"/>
        </w:rPr>
        <w:t xml:space="preserve"> or in </w:t>
      </w:r>
      <w:r w:rsidR="007223B6" w:rsidRPr="00C46B68">
        <w:rPr>
          <w:rFonts w:ascii="Arial" w:hAnsi="Arial" w:cs="Arial"/>
          <w:color w:val="000000" w:themeColor="text1"/>
        </w:rPr>
        <w:t xml:space="preserve">the </w:t>
      </w:r>
      <w:r w:rsidR="006F03A5" w:rsidRPr="00C46B68">
        <w:rPr>
          <w:rFonts w:ascii="Arial" w:hAnsi="Arial" w:cs="Arial"/>
          <w:color w:val="000000" w:themeColor="text1"/>
        </w:rPr>
        <w:t xml:space="preserve">DTP state after following treatments: </w:t>
      </w:r>
      <w:r w:rsidR="0041166C" w:rsidRPr="00C46B68">
        <w:rPr>
          <w:rFonts w:ascii="Arial" w:hAnsi="Arial" w:cs="Arial"/>
          <w:color w:val="000000" w:themeColor="text1"/>
        </w:rPr>
        <w:t>BT474Br</w:t>
      </w:r>
      <w:r w:rsidR="0006298E" w:rsidRPr="00C46B68">
        <w:rPr>
          <w:rFonts w:ascii="Arial" w:hAnsi="Arial" w:cs="Arial"/>
          <w:color w:val="000000" w:themeColor="text1"/>
        </w:rPr>
        <w:t>, Lapatinib 1</w:t>
      </w:r>
      <w:r w:rsidR="0006298E" w:rsidRPr="00C46B68">
        <w:rPr>
          <w:rFonts w:ascii="Arial" w:hAnsi="Arial" w:cs="Arial"/>
          <w:color w:val="000000" w:themeColor="text1"/>
        </w:rPr>
        <w:sym w:font="Symbol" w:char="F06D"/>
      </w:r>
      <w:r w:rsidR="0006298E" w:rsidRPr="00C46B68">
        <w:rPr>
          <w:rFonts w:ascii="Arial" w:hAnsi="Arial" w:cs="Arial"/>
          <w:color w:val="000000" w:themeColor="text1"/>
        </w:rPr>
        <w:t>M for 9 days;</w:t>
      </w:r>
      <w:r w:rsidR="0041166C" w:rsidRPr="00C46B68">
        <w:rPr>
          <w:rFonts w:ascii="Arial" w:hAnsi="Arial" w:cs="Arial"/>
          <w:color w:val="000000" w:themeColor="text1"/>
        </w:rPr>
        <w:t xml:space="preserve"> </w:t>
      </w:r>
      <w:r w:rsidR="006F03A5" w:rsidRPr="00C46B68">
        <w:rPr>
          <w:rFonts w:ascii="Arial" w:hAnsi="Arial" w:cs="Arial"/>
          <w:color w:val="000000" w:themeColor="text1"/>
        </w:rPr>
        <w:t>EFM192A and HCC1419,</w:t>
      </w:r>
      <w:r w:rsidR="0006298E" w:rsidRPr="00C46B68">
        <w:rPr>
          <w:rFonts w:ascii="Arial" w:hAnsi="Arial" w:cs="Arial"/>
          <w:color w:val="000000" w:themeColor="text1"/>
        </w:rPr>
        <w:t xml:space="preserve"> Lapatinib 2.5 </w:t>
      </w:r>
      <w:r w:rsidR="0006298E" w:rsidRPr="00C46B68">
        <w:rPr>
          <w:rFonts w:ascii="Arial" w:hAnsi="Arial" w:cs="Arial"/>
          <w:color w:val="000000" w:themeColor="text1"/>
        </w:rPr>
        <w:sym w:font="Symbol" w:char="F06D"/>
      </w:r>
      <w:r w:rsidR="0006298E" w:rsidRPr="00C46B68">
        <w:rPr>
          <w:rFonts w:ascii="Arial" w:hAnsi="Arial" w:cs="Arial"/>
          <w:color w:val="000000" w:themeColor="text1"/>
        </w:rPr>
        <w:t>M for 14 days</w:t>
      </w:r>
      <w:r w:rsidR="006F03A5" w:rsidRPr="00C46B68">
        <w:rPr>
          <w:rFonts w:ascii="Arial" w:hAnsi="Arial" w:cs="Arial"/>
          <w:color w:val="000000" w:themeColor="text1"/>
        </w:rPr>
        <w:t>; HCC827(</w:t>
      </w:r>
      <w:proofErr w:type="spellStart"/>
      <w:r w:rsidR="006F03A5" w:rsidRPr="00C46B68">
        <w:rPr>
          <w:rFonts w:ascii="Arial" w:hAnsi="Arial" w:cs="Arial"/>
          <w:color w:val="000000" w:themeColor="text1"/>
        </w:rPr>
        <w:t>EGFRmut</w:t>
      </w:r>
      <w:proofErr w:type="spellEnd"/>
      <w:r w:rsidR="00A763C3">
        <w:rPr>
          <w:rFonts w:ascii="Arial" w:hAnsi="Arial" w:cs="Arial"/>
          <w:color w:val="000000" w:themeColor="text1"/>
        </w:rPr>
        <w:t xml:space="preserve"> NSCLC</w:t>
      </w:r>
      <w:r w:rsidR="006F03A5" w:rsidRPr="00C46B68">
        <w:rPr>
          <w:rFonts w:ascii="Arial" w:hAnsi="Arial" w:cs="Arial"/>
          <w:color w:val="000000" w:themeColor="text1"/>
        </w:rPr>
        <w:t xml:space="preserve">), </w:t>
      </w:r>
      <w:r w:rsidR="006F03A5" w:rsidRPr="00C46B68">
        <w:rPr>
          <w:rFonts w:ascii="Arial" w:hAnsi="Arial" w:cs="Arial"/>
          <w:color w:val="000000" w:themeColor="text1"/>
          <w:lang w:val="en-GB"/>
        </w:rPr>
        <w:t>1 µM Osimertinib for 10 days; A375(BRAFV600E</w:t>
      </w:r>
      <w:r w:rsidR="00A763C3">
        <w:rPr>
          <w:rFonts w:ascii="Arial" w:hAnsi="Arial" w:cs="Arial"/>
          <w:color w:val="000000" w:themeColor="text1"/>
          <w:lang w:val="en-GB"/>
        </w:rPr>
        <w:t xml:space="preserve"> mutant malignant melanoma (MM)</w:t>
      </w:r>
      <w:r w:rsidR="006F03A5" w:rsidRPr="00C46B68">
        <w:rPr>
          <w:rFonts w:ascii="Arial" w:hAnsi="Arial" w:cs="Arial"/>
          <w:lang w:val="en-GB"/>
        </w:rPr>
        <w:t xml:space="preserve">), 1 µM dabrafenib+100 </w:t>
      </w:r>
      <w:proofErr w:type="spellStart"/>
      <w:r w:rsidR="006F03A5" w:rsidRPr="00C46B68">
        <w:rPr>
          <w:rFonts w:ascii="Arial" w:hAnsi="Arial" w:cs="Arial"/>
          <w:lang w:val="en-GB"/>
        </w:rPr>
        <w:t>nM</w:t>
      </w:r>
      <w:proofErr w:type="spellEnd"/>
      <w:r w:rsidR="006F03A5" w:rsidRPr="00C46B68">
        <w:rPr>
          <w:rFonts w:ascii="Arial" w:hAnsi="Arial" w:cs="Arial"/>
          <w:lang w:val="en-GB"/>
        </w:rPr>
        <w:t xml:space="preserve"> trametinib for 10 days; </w:t>
      </w:r>
      <w:r w:rsidR="0006298E" w:rsidRPr="00C46B68">
        <w:rPr>
          <w:rFonts w:ascii="Arial" w:hAnsi="Arial" w:cs="Arial"/>
          <w:lang w:val="en-GB"/>
        </w:rPr>
        <w:t xml:space="preserve">and </w:t>
      </w:r>
      <w:r w:rsidR="006F03A5" w:rsidRPr="00C46B68">
        <w:rPr>
          <w:rFonts w:ascii="Arial" w:hAnsi="Arial" w:cs="Arial"/>
          <w:lang w:val="en-GB"/>
        </w:rPr>
        <w:t>HT-29</w:t>
      </w:r>
      <w:r w:rsidR="00E03A55" w:rsidRPr="00C46B68">
        <w:rPr>
          <w:rFonts w:ascii="Arial" w:hAnsi="Arial" w:cs="Arial"/>
          <w:lang w:val="en-GB"/>
        </w:rPr>
        <w:t>(BRAFV600E</w:t>
      </w:r>
      <w:r w:rsidR="00A763C3">
        <w:rPr>
          <w:rFonts w:ascii="Arial" w:hAnsi="Arial" w:cs="Arial"/>
          <w:lang w:val="en-GB"/>
        </w:rPr>
        <w:t xml:space="preserve"> mutant colorectal cancer (CRC)</w:t>
      </w:r>
      <w:r w:rsidR="00E03A55" w:rsidRPr="00C46B68">
        <w:rPr>
          <w:rFonts w:ascii="Arial" w:hAnsi="Arial" w:cs="Arial"/>
          <w:lang w:val="en-GB"/>
        </w:rPr>
        <w:t>), 1 µM dabrafenib+10 µg/ml cetuximab</w:t>
      </w:r>
      <w:r w:rsidR="006F03A5" w:rsidRPr="00C46B68">
        <w:rPr>
          <w:rFonts w:ascii="Arial" w:hAnsi="Arial" w:cs="Arial"/>
          <w:lang w:val="en-GB"/>
        </w:rPr>
        <w:t xml:space="preserve"> </w:t>
      </w:r>
      <w:r w:rsidR="00E03A55" w:rsidRPr="00C46B68">
        <w:rPr>
          <w:rFonts w:ascii="Arial" w:hAnsi="Arial" w:cs="Arial"/>
          <w:lang w:val="en-GB"/>
        </w:rPr>
        <w:t xml:space="preserve">for 10 days. Data for </w:t>
      </w:r>
      <w:r w:rsidR="009B2F42" w:rsidRPr="00C46B68">
        <w:rPr>
          <w:rFonts w:ascii="Arial" w:hAnsi="Arial" w:cs="Arial"/>
          <w:lang w:val="en-GB"/>
        </w:rPr>
        <w:t xml:space="preserve">EFM192 and HCC1419 </w:t>
      </w:r>
      <w:r w:rsidR="00E03A55" w:rsidRPr="00C46B68">
        <w:rPr>
          <w:rFonts w:ascii="Arial" w:hAnsi="Arial" w:cs="Arial"/>
          <w:lang w:val="en-GB"/>
        </w:rPr>
        <w:t>cells was obtained from</w:t>
      </w:r>
      <w:r w:rsidR="008F660D" w:rsidRPr="00C46B68">
        <w:rPr>
          <w:rFonts w:ascii="Arial" w:hAnsi="Arial" w:cs="Arial"/>
          <w:lang w:val="en-GB"/>
        </w:rPr>
        <w:t xml:space="preserve"> (</w:t>
      </w:r>
      <w:proofErr w:type="spellStart"/>
      <w:r w:rsidR="008F660D" w:rsidRPr="00C46B68">
        <w:rPr>
          <w:rFonts w:ascii="Arial" w:hAnsi="Arial" w:cs="Arial"/>
          <w:lang w:val="en-GB"/>
        </w:rPr>
        <w:t>DataRef</w:t>
      </w:r>
      <w:proofErr w:type="spellEnd"/>
      <w:r w:rsidR="008F660D" w:rsidRPr="00C46B68">
        <w:rPr>
          <w:rFonts w:ascii="Arial" w:hAnsi="Arial" w:cs="Arial"/>
          <w:lang w:val="en-GB"/>
        </w:rPr>
        <w:t>:</w:t>
      </w:r>
      <w:r w:rsidR="00E03A55" w:rsidRPr="00C46B68">
        <w:rPr>
          <w:rFonts w:ascii="Arial" w:hAnsi="Arial" w:cs="Arial"/>
          <w:lang w:val="en-GB"/>
        </w:rPr>
        <w:t xml:space="preserve"> </w:t>
      </w:r>
      <w:r w:rsidR="00E5378A" w:rsidRPr="00C46B68">
        <w:rPr>
          <w:rFonts w:ascii="Arial" w:hAnsi="Arial" w:cs="Arial"/>
          <w:lang w:val="en-GB"/>
        </w:rPr>
        <w:fldChar w:fldCharType="begin">
          <w:fldData xml:space="preserve">PEVuZE5vdGU+PENpdGU+PEF1dGhvcj5DaGFuZzwvQXV0aG9yPjxZZWFyPjIwMjI8L1llYXI+PFJl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</w:fldData>
        </w:fldChar>
      </w:r>
      <w:r w:rsidR="00AA646F" w:rsidRPr="00C46B68">
        <w:rPr>
          <w:rFonts w:ascii="Arial" w:hAnsi="Arial" w:cs="Arial"/>
          <w:lang w:val="en-GB"/>
        </w:rPr>
        <w:instrText xml:space="preserve"> ADDIN EN.CITE </w:instrText>
      </w:r>
      <w:r w:rsidR="00AA646F" w:rsidRPr="00C46B68">
        <w:rPr>
          <w:rFonts w:ascii="Arial" w:hAnsi="Arial" w:cs="Arial"/>
          <w:lang w:val="en-GB"/>
        </w:rPr>
        <w:fldChar w:fldCharType="begin">
          <w:fldData xml:space="preserve">PEVuZE5vdGU+PENpdGU+PEF1dGhvcj5DaGFuZzwvQXV0aG9yPjxZZWFyPjIwMjI8L1llYXI+PFJl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</w:fldData>
        </w:fldChar>
      </w:r>
      <w:r w:rsidR="00AA646F" w:rsidRPr="00C46B68">
        <w:rPr>
          <w:rFonts w:ascii="Arial" w:hAnsi="Arial" w:cs="Arial"/>
          <w:lang w:val="en-GB"/>
        </w:rPr>
        <w:instrText xml:space="preserve"> ADDIN EN.CITE.DATA </w:instrText>
      </w:r>
      <w:r w:rsidR="00AA646F" w:rsidRPr="00C46B68">
        <w:rPr>
          <w:rFonts w:ascii="Arial" w:hAnsi="Arial" w:cs="Arial"/>
          <w:lang w:val="en-GB"/>
        </w:rPr>
      </w:r>
      <w:r w:rsidR="00AA646F" w:rsidRPr="00C46B68">
        <w:rPr>
          <w:rFonts w:ascii="Arial" w:hAnsi="Arial" w:cs="Arial"/>
          <w:lang w:val="en-GB"/>
        </w:rPr>
        <w:fldChar w:fldCharType="end"/>
      </w:r>
      <w:r w:rsidR="00E5378A" w:rsidRPr="00C46B68">
        <w:rPr>
          <w:rFonts w:ascii="Arial" w:hAnsi="Arial" w:cs="Arial"/>
          <w:lang w:val="en-GB"/>
        </w:rPr>
      </w:r>
      <w:r w:rsidR="00E5378A" w:rsidRPr="00C46B68">
        <w:rPr>
          <w:rFonts w:ascii="Arial" w:hAnsi="Arial" w:cs="Arial"/>
          <w:lang w:val="en-GB"/>
        </w:rPr>
        <w:fldChar w:fldCharType="separate"/>
      </w:r>
      <w:r w:rsidR="00AA646F" w:rsidRPr="00C46B68">
        <w:rPr>
          <w:rFonts w:ascii="Arial" w:hAnsi="Arial" w:cs="Arial"/>
          <w:noProof/>
          <w:lang w:val="en-GB"/>
        </w:rPr>
        <w:t>(Chang</w:t>
      </w:r>
      <w:r w:rsidR="00AA646F" w:rsidRPr="00C46B68">
        <w:rPr>
          <w:rFonts w:ascii="Arial" w:hAnsi="Arial" w:cs="Arial"/>
          <w:i/>
          <w:noProof/>
          <w:lang w:val="en-GB"/>
        </w:rPr>
        <w:t xml:space="preserve"> et al.</w:t>
      </w:r>
      <w:r w:rsidR="00AA646F" w:rsidRPr="00C46B68">
        <w:rPr>
          <w:rFonts w:ascii="Arial" w:hAnsi="Arial" w:cs="Arial"/>
          <w:noProof/>
          <w:lang w:val="en-GB"/>
        </w:rPr>
        <w:t>, 2022)</w:t>
      </w:r>
      <w:r w:rsidR="00E5378A" w:rsidRPr="00C46B68">
        <w:rPr>
          <w:rFonts w:ascii="Arial" w:hAnsi="Arial" w:cs="Arial"/>
          <w:lang w:val="en-GB"/>
        </w:rPr>
        <w:fldChar w:fldCharType="end"/>
      </w:r>
      <w:r w:rsidR="00E5378A" w:rsidRPr="00C46B68">
        <w:rPr>
          <w:rFonts w:ascii="Arial" w:hAnsi="Arial" w:cs="Arial"/>
        </w:rPr>
        <w:t>(GSE15534</w:t>
      </w:r>
      <w:r w:rsidR="008F660D" w:rsidRPr="00C46B68">
        <w:rPr>
          <w:rFonts w:ascii="Arial" w:hAnsi="Arial" w:cs="Arial"/>
        </w:rPr>
        <w:t>2</w:t>
      </w:r>
      <w:r w:rsidR="00E5378A" w:rsidRPr="00C46B68">
        <w:rPr>
          <w:rFonts w:ascii="Arial" w:hAnsi="Arial" w:cs="Arial"/>
        </w:rPr>
        <w:t>)</w:t>
      </w:r>
      <w:r w:rsidR="0006298E" w:rsidRPr="00C46B68">
        <w:rPr>
          <w:rFonts w:ascii="Arial" w:hAnsi="Arial" w:cs="Arial"/>
        </w:rPr>
        <w:t>,</w:t>
      </w:r>
      <w:r w:rsidR="00E03A55" w:rsidRPr="00C46B68">
        <w:rPr>
          <w:rFonts w:ascii="Arial" w:hAnsi="Arial" w:cs="Arial"/>
          <w:lang w:val="en-GB"/>
        </w:rPr>
        <w:t xml:space="preserve"> and </w:t>
      </w:r>
      <w:r w:rsidR="009B2F42" w:rsidRPr="00C46B68">
        <w:rPr>
          <w:rFonts w:ascii="Arial" w:hAnsi="Arial" w:cs="Arial"/>
          <w:lang w:val="en-GB"/>
        </w:rPr>
        <w:t xml:space="preserve">for </w:t>
      </w:r>
      <w:r w:rsidR="00A763C3">
        <w:rPr>
          <w:rFonts w:ascii="Arial" w:hAnsi="Arial" w:cs="Arial"/>
          <w:lang w:val="en-GB"/>
        </w:rPr>
        <w:t>other</w:t>
      </w:r>
      <w:r w:rsidR="009B2F42" w:rsidRPr="00C46B68">
        <w:rPr>
          <w:rFonts w:ascii="Arial" w:hAnsi="Arial" w:cs="Arial"/>
          <w:lang w:val="en-GB"/>
        </w:rPr>
        <w:t xml:space="preserve"> cells</w:t>
      </w:r>
      <w:r w:rsidR="00E03A55" w:rsidRPr="00C46B68">
        <w:rPr>
          <w:rFonts w:ascii="Arial" w:hAnsi="Arial" w:cs="Arial"/>
          <w:lang w:val="en-GB"/>
        </w:rPr>
        <w:t xml:space="preserve"> by </w:t>
      </w:r>
      <w:proofErr w:type="spellStart"/>
      <w:r w:rsidR="007223B6" w:rsidRPr="00C46B68">
        <w:rPr>
          <w:rFonts w:ascii="Arial" w:hAnsi="Arial" w:cs="Arial"/>
          <w:lang w:val="en-GB"/>
        </w:rPr>
        <w:t>qRT</w:t>
      </w:r>
      <w:proofErr w:type="spellEnd"/>
      <w:r w:rsidR="00E03A55" w:rsidRPr="00C46B68">
        <w:rPr>
          <w:rFonts w:ascii="Arial" w:hAnsi="Arial" w:cs="Arial"/>
          <w:lang w:val="en-GB"/>
        </w:rPr>
        <w:t>-PCR</w:t>
      </w:r>
      <w:r w:rsidR="009B2F42" w:rsidRPr="00C46B68">
        <w:rPr>
          <w:rFonts w:ascii="Arial" w:hAnsi="Arial" w:cs="Arial"/>
          <w:lang w:val="en-GB"/>
        </w:rPr>
        <w:t xml:space="preserve"> analysis</w:t>
      </w:r>
      <w:r w:rsidR="00E03A55" w:rsidRPr="00C46B68">
        <w:rPr>
          <w:rFonts w:ascii="Arial" w:hAnsi="Arial" w:cs="Arial"/>
          <w:lang w:val="en-GB"/>
        </w:rPr>
        <w:t xml:space="preserve"> of the </w:t>
      </w:r>
      <w:r w:rsidR="00A763C3">
        <w:rPr>
          <w:rFonts w:ascii="Arial" w:hAnsi="Arial" w:cs="Arial"/>
          <w:i/>
          <w:iCs/>
          <w:lang w:val="en-GB"/>
        </w:rPr>
        <w:t>de novo</w:t>
      </w:r>
      <w:r w:rsidR="002C3894" w:rsidRPr="00C46B68">
        <w:rPr>
          <w:rFonts w:ascii="Arial" w:hAnsi="Arial" w:cs="Arial"/>
          <w:lang w:val="en-GB"/>
        </w:rPr>
        <w:t xml:space="preserve"> </w:t>
      </w:r>
      <w:r w:rsidR="00E03A55" w:rsidRPr="00C46B68">
        <w:rPr>
          <w:rFonts w:ascii="Arial" w:hAnsi="Arial" w:cs="Arial"/>
          <w:lang w:val="en-GB"/>
        </w:rPr>
        <w:t>treated samples. Shown is data from two</w:t>
      </w:r>
      <w:r w:rsidR="00EA22F1" w:rsidRPr="00C46B68">
        <w:rPr>
          <w:rFonts w:ascii="Arial" w:hAnsi="Arial" w:cs="Arial"/>
          <w:lang w:val="en-GB"/>
        </w:rPr>
        <w:t>-three</w:t>
      </w:r>
      <w:r w:rsidR="00E03A55" w:rsidRPr="00C46B68">
        <w:rPr>
          <w:rFonts w:ascii="Arial" w:hAnsi="Arial" w:cs="Arial"/>
          <w:lang w:val="en-GB"/>
        </w:rPr>
        <w:t xml:space="preserve"> repeat</w:t>
      </w:r>
      <w:r w:rsidR="00EA22F1" w:rsidRPr="00C46B68">
        <w:rPr>
          <w:rFonts w:ascii="Arial" w:hAnsi="Arial" w:cs="Arial"/>
          <w:lang w:val="en-GB"/>
        </w:rPr>
        <w:t xml:space="preserve"> samples</w:t>
      </w:r>
      <w:r w:rsidR="00E03A55" w:rsidRPr="00C46B68">
        <w:rPr>
          <w:rFonts w:ascii="Arial" w:hAnsi="Arial" w:cs="Arial"/>
          <w:lang w:val="en-GB"/>
        </w:rPr>
        <w:t>.</w:t>
      </w:r>
      <w:r w:rsidR="003B19C6" w:rsidRPr="00C46B68">
        <w:rPr>
          <w:rFonts w:ascii="Arial" w:hAnsi="Arial" w:cs="Arial"/>
          <w:lang w:val="en-GB"/>
        </w:rPr>
        <w:t xml:space="preserve"> </w:t>
      </w:r>
      <w:r w:rsidR="003B19C6" w:rsidRPr="00C46B68">
        <w:rPr>
          <w:rFonts w:ascii="Arial" w:hAnsi="Arial" w:cs="Arial"/>
          <w:b/>
          <w:bCs/>
          <w:lang w:val="en-GB"/>
        </w:rPr>
        <w:t>(</w:t>
      </w:r>
      <w:r w:rsidR="00B16FF3">
        <w:rPr>
          <w:rFonts w:ascii="Arial" w:hAnsi="Arial" w:cs="Arial"/>
          <w:b/>
          <w:bCs/>
          <w:lang w:val="en-GB"/>
        </w:rPr>
        <w:t>C</w:t>
      </w:r>
      <w:r w:rsidR="003B19C6" w:rsidRPr="00C46B68">
        <w:rPr>
          <w:rFonts w:ascii="Arial" w:hAnsi="Arial" w:cs="Arial"/>
          <w:b/>
          <w:bCs/>
          <w:lang w:val="en-GB"/>
        </w:rPr>
        <w:t xml:space="preserve">) </w:t>
      </w:r>
      <w:r w:rsidR="001C736E">
        <w:rPr>
          <w:rFonts w:ascii="Arial" w:hAnsi="Arial" w:cs="Arial"/>
        </w:rPr>
        <w:t>T</w:t>
      </w:r>
      <w:r w:rsidRPr="00C46B68">
        <w:rPr>
          <w:rFonts w:ascii="Arial" w:hAnsi="Arial" w:cs="Arial"/>
        </w:rPr>
        <w:t xml:space="preserve">ranscriptional profile of MDA-MB-453 cells after </w:t>
      </w:r>
      <w:r w:rsidRPr="001C736E">
        <w:rPr>
          <w:rFonts w:ascii="Arial" w:hAnsi="Arial" w:cs="Arial"/>
          <w:i/>
          <w:iCs/>
        </w:rPr>
        <w:t>DUSP6</w:t>
      </w:r>
      <w:r w:rsidRPr="00C46B68">
        <w:rPr>
          <w:rFonts w:ascii="Arial" w:hAnsi="Arial" w:cs="Arial"/>
        </w:rPr>
        <w:t xml:space="preserve"> knockdown by 3 different siRNA </w:t>
      </w:r>
      <w:r w:rsidR="00945E19" w:rsidRPr="00C46B68">
        <w:rPr>
          <w:rFonts w:ascii="Arial" w:hAnsi="Arial" w:cs="Arial"/>
        </w:rPr>
        <w:t>and</w:t>
      </w:r>
      <w:r w:rsidRPr="00C46B68">
        <w:rPr>
          <w:rFonts w:ascii="Arial" w:hAnsi="Arial" w:cs="Arial"/>
        </w:rPr>
        <w:t xml:space="preserve"> compared with 3 different scramble controls, followed by the GSVA analysis of the Hallmark gene sets. The Hallmark gene sets overlapping with the gene sets regulated to same direction in DUSP6 low expressing DTEP cells (Fig. 1</w:t>
      </w:r>
      <w:r w:rsidR="00945E19" w:rsidRPr="00C46B68">
        <w:rPr>
          <w:rFonts w:ascii="Arial" w:hAnsi="Arial" w:cs="Arial"/>
        </w:rPr>
        <w:t>C</w:t>
      </w:r>
      <w:r w:rsidRPr="00C46B68">
        <w:rPr>
          <w:rFonts w:ascii="Arial" w:hAnsi="Arial" w:cs="Arial"/>
        </w:rPr>
        <w:t xml:space="preserve">) are indicated with red.  </w:t>
      </w:r>
      <w:r w:rsidRPr="00C46B68">
        <w:rPr>
          <w:rFonts w:ascii="Arial" w:hAnsi="Arial" w:cs="Arial"/>
          <w:b/>
          <w:bCs/>
        </w:rPr>
        <w:t>(</w:t>
      </w:r>
      <w:r w:rsidR="00B16FF3">
        <w:rPr>
          <w:rFonts w:ascii="Arial" w:hAnsi="Arial" w:cs="Arial"/>
          <w:b/>
          <w:bCs/>
        </w:rPr>
        <w:t>D</w:t>
      </w:r>
      <w:r w:rsidRPr="00C46B68">
        <w:rPr>
          <w:rFonts w:ascii="Arial" w:hAnsi="Arial" w:cs="Arial"/>
          <w:b/>
          <w:bCs/>
        </w:rPr>
        <w:t xml:space="preserve">, </w:t>
      </w:r>
      <w:r w:rsidR="00B16FF3">
        <w:rPr>
          <w:rFonts w:ascii="Arial" w:hAnsi="Arial" w:cs="Arial"/>
          <w:b/>
          <w:bCs/>
        </w:rPr>
        <w:t>E</w:t>
      </w:r>
      <w:r w:rsidRPr="00C46B68">
        <w:rPr>
          <w:rFonts w:ascii="Arial" w:hAnsi="Arial" w:cs="Arial"/>
          <w:b/>
          <w:bCs/>
        </w:rPr>
        <w:t>)</w:t>
      </w:r>
      <w:r w:rsidRPr="00C46B68">
        <w:rPr>
          <w:rFonts w:ascii="Arial" w:hAnsi="Arial" w:cs="Arial"/>
        </w:rPr>
        <w:t xml:space="preserve"> Ectopic overexpression of DUSP6 in BT474 cells inhibits lapatinib effects on cell viability (</w:t>
      </w:r>
      <w:r w:rsidR="00945E19" w:rsidRPr="00C46B68">
        <w:rPr>
          <w:rFonts w:ascii="Arial" w:hAnsi="Arial" w:cs="Arial"/>
        </w:rPr>
        <w:t>G</w:t>
      </w:r>
      <w:r w:rsidRPr="00C46B68">
        <w:rPr>
          <w:rFonts w:ascii="Arial" w:hAnsi="Arial" w:cs="Arial"/>
        </w:rPr>
        <w:t>) and apoptosis (</w:t>
      </w:r>
      <w:r w:rsidR="00945E19" w:rsidRPr="00C46B68">
        <w:rPr>
          <w:rFonts w:ascii="Arial" w:hAnsi="Arial" w:cs="Arial"/>
        </w:rPr>
        <w:t>H</w:t>
      </w:r>
      <w:r w:rsidRPr="00C46B68">
        <w:rPr>
          <w:rFonts w:ascii="Arial" w:hAnsi="Arial" w:cs="Arial"/>
        </w:rPr>
        <w:t xml:space="preserve">), as measured by WST1 cell viability assay and caspase 3/7 activity, respectively. </w:t>
      </w:r>
      <w:r w:rsidR="00C52E7D">
        <w:rPr>
          <w:rFonts w:ascii="Arial" w:hAnsi="Arial" w:cs="Arial"/>
          <w:bCs/>
        </w:rPr>
        <w:t xml:space="preserve">Data was </w:t>
      </w:r>
      <w:r w:rsidRPr="00C46B68">
        <w:rPr>
          <w:rFonts w:ascii="Arial" w:hAnsi="Arial" w:cs="Arial"/>
        </w:rPr>
        <w:t>analyzed by two-way ANOVA followed by Tukey' post hoc test.  Statistically significant values of **</w:t>
      </w:r>
      <w:r w:rsidRPr="00C46B68">
        <w:rPr>
          <w:rFonts w:ascii="Arial" w:hAnsi="Arial" w:cs="Arial"/>
          <w:i/>
          <w:iCs/>
        </w:rPr>
        <w:t>p</w:t>
      </w:r>
      <w:r w:rsidRPr="00C46B68">
        <w:rPr>
          <w:rFonts w:ascii="Arial" w:hAnsi="Arial" w:cs="Arial"/>
        </w:rPr>
        <w:t xml:space="preserve"> &lt; 0.01 and ****</w:t>
      </w:r>
      <w:r w:rsidRPr="00C46B68">
        <w:rPr>
          <w:rFonts w:ascii="Arial" w:hAnsi="Arial" w:cs="Arial"/>
          <w:i/>
          <w:iCs/>
        </w:rPr>
        <w:t>p</w:t>
      </w:r>
      <w:r w:rsidRPr="00C46B68">
        <w:rPr>
          <w:rFonts w:ascii="Arial" w:hAnsi="Arial" w:cs="Arial"/>
        </w:rPr>
        <w:t xml:space="preserve"> &lt; 0.0001 were determined</w:t>
      </w:r>
      <w:r w:rsidR="00945E19" w:rsidRPr="00C46B68">
        <w:rPr>
          <w:rFonts w:ascii="Arial" w:hAnsi="Arial" w:cs="Arial"/>
        </w:rPr>
        <w:t>.</w:t>
      </w:r>
      <w:r w:rsidR="00C52E7D">
        <w:rPr>
          <w:rFonts w:ascii="Arial" w:hAnsi="Arial" w:cs="Arial"/>
        </w:rPr>
        <w:t xml:space="preserve"> n=3. </w:t>
      </w:r>
      <w:r w:rsidR="00945E19" w:rsidRPr="00C46B68">
        <w:rPr>
          <w:rFonts w:ascii="Arial" w:hAnsi="Arial" w:cs="Arial"/>
        </w:rPr>
        <w:t xml:space="preserve"> </w:t>
      </w:r>
      <w:r w:rsidR="00945E19" w:rsidRPr="00C46B68">
        <w:rPr>
          <w:rFonts w:ascii="Arial" w:hAnsi="Arial" w:cs="Arial"/>
          <w:b/>
          <w:bCs/>
        </w:rPr>
        <w:t>(</w:t>
      </w:r>
      <w:r w:rsidR="00B16FF3">
        <w:rPr>
          <w:rFonts w:ascii="Arial" w:hAnsi="Arial" w:cs="Arial"/>
          <w:b/>
          <w:bCs/>
        </w:rPr>
        <w:t>F</w:t>
      </w:r>
      <w:r w:rsidR="00945E19" w:rsidRPr="00C46B68">
        <w:rPr>
          <w:rFonts w:ascii="Arial" w:hAnsi="Arial" w:cs="Arial"/>
          <w:b/>
          <w:bCs/>
        </w:rPr>
        <w:t>)</w:t>
      </w:r>
      <w:r w:rsidR="00945E19" w:rsidRPr="00C46B68">
        <w:rPr>
          <w:rFonts w:ascii="Arial" w:hAnsi="Arial" w:cs="Arial"/>
        </w:rPr>
        <w:t xml:space="preserve"> </w:t>
      </w:r>
      <w:r w:rsidR="00281060" w:rsidRPr="00C46B68">
        <w:rPr>
          <w:rFonts w:ascii="Arial" w:hAnsi="Arial" w:cs="Arial"/>
        </w:rPr>
        <w:t xml:space="preserve">Ectopic overexpression of either wild-type DUSP6 </w:t>
      </w:r>
      <w:r w:rsidR="003301B3" w:rsidRPr="00C46B68">
        <w:rPr>
          <w:rFonts w:ascii="Arial" w:hAnsi="Arial" w:cs="Arial"/>
        </w:rPr>
        <w:t xml:space="preserve">(DUSPWT) </w:t>
      </w:r>
      <w:r w:rsidR="00281060" w:rsidRPr="00C46B68">
        <w:rPr>
          <w:rFonts w:ascii="Arial" w:hAnsi="Arial" w:cs="Arial"/>
        </w:rPr>
        <w:t xml:space="preserve">or ERK binding </w:t>
      </w:r>
      <w:r w:rsidR="003301B3" w:rsidRPr="00C46B68">
        <w:rPr>
          <w:rFonts w:ascii="Arial" w:hAnsi="Arial" w:cs="Arial"/>
        </w:rPr>
        <w:t>deficient KIM mutant of DUSP6 (DUSP6MUT)</w:t>
      </w:r>
      <w:r w:rsidR="00281060" w:rsidRPr="00C46B68">
        <w:rPr>
          <w:rFonts w:ascii="Arial" w:hAnsi="Arial" w:cs="Arial"/>
        </w:rPr>
        <w:t xml:space="preserve"> in BT474 cells inhibits lapatinib effects on apoptosis. </w:t>
      </w:r>
      <w:r w:rsidR="006947BE">
        <w:rPr>
          <w:rFonts w:ascii="Arial" w:hAnsi="Arial" w:cs="Arial"/>
        </w:rPr>
        <w:t xml:space="preserve">Shown is a result from a representative experiment from three repeats with similar results. </w:t>
      </w:r>
      <w:r w:rsidR="00281060" w:rsidRPr="00C46B68">
        <w:rPr>
          <w:rFonts w:ascii="Arial" w:hAnsi="Arial" w:cs="Arial"/>
        </w:rPr>
        <w:t>Data were analyzed by two-way ANOVA followed by Tukey' post hoc test.  Statistically significant values of **</w:t>
      </w:r>
      <w:r w:rsidR="00281060" w:rsidRPr="00C46B68">
        <w:rPr>
          <w:rFonts w:ascii="Arial" w:hAnsi="Arial" w:cs="Arial"/>
          <w:i/>
          <w:iCs/>
        </w:rPr>
        <w:t>p</w:t>
      </w:r>
      <w:r w:rsidR="00281060" w:rsidRPr="00C46B68">
        <w:rPr>
          <w:rFonts w:ascii="Arial" w:hAnsi="Arial" w:cs="Arial"/>
        </w:rPr>
        <w:t xml:space="preserve"> &lt; 0.01 and ****</w:t>
      </w:r>
      <w:r w:rsidR="00281060" w:rsidRPr="00C46B68">
        <w:rPr>
          <w:rFonts w:ascii="Arial" w:hAnsi="Arial" w:cs="Arial"/>
          <w:i/>
          <w:iCs/>
        </w:rPr>
        <w:t>p</w:t>
      </w:r>
      <w:r w:rsidR="00281060" w:rsidRPr="00C46B68">
        <w:rPr>
          <w:rFonts w:ascii="Arial" w:hAnsi="Arial" w:cs="Arial"/>
        </w:rPr>
        <w:t xml:space="preserve"> &lt; 0.0001 were determined.</w:t>
      </w:r>
      <w:r w:rsidR="003301B3" w:rsidRPr="00C46B68">
        <w:rPr>
          <w:rFonts w:ascii="Arial" w:hAnsi="Arial" w:cs="Arial"/>
        </w:rPr>
        <w:t xml:space="preserve"> </w:t>
      </w:r>
      <w:r w:rsidRPr="00C46B68">
        <w:rPr>
          <w:rFonts w:ascii="Arial" w:hAnsi="Arial" w:cs="Arial"/>
          <w:b/>
          <w:bCs/>
        </w:rPr>
        <w:t>(</w:t>
      </w:r>
      <w:r w:rsidR="00B16FF3">
        <w:rPr>
          <w:rFonts w:ascii="Arial" w:hAnsi="Arial" w:cs="Arial"/>
          <w:b/>
          <w:bCs/>
        </w:rPr>
        <w:t>G</w:t>
      </w:r>
      <w:r w:rsidRPr="00C46B68">
        <w:rPr>
          <w:rFonts w:ascii="Arial" w:hAnsi="Arial" w:cs="Arial"/>
          <w:b/>
          <w:bCs/>
        </w:rPr>
        <w:t>)</w:t>
      </w:r>
      <w:r w:rsidRPr="00C46B68">
        <w:rPr>
          <w:rFonts w:ascii="Arial" w:hAnsi="Arial" w:cs="Arial"/>
        </w:rPr>
        <w:t xml:space="preserve"> </w:t>
      </w:r>
      <w:r w:rsidRPr="00C46B68">
        <w:rPr>
          <w:rFonts w:ascii="Arial" w:hAnsi="Arial" w:cs="Arial"/>
        </w:rPr>
        <w:lastRenderedPageBreak/>
        <w:t xml:space="preserve">DUSP6 inhibitor BCI preempts DTEP development in BT474 cells treated with either lapatinib or neratinib for 6 months. The cells were stained and fixed with crystal violet in methanol (0.5% w/v) and the images were acquired with an inverted microscope. </w:t>
      </w:r>
    </w:p>
    <w:p w14:paraId="37C707FC" w14:textId="77777777" w:rsidR="003704A2" w:rsidRPr="00C46B68" w:rsidRDefault="003704A2" w:rsidP="001C1D34">
      <w:pPr>
        <w:spacing w:line="480" w:lineRule="auto"/>
        <w:jc w:val="both"/>
        <w:rPr>
          <w:rFonts w:ascii="Arial" w:hAnsi="Arial" w:cs="Arial"/>
        </w:rPr>
      </w:pPr>
    </w:p>
    <w:p w14:paraId="5E948F8F" w14:textId="797A465E" w:rsidR="003704A2" w:rsidRPr="00C46B68" w:rsidRDefault="003704A2" w:rsidP="001C1D34">
      <w:pPr>
        <w:spacing w:line="480" w:lineRule="auto"/>
        <w:jc w:val="both"/>
        <w:rPr>
          <w:rFonts w:ascii="Arial" w:hAnsi="Arial" w:cs="Arial"/>
        </w:rPr>
      </w:pPr>
      <w:r w:rsidRPr="00C46B68">
        <w:rPr>
          <w:rFonts w:ascii="Arial" w:hAnsi="Arial" w:cs="Arial"/>
          <w:b/>
          <w:bCs/>
        </w:rPr>
        <w:t xml:space="preserve">Figure 4: Both genetic and pharmacological DUSP6 targeting overcomes HER2i resistance. (A) </w:t>
      </w:r>
      <w:r w:rsidRPr="00C46B68">
        <w:rPr>
          <w:rFonts w:ascii="Arial" w:hAnsi="Arial" w:cs="Arial"/>
        </w:rPr>
        <w:t xml:space="preserve">RNAi-mediated </w:t>
      </w:r>
      <w:r w:rsidRPr="00C46B68">
        <w:rPr>
          <w:rFonts w:ascii="Arial" w:hAnsi="Arial" w:cs="Arial"/>
          <w:i/>
          <w:iCs/>
        </w:rPr>
        <w:t>DUSP6</w:t>
      </w:r>
      <w:r w:rsidRPr="00C46B68">
        <w:rPr>
          <w:rFonts w:ascii="Arial" w:hAnsi="Arial" w:cs="Arial"/>
        </w:rPr>
        <w:t xml:space="preserve"> knockdown, but not </w:t>
      </w:r>
      <w:r w:rsidR="00F11FD1">
        <w:rPr>
          <w:rFonts w:ascii="Arial" w:hAnsi="Arial" w:cs="Arial"/>
        </w:rPr>
        <w:t xml:space="preserve">of </w:t>
      </w:r>
      <w:r w:rsidRPr="00C46B68">
        <w:rPr>
          <w:rFonts w:ascii="Arial" w:hAnsi="Arial" w:cs="Arial"/>
          <w:i/>
          <w:iCs/>
        </w:rPr>
        <w:t>DUSP1</w:t>
      </w:r>
      <w:r w:rsidRPr="00C46B68">
        <w:rPr>
          <w:rFonts w:ascii="Arial" w:hAnsi="Arial" w:cs="Arial"/>
        </w:rPr>
        <w:t xml:space="preserve">, induces apoptotic cell death in MDA-MB-453 cells, as shown by Western blotting for PARP-1 cleavage. </w:t>
      </w:r>
      <w:r w:rsidR="00DE02A7" w:rsidRPr="00C46B68">
        <w:rPr>
          <w:rFonts w:ascii="Arial" w:hAnsi="Arial" w:cs="Arial"/>
          <w:b/>
          <w:bCs/>
        </w:rPr>
        <w:t>(B)</w:t>
      </w:r>
      <w:r w:rsidR="00DE02A7" w:rsidRPr="00C46B68">
        <w:rPr>
          <w:rFonts w:ascii="Arial" w:hAnsi="Arial" w:cs="Arial"/>
        </w:rPr>
        <w:t xml:space="preserve"> CRISPR/C</w:t>
      </w:r>
      <w:r w:rsidR="007223B6" w:rsidRPr="00C46B68">
        <w:rPr>
          <w:rFonts w:ascii="Arial" w:hAnsi="Arial" w:cs="Arial"/>
        </w:rPr>
        <w:t>AS</w:t>
      </w:r>
      <w:r w:rsidR="00DE02A7" w:rsidRPr="00C46B68">
        <w:rPr>
          <w:rFonts w:ascii="Arial" w:hAnsi="Arial" w:cs="Arial"/>
        </w:rPr>
        <w:t xml:space="preserve">9-mediated </w:t>
      </w:r>
      <w:r w:rsidRPr="00C46B68">
        <w:rPr>
          <w:rFonts w:ascii="Arial" w:hAnsi="Arial" w:cs="Arial"/>
          <w:i/>
          <w:iCs/>
        </w:rPr>
        <w:t>DUSP6</w:t>
      </w:r>
      <w:r w:rsidRPr="00C46B68">
        <w:rPr>
          <w:rFonts w:ascii="Arial" w:hAnsi="Arial" w:cs="Arial"/>
        </w:rPr>
        <w:t xml:space="preserve"> knockout hinders the </w:t>
      </w:r>
      <w:proofErr w:type="spellStart"/>
      <w:r w:rsidRPr="00C46B68">
        <w:rPr>
          <w:rFonts w:ascii="Arial" w:hAnsi="Arial" w:cs="Arial"/>
        </w:rPr>
        <w:t>clonogenic</w:t>
      </w:r>
      <w:proofErr w:type="spellEnd"/>
      <w:r w:rsidRPr="00C46B68">
        <w:rPr>
          <w:rFonts w:ascii="Arial" w:hAnsi="Arial" w:cs="Arial"/>
        </w:rPr>
        <w:t xml:space="preserve"> </w:t>
      </w:r>
      <w:r w:rsidR="00F11FD1">
        <w:rPr>
          <w:rFonts w:ascii="Arial" w:hAnsi="Arial" w:cs="Arial"/>
        </w:rPr>
        <w:t>growth</w:t>
      </w:r>
      <w:r w:rsidRPr="00C46B68">
        <w:rPr>
          <w:rFonts w:ascii="Arial" w:hAnsi="Arial" w:cs="Arial"/>
        </w:rPr>
        <w:t xml:space="preserve"> of MDA-MB-453 cells, as compared to the CAS9</w:t>
      </w:r>
      <w:r w:rsidR="00DE02A7" w:rsidRPr="00C46B68">
        <w:rPr>
          <w:rFonts w:ascii="Arial" w:hAnsi="Arial" w:cs="Arial"/>
        </w:rPr>
        <w:t xml:space="preserve"> expressing</w:t>
      </w:r>
      <w:r w:rsidRPr="00C46B68">
        <w:rPr>
          <w:rFonts w:ascii="Arial" w:hAnsi="Arial" w:cs="Arial"/>
        </w:rPr>
        <w:t xml:space="preserve"> controls.</w:t>
      </w:r>
      <w:r w:rsidR="00DE02A7" w:rsidRPr="00C46B68">
        <w:rPr>
          <w:rFonts w:ascii="Arial" w:hAnsi="Arial" w:cs="Arial"/>
        </w:rPr>
        <w:t xml:space="preserve"> Shown are three independent single cell clones created with two independent gRNAs (g1 and g2).</w:t>
      </w:r>
      <w:r w:rsidRPr="00C46B68">
        <w:rPr>
          <w:rFonts w:ascii="Arial" w:hAnsi="Arial" w:cs="Arial"/>
        </w:rPr>
        <w:t xml:space="preserve"> The cells were seeded at low density and maintained for 10 d. The colonies were stained/fixed with 0.5% crystal violet in methanol and imaged using an inverted microscope. </w:t>
      </w:r>
      <w:r w:rsidRPr="00C46B68">
        <w:rPr>
          <w:rFonts w:ascii="Arial" w:hAnsi="Arial" w:cs="Arial"/>
          <w:b/>
          <w:bCs/>
        </w:rPr>
        <w:t>(</w:t>
      </w:r>
      <w:r w:rsidR="00DE02A7" w:rsidRPr="00C46B68">
        <w:rPr>
          <w:rFonts w:ascii="Arial" w:hAnsi="Arial" w:cs="Arial"/>
          <w:b/>
          <w:bCs/>
        </w:rPr>
        <w:t>C</w:t>
      </w:r>
      <w:r w:rsidRPr="00C46B68">
        <w:rPr>
          <w:rFonts w:ascii="Arial" w:hAnsi="Arial" w:cs="Arial"/>
          <w:b/>
          <w:bCs/>
        </w:rPr>
        <w:t xml:space="preserve">) </w:t>
      </w:r>
      <w:r w:rsidRPr="00C46B68">
        <w:rPr>
          <w:rFonts w:ascii="Arial" w:hAnsi="Arial" w:cs="Arial"/>
          <w:i/>
          <w:iCs/>
        </w:rPr>
        <w:t>DUSP6</w:t>
      </w:r>
      <w:r w:rsidRPr="00C46B68">
        <w:rPr>
          <w:rFonts w:ascii="Arial" w:hAnsi="Arial" w:cs="Arial"/>
        </w:rPr>
        <w:t xml:space="preserve"> siRNA knockdown increases sensitivity of HER2i resistant MDA-MB-453 cells to HER2-targeted therapies. Cell </w:t>
      </w:r>
      <w:r w:rsidR="00F11FD1">
        <w:rPr>
          <w:rFonts w:ascii="Arial" w:hAnsi="Arial" w:cs="Arial"/>
        </w:rPr>
        <w:t>viability</w:t>
      </w:r>
      <w:r w:rsidRPr="00C46B68">
        <w:rPr>
          <w:rFonts w:ascii="Arial" w:hAnsi="Arial" w:cs="Arial"/>
        </w:rPr>
        <w:t xml:space="preserve"> was measured by WST-1 assay after 48 h of drug treatment. </w:t>
      </w:r>
      <w:r w:rsidR="007223B6" w:rsidRPr="00C46B68">
        <w:rPr>
          <w:rFonts w:ascii="Arial" w:hAnsi="Arial" w:cs="Arial"/>
          <w:bCs/>
        </w:rPr>
        <w:t>Data were collected from three independent experiments each performed in triplicate</w:t>
      </w:r>
      <w:r w:rsidR="007223B6" w:rsidRPr="00C46B68" w:rsidDel="00D51AD5">
        <w:rPr>
          <w:rFonts w:ascii="Arial" w:hAnsi="Arial" w:cs="Arial"/>
          <w:bCs/>
        </w:rPr>
        <w:t xml:space="preserve"> </w:t>
      </w:r>
      <w:r w:rsidR="007223B6" w:rsidRPr="00C46B68">
        <w:rPr>
          <w:rFonts w:ascii="Arial" w:hAnsi="Arial" w:cs="Arial"/>
          <w:bCs/>
        </w:rPr>
        <w:t>and</w:t>
      </w:r>
      <w:r w:rsidR="007223B6" w:rsidRPr="00C46B68">
        <w:rPr>
          <w:rFonts w:ascii="Arial" w:hAnsi="Arial" w:cs="Arial"/>
        </w:rPr>
        <w:t xml:space="preserve"> </w:t>
      </w:r>
      <w:r w:rsidRPr="00C46B68">
        <w:rPr>
          <w:rFonts w:ascii="Arial" w:hAnsi="Arial" w:cs="Arial"/>
        </w:rPr>
        <w:t>analyzed by one-way ANOVA followed by Tukey's multiple comparisons test. Statistically significant values of **</w:t>
      </w:r>
      <w:r w:rsidRPr="00C46B68">
        <w:rPr>
          <w:rFonts w:ascii="Arial" w:hAnsi="Arial" w:cs="Arial"/>
          <w:i/>
          <w:iCs/>
        </w:rPr>
        <w:t>p</w:t>
      </w:r>
      <w:r w:rsidRPr="00C46B68">
        <w:rPr>
          <w:rFonts w:ascii="Arial" w:hAnsi="Arial" w:cs="Arial"/>
        </w:rPr>
        <w:t xml:space="preserve"> &lt; 0.01, ***</w:t>
      </w:r>
      <w:r w:rsidRPr="00C46B68">
        <w:rPr>
          <w:rFonts w:ascii="Arial" w:hAnsi="Arial" w:cs="Arial"/>
          <w:i/>
          <w:iCs/>
        </w:rPr>
        <w:t>p</w:t>
      </w:r>
      <w:r w:rsidRPr="00C46B68">
        <w:rPr>
          <w:rFonts w:ascii="Arial" w:hAnsi="Arial" w:cs="Arial"/>
        </w:rPr>
        <w:t xml:space="preserve"> &lt; 0.001 and ****</w:t>
      </w:r>
      <w:r w:rsidRPr="00C46B68">
        <w:rPr>
          <w:rFonts w:ascii="Arial" w:hAnsi="Arial" w:cs="Arial"/>
          <w:i/>
          <w:iCs/>
        </w:rPr>
        <w:t>p</w:t>
      </w:r>
      <w:r w:rsidRPr="00C46B68">
        <w:rPr>
          <w:rFonts w:ascii="Arial" w:hAnsi="Arial" w:cs="Arial"/>
        </w:rPr>
        <w:t xml:space="preserve"> &lt; 0.0001 were determined. </w:t>
      </w:r>
      <w:r w:rsidRPr="00C46B68">
        <w:rPr>
          <w:rFonts w:ascii="Arial" w:hAnsi="Arial" w:cs="Arial"/>
          <w:b/>
          <w:bCs/>
        </w:rPr>
        <w:t>(</w:t>
      </w:r>
      <w:r w:rsidR="00DE02A7" w:rsidRPr="00C46B68">
        <w:rPr>
          <w:rFonts w:ascii="Arial" w:hAnsi="Arial" w:cs="Arial"/>
          <w:b/>
          <w:bCs/>
        </w:rPr>
        <w:t>D</w:t>
      </w:r>
      <w:r w:rsidRPr="00C46B68">
        <w:rPr>
          <w:rFonts w:ascii="Arial" w:hAnsi="Arial" w:cs="Arial"/>
          <w:b/>
          <w:bCs/>
        </w:rPr>
        <w:t>)</w:t>
      </w:r>
      <w:r w:rsidRPr="00C46B68">
        <w:rPr>
          <w:rFonts w:ascii="Arial" w:hAnsi="Arial" w:cs="Arial"/>
        </w:rPr>
        <w:t xml:space="preserve"> A 2D synergy map of neratinib-BCI combination in MDA-MB-453 cells calculated by Bliss </w:t>
      </w:r>
      <w:proofErr w:type="spellStart"/>
      <w:r w:rsidRPr="00C46B68">
        <w:rPr>
          <w:rFonts w:ascii="Arial" w:hAnsi="Arial" w:cs="Arial"/>
        </w:rPr>
        <w:t>SynergyFinder</w:t>
      </w:r>
      <w:proofErr w:type="spellEnd"/>
      <w:r w:rsidRPr="00C46B68">
        <w:rPr>
          <w:rFonts w:ascii="Arial" w:hAnsi="Arial" w:cs="Arial"/>
        </w:rPr>
        <w:t xml:space="preserve"> </w:t>
      </w:r>
      <w:r w:rsidRPr="00C46B68">
        <w:rPr>
          <w:rFonts w:ascii="Arial" w:hAnsi="Arial" w:cs="Arial"/>
        </w:rPr>
        <w:fldChar w:fldCharType="begin"/>
      </w:r>
      <w:r w:rsidRPr="00C46B68">
        <w:rPr>
          <w:rFonts w:ascii="Arial" w:hAnsi="Arial" w:cs="Arial"/>
        </w:rPr>
        <w:instrText xml:space="preserve"> ADDIN EN.CITE &lt;EndNote&gt;&lt;Cite&gt;&lt;Author&gt;Ianevski&lt;/Author&gt;&lt;Year&gt;2017&lt;/Year&gt;&lt;RecNum&gt;1852&lt;/RecNum&gt;&lt;DisplayText&gt;(Ianevski&lt;style face="italic"&gt; et al.&lt;/style&gt;, 2017)&lt;/DisplayText&gt;&lt;record&gt;&lt;rec-number&gt;1852&lt;/rec-number&gt;&lt;foreign-keys&gt;&lt;key app="EN" db-id="50wxdpzd9vd5r7e9t5b595djrfpttrxw9avp"&gt;1852&lt;/key&gt;&lt;/foreign-keys&gt;&lt;ref-type name="Journal Article"&gt;17&lt;/ref-type&gt;&lt;contributors&gt;&lt;authors&gt;&lt;author&gt;Ianevski, Aleksandr&lt;/author&gt;&lt;author&gt;He, Liye&lt;/author&gt;&lt;author&gt;Aittokallio, Tero&lt;/author&gt;&lt;author&gt;Tang, Jing&lt;/author&gt;&lt;/authors&gt;&lt;/contributors&gt;&lt;titles&gt;&lt;title&gt;SynergyFinder: a web application for analyzing drug combination dose–response matrix data&lt;/title&gt;&lt;secondary-title&gt;Bioinformatics&lt;/secondary-title&gt;&lt;/titles&gt;&lt;periodical&gt;&lt;full-title&gt;Bioinformatics&lt;/full-title&gt;&lt;abbr-1&gt;Bioinformatics&lt;/abbr-1&gt;&lt;abbr-2&gt;Bioinformatics&lt;/abbr-2&gt;&lt;/periodical&gt;&lt;pages&gt;2413-2415&lt;/pages&gt;&lt;volume&gt;33&lt;/volume&gt;&lt;number&gt;15&lt;/number&gt;&lt;dates&gt;&lt;year&gt;2017&lt;/year&gt;&lt;/dates&gt;&lt;isbn&gt;1367-4803&lt;/isbn&gt;&lt;urls&gt;&lt;related-urls&gt;&lt;url&gt;https://doi.org/10.1093/bioinformatics/btx162&lt;/url&gt;&lt;/related-urls&gt;&lt;/urls&gt;&lt;electronic-resource-num&gt;10.1093/bioinformatics/btx162&lt;/electronic-resource-num&gt;&lt;access-date&gt;5/10/2020&lt;/access-date&gt;&lt;/record&gt;&lt;/Cite&gt;&lt;/EndNote&gt;</w:instrText>
      </w:r>
      <w:r w:rsidRPr="00C46B68">
        <w:rPr>
          <w:rFonts w:ascii="Arial" w:hAnsi="Arial" w:cs="Arial"/>
        </w:rPr>
        <w:fldChar w:fldCharType="separate"/>
      </w:r>
      <w:r w:rsidRPr="00C46B68">
        <w:rPr>
          <w:rFonts w:ascii="Arial" w:hAnsi="Arial" w:cs="Arial"/>
          <w:noProof/>
        </w:rPr>
        <w:t>(Ianevski</w:t>
      </w:r>
      <w:r w:rsidRPr="00C46B68">
        <w:rPr>
          <w:rFonts w:ascii="Arial" w:hAnsi="Arial" w:cs="Arial"/>
          <w:i/>
          <w:noProof/>
        </w:rPr>
        <w:t xml:space="preserve"> et al.</w:t>
      </w:r>
      <w:r w:rsidRPr="00C46B68">
        <w:rPr>
          <w:rFonts w:ascii="Arial" w:hAnsi="Arial" w:cs="Arial"/>
          <w:noProof/>
        </w:rPr>
        <w:t>, 2017)</w:t>
      </w:r>
      <w:r w:rsidRPr="00C46B68">
        <w:rPr>
          <w:rFonts w:ascii="Arial" w:hAnsi="Arial" w:cs="Arial"/>
        </w:rPr>
        <w:fldChar w:fldCharType="end"/>
      </w:r>
      <w:r w:rsidRPr="00C46B68">
        <w:rPr>
          <w:rFonts w:ascii="Arial" w:hAnsi="Arial" w:cs="Arial"/>
        </w:rPr>
        <w:t>.</w:t>
      </w:r>
      <w:r w:rsidR="00D04BCA">
        <w:rPr>
          <w:rFonts w:ascii="Arial" w:hAnsi="Arial" w:cs="Arial"/>
        </w:rPr>
        <w:t xml:space="preserve"> </w:t>
      </w:r>
      <w:r w:rsidR="00D04BCA" w:rsidRPr="00C46B68">
        <w:rPr>
          <w:rFonts w:ascii="Arial" w:hAnsi="Arial" w:cs="Arial"/>
        </w:rPr>
        <w:t>Higher score (in red) indicates for higher degree of drug synergy</w:t>
      </w:r>
      <w:r w:rsidR="00D04BCA">
        <w:rPr>
          <w:rFonts w:ascii="Arial" w:hAnsi="Arial" w:cs="Arial"/>
        </w:rPr>
        <w:t>.</w:t>
      </w:r>
      <w:r w:rsidRPr="00C46B68">
        <w:rPr>
          <w:rFonts w:ascii="Arial" w:hAnsi="Arial" w:cs="Arial"/>
        </w:rPr>
        <w:t xml:space="preserve"> The cultures were treated with increasing concentrations of the compounds for 48 h and cell viability was measured by WST-1 assay. </w:t>
      </w:r>
      <w:r w:rsidRPr="00C46B68">
        <w:rPr>
          <w:rFonts w:ascii="Arial" w:hAnsi="Arial" w:cs="Arial"/>
          <w:b/>
          <w:bCs/>
        </w:rPr>
        <w:t>(</w:t>
      </w:r>
      <w:r w:rsidR="00BA1FB0" w:rsidRPr="00C46B68">
        <w:rPr>
          <w:rFonts w:ascii="Arial" w:hAnsi="Arial" w:cs="Arial"/>
          <w:b/>
          <w:bCs/>
        </w:rPr>
        <w:t>E</w:t>
      </w:r>
      <w:r w:rsidRPr="00C46B68">
        <w:rPr>
          <w:rFonts w:ascii="Arial" w:hAnsi="Arial" w:cs="Arial"/>
          <w:b/>
          <w:bCs/>
        </w:rPr>
        <w:t>)</w:t>
      </w:r>
      <w:r w:rsidRPr="00C46B68">
        <w:rPr>
          <w:rFonts w:ascii="Arial" w:hAnsi="Arial" w:cs="Arial"/>
        </w:rPr>
        <w:t xml:space="preserve"> </w:t>
      </w:r>
      <w:r w:rsidRPr="00C46B68">
        <w:rPr>
          <w:rFonts w:ascii="Arial" w:hAnsi="Arial" w:cs="Arial"/>
          <w:i/>
          <w:iCs/>
        </w:rPr>
        <w:t>DUSP6</w:t>
      </w:r>
      <w:r w:rsidRPr="00C46B68">
        <w:rPr>
          <w:rFonts w:ascii="Arial" w:hAnsi="Arial" w:cs="Arial"/>
        </w:rPr>
        <w:t xml:space="preserve"> siRNA knockdown increases sensitivity of HER2i resistant MDA-MB-453 cells to combination with capecitabine</w:t>
      </w:r>
      <w:r w:rsidR="00BA1FB0" w:rsidRPr="00C46B68">
        <w:rPr>
          <w:rFonts w:ascii="Arial" w:hAnsi="Arial" w:cs="Arial"/>
        </w:rPr>
        <w:t xml:space="preserve"> and neratinib</w:t>
      </w:r>
      <w:r w:rsidRPr="00C46B68">
        <w:rPr>
          <w:rFonts w:ascii="Arial" w:hAnsi="Arial" w:cs="Arial"/>
        </w:rPr>
        <w:t xml:space="preserve">. Cell </w:t>
      </w:r>
      <w:r w:rsidR="006A28AB" w:rsidRPr="00C46B68">
        <w:rPr>
          <w:rFonts w:ascii="Arial" w:hAnsi="Arial" w:cs="Arial"/>
        </w:rPr>
        <w:t>viability</w:t>
      </w:r>
      <w:r w:rsidRPr="00C46B68">
        <w:rPr>
          <w:rFonts w:ascii="Arial" w:hAnsi="Arial" w:cs="Arial"/>
        </w:rPr>
        <w:t xml:space="preserve"> was measured by WST-1 assay after 48 h of drug treatment. </w:t>
      </w:r>
      <w:r w:rsidR="007223B6" w:rsidRPr="00C46B68">
        <w:rPr>
          <w:rFonts w:ascii="Arial" w:hAnsi="Arial" w:cs="Arial"/>
          <w:bCs/>
        </w:rPr>
        <w:t>Data were collected from three independent experiments each performed in triplicate</w:t>
      </w:r>
      <w:r w:rsidR="007223B6" w:rsidRPr="00C46B68" w:rsidDel="00D51AD5">
        <w:rPr>
          <w:rFonts w:ascii="Arial" w:hAnsi="Arial" w:cs="Arial"/>
          <w:bCs/>
        </w:rPr>
        <w:t xml:space="preserve"> </w:t>
      </w:r>
      <w:r w:rsidR="007223B6" w:rsidRPr="00C46B68">
        <w:rPr>
          <w:rFonts w:ascii="Arial" w:hAnsi="Arial" w:cs="Arial"/>
          <w:bCs/>
        </w:rPr>
        <w:t>and</w:t>
      </w:r>
      <w:r w:rsidR="007223B6" w:rsidRPr="00C46B68">
        <w:rPr>
          <w:rFonts w:ascii="Arial" w:hAnsi="Arial" w:cs="Arial"/>
        </w:rPr>
        <w:t xml:space="preserve"> </w:t>
      </w:r>
      <w:r w:rsidRPr="00C46B68">
        <w:rPr>
          <w:rFonts w:ascii="Arial" w:hAnsi="Arial" w:cs="Arial"/>
        </w:rPr>
        <w:lastRenderedPageBreak/>
        <w:t>analyzed by one-way ANOVA followed by Tukey's multiple comparisons test. Statistically significant values of ****</w:t>
      </w:r>
      <w:r w:rsidRPr="00C46B68">
        <w:rPr>
          <w:rFonts w:ascii="Arial" w:hAnsi="Arial" w:cs="Arial"/>
          <w:i/>
          <w:iCs/>
        </w:rPr>
        <w:t>p</w:t>
      </w:r>
      <w:r w:rsidRPr="00C46B68">
        <w:rPr>
          <w:rFonts w:ascii="Arial" w:hAnsi="Arial" w:cs="Arial"/>
        </w:rPr>
        <w:t xml:space="preserve"> &lt; 0.0001 were determined.</w:t>
      </w:r>
    </w:p>
    <w:p w14:paraId="04543985" w14:textId="77777777" w:rsidR="003704A2" w:rsidRPr="00C46B68" w:rsidRDefault="003704A2" w:rsidP="001C1D34">
      <w:pPr>
        <w:spacing w:line="480" w:lineRule="auto"/>
        <w:jc w:val="both"/>
        <w:rPr>
          <w:rFonts w:ascii="Arial" w:hAnsi="Arial" w:cs="Arial"/>
        </w:rPr>
      </w:pPr>
    </w:p>
    <w:p w14:paraId="144066D3" w14:textId="3D1B72D5" w:rsidR="003704A2" w:rsidRPr="00C46B68" w:rsidRDefault="003704A2" w:rsidP="001C1D34">
      <w:pPr>
        <w:spacing w:line="480" w:lineRule="auto"/>
        <w:jc w:val="both"/>
        <w:rPr>
          <w:rFonts w:ascii="Arial" w:hAnsi="Arial" w:cs="Arial"/>
        </w:rPr>
      </w:pPr>
      <w:r w:rsidRPr="00C46B68">
        <w:rPr>
          <w:rFonts w:ascii="Arial" w:hAnsi="Arial" w:cs="Arial"/>
          <w:b/>
          <w:bCs/>
        </w:rPr>
        <w:t xml:space="preserve">Figure 5: DUSP6 inhibition overcomes HER2 inhibitor resistance </w:t>
      </w:r>
      <w:r w:rsidRPr="00C46B68">
        <w:rPr>
          <w:rFonts w:ascii="Arial" w:hAnsi="Arial" w:cs="Arial"/>
          <w:b/>
          <w:bCs/>
          <w:i/>
          <w:iCs/>
        </w:rPr>
        <w:t>in vivo.</w:t>
      </w:r>
      <w:r w:rsidRPr="00C46B68">
        <w:rPr>
          <w:rFonts w:ascii="Arial" w:hAnsi="Arial" w:cs="Arial"/>
          <w:b/>
          <w:bCs/>
        </w:rPr>
        <w:t xml:space="preserve"> (A)</w:t>
      </w:r>
      <w:r w:rsidRPr="00C46B68">
        <w:rPr>
          <w:rFonts w:ascii="Arial" w:hAnsi="Arial" w:cs="Arial"/>
        </w:rPr>
        <w:t xml:space="preserve"> </w:t>
      </w:r>
      <w:r w:rsidR="008572A7" w:rsidRPr="00C46B68">
        <w:rPr>
          <w:rFonts w:ascii="Arial" w:hAnsi="Arial" w:cs="Arial"/>
        </w:rPr>
        <w:t xml:space="preserve">Subcutaneous xenograft growth of two independent </w:t>
      </w:r>
      <w:r w:rsidRPr="00C46B68">
        <w:rPr>
          <w:rFonts w:ascii="Arial" w:hAnsi="Arial" w:cs="Arial"/>
          <w:i/>
          <w:iCs/>
        </w:rPr>
        <w:t>DUSP6</w:t>
      </w:r>
      <w:r w:rsidRPr="00C46B68">
        <w:rPr>
          <w:rFonts w:ascii="Arial" w:hAnsi="Arial" w:cs="Arial"/>
        </w:rPr>
        <w:t xml:space="preserve"> </w:t>
      </w:r>
      <w:r w:rsidR="008572A7" w:rsidRPr="00C46B68">
        <w:rPr>
          <w:rFonts w:ascii="Arial" w:hAnsi="Arial" w:cs="Arial"/>
        </w:rPr>
        <w:t xml:space="preserve">single cell </w:t>
      </w:r>
      <w:r w:rsidRPr="00C46B68">
        <w:rPr>
          <w:rFonts w:ascii="Arial" w:hAnsi="Arial" w:cs="Arial"/>
        </w:rPr>
        <w:t>knockout</w:t>
      </w:r>
      <w:r w:rsidR="008572A7" w:rsidRPr="00C46B68">
        <w:rPr>
          <w:rFonts w:ascii="Arial" w:hAnsi="Arial" w:cs="Arial"/>
        </w:rPr>
        <w:t xml:space="preserve"> clones </w:t>
      </w:r>
      <w:r w:rsidR="00D40DAE">
        <w:rPr>
          <w:rFonts w:ascii="Arial" w:hAnsi="Arial" w:cs="Arial"/>
        </w:rPr>
        <w:t xml:space="preserve">of </w:t>
      </w:r>
      <w:r w:rsidR="00D40DAE" w:rsidRPr="00C46B68">
        <w:rPr>
          <w:rFonts w:ascii="Arial" w:hAnsi="Arial" w:cs="Arial"/>
        </w:rPr>
        <w:t xml:space="preserve">MDA-MB-453 </w:t>
      </w:r>
      <w:r w:rsidR="00D40DAE">
        <w:rPr>
          <w:rFonts w:ascii="Arial" w:hAnsi="Arial" w:cs="Arial"/>
        </w:rPr>
        <w:t>cells targeted with two different gRNA guides</w:t>
      </w:r>
      <w:r w:rsidRPr="00C46B68">
        <w:rPr>
          <w:rFonts w:ascii="Arial" w:hAnsi="Arial" w:cs="Arial"/>
        </w:rPr>
        <w:t>.</w:t>
      </w:r>
      <w:r w:rsidR="008572A7" w:rsidRPr="00C46B68">
        <w:rPr>
          <w:rFonts w:ascii="Arial" w:hAnsi="Arial" w:cs="Arial"/>
        </w:rPr>
        <w:t xml:space="preserve"> One-way ANOVA followed by Tukey's multiple comparisons test **</w:t>
      </w:r>
      <w:r w:rsidR="008572A7" w:rsidRPr="00E34A53">
        <w:rPr>
          <w:rFonts w:ascii="Arial" w:hAnsi="Arial" w:cs="Arial"/>
          <w:i/>
          <w:iCs/>
        </w:rPr>
        <w:t>p</w:t>
      </w:r>
      <w:r w:rsidR="008572A7" w:rsidRPr="00C46B68">
        <w:rPr>
          <w:rFonts w:ascii="Arial" w:hAnsi="Arial" w:cs="Arial"/>
        </w:rPr>
        <w:t xml:space="preserve"> &lt; 0.01</w:t>
      </w:r>
      <w:r w:rsidR="0075353F">
        <w:rPr>
          <w:rFonts w:ascii="Arial" w:hAnsi="Arial" w:cs="Arial"/>
        </w:rPr>
        <w:t xml:space="preserve"> comparing each clone to </w:t>
      </w:r>
      <w:r w:rsidR="0075353F" w:rsidRPr="00C46B68">
        <w:rPr>
          <w:rFonts w:ascii="Arial" w:hAnsi="Arial" w:cs="Arial"/>
        </w:rPr>
        <w:t>CAS9 expressing control cells</w:t>
      </w:r>
      <w:r w:rsidR="0075353F">
        <w:rPr>
          <w:rFonts w:ascii="Arial" w:hAnsi="Arial" w:cs="Arial"/>
        </w:rPr>
        <w:t xml:space="preserve"> </w:t>
      </w:r>
      <w:r w:rsidR="008572A7" w:rsidRPr="00C46B68">
        <w:rPr>
          <w:rFonts w:ascii="Arial" w:hAnsi="Arial" w:cs="Arial"/>
        </w:rPr>
        <w:t>.</w:t>
      </w:r>
      <w:r w:rsidRPr="00C46B68">
        <w:rPr>
          <w:rFonts w:ascii="Arial" w:hAnsi="Arial" w:cs="Arial"/>
        </w:rPr>
        <w:t xml:space="preserve"> </w:t>
      </w:r>
      <w:r w:rsidR="00263D57">
        <w:rPr>
          <w:rFonts w:ascii="Arial" w:hAnsi="Arial" w:cs="Arial"/>
        </w:rPr>
        <w:t xml:space="preserve">Data are shown as mean </w:t>
      </w:r>
      <w:r w:rsidR="00263D57">
        <w:rPr>
          <w:rFonts w:ascii="Arial" w:hAnsi="Arial" w:cs="Arial"/>
        </w:rPr>
        <w:sym w:font="Symbol" w:char="F0B1"/>
      </w:r>
      <w:r w:rsidR="00263D57">
        <w:rPr>
          <w:rFonts w:ascii="Arial" w:hAnsi="Arial" w:cs="Arial"/>
        </w:rPr>
        <w:t xml:space="preserve"> SD </w:t>
      </w:r>
      <w:r w:rsidR="002A288C">
        <w:rPr>
          <w:rFonts w:ascii="Arial" w:hAnsi="Arial" w:cs="Arial"/>
        </w:rPr>
        <w:t>(n=</w:t>
      </w:r>
      <w:r w:rsidR="0056785E">
        <w:rPr>
          <w:rFonts w:ascii="Arial" w:hAnsi="Arial" w:cs="Arial"/>
        </w:rPr>
        <w:t>5</w:t>
      </w:r>
      <w:r w:rsidR="002A288C">
        <w:rPr>
          <w:rFonts w:ascii="Arial" w:hAnsi="Arial" w:cs="Arial"/>
        </w:rPr>
        <w:t xml:space="preserve">) </w:t>
      </w:r>
      <w:r w:rsidRPr="00C46B68">
        <w:rPr>
          <w:rFonts w:ascii="Arial" w:hAnsi="Arial" w:cs="Arial"/>
          <w:b/>
          <w:bCs/>
        </w:rPr>
        <w:t>(B-E)</w:t>
      </w:r>
      <w:r w:rsidRPr="00C46B68">
        <w:rPr>
          <w:rFonts w:ascii="Arial" w:hAnsi="Arial" w:cs="Arial"/>
        </w:rPr>
        <w:t xml:space="preserve"> The effect of BCI in combination with lapatinib </w:t>
      </w:r>
      <w:r w:rsidR="00D40DAE">
        <w:rPr>
          <w:rFonts w:ascii="Arial" w:hAnsi="Arial" w:cs="Arial"/>
        </w:rPr>
        <w:t>or</w:t>
      </w:r>
      <w:r w:rsidRPr="00C46B68">
        <w:rPr>
          <w:rFonts w:ascii="Arial" w:hAnsi="Arial" w:cs="Arial"/>
        </w:rPr>
        <w:t xml:space="preserve"> neratinib in </w:t>
      </w:r>
      <w:r w:rsidR="0075353F">
        <w:rPr>
          <w:rFonts w:ascii="Arial" w:hAnsi="Arial" w:cs="Arial"/>
        </w:rPr>
        <w:t>two HER2 inhibitor resistant</w:t>
      </w:r>
      <w:r w:rsidR="0075353F" w:rsidRPr="00C46B68">
        <w:rPr>
          <w:rFonts w:ascii="Arial" w:hAnsi="Arial" w:cs="Arial"/>
        </w:rPr>
        <w:t xml:space="preserve"> </w:t>
      </w:r>
      <w:r w:rsidRPr="00C46B68">
        <w:rPr>
          <w:rFonts w:ascii="Arial" w:hAnsi="Arial" w:cs="Arial"/>
        </w:rPr>
        <w:t>xenograft models</w:t>
      </w:r>
      <w:r w:rsidR="0075353F">
        <w:rPr>
          <w:rFonts w:ascii="Arial" w:hAnsi="Arial" w:cs="Arial"/>
        </w:rPr>
        <w:t>:</w:t>
      </w:r>
      <w:r w:rsidRPr="00C46B68">
        <w:rPr>
          <w:rFonts w:ascii="Arial" w:hAnsi="Arial" w:cs="Arial"/>
        </w:rPr>
        <w:t xml:space="preserve"> HCC1954 </w:t>
      </w:r>
      <w:r w:rsidR="00D40DAE" w:rsidRPr="00E34A53">
        <w:rPr>
          <w:rFonts w:ascii="Arial" w:hAnsi="Arial" w:cs="Arial"/>
          <w:b/>
          <w:bCs/>
        </w:rPr>
        <w:t>(B,</w:t>
      </w:r>
      <w:r w:rsidR="00E54B17">
        <w:rPr>
          <w:rFonts w:ascii="Arial" w:hAnsi="Arial" w:cs="Arial"/>
          <w:b/>
          <w:bCs/>
        </w:rPr>
        <w:t xml:space="preserve"> </w:t>
      </w:r>
      <w:r w:rsidR="00D40DAE" w:rsidRPr="00E34A53">
        <w:rPr>
          <w:rFonts w:ascii="Arial" w:hAnsi="Arial" w:cs="Arial"/>
          <w:b/>
          <w:bCs/>
        </w:rPr>
        <w:t>C)</w:t>
      </w:r>
      <w:r w:rsidRPr="00C46B68">
        <w:rPr>
          <w:rFonts w:ascii="Arial" w:hAnsi="Arial" w:cs="Arial"/>
        </w:rPr>
        <w:t xml:space="preserve"> </w:t>
      </w:r>
      <w:r w:rsidR="0075353F">
        <w:rPr>
          <w:rFonts w:ascii="Arial" w:hAnsi="Arial" w:cs="Arial"/>
        </w:rPr>
        <w:t>or</w:t>
      </w:r>
      <w:r w:rsidRPr="00C46B68">
        <w:rPr>
          <w:rFonts w:ascii="Arial" w:hAnsi="Arial" w:cs="Arial"/>
        </w:rPr>
        <w:t xml:space="preserve"> MDA-MB-453 </w:t>
      </w:r>
      <w:r w:rsidR="00D40DAE" w:rsidRPr="00E34A53">
        <w:rPr>
          <w:rFonts w:ascii="Arial" w:hAnsi="Arial" w:cs="Arial"/>
          <w:b/>
          <w:bCs/>
        </w:rPr>
        <w:t>(D,</w:t>
      </w:r>
      <w:r w:rsidR="00E54B17">
        <w:rPr>
          <w:rFonts w:ascii="Arial" w:hAnsi="Arial" w:cs="Arial"/>
          <w:b/>
          <w:bCs/>
        </w:rPr>
        <w:t xml:space="preserve"> </w:t>
      </w:r>
      <w:r w:rsidR="00D40DAE" w:rsidRPr="00E34A53">
        <w:rPr>
          <w:rFonts w:ascii="Arial" w:hAnsi="Arial" w:cs="Arial"/>
          <w:b/>
          <w:bCs/>
        </w:rPr>
        <w:t>E)</w:t>
      </w:r>
      <w:r w:rsidR="008432EE">
        <w:rPr>
          <w:rFonts w:ascii="Arial" w:hAnsi="Arial" w:cs="Arial"/>
        </w:rPr>
        <w:t xml:space="preserve">. Data are shown as mean </w:t>
      </w:r>
      <w:r w:rsidR="008432EE">
        <w:rPr>
          <w:rFonts w:ascii="Arial" w:hAnsi="Arial" w:cs="Arial"/>
        </w:rPr>
        <w:sym w:font="Symbol" w:char="F0B1"/>
      </w:r>
      <w:r w:rsidR="008432EE">
        <w:rPr>
          <w:rFonts w:ascii="Arial" w:hAnsi="Arial" w:cs="Arial"/>
        </w:rPr>
        <w:t xml:space="preserve"> SD</w:t>
      </w:r>
      <w:r w:rsidR="0039124A">
        <w:rPr>
          <w:rFonts w:ascii="Arial" w:hAnsi="Arial" w:cs="Arial"/>
        </w:rPr>
        <w:t xml:space="preserve"> (n=10</w:t>
      </w:r>
      <w:r w:rsidR="009F57B3">
        <w:rPr>
          <w:rFonts w:ascii="Arial" w:hAnsi="Arial" w:cs="Arial"/>
        </w:rPr>
        <w:t xml:space="preserve"> in each treatment group</w:t>
      </w:r>
      <w:r w:rsidR="0039124A">
        <w:rPr>
          <w:rFonts w:ascii="Arial" w:hAnsi="Arial" w:cs="Arial"/>
        </w:rPr>
        <w:t>).</w:t>
      </w:r>
      <w:r w:rsidRPr="00C46B68">
        <w:rPr>
          <w:rFonts w:ascii="Arial" w:hAnsi="Arial" w:cs="Arial"/>
        </w:rPr>
        <w:t xml:space="preserve"> Mice with tumor size </w:t>
      </w:r>
      <w:r w:rsidRPr="00C46B68">
        <w:rPr>
          <w:rFonts w:ascii="Cambria Math" w:hAnsi="Cambria Math" w:cs="Cambria Math"/>
        </w:rPr>
        <w:t>∼</w:t>
      </w:r>
      <w:r w:rsidRPr="00C46B68">
        <w:rPr>
          <w:rFonts w:ascii="Arial" w:hAnsi="Arial" w:cs="Arial"/>
        </w:rPr>
        <w:t>100 mm</w:t>
      </w:r>
      <w:r w:rsidRPr="00C46B68">
        <w:rPr>
          <w:rFonts w:ascii="Arial" w:hAnsi="Arial" w:cs="Arial"/>
          <w:vertAlign w:val="superscript"/>
        </w:rPr>
        <w:t>3</w:t>
      </w:r>
      <w:r w:rsidRPr="00C46B68">
        <w:rPr>
          <w:rFonts w:ascii="Arial" w:hAnsi="Arial" w:cs="Arial"/>
        </w:rPr>
        <w:t xml:space="preserve"> were randomized into the experimental and the control groups and tumor volumes were measured every 3 d. Data were analyzed by one-way ANOVA followed by Tukey's multiple comparisons test. Statistically significant values of ****</w:t>
      </w:r>
      <w:r w:rsidRPr="00E34A53">
        <w:rPr>
          <w:rFonts w:ascii="Arial" w:hAnsi="Arial" w:cs="Arial"/>
          <w:i/>
          <w:iCs/>
        </w:rPr>
        <w:t>p</w:t>
      </w:r>
      <w:r w:rsidRPr="00C46B68">
        <w:rPr>
          <w:rFonts w:ascii="Arial" w:hAnsi="Arial" w:cs="Arial"/>
        </w:rPr>
        <w:t xml:space="preserve"> &lt; 0.0001 were determined. </w:t>
      </w:r>
      <w:r w:rsidR="00D40DAE" w:rsidRPr="00E34A53">
        <w:rPr>
          <w:rFonts w:ascii="Arial" w:hAnsi="Arial" w:cs="Arial"/>
          <w:b/>
          <w:bCs/>
        </w:rPr>
        <w:t xml:space="preserve">C </w:t>
      </w:r>
      <w:r w:rsidR="00D40DAE">
        <w:rPr>
          <w:rFonts w:ascii="Arial" w:hAnsi="Arial" w:cs="Arial"/>
        </w:rPr>
        <w:t xml:space="preserve">and </w:t>
      </w:r>
      <w:r w:rsidR="00D40DAE" w:rsidRPr="00E34A53">
        <w:rPr>
          <w:rFonts w:ascii="Arial" w:hAnsi="Arial" w:cs="Arial"/>
          <w:b/>
          <w:bCs/>
        </w:rPr>
        <w:t>E</w:t>
      </w:r>
      <w:r w:rsidR="00D40DAE">
        <w:rPr>
          <w:rFonts w:ascii="Arial" w:hAnsi="Arial" w:cs="Arial"/>
        </w:rPr>
        <w:t xml:space="preserve"> panels display percentual change in the tumor volume from the start of the </w:t>
      </w:r>
      <w:r w:rsidR="00CF2C49">
        <w:rPr>
          <w:rFonts w:ascii="Arial" w:hAnsi="Arial" w:cs="Arial"/>
        </w:rPr>
        <w:t>therapy</w:t>
      </w:r>
      <w:r w:rsidR="00D40DAE">
        <w:rPr>
          <w:rFonts w:ascii="Arial" w:hAnsi="Arial" w:cs="Arial"/>
        </w:rPr>
        <w:t xml:space="preserve"> as water-fall blots</w:t>
      </w:r>
      <w:r w:rsidR="0075353F">
        <w:rPr>
          <w:rFonts w:ascii="Arial" w:hAnsi="Arial" w:cs="Arial"/>
        </w:rPr>
        <w:t xml:space="preserve"> in HCC1954 and MDA-MB453 models, respectively</w:t>
      </w:r>
      <w:r w:rsidR="00D40DAE">
        <w:rPr>
          <w:rFonts w:ascii="Arial" w:hAnsi="Arial" w:cs="Arial"/>
        </w:rPr>
        <w:t xml:space="preserve">. </w:t>
      </w:r>
      <w:r w:rsidRPr="00C46B68">
        <w:rPr>
          <w:rFonts w:ascii="Arial" w:hAnsi="Arial" w:cs="Arial"/>
          <w:b/>
          <w:bCs/>
        </w:rPr>
        <w:t>(F)</w:t>
      </w:r>
      <w:r w:rsidRPr="00C46B68">
        <w:rPr>
          <w:rFonts w:ascii="Arial" w:hAnsi="Arial" w:cs="Arial"/>
        </w:rPr>
        <w:t xml:space="preserve"> H&amp;E staining of the </w:t>
      </w:r>
      <w:r w:rsidR="009122A9">
        <w:rPr>
          <w:rFonts w:ascii="Arial" w:hAnsi="Arial" w:cs="Arial"/>
        </w:rPr>
        <w:t xml:space="preserve">representative </w:t>
      </w:r>
      <w:r w:rsidRPr="00C46B68">
        <w:rPr>
          <w:rFonts w:ascii="Arial" w:hAnsi="Arial" w:cs="Arial"/>
        </w:rPr>
        <w:t xml:space="preserve">MDA-MB-453 xenograft tumors from the control, lapatinib, BCI and </w:t>
      </w:r>
      <w:proofErr w:type="spellStart"/>
      <w:r w:rsidRPr="00C46B68">
        <w:rPr>
          <w:rFonts w:ascii="Arial" w:hAnsi="Arial" w:cs="Arial"/>
        </w:rPr>
        <w:t>lapatinib+BCI</w:t>
      </w:r>
      <w:proofErr w:type="spellEnd"/>
      <w:r w:rsidRPr="00C46B68">
        <w:rPr>
          <w:rFonts w:ascii="Arial" w:hAnsi="Arial" w:cs="Arial"/>
        </w:rPr>
        <w:t xml:space="preserve"> groups at day 24. Scale bar 200 µm.  </w:t>
      </w:r>
    </w:p>
    <w:p w14:paraId="5F6289AA" w14:textId="77777777" w:rsidR="008572A7" w:rsidRPr="00C46B68" w:rsidRDefault="008572A7" w:rsidP="001C1D34">
      <w:pPr>
        <w:spacing w:line="480" w:lineRule="auto"/>
        <w:jc w:val="both"/>
        <w:rPr>
          <w:rFonts w:ascii="Arial" w:hAnsi="Arial" w:cs="Arial"/>
          <w:b/>
          <w:bCs/>
        </w:rPr>
      </w:pPr>
    </w:p>
    <w:p w14:paraId="679E2FB7" w14:textId="06B0E4FD" w:rsidR="003704A2" w:rsidRPr="00C46B68" w:rsidRDefault="003704A2" w:rsidP="001C1D34">
      <w:pPr>
        <w:spacing w:line="480" w:lineRule="auto"/>
        <w:jc w:val="both"/>
        <w:rPr>
          <w:rFonts w:ascii="Arial" w:hAnsi="Arial" w:cs="Arial"/>
        </w:rPr>
      </w:pPr>
      <w:r w:rsidRPr="00C46B68">
        <w:rPr>
          <w:rFonts w:ascii="Arial" w:hAnsi="Arial" w:cs="Arial"/>
          <w:b/>
          <w:bCs/>
        </w:rPr>
        <w:t xml:space="preserve">Figure 6: DUSP6 </w:t>
      </w:r>
      <w:r w:rsidR="008572A7" w:rsidRPr="00C46B68">
        <w:rPr>
          <w:rFonts w:ascii="Arial" w:hAnsi="Arial" w:cs="Arial"/>
          <w:b/>
          <w:bCs/>
        </w:rPr>
        <w:t>targeting inhibits HER3</w:t>
      </w:r>
      <w:r w:rsidR="00D405D8" w:rsidRPr="00C46B68">
        <w:rPr>
          <w:rFonts w:ascii="Arial" w:hAnsi="Arial" w:cs="Arial"/>
          <w:b/>
          <w:bCs/>
        </w:rPr>
        <w:t xml:space="preserve"> expression</w:t>
      </w:r>
      <w:r w:rsidR="008572A7" w:rsidRPr="00C46B68">
        <w:rPr>
          <w:rFonts w:ascii="Arial" w:hAnsi="Arial" w:cs="Arial"/>
          <w:b/>
          <w:bCs/>
        </w:rPr>
        <w:t xml:space="preserve"> </w:t>
      </w:r>
      <w:r w:rsidRPr="00C46B68">
        <w:rPr>
          <w:rFonts w:ascii="Arial" w:hAnsi="Arial" w:cs="Arial"/>
        </w:rPr>
        <w:t xml:space="preserve"> </w:t>
      </w:r>
      <w:r w:rsidRPr="00C46B68">
        <w:rPr>
          <w:rFonts w:ascii="Arial" w:hAnsi="Arial" w:cs="Arial"/>
          <w:b/>
          <w:bCs/>
        </w:rPr>
        <w:t>(A)</w:t>
      </w:r>
      <w:r w:rsidRPr="00C46B68">
        <w:rPr>
          <w:rFonts w:ascii="Arial" w:hAnsi="Arial" w:cs="Arial"/>
        </w:rPr>
        <w:t xml:space="preserve"> A 2D synergy map of lapatinib</w:t>
      </w:r>
      <w:r w:rsidR="007223B6" w:rsidRPr="00C46B68">
        <w:rPr>
          <w:rFonts w:ascii="Arial" w:hAnsi="Arial" w:cs="Arial"/>
        </w:rPr>
        <w:t>+</w:t>
      </w:r>
      <w:r w:rsidRPr="00C46B68">
        <w:rPr>
          <w:rFonts w:ascii="Arial" w:hAnsi="Arial" w:cs="Arial"/>
        </w:rPr>
        <w:t>MK2206</w:t>
      </w:r>
      <w:r w:rsidR="00D405D8" w:rsidRPr="00C46B68">
        <w:rPr>
          <w:rFonts w:ascii="Arial" w:hAnsi="Arial" w:cs="Arial"/>
        </w:rPr>
        <w:t>(</w:t>
      </w:r>
      <w:proofErr w:type="spellStart"/>
      <w:r w:rsidR="00D405D8" w:rsidRPr="00C46B68">
        <w:rPr>
          <w:rFonts w:ascii="Arial" w:hAnsi="Arial" w:cs="Arial"/>
        </w:rPr>
        <w:t>AKTi</w:t>
      </w:r>
      <w:proofErr w:type="spellEnd"/>
      <w:r w:rsidR="00D405D8" w:rsidRPr="00C46B68">
        <w:rPr>
          <w:rFonts w:ascii="Arial" w:hAnsi="Arial" w:cs="Arial"/>
        </w:rPr>
        <w:t>)</w:t>
      </w:r>
      <w:r w:rsidRPr="00C46B68">
        <w:rPr>
          <w:rFonts w:ascii="Arial" w:hAnsi="Arial" w:cs="Arial"/>
        </w:rPr>
        <w:t xml:space="preserve"> or </w:t>
      </w:r>
      <w:r w:rsidRPr="00C46B68">
        <w:rPr>
          <w:rFonts w:ascii="Arial" w:hAnsi="Arial" w:cs="Arial"/>
          <w:b/>
          <w:bCs/>
        </w:rPr>
        <w:t>(B)</w:t>
      </w:r>
      <w:r w:rsidRPr="00C46B68">
        <w:rPr>
          <w:rFonts w:ascii="Arial" w:hAnsi="Arial" w:cs="Arial"/>
        </w:rPr>
        <w:t xml:space="preserve"> </w:t>
      </w:r>
      <w:proofErr w:type="spellStart"/>
      <w:r w:rsidRPr="00C46B68">
        <w:rPr>
          <w:rFonts w:ascii="Arial" w:hAnsi="Arial" w:cs="Arial"/>
        </w:rPr>
        <w:t>lapatinib</w:t>
      </w:r>
      <w:r w:rsidR="007223B6" w:rsidRPr="00C46B68">
        <w:rPr>
          <w:rFonts w:ascii="Arial" w:hAnsi="Arial" w:cs="Arial"/>
        </w:rPr>
        <w:t>+</w:t>
      </w:r>
      <w:r w:rsidRPr="00C46B68">
        <w:rPr>
          <w:rFonts w:ascii="Arial" w:hAnsi="Arial" w:cs="Arial"/>
        </w:rPr>
        <w:t>BCI</w:t>
      </w:r>
      <w:proofErr w:type="spellEnd"/>
      <w:r w:rsidR="00D405D8" w:rsidRPr="00C46B68">
        <w:rPr>
          <w:rFonts w:ascii="Arial" w:hAnsi="Arial" w:cs="Arial"/>
        </w:rPr>
        <w:t>(DUSP6i)</w:t>
      </w:r>
      <w:r w:rsidRPr="00C46B68">
        <w:rPr>
          <w:rFonts w:ascii="Arial" w:hAnsi="Arial" w:cs="Arial"/>
        </w:rPr>
        <w:t xml:space="preserve"> combination in MDA-MB-453 cells calculated by the Bliss </w:t>
      </w:r>
      <w:proofErr w:type="spellStart"/>
      <w:r w:rsidRPr="00C46B68">
        <w:rPr>
          <w:rFonts w:ascii="Arial" w:hAnsi="Arial" w:cs="Arial"/>
        </w:rPr>
        <w:t>SynergyFinder</w:t>
      </w:r>
      <w:proofErr w:type="spellEnd"/>
      <w:r w:rsidRPr="00C46B68">
        <w:rPr>
          <w:rFonts w:ascii="Arial" w:hAnsi="Arial" w:cs="Arial"/>
        </w:rPr>
        <w:t xml:space="preserve">. </w:t>
      </w:r>
      <w:r w:rsidR="00D405D8" w:rsidRPr="00C46B68">
        <w:rPr>
          <w:rFonts w:ascii="Arial" w:hAnsi="Arial" w:cs="Arial"/>
        </w:rPr>
        <w:t xml:space="preserve">Higher score (in red) indicates for higher degree of drug synergy. </w:t>
      </w:r>
      <w:r w:rsidRPr="00C46B68">
        <w:rPr>
          <w:rFonts w:ascii="Arial" w:hAnsi="Arial" w:cs="Arial"/>
        </w:rPr>
        <w:t xml:space="preserve">The cultures were treated with increasing concentrations of the compounds for 48 h and cell viability was measured by WST-1 assay. </w:t>
      </w:r>
      <w:r w:rsidRPr="00C46B68">
        <w:rPr>
          <w:rFonts w:ascii="Arial" w:hAnsi="Arial" w:cs="Arial"/>
          <w:b/>
          <w:bCs/>
        </w:rPr>
        <w:t>(C)</w:t>
      </w:r>
      <w:r w:rsidRPr="00C46B68">
        <w:rPr>
          <w:rFonts w:ascii="Arial" w:hAnsi="Arial" w:cs="Arial"/>
        </w:rPr>
        <w:t xml:space="preserve"> Comparison of the effects of </w:t>
      </w:r>
      <w:proofErr w:type="spellStart"/>
      <w:r w:rsidRPr="00C46B68">
        <w:rPr>
          <w:rFonts w:ascii="Arial" w:hAnsi="Arial" w:cs="Arial"/>
        </w:rPr>
        <w:t>lapatinib+BCI</w:t>
      </w:r>
      <w:proofErr w:type="spellEnd"/>
      <w:r w:rsidRPr="00C46B68">
        <w:rPr>
          <w:rFonts w:ascii="Arial" w:hAnsi="Arial" w:cs="Arial"/>
        </w:rPr>
        <w:t xml:space="preserve"> and lapatinib+MK2206 on</w:t>
      </w:r>
      <w:r w:rsidR="00D405D8" w:rsidRPr="00C46B68">
        <w:rPr>
          <w:rFonts w:ascii="Arial" w:hAnsi="Arial" w:cs="Arial"/>
        </w:rPr>
        <w:t xml:space="preserve"> apoptosis </w:t>
      </w:r>
      <w:r w:rsidR="00D405D8" w:rsidRPr="00C46B68">
        <w:rPr>
          <w:rFonts w:ascii="Arial" w:hAnsi="Arial" w:cs="Arial"/>
        </w:rPr>
        <w:lastRenderedPageBreak/>
        <w:t>induction (PARP-1 cleavage)</w:t>
      </w:r>
      <w:r w:rsidR="00D04BCA">
        <w:rPr>
          <w:rFonts w:ascii="Arial" w:hAnsi="Arial" w:cs="Arial"/>
        </w:rPr>
        <w:t>,</w:t>
      </w:r>
      <w:r w:rsidR="00D405D8" w:rsidRPr="00C46B68">
        <w:rPr>
          <w:rFonts w:ascii="Arial" w:hAnsi="Arial" w:cs="Arial"/>
        </w:rPr>
        <w:t xml:space="preserve"> and </w:t>
      </w:r>
      <w:r w:rsidRPr="00C46B68">
        <w:rPr>
          <w:rFonts w:ascii="Arial" w:hAnsi="Arial" w:cs="Arial"/>
        </w:rPr>
        <w:t>HER2</w:t>
      </w:r>
      <w:r w:rsidR="00D405D8" w:rsidRPr="00C46B68">
        <w:rPr>
          <w:rFonts w:ascii="Arial" w:hAnsi="Arial" w:cs="Arial"/>
        </w:rPr>
        <w:t xml:space="preserve"> or</w:t>
      </w:r>
      <w:r w:rsidRPr="00C46B68">
        <w:rPr>
          <w:rFonts w:ascii="Arial" w:hAnsi="Arial" w:cs="Arial"/>
        </w:rPr>
        <w:t xml:space="preserve"> HER3 protein levels by Western blot analysis. The cells were treated with lapatinib (1 </w:t>
      </w:r>
      <w:r w:rsidRPr="00C46B68">
        <w:rPr>
          <w:rFonts w:ascii="Arial" w:hAnsi="Arial" w:cs="Arial"/>
        </w:rPr>
        <w:sym w:font="Symbol" w:char="F06D"/>
      </w:r>
      <w:r w:rsidRPr="00C46B68">
        <w:rPr>
          <w:rFonts w:ascii="Arial" w:hAnsi="Arial" w:cs="Arial"/>
        </w:rPr>
        <w:t xml:space="preserve">M), MK2206 (2.5 µM) and BCI (2.5 µM) </w:t>
      </w:r>
      <w:r w:rsidR="00E45E1C" w:rsidRPr="00C46B68">
        <w:rPr>
          <w:rFonts w:ascii="Arial" w:hAnsi="Arial" w:cs="Arial"/>
        </w:rPr>
        <w:t xml:space="preserve">and their combinations </w:t>
      </w:r>
      <w:r w:rsidRPr="00C46B68">
        <w:rPr>
          <w:rFonts w:ascii="Arial" w:hAnsi="Arial" w:cs="Arial"/>
        </w:rPr>
        <w:t xml:space="preserve">for 48 h. </w:t>
      </w:r>
      <w:r w:rsidRPr="00C46B68">
        <w:rPr>
          <w:rFonts w:ascii="Arial" w:hAnsi="Arial" w:cs="Arial"/>
          <w:b/>
          <w:bCs/>
        </w:rPr>
        <w:t xml:space="preserve">(D) </w:t>
      </w:r>
      <w:r w:rsidRPr="00C46B68">
        <w:rPr>
          <w:rFonts w:ascii="Arial" w:hAnsi="Arial" w:cs="Arial"/>
        </w:rPr>
        <w:t>Quantification of PARP1 cleavage from three repeats of (C). Data were analyzed by one-way ANOVA followed by Tukey's multiple comparisons test. Statistically significant values of **</w:t>
      </w:r>
      <w:r w:rsidRPr="00E34A53">
        <w:rPr>
          <w:rFonts w:ascii="Arial" w:hAnsi="Arial" w:cs="Arial"/>
          <w:i/>
          <w:iCs/>
        </w:rPr>
        <w:t>p</w:t>
      </w:r>
      <w:r w:rsidRPr="00C46B68">
        <w:rPr>
          <w:rFonts w:ascii="Arial" w:hAnsi="Arial" w:cs="Arial"/>
        </w:rPr>
        <w:t xml:space="preserve"> &lt; 0.01 and ****</w:t>
      </w:r>
      <w:r w:rsidRPr="00E34A53">
        <w:rPr>
          <w:rFonts w:ascii="Arial" w:hAnsi="Arial" w:cs="Arial"/>
          <w:i/>
          <w:iCs/>
        </w:rPr>
        <w:t>p</w:t>
      </w:r>
      <w:r w:rsidRPr="00C46B68">
        <w:rPr>
          <w:rFonts w:ascii="Arial" w:hAnsi="Arial" w:cs="Arial"/>
        </w:rPr>
        <w:t xml:space="preserve"> &lt; 0.0001 were determined. </w:t>
      </w:r>
      <w:r w:rsidRPr="00C46B68">
        <w:rPr>
          <w:rFonts w:ascii="Arial" w:hAnsi="Arial" w:cs="Arial"/>
          <w:b/>
          <w:bCs/>
        </w:rPr>
        <w:t>(E</w:t>
      </w:r>
      <w:r w:rsidR="006E4492">
        <w:rPr>
          <w:rFonts w:ascii="Arial" w:hAnsi="Arial" w:cs="Arial"/>
          <w:b/>
          <w:bCs/>
        </w:rPr>
        <w:t>,F</w:t>
      </w:r>
      <w:r w:rsidRPr="00C46B68">
        <w:rPr>
          <w:rFonts w:ascii="Arial" w:hAnsi="Arial" w:cs="Arial"/>
          <w:b/>
          <w:bCs/>
        </w:rPr>
        <w:t>)</w:t>
      </w:r>
      <w:r w:rsidRPr="00C46B68">
        <w:rPr>
          <w:rFonts w:ascii="Arial" w:hAnsi="Arial" w:cs="Arial"/>
        </w:rPr>
        <w:t xml:space="preserve"> The dose-dependent effects of MK2206 </w:t>
      </w:r>
      <w:r w:rsidR="006E4492">
        <w:rPr>
          <w:rFonts w:ascii="Arial" w:hAnsi="Arial" w:cs="Arial"/>
        </w:rPr>
        <w:t xml:space="preserve">(E) </w:t>
      </w:r>
      <w:r w:rsidRPr="00C46B68">
        <w:rPr>
          <w:rFonts w:ascii="Arial" w:hAnsi="Arial" w:cs="Arial"/>
        </w:rPr>
        <w:t>and BCI</w:t>
      </w:r>
      <w:r w:rsidR="006E4492">
        <w:rPr>
          <w:rFonts w:ascii="Arial" w:hAnsi="Arial" w:cs="Arial"/>
        </w:rPr>
        <w:t xml:space="preserve"> (F)</w:t>
      </w:r>
      <w:r w:rsidRPr="00C46B68">
        <w:rPr>
          <w:rFonts w:ascii="Arial" w:hAnsi="Arial" w:cs="Arial"/>
        </w:rPr>
        <w:t xml:space="preserve"> on the expression of HER2 and HER3 protein levels in MDA-MB-453 cells by Western blot analysis</w:t>
      </w:r>
      <w:r w:rsidR="00D04BCA">
        <w:rPr>
          <w:rFonts w:ascii="Arial" w:hAnsi="Arial" w:cs="Arial"/>
        </w:rPr>
        <w:t xml:space="preserve"> after 48h of treatment</w:t>
      </w:r>
      <w:r w:rsidRPr="00C46B68">
        <w:rPr>
          <w:rFonts w:ascii="Arial" w:hAnsi="Arial" w:cs="Arial"/>
        </w:rPr>
        <w:t>.</w:t>
      </w:r>
      <w:r w:rsidR="00E45E1C" w:rsidRPr="00C46B68">
        <w:rPr>
          <w:rFonts w:ascii="Arial" w:hAnsi="Arial" w:cs="Arial"/>
        </w:rPr>
        <w:t xml:space="preserve"> </w:t>
      </w:r>
      <w:r w:rsidR="00E45E1C" w:rsidRPr="00C46B68">
        <w:rPr>
          <w:rFonts w:ascii="Arial" w:hAnsi="Arial" w:cs="Arial"/>
          <w:b/>
          <w:bCs/>
        </w:rPr>
        <w:t>(G)</w:t>
      </w:r>
      <w:r w:rsidR="00E45E1C" w:rsidRPr="00C46B68">
        <w:rPr>
          <w:rFonts w:ascii="Arial" w:hAnsi="Arial" w:cs="Arial"/>
        </w:rPr>
        <w:t xml:space="preserve"> The time-dependent effects of BCI</w:t>
      </w:r>
      <w:r w:rsidR="00F951EF" w:rsidRPr="00C46B68">
        <w:rPr>
          <w:rFonts w:ascii="Arial" w:hAnsi="Arial" w:cs="Arial"/>
        </w:rPr>
        <w:t xml:space="preserve"> (2.5 µM)</w:t>
      </w:r>
      <w:r w:rsidR="00E45E1C" w:rsidRPr="00C46B68">
        <w:rPr>
          <w:rFonts w:ascii="Arial" w:hAnsi="Arial" w:cs="Arial"/>
        </w:rPr>
        <w:t xml:space="preserve"> on the expression of HER2 and HER3 protein levels and apoptosis induction (PARP cleavage) in MDA-MB-453 cells by Western blot analysis. </w:t>
      </w:r>
      <w:r w:rsidR="0013395B">
        <w:rPr>
          <w:rFonts w:ascii="Arial" w:hAnsi="Arial" w:cs="Arial"/>
        </w:rPr>
        <w:t>I</w:t>
      </w:r>
      <w:r w:rsidR="00F951EF" w:rsidRPr="00C46B68">
        <w:rPr>
          <w:rFonts w:ascii="Arial" w:hAnsi="Arial" w:cs="Arial"/>
        </w:rPr>
        <w:t xml:space="preserve">ncrease in phosphorylated ERK (p-ERK1/2) and inhibition of DUSP6 </w:t>
      </w:r>
      <w:r w:rsidR="0013395B">
        <w:rPr>
          <w:rFonts w:ascii="Arial" w:hAnsi="Arial" w:cs="Arial"/>
        </w:rPr>
        <w:t xml:space="preserve">both </w:t>
      </w:r>
      <w:r w:rsidR="00F951EF" w:rsidRPr="00C46B68">
        <w:rPr>
          <w:rFonts w:ascii="Arial" w:hAnsi="Arial" w:cs="Arial"/>
        </w:rPr>
        <w:t xml:space="preserve">indicate for early target engagement by BCI. </w:t>
      </w:r>
      <w:r w:rsidRPr="00C46B68">
        <w:rPr>
          <w:rFonts w:ascii="Arial" w:hAnsi="Arial" w:cs="Arial"/>
        </w:rPr>
        <w:t xml:space="preserve"> </w:t>
      </w:r>
      <w:r w:rsidR="00E45E1C" w:rsidRPr="00C46B68">
        <w:rPr>
          <w:rFonts w:ascii="Arial" w:hAnsi="Arial" w:cs="Arial"/>
          <w:b/>
          <w:bCs/>
        </w:rPr>
        <w:t>(</w:t>
      </w:r>
      <w:r w:rsidR="00F951EF" w:rsidRPr="00C46B68">
        <w:rPr>
          <w:rFonts w:ascii="Arial" w:hAnsi="Arial" w:cs="Arial"/>
          <w:b/>
          <w:bCs/>
        </w:rPr>
        <w:t>H</w:t>
      </w:r>
      <w:r w:rsidR="00E45E1C" w:rsidRPr="00C46B68">
        <w:rPr>
          <w:rFonts w:ascii="Arial" w:hAnsi="Arial" w:cs="Arial"/>
          <w:b/>
          <w:bCs/>
        </w:rPr>
        <w:t>)</w:t>
      </w:r>
      <w:r w:rsidR="00E45E1C" w:rsidRPr="00C46B68">
        <w:rPr>
          <w:rFonts w:ascii="Arial" w:hAnsi="Arial" w:cs="Arial"/>
        </w:rPr>
        <w:t xml:space="preserve"> </w:t>
      </w:r>
      <w:r w:rsidR="00E45E1C" w:rsidRPr="00C46B68">
        <w:rPr>
          <w:rFonts w:ascii="Arial" w:hAnsi="Arial" w:cs="Arial"/>
          <w:i/>
          <w:iCs/>
        </w:rPr>
        <w:t>DUSP6</w:t>
      </w:r>
      <w:r w:rsidR="00E45E1C" w:rsidRPr="00C46B68">
        <w:rPr>
          <w:rFonts w:ascii="Arial" w:hAnsi="Arial" w:cs="Arial"/>
        </w:rPr>
        <w:t xml:space="preserve"> knockdown </w:t>
      </w:r>
      <w:r w:rsidR="00F951EF" w:rsidRPr="00C46B68">
        <w:rPr>
          <w:rFonts w:ascii="Arial" w:hAnsi="Arial" w:cs="Arial"/>
        </w:rPr>
        <w:t xml:space="preserve">by siRNA </w:t>
      </w:r>
      <w:r w:rsidR="00E45E1C" w:rsidRPr="00C46B68">
        <w:rPr>
          <w:rFonts w:ascii="Arial" w:hAnsi="Arial" w:cs="Arial"/>
        </w:rPr>
        <w:t>inhibits HER2 and HER3 protein expression in MDA-MB-453 cells.</w:t>
      </w:r>
      <w:r w:rsidR="00F951EF" w:rsidRPr="00C46B68">
        <w:rPr>
          <w:rFonts w:ascii="Arial" w:hAnsi="Arial" w:cs="Arial"/>
        </w:rPr>
        <w:t xml:space="preserve"> </w:t>
      </w:r>
      <w:r w:rsidR="00F951EF" w:rsidRPr="00C46B68">
        <w:rPr>
          <w:rFonts w:ascii="Arial" w:hAnsi="Arial" w:cs="Arial"/>
          <w:b/>
          <w:bCs/>
        </w:rPr>
        <w:t>(I)</w:t>
      </w:r>
      <w:r w:rsidR="00F951EF" w:rsidRPr="00C46B68">
        <w:rPr>
          <w:rFonts w:ascii="Arial" w:hAnsi="Arial" w:cs="Arial"/>
        </w:rPr>
        <w:t xml:space="preserve"> Effects of BCI (50 mg/kg) therapy on HER2 and HER3 protein levels in the MDA-MB-453 xenograft tissue </w:t>
      </w:r>
      <w:r w:rsidR="007223B6" w:rsidRPr="00C46B68">
        <w:rPr>
          <w:rFonts w:ascii="Arial" w:hAnsi="Arial" w:cs="Arial"/>
        </w:rPr>
        <w:t>on</w:t>
      </w:r>
      <w:r w:rsidR="00F951EF" w:rsidRPr="00C46B68">
        <w:rPr>
          <w:rFonts w:ascii="Arial" w:hAnsi="Arial" w:cs="Arial"/>
        </w:rPr>
        <w:t xml:space="preserve"> day 24. Shown is immunohistochemical analysis of HER2 and HER3 from the adjacent paraffin embedded tissue slices from Fig. 5F. Scale bar 200 µm.</w:t>
      </w:r>
      <w:r w:rsidR="00E45E1C" w:rsidRPr="00C46B68">
        <w:rPr>
          <w:rFonts w:ascii="Arial" w:hAnsi="Arial" w:cs="Arial"/>
        </w:rPr>
        <w:t xml:space="preserve"> </w:t>
      </w:r>
      <w:r w:rsidR="00E45E1C" w:rsidRPr="00C46B68">
        <w:rPr>
          <w:rFonts w:ascii="Arial" w:hAnsi="Arial" w:cs="Arial"/>
          <w:b/>
          <w:bCs/>
        </w:rPr>
        <w:t>(</w:t>
      </w:r>
      <w:r w:rsidR="00F951EF" w:rsidRPr="00C46B68">
        <w:rPr>
          <w:rFonts w:ascii="Arial" w:hAnsi="Arial" w:cs="Arial"/>
          <w:b/>
          <w:bCs/>
        </w:rPr>
        <w:t>J</w:t>
      </w:r>
      <w:r w:rsidR="00E45E1C" w:rsidRPr="00C46B68">
        <w:rPr>
          <w:rFonts w:ascii="Arial" w:hAnsi="Arial" w:cs="Arial"/>
          <w:b/>
          <w:bCs/>
        </w:rPr>
        <w:t>)</w:t>
      </w:r>
      <w:r w:rsidR="00E45E1C" w:rsidRPr="00C46B68">
        <w:rPr>
          <w:rFonts w:ascii="Arial" w:hAnsi="Arial" w:cs="Arial"/>
        </w:rPr>
        <w:t xml:space="preserve"> Breast cancer patients from the TCGA-BRCA dataset were divided into </w:t>
      </w:r>
      <w:r w:rsidR="00E45E1C" w:rsidRPr="00C46B68">
        <w:rPr>
          <w:rFonts w:ascii="Arial" w:hAnsi="Arial" w:cs="Arial"/>
          <w:i/>
          <w:iCs/>
        </w:rPr>
        <w:t>DUSP6</w:t>
      </w:r>
      <w:r w:rsidR="00E45E1C" w:rsidRPr="00C46B68">
        <w:rPr>
          <w:rFonts w:ascii="Arial" w:hAnsi="Arial" w:cs="Arial"/>
        </w:rPr>
        <w:t xml:space="preserve"> high (</w:t>
      </w:r>
      <w:proofErr w:type="spellStart"/>
      <w:r w:rsidR="00E45E1C" w:rsidRPr="00C46B68">
        <w:rPr>
          <w:rFonts w:ascii="Arial" w:hAnsi="Arial" w:cs="Arial"/>
        </w:rPr>
        <w:t>LogFC</w:t>
      </w:r>
      <w:proofErr w:type="spellEnd"/>
      <w:r w:rsidR="00E45E1C" w:rsidRPr="00C46B68">
        <w:rPr>
          <w:rFonts w:ascii="Arial" w:hAnsi="Arial" w:cs="Arial"/>
        </w:rPr>
        <w:t>&gt;1, FDR&lt;0.05) and low expression (</w:t>
      </w:r>
      <w:proofErr w:type="spellStart"/>
      <w:r w:rsidR="00E45E1C" w:rsidRPr="00C46B68">
        <w:rPr>
          <w:rFonts w:ascii="Arial" w:hAnsi="Arial" w:cs="Arial"/>
        </w:rPr>
        <w:t>LogFC</w:t>
      </w:r>
      <w:proofErr w:type="spellEnd"/>
      <w:r w:rsidR="00E45E1C" w:rsidRPr="00C46B68">
        <w:rPr>
          <w:rFonts w:ascii="Arial" w:hAnsi="Arial" w:cs="Arial"/>
        </w:rPr>
        <w:t xml:space="preserve">&lt;-1, FDR&lt;0.05) profiles and </w:t>
      </w:r>
      <w:r w:rsidR="0013395B">
        <w:rPr>
          <w:rFonts w:ascii="Arial" w:hAnsi="Arial" w:cs="Arial"/>
        </w:rPr>
        <w:t>expression of phosphorylated HER3 (</w:t>
      </w:r>
      <w:r w:rsidR="00E45E1C" w:rsidRPr="00C46B68">
        <w:rPr>
          <w:rFonts w:ascii="Arial" w:hAnsi="Arial" w:cs="Arial"/>
        </w:rPr>
        <w:t>p-HER3</w:t>
      </w:r>
      <w:r w:rsidR="00E45E1C" w:rsidRPr="00C46B68">
        <w:rPr>
          <w:rFonts w:ascii="Arial" w:hAnsi="Arial" w:cs="Arial"/>
          <w:vertAlign w:val="superscript"/>
        </w:rPr>
        <w:t>Y1298</w:t>
      </w:r>
      <w:r w:rsidR="0013395B" w:rsidRPr="0013395B">
        <w:rPr>
          <w:rFonts w:ascii="Arial" w:hAnsi="Arial" w:cs="Arial"/>
        </w:rPr>
        <w:t>)</w:t>
      </w:r>
      <w:r w:rsidR="00E45E1C" w:rsidRPr="00C46B68">
        <w:rPr>
          <w:rFonts w:ascii="Arial" w:hAnsi="Arial" w:cs="Arial"/>
        </w:rPr>
        <w:t xml:space="preserve"> </w:t>
      </w:r>
      <w:r w:rsidR="0013395B">
        <w:rPr>
          <w:rFonts w:ascii="Arial" w:hAnsi="Arial" w:cs="Arial"/>
        </w:rPr>
        <w:t>was</w:t>
      </w:r>
      <w:r w:rsidR="00E45E1C" w:rsidRPr="00C46B68">
        <w:rPr>
          <w:rFonts w:ascii="Arial" w:hAnsi="Arial" w:cs="Arial"/>
        </w:rPr>
        <w:t xml:space="preserve"> compared between the two groups. Data were analyzed by two-tailed t test; **</w:t>
      </w:r>
      <w:r w:rsidR="00E45E1C" w:rsidRPr="00C46B68">
        <w:rPr>
          <w:rFonts w:ascii="Arial" w:hAnsi="Arial" w:cs="Arial"/>
          <w:i/>
          <w:iCs/>
        </w:rPr>
        <w:t>p</w:t>
      </w:r>
      <w:r w:rsidR="00E45E1C" w:rsidRPr="00C46B68">
        <w:rPr>
          <w:rFonts w:ascii="Arial" w:hAnsi="Arial" w:cs="Arial"/>
        </w:rPr>
        <w:t xml:space="preserve"> &lt; 0.01.</w:t>
      </w:r>
      <w:r w:rsidR="0025131F">
        <w:rPr>
          <w:rFonts w:ascii="Arial" w:hAnsi="Arial" w:cs="Arial"/>
        </w:rPr>
        <w:t xml:space="preserve"> (DUSP6high=142, DUSP6low=149).</w:t>
      </w:r>
    </w:p>
    <w:p w14:paraId="6916087C" w14:textId="77777777" w:rsidR="00E45E1C" w:rsidRPr="00C46B68" w:rsidRDefault="00E45E1C" w:rsidP="001C1D34">
      <w:pPr>
        <w:spacing w:line="480" w:lineRule="auto"/>
        <w:jc w:val="both"/>
        <w:rPr>
          <w:rFonts w:ascii="Arial" w:hAnsi="Arial" w:cs="Arial"/>
        </w:rPr>
      </w:pPr>
    </w:p>
    <w:p w14:paraId="0889964E" w14:textId="6A5D5D89" w:rsidR="00564704" w:rsidRPr="00C46B68" w:rsidRDefault="003704A2" w:rsidP="001C1D34">
      <w:pPr>
        <w:spacing w:line="480" w:lineRule="auto"/>
        <w:jc w:val="both"/>
        <w:rPr>
          <w:rFonts w:ascii="Arial" w:hAnsi="Arial" w:cs="Arial"/>
          <w:b/>
          <w:bCs/>
        </w:rPr>
      </w:pPr>
      <w:r w:rsidRPr="00C46B68">
        <w:rPr>
          <w:rFonts w:ascii="Arial" w:hAnsi="Arial" w:cs="Arial"/>
          <w:b/>
          <w:bCs/>
        </w:rPr>
        <w:t>Fig. 7.</w:t>
      </w:r>
      <w:r w:rsidRPr="00C46B68">
        <w:rPr>
          <w:rFonts w:ascii="Arial" w:hAnsi="Arial" w:cs="Arial"/>
        </w:rPr>
        <w:t xml:space="preserve"> </w:t>
      </w:r>
      <w:r w:rsidR="00564704" w:rsidRPr="00C46B68">
        <w:rPr>
          <w:rFonts w:ascii="Arial" w:hAnsi="Arial" w:cs="Arial"/>
          <w:b/>
          <w:bCs/>
        </w:rPr>
        <w:t xml:space="preserve">DUSP6 targeting overcomes Neuregulin/HER3-mediated HER2i therapy </w:t>
      </w:r>
      <w:proofErr w:type="gramStart"/>
      <w:r w:rsidR="00564704" w:rsidRPr="00C46B68">
        <w:rPr>
          <w:rFonts w:ascii="Arial" w:hAnsi="Arial" w:cs="Arial"/>
          <w:b/>
          <w:bCs/>
        </w:rPr>
        <w:t>tolerance</w:t>
      </w:r>
      <w:proofErr w:type="gramEnd"/>
    </w:p>
    <w:p w14:paraId="7E0535C3" w14:textId="40B316A0" w:rsidR="00E45E1C" w:rsidRPr="00C46B68" w:rsidRDefault="00E45E1C" w:rsidP="001C1D34">
      <w:pPr>
        <w:spacing w:line="480" w:lineRule="auto"/>
        <w:jc w:val="both"/>
        <w:rPr>
          <w:rFonts w:ascii="Arial" w:hAnsi="Arial" w:cs="Arial"/>
        </w:rPr>
      </w:pPr>
      <w:r w:rsidRPr="00C46B68">
        <w:rPr>
          <w:rFonts w:ascii="Arial" w:hAnsi="Arial" w:cs="Arial"/>
          <w:b/>
          <w:bCs/>
        </w:rPr>
        <w:t>(</w:t>
      </w:r>
      <w:r w:rsidR="00564704" w:rsidRPr="00C46B68">
        <w:rPr>
          <w:rFonts w:ascii="Arial" w:hAnsi="Arial" w:cs="Arial"/>
          <w:b/>
          <w:bCs/>
        </w:rPr>
        <w:t>A</w:t>
      </w:r>
      <w:r w:rsidRPr="00C46B68">
        <w:rPr>
          <w:rFonts w:ascii="Arial" w:hAnsi="Arial" w:cs="Arial"/>
          <w:b/>
          <w:bCs/>
        </w:rPr>
        <w:t>)</w:t>
      </w:r>
      <w:r w:rsidRPr="00C46B68">
        <w:rPr>
          <w:rFonts w:ascii="Arial" w:hAnsi="Arial" w:cs="Arial"/>
        </w:rPr>
        <w:t xml:space="preserve"> Comparison of the </w:t>
      </w:r>
      <w:r w:rsidR="00564704" w:rsidRPr="00C46B68">
        <w:rPr>
          <w:rFonts w:ascii="Arial" w:hAnsi="Arial" w:cs="Arial"/>
        </w:rPr>
        <w:t xml:space="preserve">potential of </w:t>
      </w:r>
      <w:r w:rsidRPr="00C46B68">
        <w:rPr>
          <w:rFonts w:ascii="Arial" w:hAnsi="Arial" w:cs="Arial"/>
        </w:rPr>
        <w:t xml:space="preserve">BCI </w:t>
      </w:r>
      <w:r w:rsidR="00D70A52">
        <w:rPr>
          <w:rFonts w:ascii="Arial" w:hAnsi="Arial" w:cs="Arial"/>
        </w:rPr>
        <w:t>or</w:t>
      </w:r>
      <w:r w:rsidRPr="00C46B68">
        <w:rPr>
          <w:rFonts w:ascii="Arial" w:hAnsi="Arial" w:cs="Arial"/>
        </w:rPr>
        <w:t xml:space="preserve"> MK2206</w:t>
      </w:r>
      <w:r w:rsidR="00D70A52">
        <w:rPr>
          <w:rFonts w:ascii="Arial" w:hAnsi="Arial" w:cs="Arial"/>
        </w:rPr>
        <w:t xml:space="preserve"> treatment</w:t>
      </w:r>
      <w:r w:rsidRPr="00C46B68">
        <w:rPr>
          <w:rFonts w:ascii="Arial" w:hAnsi="Arial" w:cs="Arial"/>
        </w:rPr>
        <w:t xml:space="preserve"> </w:t>
      </w:r>
      <w:r w:rsidR="00564704" w:rsidRPr="00C46B68">
        <w:rPr>
          <w:rFonts w:ascii="Arial" w:hAnsi="Arial" w:cs="Arial"/>
        </w:rPr>
        <w:t>to overcome Neuregulin (</w:t>
      </w:r>
      <w:r w:rsidRPr="00C46B68">
        <w:rPr>
          <w:rFonts w:ascii="Arial" w:hAnsi="Arial" w:cs="Arial"/>
        </w:rPr>
        <w:t>NRG</w:t>
      </w:r>
      <w:r w:rsidR="00564704" w:rsidRPr="00C46B68">
        <w:rPr>
          <w:rFonts w:ascii="Arial" w:hAnsi="Arial" w:cs="Arial"/>
        </w:rPr>
        <w:t>)</w:t>
      </w:r>
      <w:r w:rsidRPr="00C46B68">
        <w:rPr>
          <w:rFonts w:ascii="Arial" w:hAnsi="Arial" w:cs="Arial"/>
        </w:rPr>
        <w:t xml:space="preserve">-mediated rescue from the anti-proliferative activity of neratinib. The cells were </w:t>
      </w:r>
      <w:r w:rsidRPr="00C46B68">
        <w:rPr>
          <w:rFonts w:ascii="Arial" w:hAnsi="Arial" w:cs="Arial"/>
        </w:rPr>
        <w:lastRenderedPageBreak/>
        <w:t xml:space="preserve">treated with NRG (10 ng/mL), lapatinib (1 µM), MK2206 (1, 2.5, and 5 µM), and BCI (1, 2.5, and 5 µM) for 48 h and cell viability was measured by WST-1 assay. </w:t>
      </w:r>
      <w:r w:rsidR="007223B6" w:rsidRPr="00C46B68">
        <w:rPr>
          <w:rFonts w:ascii="Arial" w:hAnsi="Arial" w:cs="Arial"/>
        </w:rPr>
        <w:t xml:space="preserve"> </w:t>
      </w:r>
      <w:r w:rsidR="007223B6" w:rsidRPr="00C46B68">
        <w:rPr>
          <w:rFonts w:ascii="Arial" w:hAnsi="Arial" w:cs="Arial"/>
          <w:bCs/>
        </w:rPr>
        <w:t xml:space="preserve">Data were collected from three independent experiments each performed </w:t>
      </w:r>
      <w:r w:rsidR="00D70A52">
        <w:rPr>
          <w:rFonts w:ascii="Arial" w:hAnsi="Arial" w:cs="Arial"/>
          <w:bCs/>
        </w:rPr>
        <w:t>with</w:t>
      </w:r>
      <w:r w:rsidR="007223B6" w:rsidRPr="00C46B68">
        <w:rPr>
          <w:rFonts w:ascii="Arial" w:hAnsi="Arial" w:cs="Arial"/>
          <w:bCs/>
        </w:rPr>
        <w:t xml:space="preserve"> </w:t>
      </w:r>
      <w:r w:rsidR="00D70A52">
        <w:rPr>
          <w:rFonts w:ascii="Arial" w:hAnsi="Arial" w:cs="Arial"/>
          <w:bCs/>
        </w:rPr>
        <w:t>three technical repeat samples</w:t>
      </w:r>
      <w:r w:rsidR="007223B6" w:rsidRPr="00C46B68">
        <w:rPr>
          <w:rFonts w:ascii="Arial" w:hAnsi="Arial" w:cs="Arial"/>
          <w:bCs/>
        </w:rPr>
        <w:t xml:space="preserve">. </w:t>
      </w:r>
      <w:r w:rsidRPr="00C46B68">
        <w:rPr>
          <w:rFonts w:ascii="Arial" w:hAnsi="Arial" w:cs="Arial"/>
          <w:b/>
          <w:bCs/>
        </w:rPr>
        <w:t>(</w:t>
      </w:r>
      <w:r w:rsidR="00564704" w:rsidRPr="00C46B68">
        <w:rPr>
          <w:rFonts w:ascii="Arial" w:hAnsi="Arial" w:cs="Arial"/>
          <w:b/>
          <w:bCs/>
        </w:rPr>
        <w:t>B</w:t>
      </w:r>
      <w:r w:rsidRPr="00C46B68">
        <w:rPr>
          <w:rFonts w:ascii="Arial" w:hAnsi="Arial" w:cs="Arial"/>
          <w:b/>
          <w:bCs/>
        </w:rPr>
        <w:t>)</w:t>
      </w:r>
      <w:r w:rsidRPr="00C46B68">
        <w:rPr>
          <w:rFonts w:ascii="Arial" w:hAnsi="Arial" w:cs="Arial"/>
        </w:rPr>
        <w:t xml:space="preserve"> Comparison of the effects of BCI and MK2206 on NRG-mediated evasion from neratinib-induced apoptotic cell death, as measured by Western blot analysis for cleaved PARP-1. The cells were treated with NRG (10 ng/mL), lapatinib (1 </w:t>
      </w:r>
      <w:r w:rsidRPr="00C46B68">
        <w:rPr>
          <w:rFonts w:ascii="Arial" w:hAnsi="Arial" w:cs="Arial"/>
        </w:rPr>
        <w:sym w:font="Symbol" w:char="F06D"/>
      </w:r>
      <w:r w:rsidRPr="00C46B68">
        <w:rPr>
          <w:rFonts w:ascii="Arial" w:hAnsi="Arial" w:cs="Arial"/>
        </w:rPr>
        <w:t xml:space="preserve">M), MK2206 (2.5 µM) and BCI (2.5 µM) for 48 h. </w:t>
      </w:r>
      <w:r w:rsidR="00E5731B" w:rsidRPr="00C46B68">
        <w:rPr>
          <w:rFonts w:ascii="Arial" w:hAnsi="Arial" w:cs="Arial"/>
          <w:b/>
          <w:bCs/>
        </w:rPr>
        <w:t>(C)</w:t>
      </w:r>
      <w:r w:rsidR="00E5731B" w:rsidRPr="00C46B68">
        <w:rPr>
          <w:rFonts w:ascii="Arial" w:hAnsi="Arial" w:cs="Arial"/>
        </w:rPr>
        <w:t xml:space="preserve"> HER3 overexpression rescues MDA-MB-453 cells from BCI-elicited inhibition of cell viability. The control or HER3 overexpressing MDA-MB-453 were treated with BCI (3 µM) for 48 h and cell viability was measured by WST-1 assay.</w:t>
      </w:r>
      <w:r w:rsidR="00F33F29" w:rsidRPr="00C46B68">
        <w:rPr>
          <w:rFonts w:ascii="Arial" w:hAnsi="Arial" w:cs="Arial"/>
        </w:rPr>
        <w:t xml:space="preserve"> </w:t>
      </w:r>
      <w:r w:rsidR="00E5731B" w:rsidRPr="00C46B68">
        <w:rPr>
          <w:rFonts w:ascii="Arial" w:hAnsi="Arial" w:cs="Arial"/>
        </w:rPr>
        <w:t xml:space="preserve">Shown is data from four technical replicate samples from a representative </w:t>
      </w:r>
      <w:r w:rsidR="00F33F29" w:rsidRPr="00C46B68">
        <w:rPr>
          <w:rFonts w:ascii="Arial" w:hAnsi="Arial" w:cs="Arial"/>
        </w:rPr>
        <w:t xml:space="preserve">of three </w:t>
      </w:r>
      <w:r w:rsidR="00E5731B" w:rsidRPr="00C46B68">
        <w:rPr>
          <w:rFonts w:ascii="Arial" w:hAnsi="Arial" w:cs="Arial"/>
        </w:rPr>
        <w:t>experiment</w:t>
      </w:r>
      <w:r w:rsidR="00F33F29" w:rsidRPr="00C46B68">
        <w:rPr>
          <w:rFonts w:ascii="Arial" w:hAnsi="Arial" w:cs="Arial"/>
        </w:rPr>
        <w:t>s</w:t>
      </w:r>
      <w:r w:rsidR="00E5731B" w:rsidRPr="00C46B68">
        <w:rPr>
          <w:rFonts w:ascii="Arial" w:hAnsi="Arial" w:cs="Arial"/>
        </w:rPr>
        <w:t xml:space="preserve"> with</w:t>
      </w:r>
      <w:r w:rsidR="00F33F29" w:rsidRPr="00C46B68">
        <w:rPr>
          <w:rFonts w:ascii="Arial" w:hAnsi="Arial" w:cs="Arial"/>
        </w:rPr>
        <w:t xml:space="preserve"> similar results. The data was </w:t>
      </w:r>
      <w:proofErr w:type="spellStart"/>
      <w:r w:rsidR="00F33F29" w:rsidRPr="00C46B68">
        <w:rPr>
          <w:rFonts w:ascii="Arial" w:hAnsi="Arial" w:cs="Arial"/>
        </w:rPr>
        <w:t>analysed</w:t>
      </w:r>
      <w:proofErr w:type="spellEnd"/>
      <w:r w:rsidR="00F33F29" w:rsidRPr="00C46B68">
        <w:rPr>
          <w:rFonts w:ascii="Arial" w:hAnsi="Arial" w:cs="Arial"/>
        </w:rPr>
        <w:t xml:space="preserve"> by </w:t>
      </w:r>
      <w:r w:rsidR="00F33F29" w:rsidRPr="00C46B68">
        <w:rPr>
          <w:rFonts w:ascii="Arial" w:hAnsi="Arial" w:cs="Arial"/>
          <w:lang w:val="en-GB"/>
        </w:rPr>
        <w:t>Two-way ANOVA + Tukey’s post hoc test,</w:t>
      </w:r>
      <w:r w:rsidR="00E5731B" w:rsidRPr="00C46B68">
        <w:rPr>
          <w:rFonts w:ascii="Arial" w:hAnsi="Arial" w:cs="Arial"/>
        </w:rPr>
        <w:t xml:space="preserve"> </w:t>
      </w:r>
      <w:r w:rsidR="00F33F29" w:rsidRPr="00C46B68">
        <w:rPr>
          <w:rFonts w:ascii="Arial" w:hAnsi="Arial" w:cs="Arial"/>
        </w:rPr>
        <w:t>****</w:t>
      </w:r>
      <w:r w:rsidR="00F33F29" w:rsidRPr="00C46B68">
        <w:rPr>
          <w:rFonts w:ascii="Arial" w:hAnsi="Arial" w:cs="Arial"/>
          <w:i/>
          <w:iCs/>
        </w:rPr>
        <w:t>p</w:t>
      </w:r>
      <w:r w:rsidR="00F33F29" w:rsidRPr="00C46B68">
        <w:rPr>
          <w:rFonts w:ascii="Arial" w:hAnsi="Arial" w:cs="Arial"/>
        </w:rPr>
        <w:t xml:space="preserve"> &lt; 0.0001</w:t>
      </w:r>
      <w:r w:rsidR="007E3445">
        <w:rPr>
          <w:rFonts w:ascii="Arial" w:hAnsi="Arial" w:cs="Arial"/>
        </w:rPr>
        <w:t xml:space="preserve"> </w:t>
      </w:r>
      <w:r w:rsidRPr="00C46B68">
        <w:rPr>
          <w:rFonts w:ascii="Arial" w:hAnsi="Arial" w:cs="Arial"/>
          <w:b/>
          <w:bCs/>
        </w:rPr>
        <w:t>(</w:t>
      </w:r>
      <w:r w:rsidR="00080694">
        <w:rPr>
          <w:rFonts w:ascii="Arial" w:hAnsi="Arial" w:cs="Arial"/>
          <w:b/>
          <w:bCs/>
        </w:rPr>
        <w:t>D</w:t>
      </w:r>
      <w:r w:rsidRPr="00C46B68">
        <w:rPr>
          <w:rFonts w:ascii="Arial" w:hAnsi="Arial" w:cs="Arial"/>
          <w:b/>
          <w:bCs/>
        </w:rPr>
        <w:t>)</w:t>
      </w:r>
      <w:r w:rsidRPr="00C46B68">
        <w:rPr>
          <w:rFonts w:ascii="Arial" w:hAnsi="Arial" w:cs="Arial"/>
        </w:rPr>
        <w:t xml:space="preserve"> Comparison of the effects of </w:t>
      </w:r>
      <w:proofErr w:type="spellStart"/>
      <w:r w:rsidRPr="00C46B68">
        <w:rPr>
          <w:rFonts w:ascii="Arial" w:hAnsi="Arial" w:cs="Arial"/>
        </w:rPr>
        <w:t>lapatinib+BCI</w:t>
      </w:r>
      <w:proofErr w:type="spellEnd"/>
      <w:r w:rsidRPr="00C46B68">
        <w:rPr>
          <w:rFonts w:ascii="Arial" w:hAnsi="Arial" w:cs="Arial"/>
        </w:rPr>
        <w:t xml:space="preserve"> and lapatinib+MK2206 on NRG-mediated rescue from the anti-growth activity of lapatinib, as shown by crystal violet staining. The cells were treated with NRG (10 ng/mL), lapatinib (1 </w:t>
      </w:r>
      <w:r w:rsidRPr="00C46B68">
        <w:rPr>
          <w:rFonts w:ascii="Arial" w:hAnsi="Arial" w:cs="Arial"/>
        </w:rPr>
        <w:sym w:font="Symbol" w:char="F06D"/>
      </w:r>
      <w:r w:rsidRPr="00C46B68">
        <w:rPr>
          <w:rFonts w:ascii="Arial" w:hAnsi="Arial" w:cs="Arial"/>
        </w:rPr>
        <w:t xml:space="preserve">M), MK2206 (2.5 µM) and BCI (2.5 µM) for 48 h, stained/fixed with 0.5% crystal violet in methanol and imaged by an inverted microscope (images acquired at 10x magnification). </w:t>
      </w:r>
      <w:r w:rsidRPr="00C46B68">
        <w:rPr>
          <w:rFonts w:ascii="Arial" w:hAnsi="Arial" w:cs="Arial"/>
          <w:b/>
          <w:bCs/>
        </w:rPr>
        <w:t>(</w:t>
      </w:r>
      <w:r w:rsidR="00080694">
        <w:rPr>
          <w:rFonts w:ascii="Arial" w:hAnsi="Arial" w:cs="Arial"/>
          <w:b/>
          <w:bCs/>
        </w:rPr>
        <w:t>E</w:t>
      </w:r>
      <w:r w:rsidRPr="00C46B68">
        <w:rPr>
          <w:rFonts w:ascii="Arial" w:hAnsi="Arial" w:cs="Arial"/>
          <w:b/>
          <w:bCs/>
        </w:rPr>
        <w:t>)</w:t>
      </w:r>
      <w:r w:rsidRPr="00C46B68">
        <w:rPr>
          <w:rFonts w:ascii="Arial" w:hAnsi="Arial" w:cs="Arial"/>
        </w:rPr>
        <w:t xml:space="preserve"> Breast cancer patients from the TCGA-BRCA dataset were divided into </w:t>
      </w:r>
      <w:r w:rsidRPr="00C46B68">
        <w:rPr>
          <w:rFonts w:ascii="Arial" w:hAnsi="Arial" w:cs="Arial"/>
          <w:i/>
          <w:iCs/>
        </w:rPr>
        <w:t>DUSP6</w:t>
      </w:r>
      <w:r w:rsidRPr="00C46B68">
        <w:rPr>
          <w:rFonts w:ascii="Arial" w:hAnsi="Arial" w:cs="Arial"/>
        </w:rPr>
        <w:t xml:space="preserve"> high (</w:t>
      </w:r>
      <w:proofErr w:type="spellStart"/>
      <w:r w:rsidRPr="00C46B68">
        <w:rPr>
          <w:rFonts w:ascii="Arial" w:hAnsi="Arial" w:cs="Arial"/>
        </w:rPr>
        <w:t>LogFC</w:t>
      </w:r>
      <w:proofErr w:type="spellEnd"/>
      <w:r w:rsidRPr="00C46B68">
        <w:rPr>
          <w:rFonts w:ascii="Arial" w:hAnsi="Arial" w:cs="Arial"/>
        </w:rPr>
        <w:t>&gt;1, FDR&lt;0.05) and low expression (</w:t>
      </w:r>
      <w:proofErr w:type="spellStart"/>
      <w:r w:rsidRPr="00C46B68">
        <w:rPr>
          <w:rFonts w:ascii="Arial" w:hAnsi="Arial" w:cs="Arial"/>
        </w:rPr>
        <w:t>LogFC</w:t>
      </w:r>
      <w:proofErr w:type="spellEnd"/>
      <w:r w:rsidRPr="00C46B68">
        <w:rPr>
          <w:rFonts w:ascii="Arial" w:hAnsi="Arial" w:cs="Arial"/>
        </w:rPr>
        <w:t xml:space="preserve">&lt;-1, FDR&lt;0.05) profiles and the </w:t>
      </w:r>
      <w:r w:rsidR="00DE1B44">
        <w:rPr>
          <w:rFonts w:ascii="Arial" w:hAnsi="Arial" w:cs="Arial"/>
        </w:rPr>
        <w:t>neuregulin (</w:t>
      </w:r>
      <w:r w:rsidRPr="00C46B68">
        <w:rPr>
          <w:rFonts w:ascii="Arial" w:hAnsi="Arial" w:cs="Arial"/>
          <w:i/>
          <w:iCs/>
        </w:rPr>
        <w:t>NRG1</w:t>
      </w:r>
      <w:r w:rsidR="00DE1B44">
        <w:rPr>
          <w:rFonts w:ascii="Arial" w:hAnsi="Arial" w:cs="Arial"/>
          <w:i/>
          <w:iCs/>
        </w:rPr>
        <w:t>)</w:t>
      </w:r>
      <w:r w:rsidRPr="00C46B68">
        <w:rPr>
          <w:rFonts w:ascii="Arial" w:hAnsi="Arial" w:cs="Arial"/>
        </w:rPr>
        <w:t xml:space="preserve"> mRNA levels were compared between the two groups. Data were analyzed by two-tailed t test; ****</w:t>
      </w:r>
      <w:r w:rsidRPr="00C46B68">
        <w:rPr>
          <w:rFonts w:ascii="Arial" w:hAnsi="Arial" w:cs="Arial"/>
          <w:i/>
          <w:iCs/>
        </w:rPr>
        <w:t>p</w:t>
      </w:r>
      <w:r w:rsidRPr="00C46B68">
        <w:rPr>
          <w:rFonts w:ascii="Arial" w:hAnsi="Arial" w:cs="Arial"/>
        </w:rPr>
        <w:t xml:space="preserve"> &lt; 0.0001.</w:t>
      </w:r>
      <w:r w:rsidR="009F57B3">
        <w:rPr>
          <w:rFonts w:ascii="Arial" w:hAnsi="Arial" w:cs="Arial"/>
        </w:rPr>
        <w:t xml:space="preserve"> (DUSP6high=167, DUSP6low=181).</w:t>
      </w:r>
      <w:r w:rsidR="009F57B3">
        <w:rPr>
          <w:rFonts w:ascii="Arial" w:hAnsi="Arial" w:cs="Arial"/>
          <w:b/>
          <w:bCs/>
        </w:rPr>
        <w:t xml:space="preserve"> </w:t>
      </w:r>
      <w:r w:rsidR="004B4DE5" w:rsidRPr="00C46B68">
        <w:rPr>
          <w:rFonts w:ascii="Arial" w:hAnsi="Arial" w:cs="Arial"/>
        </w:rPr>
        <w:t xml:space="preserve"> </w:t>
      </w:r>
      <w:r w:rsidR="004B4DE5" w:rsidRPr="00C46B68">
        <w:rPr>
          <w:rFonts w:ascii="Arial" w:hAnsi="Arial" w:cs="Arial"/>
          <w:b/>
          <w:bCs/>
        </w:rPr>
        <w:t>(</w:t>
      </w:r>
      <w:r w:rsidR="00080694">
        <w:rPr>
          <w:rFonts w:ascii="Arial" w:hAnsi="Arial" w:cs="Arial"/>
          <w:b/>
          <w:bCs/>
        </w:rPr>
        <w:t>F</w:t>
      </w:r>
      <w:r w:rsidR="004B4DE5" w:rsidRPr="00C46B68">
        <w:rPr>
          <w:rFonts w:ascii="Arial" w:hAnsi="Arial" w:cs="Arial"/>
          <w:b/>
          <w:bCs/>
        </w:rPr>
        <w:t xml:space="preserve">) </w:t>
      </w:r>
      <w:r w:rsidR="004B4DE5" w:rsidRPr="00C46B68">
        <w:rPr>
          <w:rFonts w:ascii="Arial" w:hAnsi="Arial" w:cs="Arial"/>
        </w:rPr>
        <w:t xml:space="preserve">The effect of </w:t>
      </w:r>
      <w:r w:rsidR="004B4DE5" w:rsidRPr="00C46B68">
        <w:rPr>
          <w:rFonts w:ascii="Arial" w:hAnsi="Arial" w:cs="Arial"/>
          <w:i/>
          <w:iCs/>
        </w:rPr>
        <w:t>DUSP6</w:t>
      </w:r>
      <w:r w:rsidR="004B4DE5" w:rsidRPr="00C46B68">
        <w:rPr>
          <w:rFonts w:ascii="Arial" w:hAnsi="Arial" w:cs="Arial"/>
        </w:rPr>
        <w:t xml:space="preserve"> knockdown on the brain metastatic outgrowth of MDA-MB-361 cells in a zebrafish model. </w:t>
      </w:r>
      <w:r w:rsidR="008D04EC" w:rsidRPr="00C46B68">
        <w:rPr>
          <w:rFonts w:ascii="Arial" w:hAnsi="Arial" w:cs="Arial"/>
        </w:rPr>
        <w:t>GFP positive MDA-MB-361 cells</w:t>
      </w:r>
      <w:r w:rsidR="00DE1B44">
        <w:rPr>
          <w:rFonts w:ascii="Arial" w:hAnsi="Arial" w:cs="Arial"/>
        </w:rPr>
        <w:t xml:space="preserve"> transfected either with control scrambled siRNA or DUSP6 siRNA</w:t>
      </w:r>
      <w:r w:rsidR="008D04EC" w:rsidRPr="00C46B68">
        <w:rPr>
          <w:rFonts w:ascii="Arial" w:hAnsi="Arial" w:cs="Arial"/>
        </w:rPr>
        <w:t xml:space="preserve"> were injected into zebrafish embryo brain and the GFP intensity was measured </w:t>
      </w:r>
      <w:r w:rsidR="00DA5408" w:rsidRPr="00C46B68">
        <w:rPr>
          <w:rFonts w:ascii="Arial" w:hAnsi="Arial" w:cs="Arial"/>
        </w:rPr>
        <w:t xml:space="preserve">3 </w:t>
      </w:r>
      <w:r w:rsidR="008D04EC" w:rsidRPr="00C46B68">
        <w:rPr>
          <w:rFonts w:ascii="Arial" w:hAnsi="Arial" w:cs="Arial"/>
        </w:rPr>
        <w:t xml:space="preserve">days after by microscopy. </w:t>
      </w:r>
      <w:r w:rsidR="004B4DE5" w:rsidRPr="00C46B68">
        <w:rPr>
          <w:rFonts w:ascii="Arial" w:hAnsi="Arial" w:cs="Arial"/>
        </w:rPr>
        <w:t xml:space="preserve">Data were analyzed </w:t>
      </w:r>
      <w:r w:rsidR="004B4DE5" w:rsidRPr="00C46B68">
        <w:rPr>
          <w:rFonts w:ascii="Arial" w:hAnsi="Arial" w:cs="Arial"/>
        </w:rPr>
        <w:lastRenderedPageBreak/>
        <w:t xml:space="preserve">by two-tailed </w:t>
      </w:r>
      <w:r w:rsidR="004B4DE5" w:rsidRPr="00C46B68">
        <w:rPr>
          <w:rFonts w:ascii="Arial" w:hAnsi="Arial" w:cs="Arial"/>
          <w:i/>
          <w:iCs/>
        </w:rPr>
        <w:t>t</w:t>
      </w:r>
      <w:r w:rsidR="004B4DE5" w:rsidRPr="00C46B68">
        <w:rPr>
          <w:rFonts w:ascii="Arial" w:hAnsi="Arial" w:cs="Arial"/>
        </w:rPr>
        <w:t xml:space="preserve"> test; ****</w:t>
      </w:r>
      <w:r w:rsidR="004B4DE5" w:rsidRPr="00C46B68">
        <w:rPr>
          <w:rFonts w:ascii="Arial" w:hAnsi="Arial" w:cs="Arial"/>
          <w:i/>
          <w:iCs/>
        </w:rPr>
        <w:t>p</w:t>
      </w:r>
      <w:r w:rsidR="004B4DE5" w:rsidRPr="00C46B68">
        <w:rPr>
          <w:rFonts w:ascii="Arial" w:hAnsi="Arial" w:cs="Arial"/>
        </w:rPr>
        <w:t xml:space="preserve"> &lt; 0.0001. Scale bar 100 µm</w:t>
      </w:r>
      <w:r w:rsidR="00CA4865">
        <w:rPr>
          <w:rFonts w:ascii="Arial" w:hAnsi="Arial" w:cs="Arial"/>
        </w:rPr>
        <w:t xml:space="preserve"> (</w:t>
      </w:r>
      <w:proofErr w:type="spellStart"/>
      <w:r w:rsidR="00A159DE">
        <w:rPr>
          <w:rFonts w:ascii="Arial" w:hAnsi="Arial" w:cs="Arial"/>
        </w:rPr>
        <w:t>siSCR</w:t>
      </w:r>
      <w:proofErr w:type="spellEnd"/>
      <w:r w:rsidR="00CA4865">
        <w:rPr>
          <w:rFonts w:ascii="Arial" w:hAnsi="Arial" w:cs="Arial"/>
        </w:rPr>
        <w:t>=</w:t>
      </w:r>
      <w:r w:rsidR="00A159DE">
        <w:rPr>
          <w:rFonts w:ascii="Arial" w:hAnsi="Arial" w:cs="Arial"/>
        </w:rPr>
        <w:t>37</w:t>
      </w:r>
      <w:r w:rsidR="00CA4865">
        <w:rPr>
          <w:rFonts w:ascii="Arial" w:hAnsi="Arial" w:cs="Arial"/>
        </w:rPr>
        <w:t xml:space="preserve">, </w:t>
      </w:r>
      <w:r w:rsidR="00642CCF">
        <w:rPr>
          <w:rFonts w:ascii="Arial" w:hAnsi="Arial" w:cs="Arial"/>
        </w:rPr>
        <w:t>siDUSP6</w:t>
      </w:r>
      <w:r w:rsidR="00CA4865">
        <w:rPr>
          <w:rFonts w:ascii="Arial" w:hAnsi="Arial" w:cs="Arial"/>
        </w:rPr>
        <w:t>=</w:t>
      </w:r>
      <w:r w:rsidR="00642CCF">
        <w:rPr>
          <w:rFonts w:ascii="Arial" w:hAnsi="Arial" w:cs="Arial"/>
        </w:rPr>
        <w:t>43</w:t>
      </w:r>
      <w:r w:rsidR="00CA4865">
        <w:rPr>
          <w:rFonts w:ascii="Arial" w:hAnsi="Arial" w:cs="Arial"/>
        </w:rPr>
        <w:t>)</w:t>
      </w:r>
      <w:r w:rsidR="005216AD">
        <w:rPr>
          <w:rFonts w:ascii="Arial" w:hAnsi="Arial" w:cs="Arial"/>
        </w:rPr>
        <w:t xml:space="preserve">. </w:t>
      </w:r>
      <w:r w:rsidR="004B4DE5" w:rsidRPr="00C46B68">
        <w:rPr>
          <w:rFonts w:ascii="Arial" w:hAnsi="Arial" w:cs="Arial"/>
          <w:b/>
          <w:bCs/>
        </w:rPr>
        <w:t>(</w:t>
      </w:r>
      <w:r w:rsidR="00080694">
        <w:rPr>
          <w:rFonts w:ascii="Arial" w:hAnsi="Arial" w:cs="Arial"/>
          <w:b/>
          <w:bCs/>
        </w:rPr>
        <w:t>G</w:t>
      </w:r>
      <w:r w:rsidR="004B4DE5" w:rsidRPr="00C46B68">
        <w:rPr>
          <w:rFonts w:ascii="Arial" w:hAnsi="Arial" w:cs="Arial"/>
          <w:b/>
          <w:bCs/>
        </w:rPr>
        <w:t>)</w:t>
      </w:r>
      <w:r w:rsidR="004B4DE5" w:rsidRPr="00C46B68">
        <w:rPr>
          <w:rFonts w:ascii="Arial" w:hAnsi="Arial" w:cs="Arial"/>
        </w:rPr>
        <w:t xml:space="preserve"> </w:t>
      </w:r>
      <w:r w:rsidR="008D04EC" w:rsidRPr="00C46B68">
        <w:rPr>
          <w:rFonts w:ascii="Arial" w:hAnsi="Arial" w:cs="Arial"/>
        </w:rPr>
        <w:t>I</w:t>
      </w:r>
      <w:r w:rsidR="004B4DE5" w:rsidRPr="00C46B68">
        <w:rPr>
          <w:rFonts w:ascii="Arial" w:hAnsi="Arial" w:cs="Arial"/>
        </w:rPr>
        <w:t>mprove</w:t>
      </w:r>
      <w:r w:rsidR="008D04EC" w:rsidRPr="00C46B68">
        <w:rPr>
          <w:rFonts w:ascii="Arial" w:hAnsi="Arial" w:cs="Arial"/>
        </w:rPr>
        <w:t>d</w:t>
      </w:r>
      <w:r w:rsidR="004B4DE5" w:rsidRPr="00C46B68">
        <w:rPr>
          <w:rFonts w:ascii="Arial" w:hAnsi="Arial" w:cs="Arial"/>
        </w:rPr>
        <w:t xml:space="preserve"> overall survival </w:t>
      </w:r>
      <w:r w:rsidR="008D04EC" w:rsidRPr="00C46B68">
        <w:rPr>
          <w:rFonts w:ascii="Arial" w:hAnsi="Arial" w:cs="Arial"/>
        </w:rPr>
        <w:t xml:space="preserve">of mice with </w:t>
      </w:r>
      <w:r w:rsidR="004B4DE5" w:rsidRPr="00C46B68">
        <w:rPr>
          <w:rFonts w:ascii="Arial" w:hAnsi="Arial" w:cs="Arial"/>
        </w:rPr>
        <w:t>intracranial</w:t>
      </w:r>
      <w:r w:rsidR="008D04EC" w:rsidRPr="00C46B68">
        <w:rPr>
          <w:rFonts w:ascii="Arial" w:hAnsi="Arial" w:cs="Arial"/>
        </w:rPr>
        <w:t xml:space="preserve">ly injected DUSP6 KO MDA-MB-453 cells </w:t>
      </w:r>
      <w:r w:rsidR="004B4DE5" w:rsidRPr="00C46B68">
        <w:rPr>
          <w:rFonts w:ascii="Arial" w:hAnsi="Arial" w:cs="Arial"/>
        </w:rPr>
        <w:t xml:space="preserve">as compared to the </w:t>
      </w:r>
      <w:r w:rsidR="008D04EC" w:rsidRPr="00C46B68">
        <w:rPr>
          <w:rFonts w:ascii="Arial" w:hAnsi="Arial" w:cs="Arial"/>
        </w:rPr>
        <w:t>CAS9 positive control cell injected mice</w:t>
      </w:r>
      <w:r w:rsidR="004B4DE5" w:rsidRPr="00C46B68">
        <w:rPr>
          <w:rFonts w:ascii="Arial" w:hAnsi="Arial" w:cs="Arial"/>
        </w:rPr>
        <w:t>. Survival data were analyzed by log-rank Mantel–Cox test, **</w:t>
      </w:r>
      <w:r w:rsidR="004B4DE5" w:rsidRPr="00C46B68">
        <w:rPr>
          <w:rFonts w:ascii="Arial" w:hAnsi="Arial" w:cs="Arial"/>
          <w:i/>
          <w:iCs/>
        </w:rPr>
        <w:t>p</w:t>
      </w:r>
      <w:r w:rsidR="004B4DE5" w:rsidRPr="00C46B68">
        <w:rPr>
          <w:rFonts w:ascii="Arial" w:hAnsi="Arial" w:cs="Arial"/>
        </w:rPr>
        <w:t xml:space="preserve"> &lt; 0.01.</w:t>
      </w:r>
    </w:p>
    <w:p w14:paraId="0864B6B0" w14:textId="77777777" w:rsidR="004B4DE5" w:rsidRPr="00C46B68" w:rsidRDefault="004B4DE5" w:rsidP="001C1D34">
      <w:pPr>
        <w:spacing w:line="480" w:lineRule="auto"/>
        <w:jc w:val="both"/>
        <w:rPr>
          <w:rFonts w:ascii="Arial" w:hAnsi="Arial" w:cs="Arial"/>
        </w:rPr>
      </w:pPr>
    </w:p>
    <w:p w14:paraId="4D6EB9A7" w14:textId="7B1E979D" w:rsidR="00F951EF" w:rsidRPr="00C46B68" w:rsidRDefault="00F33F29" w:rsidP="001C1D34">
      <w:pPr>
        <w:spacing w:line="480" w:lineRule="auto"/>
        <w:jc w:val="both"/>
        <w:rPr>
          <w:rFonts w:ascii="Arial" w:hAnsi="Arial" w:cs="Arial"/>
          <w:b/>
          <w:bCs/>
        </w:rPr>
      </w:pPr>
      <w:r w:rsidRPr="00C46B68">
        <w:rPr>
          <w:rFonts w:ascii="Arial" w:hAnsi="Arial" w:cs="Arial"/>
          <w:b/>
          <w:bCs/>
        </w:rPr>
        <w:t xml:space="preserve">Figure 8. Feed-forward loop between NRG/HER3 and DUSP6 determines HER2i </w:t>
      </w:r>
      <w:proofErr w:type="gramStart"/>
      <w:r w:rsidRPr="00C46B68">
        <w:rPr>
          <w:rFonts w:ascii="Arial" w:hAnsi="Arial" w:cs="Arial"/>
          <w:b/>
          <w:bCs/>
        </w:rPr>
        <w:t>sensitivity</w:t>
      </w:r>
      <w:proofErr w:type="gramEnd"/>
    </w:p>
    <w:p w14:paraId="44A913F7" w14:textId="77777777" w:rsidR="00F33F29" w:rsidRPr="00C46B68" w:rsidRDefault="00F33F29" w:rsidP="001C1D34">
      <w:pPr>
        <w:spacing w:line="480" w:lineRule="auto"/>
        <w:jc w:val="both"/>
        <w:rPr>
          <w:rFonts w:ascii="Arial" w:hAnsi="Arial" w:cs="Arial"/>
        </w:rPr>
      </w:pPr>
    </w:p>
    <w:p w14:paraId="137F0E8A" w14:textId="58BD5B66" w:rsidR="003704A2" w:rsidRPr="00C46B68" w:rsidRDefault="003704A2" w:rsidP="001C1D34">
      <w:pPr>
        <w:spacing w:line="480" w:lineRule="auto"/>
        <w:jc w:val="both"/>
        <w:rPr>
          <w:rFonts w:ascii="Arial" w:hAnsi="Arial" w:cs="Arial"/>
        </w:rPr>
      </w:pPr>
      <w:r w:rsidRPr="00C46B68">
        <w:rPr>
          <w:rFonts w:ascii="Arial" w:hAnsi="Arial" w:cs="Arial"/>
          <w:b/>
          <w:bCs/>
        </w:rPr>
        <w:t>(</w:t>
      </w:r>
      <w:r w:rsidR="00510572" w:rsidRPr="00C46B68">
        <w:rPr>
          <w:rFonts w:ascii="Arial" w:hAnsi="Arial" w:cs="Arial"/>
          <w:b/>
          <w:bCs/>
        </w:rPr>
        <w:t>A</w:t>
      </w:r>
      <w:r w:rsidRPr="00C46B68">
        <w:rPr>
          <w:rFonts w:ascii="Arial" w:hAnsi="Arial" w:cs="Arial"/>
          <w:b/>
          <w:bCs/>
        </w:rPr>
        <w:t>)</w:t>
      </w:r>
      <w:r w:rsidRPr="00C46B68">
        <w:rPr>
          <w:rFonts w:ascii="Arial" w:hAnsi="Arial" w:cs="Arial"/>
        </w:rPr>
        <w:t xml:space="preserve"> </w:t>
      </w:r>
      <w:r w:rsidRPr="00C46B68">
        <w:rPr>
          <w:rFonts w:ascii="Arial" w:hAnsi="Arial" w:cs="Arial"/>
          <w:i/>
          <w:iCs/>
        </w:rPr>
        <w:t>DUSP1</w:t>
      </w:r>
      <w:r w:rsidRPr="00C46B68">
        <w:rPr>
          <w:rFonts w:ascii="Arial" w:hAnsi="Arial" w:cs="Arial"/>
        </w:rPr>
        <w:t xml:space="preserve"> and </w:t>
      </w:r>
      <w:r w:rsidRPr="00C46B68">
        <w:rPr>
          <w:rFonts w:ascii="Arial" w:hAnsi="Arial" w:cs="Arial"/>
          <w:i/>
          <w:iCs/>
        </w:rPr>
        <w:t>DUSP6</w:t>
      </w:r>
      <w:r w:rsidRPr="00C46B68">
        <w:rPr>
          <w:rFonts w:ascii="Arial" w:hAnsi="Arial" w:cs="Arial"/>
        </w:rPr>
        <w:t xml:space="preserve"> mRNA levels were determined by </w:t>
      </w:r>
      <w:proofErr w:type="spellStart"/>
      <w:r w:rsidRPr="00C46B68">
        <w:rPr>
          <w:rFonts w:ascii="Arial" w:hAnsi="Arial" w:cs="Arial"/>
        </w:rPr>
        <w:t>qRT</w:t>
      </w:r>
      <w:proofErr w:type="spellEnd"/>
      <w:r w:rsidRPr="00C46B68">
        <w:rPr>
          <w:rFonts w:ascii="Arial" w:hAnsi="Arial" w:cs="Arial"/>
        </w:rPr>
        <w:t>-PCR analysis after treatment with increasing concentrations of neratinib for 48 h in indicated cell lines. Red denotes for HER2i resistant cell lines and green HER2i sensitive cells.</w:t>
      </w:r>
      <w:r w:rsidR="007223B6" w:rsidRPr="00C46B68">
        <w:rPr>
          <w:rFonts w:ascii="Arial" w:hAnsi="Arial" w:cs="Arial"/>
        </w:rPr>
        <w:t xml:space="preserve"> </w:t>
      </w:r>
      <w:r w:rsidR="007223B6" w:rsidRPr="00C46B68">
        <w:rPr>
          <w:rFonts w:ascii="Arial" w:hAnsi="Arial" w:cs="Arial"/>
          <w:bCs/>
        </w:rPr>
        <w:t>Data were collected from three independent experiments each performed in triplicate.</w:t>
      </w:r>
      <w:r w:rsidRPr="00C46B68">
        <w:rPr>
          <w:rFonts w:ascii="Arial" w:hAnsi="Arial" w:cs="Arial"/>
        </w:rPr>
        <w:t xml:space="preserve"> </w:t>
      </w:r>
      <w:r w:rsidRPr="00C46B68">
        <w:rPr>
          <w:rFonts w:ascii="Arial" w:hAnsi="Arial" w:cs="Arial"/>
          <w:b/>
          <w:bCs/>
        </w:rPr>
        <w:t>(</w:t>
      </w:r>
      <w:r w:rsidR="00510572" w:rsidRPr="00C46B68">
        <w:rPr>
          <w:rFonts w:ascii="Arial" w:hAnsi="Arial" w:cs="Arial"/>
          <w:b/>
          <w:bCs/>
        </w:rPr>
        <w:t>B</w:t>
      </w:r>
      <w:r w:rsidRPr="00C46B68">
        <w:rPr>
          <w:rFonts w:ascii="Arial" w:hAnsi="Arial" w:cs="Arial"/>
          <w:b/>
          <w:bCs/>
        </w:rPr>
        <w:t xml:space="preserve">, </w:t>
      </w:r>
      <w:r w:rsidR="00510572" w:rsidRPr="00C46B68">
        <w:rPr>
          <w:rFonts w:ascii="Arial" w:hAnsi="Arial" w:cs="Arial"/>
          <w:b/>
          <w:bCs/>
        </w:rPr>
        <w:t>C</w:t>
      </w:r>
      <w:r w:rsidRPr="00C46B68">
        <w:rPr>
          <w:rFonts w:ascii="Arial" w:hAnsi="Arial" w:cs="Arial"/>
          <w:b/>
          <w:bCs/>
        </w:rPr>
        <w:t>)</w:t>
      </w:r>
      <w:r w:rsidRPr="00C46B68">
        <w:rPr>
          <w:rFonts w:ascii="Arial" w:hAnsi="Arial" w:cs="Arial"/>
        </w:rPr>
        <w:t xml:space="preserve"> </w:t>
      </w:r>
      <w:r w:rsidR="00510572" w:rsidRPr="00C46B68">
        <w:rPr>
          <w:rFonts w:ascii="Arial" w:hAnsi="Arial" w:cs="Arial"/>
        </w:rPr>
        <w:t xml:space="preserve">Comparison of the effect of </w:t>
      </w:r>
      <w:r w:rsidRPr="00C46B68">
        <w:rPr>
          <w:rFonts w:ascii="Arial" w:hAnsi="Arial" w:cs="Arial"/>
        </w:rPr>
        <w:t>n</w:t>
      </w:r>
      <w:r w:rsidRPr="00C46B68">
        <w:rPr>
          <w:rFonts w:ascii="Arial" w:hAnsi="Arial" w:cs="Arial"/>
        </w:rPr>
        <w:softHyphen/>
      </w:r>
      <w:r w:rsidRPr="00C46B68">
        <w:rPr>
          <w:rFonts w:ascii="Arial" w:hAnsi="Arial" w:cs="Arial"/>
        </w:rPr>
        <w:softHyphen/>
        <w:t xml:space="preserve">eratinib </w:t>
      </w:r>
      <w:r w:rsidR="00510572" w:rsidRPr="00C46B68">
        <w:rPr>
          <w:rFonts w:ascii="Arial" w:hAnsi="Arial" w:cs="Arial"/>
        </w:rPr>
        <w:t>treatment (</w:t>
      </w:r>
      <w:r w:rsidRPr="00C46B68">
        <w:rPr>
          <w:rFonts w:ascii="Arial" w:hAnsi="Arial" w:cs="Arial"/>
        </w:rPr>
        <w:t>48 h</w:t>
      </w:r>
      <w:r w:rsidR="00510572" w:rsidRPr="00C46B68">
        <w:rPr>
          <w:rFonts w:ascii="Arial" w:hAnsi="Arial" w:cs="Arial"/>
        </w:rPr>
        <w:t xml:space="preserve">) </w:t>
      </w:r>
      <w:r w:rsidRPr="00C46B68">
        <w:rPr>
          <w:rFonts w:ascii="Arial" w:hAnsi="Arial" w:cs="Arial"/>
        </w:rPr>
        <w:t xml:space="preserve">on DUSP6, p-AKT and p-ERK1/2 </w:t>
      </w:r>
      <w:r w:rsidR="00510572" w:rsidRPr="00C46B68">
        <w:rPr>
          <w:rFonts w:ascii="Arial" w:hAnsi="Arial" w:cs="Arial"/>
        </w:rPr>
        <w:t xml:space="preserve">between HER2i sensitive </w:t>
      </w:r>
      <w:r w:rsidRPr="00C46B68">
        <w:rPr>
          <w:rFonts w:ascii="Arial" w:hAnsi="Arial" w:cs="Arial"/>
        </w:rPr>
        <w:t>BT474Br</w:t>
      </w:r>
      <w:r w:rsidR="00510572" w:rsidRPr="00C46B68">
        <w:rPr>
          <w:rFonts w:ascii="Arial" w:hAnsi="Arial" w:cs="Arial"/>
        </w:rPr>
        <w:t xml:space="preserve"> (B)</w:t>
      </w:r>
      <w:r w:rsidRPr="00C46B68">
        <w:rPr>
          <w:rFonts w:ascii="Arial" w:hAnsi="Arial" w:cs="Arial"/>
        </w:rPr>
        <w:t xml:space="preserve"> and </w:t>
      </w:r>
      <w:r w:rsidR="00510572" w:rsidRPr="00C46B68">
        <w:rPr>
          <w:rFonts w:ascii="Arial" w:hAnsi="Arial" w:cs="Arial"/>
        </w:rPr>
        <w:t xml:space="preserve">HER2i resistant </w:t>
      </w:r>
      <w:r w:rsidRPr="00C46B68">
        <w:rPr>
          <w:rFonts w:ascii="Arial" w:hAnsi="Arial" w:cs="Arial"/>
        </w:rPr>
        <w:t>MDA-MB-361</w:t>
      </w:r>
      <w:r w:rsidR="00510572" w:rsidRPr="00C46B68">
        <w:rPr>
          <w:rFonts w:ascii="Arial" w:hAnsi="Arial" w:cs="Arial"/>
        </w:rPr>
        <w:t xml:space="preserve"> (C)</w:t>
      </w:r>
      <w:r w:rsidRPr="00C46B68">
        <w:rPr>
          <w:rFonts w:ascii="Arial" w:hAnsi="Arial" w:cs="Arial"/>
        </w:rPr>
        <w:t xml:space="preserve"> cells, respectively. </w:t>
      </w:r>
      <w:r w:rsidRPr="00C46B68">
        <w:rPr>
          <w:rFonts w:ascii="Arial" w:hAnsi="Arial" w:cs="Arial"/>
          <w:b/>
          <w:bCs/>
        </w:rPr>
        <w:t>(</w:t>
      </w:r>
      <w:r w:rsidR="00510572" w:rsidRPr="00C46B68">
        <w:rPr>
          <w:rFonts w:ascii="Arial" w:hAnsi="Arial" w:cs="Arial"/>
          <w:b/>
          <w:bCs/>
        </w:rPr>
        <w:t>D</w:t>
      </w:r>
      <w:r w:rsidRPr="00C46B68">
        <w:rPr>
          <w:rFonts w:ascii="Arial" w:hAnsi="Arial" w:cs="Arial"/>
          <w:b/>
          <w:bCs/>
        </w:rPr>
        <w:t>)</w:t>
      </w:r>
      <w:r w:rsidRPr="00C46B68">
        <w:rPr>
          <w:rFonts w:ascii="Arial" w:hAnsi="Arial" w:cs="Arial"/>
        </w:rPr>
        <w:t xml:space="preserve"> The effect of </w:t>
      </w:r>
      <w:r w:rsidR="00510572" w:rsidRPr="00C46B68">
        <w:rPr>
          <w:rFonts w:ascii="Arial" w:hAnsi="Arial" w:cs="Arial"/>
        </w:rPr>
        <w:t xml:space="preserve">siRNA-mediated </w:t>
      </w:r>
      <w:r w:rsidRPr="00C46B68">
        <w:rPr>
          <w:rFonts w:ascii="Arial" w:hAnsi="Arial" w:cs="Arial"/>
          <w:i/>
          <w:iCs/>
        </w:rPr>
        <w:t>HER3</w:t>
      </w:r>
      <w:r w:rsidRPr="00C46B68">
        <w:rPr>
          <w:rFonts w:ascii="Arial" w:hAnsi="Arial" w:cs="Arial"/>
        </w:rPr>
        <w:t xml:space="preserve"> knockdown on DUSP6 expression in MDA-MB-453 cells by Western blot analysis. </w:t>
      </w:r>
      <w:r w:rsidRPr="00C46B68">
        <w:rPr>
          <w:rFonts w:ascii="Arial" w:hAnsi="Arial" w:cs="Arial"/>
          <w:b/>
          <w:bCs/>
        </w:rPr>
        <w:t>(</w:t>
      </w:r>
      <w:r w:rsidR="00510572" w:rsidRPr="00C46B68">
        <w:rPr>
          <w:rFonts w:ascii="Arial" w:hAnsi="Arial" w:cs="Arial"/>
          <w:b/>
          <w:bCs/>
        </w:rPr>
        <w:t>E</w:t>
      </w:r>
      <w:r w:rsidRPr="00C46B68">
        <w:rPr>
          <w:rFonts w:ascii="Arial" w:hAnsi="Arial" w:cs="Arial"/>
          <w:b/>
          <w:bCs/>
        </w:rPr>
        <w:t>)</w:t>
      </w:r>
      <w:r w:rsidRPr="00C46B68">
        <w:rPr>
          <w:rFonts w:ascii="Arial" w:hAnsi="Arial" w:cs="Arial"/>
        </w:rPr>
        <w:t xml:space="preserve"> NRG-mediated induction of </w:t>
      </w:r>
      <w:r w:rsidRPr="00C46B68">
        <w:rPr>
          <w:rFonts w:ascii="Arial" w:hAnsi="Arial" w:cs="Arial"/>
          <w:i/>
          <w:iCs/>
        </w:rPr>
        <w:t>DUSP6</w:t>
      </w:r>
      <w:r w:rsidRPr="00C46B68">
        <w:rPr>
          <w:rFonts w:ascii="Arial" w:hAnsi="Arial" w:cs="Arial"/>
        </w:rPr>
        <w:t xml:space="preserve"> mRNA via MEK activation as measured by </w:t>
      </w:r>
      <w:proofErr w:type="spellStart"/>
      <w:r w:rsidRPr="00C46B68">
        <w:rPr>
          <w:rFonts w:ascii="Arial" w:hAnsi="Arial" w:cs="Arial"/>
        </w:rPr>
        <w:t>qRT</w:t>
      </w:r>
      <w:proofErr w:type="spellEnd"/>
      <w:r w:rsidRPr="00C46B68">
        <w:rPr>
          <w:rFonts w:ascii="Arial" w:hAnsi="Arial" w:cs="Arial"/>
        </w:rPr>
        <w:t>-PCR analysis after treatment with NRG (10 ng/mL), MK2206</w:t>
      </w:r>
      <w:r w:rsidR="00C145A0" w:rsidRPr="00C46B68">
        <w:rPr>
          <w:rFonts w:ascii="Arial" w:hAnsi="Arial" w:cs="Arial"/>
        </w:rPr>
        <w:t>(</w:t>
      </w:r>
      <w:proofErr w:type="spellStart"/>
      <w:r w:rsidR="00C145A0" w:rsidRPr="00C46B68">
        <w:rPr>
          <w:rFonts w:ascii="Arial" w:hAnsi="Arial" w:cs="Arial"/>
        </w:rPr>
        <w:t>AKTi</w:t>
      </w:r>
      <w:proofErr w:type="spellEnd"/>
      <w:r w:rsidR="00C145A0" w:rsidRPr="00C46B68">
        <w:rPr>
          <w:rFonts w:ascii="Arial" w:hAnsi="Arial" w:cs="Arial"/>
        </w:rPr>
        <w:t>)</w:t>
      </w:r>
      <w:r w:rsidRPr="00C46B68">
        <w:rPr>
          <w:rFonts w:ascii="Arial" w:hAnsi="Arial" w:cs="Arial"/>
        </w:rPr>
        <w:t xml:space="preserve"> (2.5 µM), and trametinib</w:t>
      </w:r>
      <w:r w:rsidR="00C145A0" w:rsidRPr="00C46B68">
        <w:rPr>
          <w:rFonts w:ascii="Arial" w:hAnsi="Arial" w:cs="Arial"/>
        </w:rPr>
        <w:t>(</w:t>
      </w:r>
      <w:proofErr w:type="spellStart"/>
      <w:r w:rsidR="00C145A0" w:rsidRPr="00C46B68">
        <w:rPr>
          <w:rFonts w:ascii="Arial" w:hAnsi="Arial" w:cs="Arial"/>
        </w:rPr>
        <w:t>MEKi</w:t>
      </w:r>
      <w:proofErr w:type="spellEnd"/>
      <w:r w:rsidR="00C145A0" w:rsidRPr="00C46B68">
        <w:rPr>
          <w:rFonts w:ascii="Arial" w:hAnsi="Arial" w:cs="Arial"/>
        </w:rPr>
        <w:t>)</w:t>
      </w:r>
      <w:r w:rsidRPr="00C46B68">
        <w:rPr>
          <w:rFonts w:ascii="Arial" w:hAnsi="Arial" w:cs="Arial"/>
        </w:rPr>
        <w:t xml:space="preserve"> (100 </w:t>
      </w:r>
      <w:proofErr w:type="spellStart"/>
      <w:r w:rsidRPr="00C46B68">
        <w:rPr>
          <w:rFonts w:ascii="Arial" w:hAnsi="Arial" w:cs="Arial"/>
        </w:rPr>
        <w:t>nM</w:t>
      </w:r>
      <w:proofErr w:type="spellEnd"/>
      <w:r w:rsidRPr="00C46B68">
        <w:rPr>
          <w:rFonts w:ascii="Arial" w:hAnsi="Arial" w:cs="Arial"/>
        </w:rPr>
        <w:t>) </w:t>
      </w:r>
      <w:r w:rsidRPr="00C46B68">
        <w:rPr>
          <w:rFonts w:ascii="Arial" w:hAnsi="Arial" w:cs="Arial"/>
        </w:rPr>
        <w:softHyphen/>
      </w:r>
      <w:r w:rsidRPr="00C46B68">
        <w:rPr>
          <w:rFonts w:ascii="Arial" w:hAnsi="Arial" w:cs="Arial"/>
        </w:rPr>
        <w:softHyphen/>
      </w:r>
      <w:r w:rsidRPr="00C46B68">
        <w:rPr>
          <w:rFonts w:ascii="Arial" w:hAnsi="Arial" w:cs="Arial"/>
        </w:rPr>
        <w:softHyphen/>
        <w:t>for 48 h. Data were analyzed by one-way ANOVA followed by Tukey's multiple comparisons test. Statistically significant values of *</w:t>
      </w:r>
      <w:r w:rsidRPr="00C46B68">
        <w:rPr>
          <w:rFonts w:ascii="Arial" w:hAnsi="Arial" w:cs="Arial"/>
          <w:i/>
          <w:iCs/>
        </w:rPr>
        <w:t>p</w:t>
      </w:r>
      <w:r w:rsidRPr="00C46B68">
        <w:rPr>
          <w:rFonts w:ascii="Arial" w:hAnsi="Arial" w:cs="Arial"/>
        </w:rPr>
        <w:t xml:space="preserve"> &lt; 0.05 and ****</w:t>
      </w:r>
      <w:r w:rsidRPr="00C46B68">
        <w:rPr>
          <w:rFonts w:ascii="Arial" w:hAnsi="Arial" w:cs="Arial"/>
          <w:i/>
          <w:iCs/>
        </w:rPr>
        <w:t>p</w:t>
      </w:r>
      <w:r w:rsidRPr="00C46B68">
        <w:rPr>
          <w:rFonts w:ascii="Arial" w:hAnsi="Arial" w:cs="Arial"/>
        </w:rPr>
        <w:t xml:space="preserve"> &lt; 0.0001 were determined</w:t>
      </w:r>
      <w:r w:rsidR="00A976DF">
        <w:rPr>
          <w:rFonts w:ascii="Arial" w:hAnsi="Arial" w:cs="Arial"/>
        </w:rPr>
        <w:t xml:space="preserve"> (n=3).</w:t>
      </w:r>
      <w:r w:rsidRPr="00C46B68">
        <w:rPr>
          <w:rFonts w:ascii="Arial" w:hAnsi="Arial" w:cs="Arial"/>
        </w:rPr>
        <w:t xml:space="preserve"> </w:t>
      </w:r>
      <w:r w:rsidRPr="00C46B68">
        <w:rPr>
          <w:rFonts w:ascii="Arial" w:hAnsi="Arial" w:cs="Arial"/>
          <w:b/>
          <w:bCs/>
        </w:rPr>
        <w:t>(</w:t>
      </w:r>
      <w:r w:rsidR="007A28B5" w:rsidRPr="00C46B68">
        <w:rPr>
          <w:rFonts w:ascii="Arial" w:hAnsi="Arial" w:cs="Arial"/>
          <w:b/>
          <w:bCs/>
        </w:rPr>
        <w:t>F</w:t>
      </w:r>
      <w:r w:rsidRPr="00C46B68">
        <w:rPr>
          <w:rFonts w:ascii="Arial" w:hAnsi="Arial" w:cs="Arial"/>
          <w:b/>
          <w:bCs/>
        </w:rPr>
        <w:t xml:space="preserve">) </w:t>
      </w:r>
      <w:r w:rsidRPr="00C46B68">
        <w:rPr>
          <w:rFonts w:ascii="Arial" w:hAnsi="Arial" w:cs="Arial"/>
        </w:rPr>
        <w:t>The effect of NRG on DUSP6</w:t>
      </w:r>
      <w:r w:rsidR="007A28B5" w:rsidRPr="00C46B68">
        <w:rPr>
          <w:rFonts w:ascii="Arial" w:hAnsi="Arial" w:cs="Arial"/>
        </w:rPr>
        <w:t xml:space="preserve"> protein</w:t>
      </w:r>
      <w:r w:rsidRPr="00C46B68">
        <w:rPr>
          <w:rFonts w:ascii="Arial" w:hAnsi="Arial" w:cs="Arial"/>
        </w:rPr>
        <w:t xml:space="preserve"> expression BT474 cells via MEK activation. The cells were serum-starved for 24 h, followed by treatment with NRG (10 ng/mL), MK2206 (2.5 µM) and trametinib (100 </w:t>
      </w:r>
      <w:proofErr w:type="spellStart"/>
      <w:r w:rsidRPr="00C46B68">
        <w:rPr>
          <w:rFonts w:ascii="Arial" w:hAnsi="Arial" w:cs="Arial"/>
        </w:rPr>
        <w:t>nM</w:t>
      </w:r>
      <w:proofErr w:type="spellEnd"/>
      <w:r w:rsidRPr="00C46B68">
        <w:rPr>
          <w:rFonts w:ascii="Arial" w:hAnsi="Arial" w:cs="Arial"/>
        </w:rPr>
        <w:t xml:space="preserve">) for 48 h. </w:t>
      </w:r>
      <w:r w:rsidRPr="00C46B68">
        <w:rPr>
          <w:rFonts w:ascii="Arial" w:hAnsi="Arial" w:cs="Arial"/>
          <w:b/>
          <w:bCs/>
        </w:rPr>
        <w:t>(</w:t>
      </w:r>
      <w:r w:rsidR="007A28B5" w:rsidRPr="00C46B68">
        <w:rPr>
          <w:rFonts w:ascii="Arial" w:hAnsi="Arial" w:cs="Arial"/>
          <w:b/>
          <w:bCs/>
        </w:rPr>
        <w:t>G</w:t>
      </w:r>
      <w:r w:rsidRPr="00C46B68">
        <w:rPr>
          <w:rFonts w:ascii="Arial" w:hAnsi="Arial" w:cs="Arial"/>
          <w:b/>
          <w:bCs/>
        </w:rPr>
        <w:t>)</w:t>
      </w:r>
      <w:r w:rsidRPr="00C46B68">
        <w:rPr>
          <w:rFonts w:ascii="Arial" w:hAnsi="Arial" w:cs="Arial"/>
        </w:rPr>
        <w:t xml:space="preserve"> </w:t>
      </w:r>
      <w:r w:rsidR="00DE1B44">
        <w:rPr>
          <w:rFonts w:ascii="Arial" w:hAnsi="Arial" w:cs="Arial"/>
        </w:rPr>
        <w:t>I</w:t>
      </w:r>
      <w:r w:rsidRPr="00C46B68">
        <w:rPr>
          <w:rFonts w:ascii="Arial" w:hAnsi="Arial" w:cs="Arial"/>
        </w:rPr>
        <w:t>nhibit</w:t>
      </w:r>
      <w:r w:rsidR="00DE1B44">
        <w:rPr>
          <w:rFonts w:ascii="Arial" w:hAnsi="Arial" w:cs="Arial"/>
        </w:rPr>
        <w:t>ion</w:t>
      </w:r>
      <w:r w:rsidRPr="00C46B68">
        <w:rPr>
          <w:rFonts w:ascii="Arial" w:hAnsi="Arial" w:cs="Arial"/>
        </w:rPr>
        <w:t xml:space="preserve"> </w:t>
      </w:r>
      <w:r w:rsidR="00DE1B44">
        <w:rPr>
          <w:rFonts w:ascii="Arial" w:hAnsi="Arial" w:cs="Arial"/>
        </w:rPr>
        <w:t xml:space="preserve">of </w:t>
      </w:r>
      <w:r w:rsidRPr="00C46B68">
        <w:rPr>
          <w:rFonts w:ascii="Arial" w:hAnsi="Arial" w:cs="Arial"/>
        </w:rPr>
        <w:t xml:space="preserve">DUSP6 expression in HER2i resistant MDA-MB-453 cells </w:t>
      </w:r>
      <w:r w:rsidR="00DE1B44">
        <w:rPr>
          <w:rFonts w:ascii="Arial" w:hAnsi="Arial" w:cs="Arial"/>
        </w:rPr>
        <w:t>by</w:t>
      </w:r>
      <w:r w:rsidRPr="00C46B68">
        <w:rPr>
          <w:rFonts w:ascii="Arial" w:hAnsi="Arial" w:cs="Arial"/>
        </w:rPr>
        <w:t xml:space="preserve"> </w:t>
      </w:r>
      <w:proofErr w:type="spellStart"/>
      <w:r w:rsidRPr="00C46B68">
        <w:rPr>
          <w:rFonts w:ascii="Arial" w:hAnsi="Arial" w:cs="Arial"/>
        </w:rPr>
        <w:t>MEK</w:t>
      </w:r>
      <w:r w:rsidR="00DE1B44">
        <w:rPr>
          <w:rFonts w:ascii="Arial" w:hAnsi="Arial" w:cs="Arial"/>
        </w:rPr>
        <w:t>i</w:t>
      </w:r>
      <w:proofErr w:type="spellEnd"/>
      <w:r w:rsidR="00DE1B44">
        <w:rPr>
          <w:rFonts w:ascii="Arial" w:hAnsi="Arial" w:cs="Arial"/>
        </w:rPr>
        <w:t xml:space="preserve"> Trametinib</w:t>
      </w:r>
      <w:r w:rsidRPr="00C46B68">
        <w:rPr>
          <w:rFonts w:ascii="Arial" w:hAnsi="Arial" w:cs="Arial"/>
        </w:rPr>
        <w:t xml:space="preserve">. The cells were treated with MK2206 (2.5 µM) or trametinib (100 </w:t>
      </w:r>
      <w:proofErr w:type="spellStart"/>
      <w:r w:rsidRPr="00C46B68">
        <w:rPr>
          <w:rFonts w:ascii="Arial" w:hAnsi="Arial" w:cs="Arial"/>
        </w:rPr>
        <w:t>nM</w:t>
      </w:r>
      <w:proofErr w:type="spellEnd"/>
      <w:r w:rsidRPr="00C46B68">
        <w:rPr>
          <w:rFonts w:ascii="Arial" w:hAnsi="Arial" w:cs="Arial"/>
        </w:rPr>
        <w:t xml:space="preserve">) for </w:t>
      </w:r>
      <w:r w:rsidRPr="00C46B68">
        <w:rPr>
          <w:rFonts w:ascii="Arial" w:hAnsi="Arial" w:cs="Arial"/>
        </w:rPr>
        <w:lastRenderedPageBreak/>
        <w:t xml:space="preserve">48 h. </w:t>
      </w:r>
      <w:r w:rsidRPr="00C46B68">
        <w:rPr>
          <w:rFonts w:ascii="Arial" w:hAnsi="Arial" w:cs="Arial"/>
          <w:b/>
          <w:bCs/>
        </w:rPr>
        <w:t>(</w:t>
      </w:r>
      <w:r w:rsidR="007A28B5" w:rsidRPr="00C46B68">
        <w:rPr>
          <w:rFonts w:ascii="Arial" w:hAnsi="Arial" w:cs="Arial"/>
          <w:b/>
          <w:bCs/>
        </w:rPr>
        <w:t>H</w:t>
      </w:r>
      <w:r w:rsidRPr="00C46B68">
        <w:rPr>
          <w:rFonts w:ascii="Arial" w:hAnsi="Arial" w:cs="Arial"/>
          <w:b/>
          <w:bCs/>
        </w:rPr>
        <w:t>)</w:t>
      </w:r>
      <w:r w:rsidRPr="00C46B68">
        <w:rPr>
          <w:rFonts w:ascii="Arial" w:hAnsi="Arial" w:cs="Arial"/>
        </w:rPr>
        <w:t xml:space="preserve"> A schematic illustration of the</w:t>
      </w:r>
      <w:r w:rsidR="007A28B5" w:rsidRPr="00C46B68">
        <w:rPr>
          <w:rFonts w:ascii="Arial" w:hAnsi="Arial" w:cs="Arial"/>
        </w:rPr>
        <w:t xml:space="preserve"> discovered </w:t>
      </w:r>
      <w:r w:rsidRPr="00C46B68">
        <w:rPr>
          <w:rFonts w:ascii="Arial" w:hAnsi="Arial" w:cs="Arial"/>
        </w:rPr>
        <w:t xml:space="preserve">HER3/DUSP6 feed forward loop in HER2+ breast cancer cells. NRG binding to HER3 induces MEK/ERK-mediated </w:t>
      </w:r>
      <w:r w:rsidRPr="00C46B68">
        <w:rPr>
          <w:rFonts w:ascii="Arial" w:hAnsi="Arial" w:cs="Arial"/>
          <w:i/>
          <w:iCs/>
        </w:rPr>
        <w:t>DUSP6</w:t>
      </w:r>
      <w:r w:rsidRPr="00C46B68">
        <w:rPr>
          <w:rFonts w:ascii="Arial" w:hAnsi="Arial" w:cs="Arial"/>
        </w:rPr>
        <w:t xml:space="preserve"> expression which feeds back to increased HER2 and HER3 expression (left panel). In HER2i sensitive cells (middle panel) inhibition of HER3 results in </w:t>
      </w:r>
      <w:r w:rsidRPr="00C46B68">
        <w:rPr>
          <w:rFonts w:ascii="Arial" w:hAnsi="Arial" w:cs="Arial"/>
          <w:i/>
          <w:iCs/>
        </w:rPr>
        <w:t>DUSP6</w:t>
      </w:r>
      <w:r w:rsidRPr="00C46B68">
        <w:rPr>
          <w:rFonts w:ascii="Arial" w:hAnsi="Arial" w:cs="Arial"/>
        </w:rPr>
        <w:t xml:space="preserve"> inhibition and loss of DUSP6 driven cancer hallmarks. In HER2i resistant cells (right panel), MEK is not inhibited by HER2i but its constitutive activity (</w:t>
      </w:r>
      <w:proofErr w:type="spellStart"/>
      <w:r w:rsidRPr="00C46B68">
        <w:rPr>
          <w:rFonts w:ascii="Arial" w:hAnsi="Arial" w:cs="Arial"/>
        </w:rPr>
        <w:t>MEKca</w:t>
      </w:r>
      <w:proofErr w:type="spellEnd"/>
      <w:r w:rsidRPr="00C46B68">
        <w:rPr>
          <w:rFonts w:ascii="Arial" w:hAnsi="Arial" w:cs="Arial"/>
        </w:rPr>
        <w:t xml:space="preserve">.) drives DUSP6-HER2/3 positive feed-back loop resulting in HER3-mediated multitherapy resistance and cancer progression.  </w:t>
      </w:r>
    </w:p>
    <w:p w14:paraId="0E4240CB" w14:textId="77777777" w:rsidR="00E45E1C" w:rsidRPr="00C46B68" w:rsidRDefault="00E45E1C" w:rsidP="001C1D34">
      <w:pPr>
        <w:spacing w:line="360" w:lineRule="auto"/>
        <w:jc w:val="both"/>
        <w:rPr>
          <w:rFonts w:ascii="Arial" w:hAnsi="Arial" w:cs="Arial"/>
        </w:rPr>
      </w:pPr>
    </w:p>
    <w:p w14:paraId="68E21FBF" w14:textId="59A2C986" w:rsidR="003704A2" w:rsidRPr="00C46B68" w:rsidRDefault="003704A2" w:rsidP="001C1D34">
      <w:pPr>
        <w:spacing w:line="360" w:lineRule="auto"/>
        <w:jc w:val="both"/>
        <w:rPr>
          <w:rFonts w:ascii="Arial" w:hAnsi="Arial" w:cs="Arial"/>
          <w:b/>
          <w:bCs/>
        </w:rPr>
      </w:pPr>
      <w:r w:rsidRPr="00C46B68">
        <w:rPr>
          <w:rFonts w:ascii="Arial" w:hAnsi="Arial" w:cs="Arial"/>
          <w:b/>
          <w:bCs/>
        </w:rPr>
        <w:t xml:space="preserve">Expanded view figure </w:t>
      </w:r>
      <w:proofErr w:type="gramStart"/>
      <w:r w:rsidRPr="00C46B68">
        <w:rPr>
          <w:rFonts w:ascii="Arial" w:hAnsi="Arial" w:cs="Arial"/>
          <w:b/>
          <w:bCs/>
        </w:rPr>
        <w:t>legends</w:t>
      </w:r>
      <w:proofErr w:type="gramEnd"/>
    </w:p>
    <w:p w14:paraId="2762F1AC" w14:textId="77777777" w:rsidR="003704A2" w:rsidRPr="00C46B68" w:rsidRDefault="003704A2" w:rsidP="001C1D34">
      <w:pPr>
        <w:spacing w:line="360" w:lineRule="auto"/>
        <w:jc w:val="both"/>
        <w:rPr>
          <w:rFonts w:ascii="Arial" w:hAnsi="Arial" w:cs="Arial"/>
          <w:b/>
          <w:bCs/>
          <w:sz w:val="21"/>
          <w:szCs w:val="21"/>
        </w:rPr>
      </w:pPr>
    </w:p>
    <w:p w14:paraId="4E74AFAA" w14:textId="736849B8" w:rsidR="00FB5775" w:rsidRPr="00C46B68" w:rsidRDefault="00755004" w:rsidP="001C1D34">
      <w:pPr>
        <w:spacing w:line="480" w:lineRule="auto"/>
        <w:jc w:val="both"/>
        <w:rPr>
          <w:rFonts w:ascii="Arial" w:hAnsi="Arial" w:cs="Arial"/>
        </w:rPr>
      </w:pPr>
      <w:r w:rsidRPr="00C46B68">
        <w:rPr>
          <w:rFonts w:ascii="Arial" w:hAnsi="Arial" w:cs="Arial"/>
          <w:b/>
          <w:bCs/>
        </w:rPr>
        <w:t>Figure EV1</w:t>
      </w:r>
      <w:r w:rsidR="003112E1" w:rsidRPr="00C46B68">
        <w:rPr>
          <w:rFonts w:ascii="Arial" w:hAnsi="Arial" w:cs="Arial"/>
        </w:rPr>
        <w:t xml:space="preserve">: </w:t>
      </w:r>
      <w:r w:rsidR="00FB5775" w:rsidRPr="00C46B68">
        <w:rPr>
          <w:rFonts w:ascii="Arial" w:hAnsi="Arial" w:cs="Arial"/>
          <w:b/>
          <w:bCs/>
        </w:rPr>
        <w:t>Profiling</w:t>
      </w:r>
      <w:r w:rsidR="003112E1" w:rsidRPr="00C46B68">
        <w:rPr>
          <w:rFonts w:ascii="Arial" w:hAnsi="Arial" w:cs="Arial"/>
          <w:b/>
          <w:bCs/>
        </w:rPr>
        <w:t xml:space="preserve"> of </w:t>
      </w:r>
      <w:r w:rsidR="00DE1B44" w:rsidRPr="00C46B68">
        <w:rPr>
          <w:rFonts w:ascii="Arial" w:hAnsi="Arial" w:cs="Arial"/>
          <w:b/>
          <w:bCs/>
        </w:rPr>
        <w:t>a panel of HER2+ breast cancer cell lines</w:t>
      </w:r>
      <w:r w:rsidR="00DE1B44">
        <w:rPr>
          <w:rFonts w:ascii="Arial" w:hAnsi="Arial" w:cs="Arial"/>
          <w:b/>
          <w:bCs/>
        </w:rPr>
        <w:t xml:space="preserve"> for their sensitivity to </w:t>
      </w:r>
      <w:r w:rsidR="003112E1" w:rsidRPr="00C46B68">
        <w:rPr>
          <w:rFonts w:ascii="Arial" w:hAnsi="Arial" w:cs="Arial"/>
          <w:b/>
          <w:bCs/>
        </w:rPr>
        <w:t>HER2</w:t>
      </w:r>
      <w:r w:rsidR="00DE1B44">
        <w:rPr>
          <w:rFonts w:ascii="Arial" w:hAnsi="Arial" w:cs="Arial"/>
          <w:b/>
          <w:bCs/>
        </w:rPr>
        <w:t xml:space="preserve"> ta</w:t>
      </w:r>
      <w:r w:rsidR="000142B6">
        <w:rPr>
          <w:rFonts w:ascii="Arial" w:hAnsi="Arial" w:cs="Arial"/>
          <w:b/>
          <w:bCs/>
        </w:rPr>
        <w:t>r</w:t>
      </w:r>
      <w:r w:rsidR="00DE1B44">
        <w:rPr>
          <w:rFonts w:ascii="Arial" w:hAnsi="Arial" w:cs="Arial"/>
          <w:b/>
          <w:bCs/>
        </w:rPr>
        <w:t>geting</w:t>
      </w:r>
      <w:r w:rsidR="003112E1" w:rsidRPr="00C46B68">
        <w:rPr>
          <w:rFonts w:ascii="Arial" w:hAnsi="Arial" w:cs="Arial"/>
          <w:b/>
          <w:bCs/>
        </w:rPr>
        <w:t xml:space="preserve"> small molecule tyrosine kinase </w:t>
      </w:r>
      <w:proofErr w:type="gramStart"/>
      <w:r w:rsidR="003112E1" w:rsidRPr="00C46B68">
        <w:rPr>
          <w:rFonts w:ascii="Arial" w:hAnsi="Arial" w:cs="Arial"/>
          <w:b/>
          <w:bCs/>
        </w:rPr>
        <w:t>inhibitor</w:t>
      </w:r>
      <w:r w:rsidR="00DE1B44">
        <w:rPr>
          <w:rFonts w:ascii="Arial" w:hAnsi="Arial" w:cs="Arial"/>
          <w:b/>
          <w:bCs/>
        </w:rPr>
        <w:t>s</w:t>
      </w:r>
      <w:proofErr w:type="gramEnd"/>
      <w:r w:rsidR="003112E1" w:rsidRPr="00C46B68">
        <w:rPr>
          <w:rFonts w:ascii="Arial" w:hAnsi="Arial" w:cs="Arial"/>
          <w:b/>
          <w:bCs/>
        </w:rPr>
        <w:t xml:space="preserve"> </w:t>
      </w:r>
    </w:p>
    <w:p w14:paraId="56392D67" w14:textId="7D10D440" w:rsidR="003112E1" w:rsidRPr="00C46B68" w:rsidRDefault="00712FF9" w:rsidP="001C1D34">
      <w:pPr>
        <w:spacing w:line="480" w:lineRule="auto"/>
        <w:jc w:val="both"/>
        <w:rPr>
          <w:rFonts w:ascii="Arial" w:hAnsi="Arial" w:cs="Arial"/>
        </w:rPr>
      </w:pPr>
      <w:r w:rsidRPr="00C46B68">
        <w:rPr>
          <w:rFonts w:ascii="Arial" w:hAnsi="Arial" w:cs="Arial"/>
        </w:rPr>
        <w:t>The primary HER2i sensitive cells are marked on green</w:t>
      </w:r>
      <w:r w:rsidR="00DE1B44">
        <w:rPr>
          <w:rFonts w:ascii="Arial" w:hAnsi="Arial" w:cs="Arial"/>
        </w:rPr>
        <w:t>,</w:t>
      </w:r>
      <w:r w:rsidRPr="00C46B68">
        <w:rPr>
          <w:rFonts w:ascii="Arial" w:hAnsi="Arial" w:cs="Arial"/>
        </w:rPr>
        <w:t xml:space="preserve"> and the acquired HER2i resistant cells in red. The long-term resistant (LR) BT-474 and BT-474Br generated by </w:t>
      </w:r>
      <w:r w:rsidR="00755004" w:rsidRPr="00C46B68">
        <w:rPr>
          <w:rFonts w:ascii="Arial" w:hAnsi="Arial" w:cs="Arial"/>
        </w:rPr>
        <w:t>9-month</w:t>
      </w:r>
      <w:r w:rsidRPr="00C46B68">
        <w:rPr>
          <w:rFonts w:ascii="Arial" w:hAnsi="Arial" w:cs="Arial"/>
        </w:rPr>
        <w:t xml:space="preserve"> treatment with lapatinib in this study are denoted in bold.</w:t>
      </w:r>
      <w:r w:rsidR="003112E1" w:rsidRPr="00C46B68">
        <w:rPr>
          <w:rFonts w:ascii="Arial" w:hAnsi="Arial" w:cs="Arial"/>
        </w:rPr>
        <w:t xml:space="preserve"> The cells were treated with the increasing concentrations of the </w:t>
      </w:r>
      <w:r w:rsidR="00755004" w:rsidRPr="00C46B68">
        <w:rPr>
          <w:rFonts w:ascii="Arial" w:hAnsi="Arial" w:cs="Arial"/>
        </w:rPr>
        <w:t xml:space="preserve">indicated HER2i </w:t>
      </w:r>
      <w:r w:rsidR="003112E1" w:rsidRPr="00C46B68">
        <w:rPr>
          <w:rFonts w:ascii="Arial" w:hAnsi="Arial" w:cs="Arial"/>
        </w:rPr>
        <w:t xml:space="preserve">compounds (in µM) for 48 h and cell </w:t>
      </w:r>
      <w:r w:rsidR="00755004" w:rsidRPr="00C46B68">
        <w:rPr>
          <w:rFonts w:ascii="Arial" w:hAnsi="Arial" w:cs="Arial"/>
        </w:rPr>
        <w:t>viability</w:t>
      </w:r>
      <w:r w:rsidR="003112E1" w:rsidRPr="00C46B68">
        <w:rPr>
          <w:rFonts w:ascii="Arial" w:hAnsi="Arial" w:cs="Arial"/>
        </w:rPr>
        <w:t xml:space="preserve"> was measured using WST-1 assay.</w:t>
      </w:r>
    </w:p>
    <w:p w14:paraId="08CA675E" w14:textId="77777777" w:rsidR="003301B3" w:rsidRPr="00C46B68" w:rsidRDefault="003301B3" w:rsidP="001C1D34">
      <w:pPr>
        <w:spacing w:line="480" w:lineRule="auto"/>
        <w:jc w:val="both"/>
        <w:rPr>
          <w:rFonts w:ascii="Arial" w:hAnsi="Arial" w:cs="Arial"/>
        </w:rPr>
      </w:pPr>
    </w:p>
    <w:p w14:paraId="7362EE2C" w14:textId="149233BF" w:rsidR="00DA5408" w:rsidRPr="00C46B68" w:rsidRDefault="009D068B" w:rsidP="001C1D34">
      <w:pPr>
        <w:spacing w:line="480" w:lineRule="auto"/>
        <w:jc w:val="both"/>
        <w:rPr>
          <w:rFonts w:ascii="Arial" w:hAnsi="Arial" w:cs="Arial"/>
        </w:rPr>
      </w:pPr>
      <w:r w:rsidRPr="00C46B68">
        <w:rPr>
          <w:rFonts w:ascii="Arial" w:hAnsi="Arial" w:cs="Arial"/>
          <w:b/>
          <w:bCs/>
        </w:rPr>
        <w:t xml:space="preserve">Figure EV2: </w:t>
      </w:r>
      <w:r w:rsidR="00DA5408" w:rsidRPr="00C46B68">
        <w:rPr>
          <w:rFonts w:ascii="Arial" w:hAnsi="Arial" w:cs="Arial"/>
          <w:b/>
          <w:bCs/>
        </w:rPr>
        <w:t xml:space="preserve">E2F1 and FOXM1 target genes are inhibited across HER2+ DTP </w:t>
      </w:r>
      <w:proofErr w:type="gramStart"/>
      <w:r w:rsidR="00DA5408" w:rsidRPr="00C46B68">
        <w:rPr>
          <w:rFonts w:ascii="Arial" w:hAnsi="Arial" w:cs="Arial"/>
          <w:b/>
          <w:bCs/>
        </w:rPr>
        <w:t>cells</w:t>
      </w:r>
      <w:proofErr w:type="gramEnd"/>
      <w:r w:rsidR="00DA5408" w:rsidRPr="00C46B68">
        <w:rPr>
          <w:rFonts w:ascii="Arial" w:hAnsi="Arial" w:cs="Arial"/>
          <w:b/>
          <w:bCs/>
        </w:rPr>
        <w:t xml:space="preserve"> </w:t>
      </w:r>
    </w:p>
    <w:p w14:paraId="16979924" w14:textId="0DCC53E9" w:rsidR="00DA5408" w:rsidRPr="00C46B68" w:rsidRDefault="00DA5408" w:rsidP="001C1D34">
      <w:pPr>
        <w:spacing w:line="480" w:lineRule="auto"/>
        <w:jc w:val="both"/>
        <w:rPr>
          <w:rFonts w:ascii="Arial" w:hAnsi="Arial" w:cs="Arial"/>
        </w:rPr>
      </w:pPr>
      <w:r w:rsidRPr="00C46B68">
        <w:rPr>
          <w:rFonts w:ascii="Arial" w:hAnsi="Arial" w:cs="Arial"/>
          <w:b/>
          <w:bCs/>
        </w:rPr>
        <w:t>A)</w:t>
      </w:r>
      <w:r w:rsidRPr="00C46B68">
        <w:rPr>
          <w:rFonts w:ascii="Arial" w:hAnsi="Arial" w:cs="Arial"/>
        </w:rPr>
        <w:t xml:space="preserve"> mRNA levels of selected predicted FOXM1 and E2F1 target genes</w:t>
      </w:r>
      <w:r w:rsidR="00DE1B44">
        <w:rPr>
          <w:rFonts w:ascii="Arial" w:hAnsi="Arial" w:cs="Arial"/>
        </w:rPr>
        <w:t xml:space="preserve"> </w:t>
      </w:r>
      <w:r w:rsidR="00230CD4">
        <w:rPr>
          <w:rFonts w:ascii="Arial" w:hAnsi="Arial" w:cs="Arial"/>
        </w:rPr>
        <w:t xml:space="preserve">regulated </w:t>
      </w:r>
      <w:r w:rsidRPr="00C46B68">
        <w:rPr>
          <w:rFonts w:ascii="Arial" w:hAnsi="Arial" w:cs="Arial"/>
        </w:rPr>
        <w:t xml:space="preserve">during </w:t>
      </w:r>
      <w:r w:rsidR="00502D59" w:rsidRPr="00C46B68">
        <w:rPr>
          <w:rFonts w:ascii="Arial" w:hAnsi="Arial" w:cs="Arial"/>
        </w:rPr>
        <w:t xml:space="preserve">different steps of </w:t>
      </w:r>
      <w:r w:rsidRPr="00C46B68">
        <w:rPr>
          <w:rFonts w:ascii="Arial" w:hAnsi="Arial" w:cs="Arial"/>
        </w:rPr>
        <w:t>acquisition of lapatinib resistance in BT474 cells</w:t>
      </w:r>
      <w:r w:rsidR="00230CD4">
        <w:rPr>
          <w:rFonts w:ascii="Arial" w:hAnsi="Arial" w:cs="Arial"/>
        </w:rPr>
        <w:t xml:space="preserve"> (Fig. 1)</w:t>
      </w:r>
      <w:r w:rsidRPr="00C46B68">
        <w:rPr>
          <w:rFonts w:ascii="Arial" w:hAnsi="Arial" w:cs="Arial"/>
        </w:rPr>
        <w:t xml:space="preserve">. Data is </w:t>
      </w:r>
      <w:r w:rsidR="007E2EAD" w:rsidRPr="00C46B68">
        <w:rPr>
          <w:rFonts w:ascii="Arial" w:hAnsi="Arial" w:cs="Arial"/>
        </w:rPr>
        <w:t xml:space="preserve">blotted </w:t>
      </w:r>
      <w:r w:rsidRPr="00C46B68">
        <w:rPr>
          <w:rFonts w:ascii="Arial" w:hAnsi="Arial" w:cs="Arial"/>
        </w:rPr>
        <w:t>based on RNA sequencing analysis</w:t>
      </w:r>
      <w:r w:rsidR="00230CD4">
        <w:rPr>
          <w:rFonts w:ascii="Arial" w:hAnsi="Arial" w:cs="Arial"/>
        </w:rPr>
        <w:t xml:space="preserve"> (</w:t>
      </w:r>
      <w:r w:rsidR="000142B6">
        <w:rPr>
          <w:rFonts w:ascii="Arial" w:hAnsi="Arial" w:cs="Arial"/>
        </w:rPr>
        <w:t>Dataset</w:t>
      </w:r>
      <w:r w:rsidR="00230CD4">
        <w:rPr>
          <w:rFonts w:ascii="Arial" w:hAnsi="Arial" w:cs="Arial"/>
        </w:rPr>
        <w:t xml:space="preserve"> EV1)</w:t>
      </w:r>
      <w:r w:rsidRPr="00C46B68">
        <w:rPr>
          <w:rFonts w:ascii="Arial" w:hAnsi="Arial" w:cs="Arial"/>
        </w:rPr>
        <w:t xml:space="preserve">. </w:t>
      </w:r>
      <w:r w:rsidRPr="00C46B68">
        <w:rPr>
          <w:rFonts w:ascii="Arial" w:hAnsi="Arial" w:cs="Arial"/>
          <w:b/>
          <w:bCs/>
        </w:rPr>
        <w:t>(B, C)</w:t>
      </w:r>
      <w:r w:rsidRPr="00C46B68">
        <w:rPr>
          <w:rFonts w:ascii="Arial" w:hAnsi="Arial" w:cs="Arial"/>
        </w:rPr>
        <w:t xml:space="preserve"> </w:t>
      </w:r>
      <w:r w:rsidR="00230CD4">
        <w:rPr>
          <w:rFonts w:ascii="Arial" w:hAnsi="Arial" w:cs="Arial"/>
        </w:rPr>
        <w:t>E</w:t>
      </w:r>
      <w:r w:rsidRPr="00C46B68">
        <w:rPr>
          <w:rFonts w:ascii="Arial" w:hAnsi="Arial" w:cs="Arial"/>
        </w:rPr>
        <w:t xml:space="preserve">xpression of the </w:t>
      </w:r>
      <w:r w:rsidR="00230CD4">
        <w:rPr>
          <w:rFonts w:ascii="Arial" w:hAnsi="Arial" w:cs="Arial"/>
        </w:rPr>
        <w:t xml:space="preserve">predicted </w:t>
      </w:r>
      <w:r w:rsidRPr="00C46B68">
        <w:rPr>
          <w:rFonts w:ascii="Arial" w:hAnsi="Arial" w:cs="Arial"/>
        </w:rPr>
        <w:t xml:space="preserve">FOXM1 and E2F1 target genes in </w:t>
      </w:r>
      <w:r w:rsidR="00644E8E" w:rsidRPr="00C46B68">
        <w:rPr>
          <w:rFonts w:ascii="Arial" w:hAnsi="Arial" w:cs="Arial"/>
        </w:rPr>
        <w:t xml:space="preserve">HER2+ </w:t>
      </w:r>
      <w:r w:rsidRPr="00C46B68">
        <w:rPr>
          <w:rFonts w:ascii="Arial" w:hAnsi="Arial" w:cs="Arial"/>
        </w:rPr>
        <w:t>HCC1419 and EFM192A cells between the DTP and the control cells</w:t>
      </w:r>
      <w:r w:rsidR="00781F81" w:rsidRPr="00C46B68">
        <w:rPr>
          <w:rFonts w:ascii="Arial" w:hAnsi="Arial" w:cs="Arial"/>
        </w:rPr>
        <w:t xml:space="preserve">. </w:t>
      </w:r>
      <w:r w:rsidR="00E5378A" w:rsidRPr="00C46B68">
        <w:rPr>
          <w:rFonts w:ascii="Arial" w:hAnsi="Arial" w:cs="Arial"/>
        </w:rPr>
        <w:t>The RNA-seq data was obtained from</w:t>
      </w:r>
      <w:r w:rsidR="00FD55A4" w:rsidRPr="00C46B68">
        <w:rPr>
          <w:rFonts w:ascii="Arial" w:hAnsi="Arial" w:cs="Arial"/>
        </w:rPr>
        <w:t xml:space="preserve"> (</w:t>
      </w:r>
      <w:proofErr w:type="spellStart"/>
      <w:r w:rsidR="00FD55A4" w:rsidRPr="00C46B68">
        <w:rPr>
          <w:rFonts w:ascii="Arial" w:hAnsi="Arial" w:cs="Arial"/>
        </w:rPr>
        <w:t>Dataref</w:t>
      </w:r>
      <w:proofErr w:type="spellEnd"/>
      <w:r w:rsidR="00FD55A4" w:rsidRPr="00C46B68">
        <w:rPr>
          <w:rFonts w:ascii="Arial" w:hAnsi="Arial" w:cs="Arial"/>
        </w:rPr>
        <w:t>:</w:t>
      </w:r>
      <w:r w:rsidR="00E5378A" w:rsidRPr="00C46B68">
        <w:rPr>
          <w:rFonts w:ascii="Arial" w:hAnsi="Arial" w:cs="Arial"/>
        </w:rPr>
        <w:t xml:space="preserve"> </w:t>
      </w:r>
      <w:r w:rsidR="00E5378A" w:rsidRPr="00C46B68">
        <w:rPr>
          <w:rFonts w:ascii="Arial" w:hAnsi="Arial" w:cs="Arial"/>
        </w:rPr>
        <w:fldChar w:fldCharType="begin">
          <w:fldData xml:space="preserve">PEVuZE5vdGU+PENpdGU+PEF1dGhvcj5DaGFuZzwvQXV0aG9yPjxZZWFyPjIwMjI8L1llYXI+PFJl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</w:fldData>
        </w:fldChar>
      </w:r>
      <w:r w:rsidR="00FD55A4" w:rsidRPr="00C46B68">
        <w:rPr>
          <w:rFonts w:ascii="Arial" w:hAnsi="Arial" w:cs="Arial"/>
        </w:rPr>
        <w:instrText xml:space="preserve"> ADDIN EN.CITE </w:instrText>
      </w:r>
      <w:r w:rsidR="00FD55A4" w:rsidRPr="00C46B68">
        <w:rPr>
          <w:rFonts w:ascii="Arial" w:hAnsi="Arial" w:cs="Arial"/>
        </w:rPr>
        <w:fldChar w:fldCharType="begin">
          <w:fldData xml:space="preserve">PEVuZE5vdGU+PENpdGU+PEF1dGhvcj5DaGFuZzwvQXV0aG9yPjxZZWFyPjIwMjI8L1llYXI+PFJl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</w:fldData>
        </w:fldChar>
      </w:r>
      <w:r w:rsidR="00FD55A4" w:rsidRPr="00C46B68">
        <w:rPr>
          <w:rFonts w:ascii="Arial" w:hAnsi="Arial" w:cs="Arial"/>
        </w:rPr>
        <w:instrText xml:space="preserve"> ADDIN EN.CITE.DATA </w:instrText>
      </w:r>
      <w:r w:rsidR="00FD55A4" w:rsidRPr="00C46B68">
        <w:rPr>
          <w:rFonts w:ascii="Arial" w:hAnsi="Arial" w:cs="Arial"/>
        </w:rPr>
      </w:r>
      <w:r w:rsidR="00FD55A4" w:rsidRPr="00C46B68">
        <w:rPr>
          <w:rFonts w:ascii="Arial" w:hAnsi="Arial" w:cs="Arial"/>
        </w:rPr>
        <w:fldChar w:fldCharType="end"/>
      </w:r>
      <w:r w:rsidR="00E5378A" w:rsidRPr="00C46B68">
        <w:rPr>
          <w:rFonts w:ascii="Arial" w:hAnsi="Arial" w:cs="Arial"/>
        </w:rPr>
      </w:r>
      <w:r w:rsidR="00E5378A" w:rsidRPr="00C46B68">
        <w:rPr>
          <w:rFonts w:ascii="Arial" w:hAnsi="Arial" w:cs="Arial"/>
        </w:rPr>
        <w:fldChar w:fldCharType="separate"/>
      </w:r>
      <w:r w:rsidR="00FD55A4" w:rsidRPr="00C46B68">
        <w:rPr>
          <w:rFonts w:ascii="Arial" w:hAnsi="Arial" w:cs="Arial"/>
          <w:noProof/>
        </w:rPr>
        <w:t>(Chang</w:t>
      </w:r>
      <w:r w:rsidR="00FD55A4" w:rsidRPr="00C46B68">
        <w:rPr>
          <w:rFonts w:ascii="Arial" w:hAnsi="Arial" w:cs="Arial"/>
          <w:i/>
          <w:noProof/>
        </w:rPr>
        <w:t xml:space="preserve"> et al.</w:t>
      </w:r>
      <w:r w:rsidR="00FD55A4" w:rsidRPr="00C46B68">
        <w:rPr>
          <w:rFonts w:ascii="Arial" w:hAnsi="Arial" w:cs="Arial"/>
          <w:noProof/>
        </w:rPr>
        <w:t>, 2022)</w:t>
      </w:r>
      <w:r w:rsidR="00E5378A" w:rsidRPr="00C46B68">
        <w:rPr>
          <w:rFonts w:ascii="Arial" w:hAnsi="Arial" w:cs="Arial"/>
        </w:rPr>
        <w:fldChar w:fldCharType="end"/>
      </w:r>
      <w:r w:rsidR="00E5378A" w:rsidRPr="00C46B68">
        <w:rPr>
          <w:rFonts w:ascii="Arial" w:hAnsi="Arial" w:cs="Arial"/>
        </w:rPr>
        <w:t>(GSE15534</w:t>
      </w:r>
      <w:r w:rsidR="008F660D" w:rsidRPr="00C46B68">
        <w:rPr>
          <w:rFonts w:ascii="Arial" w:hAnsi="Arial" w:cs="Arial"/>
        </w:rPr>
        <w:t>2</w:t>
      </w:r>
      <w:r w:rsidR="00E5378A" w:rsidRPr="00C46B68">
        <w:rPr>
          <w:rFonts w:ascii="Arial" w:hAnsi="Arial" w:cs="Arial"/>
        </w:rPr>
        <w:t>)</w:t>
      </w:r>
      <w:r w:rsidR="00781F81" w:rsidRPr="00C46B68">
        <w:rPr>
          <w:rFonts w:ascii="Arial" w:hAnsi="Arial" w:cs="Arial"/>
        </w:rPr>
        <w:t>.</w:t>
      </w:r>
      <w:r w:rsidR="004D70B5" w:rsidRPr="00C46B68">
        <w:rPr>
          <w:rFonts w:ascii="Arial" w:hAnsi="Arial" w:cs="Arial"/>
        </w:rPr>
        <w:t xml:space="preserve"> The cells were treated with lapatinib (2.5 µM) for </w:t>
      </w:r>
      <w:r w:rsidR="004D70B5" w:rsidRPr="00C46B68">
        <w:rPr>
          <w:rFonts w:ascii="Arial" w:hAnsi="Arial" w:cs="Arial"/>
        </w:rPr>
        <w:lastRenderedPageBreak/>
        <w:t>14 days</w:t>
      </w:r>
      <w:r w:rsidRPr="00C46B68">
        <w:rPr>
          <w:rFonts w:ascii="Arial" w:hAnsi="Arial" w:cs="Arial"/>
        </w:rPr>
        <w:t xml:space="preserve"> </w:t>
      </w:r>
      <w:r w:rsidR="004D70B5" w:rsidRPr="00C46B68">
        <w:rPr>
          <w:rFonts w:ascii="Arial" w:hAnsi="Arial" w:cs="Arial"/>
        </w:rPr>
        <w:t>to reach the DTP state</w:t>
      </w:r>
      <w:r w:rsidR="004C41F3">
        <w:rPr>
          <w:rFonts w:ascii="Arial" w:hAnsi="Arial" w:cs="Arial"/>
        </w:rPr>
        <w:t xml:space="preserve">. Data are shown as mean </w:t>
      </w:r>
      <w:r w:rsidR="004C41F3">
        <w:rPr>
          <w:rFonts w:ascii="Arial" w:hAnsi="Arial" w:cs="Arial"/>
        </w:rPr>
        <w:sym w:font="Symbol" w:char="F0B1"/>
      </w:r>
      <w:r w:rsidR="004C41F3">
        <w:rPr>
          <w:rFonts w:ascii="Arial" w:hAnsi="Arial" w:cs="Arial"/>
        </w:rPr>
        <w:t xml:space="preserve"> SD</w:t>
      </w:r>
      <w:r w:rsidR="00036544">
        <w:rPr>
          <w:rFonts w:ascii="Arial" w:hAnsi="Arial" w:cs="Arial"/>
        </w:rPr>
        <w:t xml:space="preserve"> (n=2)</w:t>
      </w:r>
      <w:r w:rsidR="004D70B5" w:rsidRPr="00C46B68">
        <w:rPr>
          <w:rFonts w:ascii="Arial" w:hAnsi="Arial" w:cs="Arial"/>
        </w:rPr>
        <w:t xml:space="preserve"> </w:t>
      </w:r>
      <w:r w:rsidRPr="00C46B68">
        <w:rPr>
          <w:rFonts w:ascii="Arial" w:hAnsi="Arial" w:cs="Arial"/>
          <w:b/>
          <w:bCs/>
        </w:rPr>
        <w:t>(D)</w:t>
      </w:r>
      <w:r w:rsidRPr="00C46B68">
        <w:rPr>
          <w:rFonts w:ascii="Arial" w:hAnsi="Arial" w:cs="Arial"/>
        </w:rPr>
        <w:t xml:space="preserve"> Changes in the expression of FOXM1, PLK1, CCNB1, E2F1, CCNE2 and CDC6 in BT474Br cells between the control and the DTP cells</w:t>
      </w:r>
      <w:r w:rsidR="00071591" w:rsidRPr="00C46B68">
        <w:rPr>
          <w:rFonts w:ascii="Arial" w:hAnsi="Arial" w:cs="Arial"/>
        </w:rPr>
        <w:t xml:space="preserve"> treated for 9 days with lapatinib (1 µM). </w:t>
      </w:r>
      <w:r w:rsidR="00A80AD3" w:rsidRPr="00C46B68">
        <w:rPr>
          <w:rFonts w:ascii="Arial" w:hAnsi="Arial" w:cs="Arial"/>
        </w:rPr>
        <w:t xml:space="preserve">Data is based on Q-PCR analysis from three technical replicates. </w:t>
      </w:r>
      <w:r w:rsidR="00D47328" w:rsidRPr="00C46B68">
        <w:rPr>
          <w:rFonts w:ascii="Arial" w:hAnsi="Arial" w:cs="Arial"/>
        </w:rPr>
        <w:t xml:space="preserve">The analysis was limited to only these genes due to lack of sufficient mRNA material from the strongly growth suppressed DTP cells. </w:t>
      </w:r>
      <w:r w:rsidR="009C64CA">
        <w:rPr>
          <w:rFonts w:ascii="Arial" w:hAnsi="Arial" w:cs="Arial"/>
        </w:rPr>
        <w:t xml:space="preserve">Data are shown as mean </w:t>
      </w:r>
      <w:r w:rsidR="009C64CA">
        <w:rPr>
          <w:rFonts w:ascii="Arial" w:hAnsi="Arial" w:cs="Arial"/>
        </w:rPr>
        <w:sym w:font="Symbol" w:char="F0B1"/>
      </w:r>
      <w:r w:rsidR="009C64CA">
        <w:rPr>
          <w:rFonts w:ascii="Arial" w:hAnsi="Arial" w:cs="Arial"/>
        </w:rPr>
        <w:t xml:space="preserve"> SD (n=3).</w:t>
      </w:r>
    </w:p>
    <w:p w14:paraId="3402077B" w14:textId="77777777" w:rsidR="009D068B" w:rsidRPr="00C46B68" w:rsidRDefault="009D068B" w:rsidP="001C1D34">
      <w:pPr>
        <w:spacing w:line="480" w:lineRule="auto"/>
        <w:jc w:val="both"/>
        <w:rPr>
          <w:rFonts w:ascii="Arial" w:hAnsi="Arial" w:cs="Arial"/>
        </w:rPr>
      </w:pPr>
    </w:p>
    <w:p w14:paraId="458A9FB6" w14:textId="6E9B78AE" w:rsidR="009D068B" w:rsidRPr="00C46B68" w:rsidRDefault="009D068B" w:rsidP="001C1D34">
      <w:pPr>
        <w:spacing w:line="480" w:lineRule="auto"/>
        <w:jc w:val="both"/>
        <w:rPr>
          <w:rFonts w:ascii="Arial" w:hAnsi="Arial" w:cs="Arial"/>
          <w:b/>
          <w:bCs/>
        </w:rPr>
      </w:pPr>
      <w:r w:rsidRPr="00C46B68">
        <w:rPr>
          <w:rFonts w:ascii="Arial" w:hAnsi="Arial" w:cs="Arial"/>
          <w:b/>
          <w:bCs/>
        </w:rPr>
        <w:t>Figure EV3:</w:t>
      </w:r>
      <w:r w:rsidR="00FB5775" w:rsidRPr="00C46B68">
        <w:rPr>
          <w:rFonts w:ascii="Arial" w:hAnsi="Arial" w:cs="Arial"/>
          <w:b/>
          <w:bCs/>
        </w:rPr>
        <w:t xml:space="preserve"> DUSP6 overexpression protects HER2+ cells from HER2i-induced  cell </w:t>
      </w:r>
      <w:proofErr w:type="gramStart"/>
      <w:r w:rsidR="00FB5775" w:rsidRPr="00C46B68">
        <w:rPr>
          <w:rFonts w:ascii="Arial" w:hAnsi="Arial" w:cs="Arial"/>
          <w:b/>
          <w:bCs/>
        </w:rPr>
        <w:t>death</w:t>
      </w:r>
      <w:proofErr w:type="gramEnd"/>
    </w:p>
    <w:p w14:paraId="10613028" w14:textId="14549295" w:rsidR="009D068B" w:rsidRPr="00C46B68" w:rsidRDefault="009D068B" w:rsidP="001C1D34">
      <w:pPr>
        <w:spacing w:line="480" w:lineRule="auto"/>
        <w:jc w:val="both"/>
        <w:rPr>
          <w:rFonts w:ascii="Arial" w:hAnsi="Arial" w:cs="Arial"/>
        </w:rPr>
      </w:pPr>
      <w:r w:rsidRPr="00C46B68">
        <w:rPr>
          <w:rFonts w:ascii="Arial" w:hAnsi="Arial" w:cs="Arial"/>
        </w:rPr>
        <w:t xml:space="preserve"> </w:t>
      </w:r>
      <w:r w:rsidRPr="00C46B68">
        <w:rPr>
          <w:rFonts w:ascii="Arial" w:hAnsi="Arial" w:cs="Arial"/>
          <w:b/>
          <w:bCs/>
        </w:rPr>
        <w:t>(A, B)</w:t>
      </w:r>
      <w:r w:rsidRPr="00C46B68">
        <w:rPr>
          <w:rFonts w:ascii="Arial" w:hAnsi="Arial" w:cs="Arial"/>
        </w:rPr>
        <w:t xml:space="preserve"> Ectopic overexpression of DUSP6 in BT474 cells inhibits neratinib</w:t>
      </w:r>
      <w:r w:rsidR="00230CD4">
        <w:rPr>
          <w:rFonts w:ascii="Arial" w:hAnsi="Arial" w:cs="Arial"/>
        </w:rPr>
        <w:t>-elicited</w:t>
      </w:r>
      <w:r w:rsidRPr="00C46B68">
        <w:rPr>
          <w:rFonts w:ascii="Arial" w:hAnsi="Arial" w:cs="Arial"/>
        </w:rPr>
        <w:t xml:space="preserve"> effects on cell viability and apoptosis, as measured by WST1 cell viability assay and caspase 3/7 activity, respectively. </w:t>
      </w:r>
      <w:r w:rsidR="007223B6" w:rsidRPr="00C46B68">
        <w:rPr>
          <w:rFonts w:ascii="Arial" w:hAnsi="Arial" w:cs="Arial"/>
          <w:bCs/>
        </w:rPr>
        <w:t>Data were collected from three independent experiments each performed in triplicate</w:t>
      </w:r>
      <w:r w:rsidR="007223B6" w:rsidRPr="00C46B68" w:rsidDel="00D51AD5">
        <w:rPr>
          <w:rFonts w:ascii="Arial" w:hAnsi="Arial" w:cs="Arial"/>
          <w:bCs/>
        </w:rPr>
        <w:t xml:space="preserve"> </w:t>
      </w:r>
      <w:r w:rsidR="007223B6" w:rsidRPr="00C46B68">
        <w:rPr>
          <w:rFonts w:ascii="Arial" w:hAnsi="Arial" w:cs="Arial"/>
          <w:bCs/>
        </w:rPr>
        <w:t>and</w:t>
      </w:r>
      <w:r w:rsidR="007223B6" w:rsidRPr="00C46B68">
        <w:rPr>
          <w:rFonts w:ascii="Arial" w:hAnsi="Arial" w:cs="Arial"/>
        </w:rPr>
        <w:t xml:space="preserve"> </w:t>
      </w:r>
      <w:r w:rsidRPr="00C46B68">
        <w:rPr>
          <w:rFonts w:ascii="Arial" w:hAnsi="Arial" w:cs="Arial"/>
        </w:rPr>
        <w:t>analyzed by two-way ANOVA followed by Tukey' post hoc test.  Statistically significant values of ****</w:t>
      </w:r>
      <w:r w:rsidRPr="00C46B68">
        <w:rPr>
          <w:rFonts w:ascii="Arial" w:hAnsi="Arial" w:cs="Arial"/>
          <w:i/>
          <w:iCs/>
        </w:rPr>
        <w:t>p</w:t>
      </w:r>
      <w:r w:rsidRPr="00C46B68">
        <w:rPr>
          <w:rFonts w:ascii="Arial" w:hAnsi="Arial" w:cs="Arial"/>
        </w:rPr>
        <w:t xml:space="preserve"> &lt; 0.0001 were determined. </w:t>
      </w:r>
      <w:r w:rsidRPr="00C46B68">
        <w:rPr>
          <w:rFonts w:ascii="Arial" w:hAnsi="Arial" w:cs="Arial"/>
          <w:b/>
          <w:bCs/>
        </w:rPr>
        <w:t>(C)</w:t>
      </w:r>
      <w:r w:rsidRPr="00C46B68">
        <w:rPr>
          <w:rFonts w:ascii="Arial" w:hAnsi="Arial" w:cs="Arial"/>
        </w:rPr>
        <w:t xml:space="preserve"> Ectopic overexpression of DUSP6 in BT474 cells inhibits the </w:t>
      </w:r>
      <w:proofErr w:type="spellStart"/>
      <w:r w:rsidRPr="00C46B68">
        <w:rPr>
          <w:rFonts w:ascii="Arial" w:hAnsi="Arial" w:cs="Arial"/>
        </w:rPr>
        <w:t>afatinib</w:t>
      </w:r>
      <w:proofErr w:type="spellEnd"/>
      <w:r w:rsidR="00230CD4">
        <w:rPr>
          <w:rFonts w:ascii="Arial" w:hAnsi="Arial" w:cs="Arial"/>
        </w:rPr>
        <w:t>-elicited</w:t>
      </w:r>
      <w:r w:rsidR="00FB5775" w:rsidRPr="00C46B68">
        <w:rPr>
          <w:rFonts w:ascii="Arial" w:hAnsi="Arial" w:cs="Arial"/>
        </w:rPr>
        <w:t xml:space="preserve"> effects on</w:t>
      </w:r>
      <w:r w:rsidRPr="00C46B68">
        <w:rPr>
          <w:rFonts w:ascii="Arial" w:hAnsi="Arial" w:cs="Arial"/>
        </w:rPr>
        <w:t xml:space="preserve"> cell viability, as measured by WST1 assay. </w:t>
      </w:r>
      <w:r w:rsidR="007223B6" w:rsidRPr="00C46B68">
        <w:rPr>
          <w:rFonts w:ascii="Arial" w:hAnsi="Arial" w:cs="Arial"/>
          <w:bCs/>
        </w:rPr>
        <w:t>Data were collected from three independent experiments each performed in triplicate</w:t>
      </w:r>
      <w:r w:rsidR="007223B6" w:rsidRPr="00C46B68" w:rsidDel="00D51AD5">
        <w:rPr>
          <w:rFonts w:ascii="Arial" w:hAnsi="Arial" w:cs="Arial"/>
          <w:bCs/>
        </w:rPr>
        <w:t xml:space="preserve"> </w:t>
      </w:r>
      <w:r w:rsidR="007223B6" w:rsidRPr="00C46B68">
        <w:rPr>
          <w:rFonts w:ascii="Arial" w:hAnsi="Arial" w:cs="Arial"/>
          <w:bCs/>
        </w:rPr>
        <w:t>and</w:t>
      </w:r>
      <w:r w:rsidR="007223B6" w:rsidRPr="00C46B68">
        <w:rPr>
          <w:rFonts w:ascii="Arial" w:hAnsi="Arial" w:cs="Arial"/>
        </w:rPr>
        <w:t xml:space="preserve"> </w:t>
      </w:r>
      <w:r w:rsidRPr="00C46B68">
        <w:rPr>
          <w:rFonts w:ascii="Arial" w:hAnsi="Arial" w:cs="Arial"/>
        </w:rPr>
        <w:t>analyzed by two-way ANOVA followed by Tukey' post hoc test. Statistically significant values of ****</w:t>
      </w:r>
      <w:r w:rsidRPr="00C46B68">
        <w:rPr>
          <w:rFonts w:ascii="Arial" w:hAnsi="Arial" w:cs="Arial"/>
          <w:i/>
          <w:iCs/>
        </w:rPr>
        <w:t>p</w:t>
      </w:r>
      <w:r w:rsidRPr="00C46B68">
        <w:rPr>
          <w:rFonts w:ascii="Arial" w:hAnsi="Arial" w:cs="Arial"/>
        </w:rPr>
        <w:t xml:space="preserve"> &lt; 0.0001 were determined. </w:t>
      </w:r>
      <w:r w:rsidR="00FB5775" w:rsidRPr="00C46B68">
        <w:rPr>
          <w:rFonts w:ascii="Arial" w:hAnsi="Arial" w:cs="Arial"/>
          <w:b/>
          <w:bCs/>
        </w:rPr>
        <w:t xml:space="preserve">(D) </w:t>
      </w:r>
      <w:r w:rsidR="00FB5775" w:rsidRPr="00C46B68">
        <w:rPr>
          <w:rFonts w:ascii="Arial" w:hAnsi="Arial" w:cs="Arial"/>
        </w:rPr>
        <w:t>Ectopic overexpression of DUSP6, but not of DUSP1, inhibits the Tucatinib</w:t>
      </w:r>
      <w:r w:rsidR="00230CD4">
        <w:rPr>
          <w:rFonts w:ascii="Arial" w:hAnsi="Arial" w:cs="Arial"/>
        </w:rPr>
        <w:t>-elicited</w:t>
      </w:r>
      <w:r w:rsidR="00FB5775" w:rsidRPr="00C46B68">
        <w:rPr>
          <w:rFonts w:ascii="Arial" w:hAnsi="Arial" w:cs="Arial"/>
        </w:rPr>
        <w:t xml:space="preserve"> effects on cell viability, as measured by WST1 assay. </w:t>
      </w:r>
      <w:r w:rsidR="007223B6" w:rsidRPr="00C46B68">
        <w:rPr>
          <w:rFonts w:ascii="Arial" w:hAnsi="Arial" w:cs="Arial"/>
          <w:bCs/>
        </w:rPr>
        <w:t>Data were collected from three independent experiments each performed in triplicate</w:t>
      </w:r>
      <w:r w:rsidR="007223B6" w:rsidRPr="00C46B68" w:rsidDel="00D51AD5">
        <w:rPr>
          <w:rFonts w:ascii="Arial" w:hAnsi="Arial" w:cs="Arial"/>
          <w:bCs/>
        </w:rPr>
        <w:t xml:space="preserve"> </w:t>
      </w:r>
      <w:r w:rsidR="007223B6" w:rsidRPr="00C46B68">
        <w:rPr>
          <w:rFonts w:ascii="Arial" w:hAnsi="Arial" w:cs="Arial"/>
          <w:bCs/>
        </w:rPr>
        <w:t>and</w:t>
      </w:r>
      <w:r w:rsidR="007223B6" w:rsidRPr="00C46B68">
        <w:rPr>
          <w:rFonts w:ascii="Arial" w:hAnsi="Arial" w:cs="Arial"/>
        </w:rPr>
        <w:t xml:space="preserve"> </w:t>
      </w:r>
      <w:r w:rsidR="00FB5775" w:rsidRPr="00C46B68">
        <w:rPr>
          <w:rFonts w:ascii="Arial" w:hAnsi="Arial" w:cs="Arial"/>
        </w:rPr>
        <w:t>analyzed by two-way ANOVA followed by Tukey' post hoc test. Statistically significant values of ****</w:t>
      </w:r>
      <w:r w:rsidR="00FB5775" w:rsidRPr="00C46B68">
        <w:rPr>
          <w:rFonts w:ascii="Arial" w:hAnsi="Arial" w:cs="Arial"/>
          <w:i/>
          <w:iCs/>
        </w:rPr>
        <w:t>p</w:t>
      </w:r>
      <w:r w:rsidR="00FB5775" w:rsidRPr="00C46B68">
        <w:rPr>
          <w:rFonts w:ascii="Arial" w:hAnsi="Arial" w:cs="Arial"/>
        </w:rPr>
        <w:t xml:space="preserve"> &lt; 0.0001 were determined.  </w:t>
      </w:r>
    </w:p>
    <w:p w14:paraId="4AECA68B" w14:textId="77777777" w:rsidR="009D068B" w:rsidRPr="00C46B68" w:rsidRDefault="009D068B" w:rsidP="001C1D34">
      <w:pPr>
        <w:spacing w:line="480" w:lineRule="auto"/>
        <w:jc w:val="both"/>
        <w:rPr>
          <w:rFonts w:ascii="Arial" w:hAnsi="Arial" w:cs="Arial"/>
        </w:rPr>
      </w:pPr>
    </w:p>
    <w:p w14:paraId="6F3C04EC" w14:textId="71862E38" w:rsidR="003301B3" w:rsidRPr="00C46B68" w:rsidRDefault="00FB5775" w:rsidP="001C1D34">
      <w:pPr>
        <w:spacing w:line="480" w:lineRule="auto"/>
        <w:jc w:val="both"/>
        <w:rPr>
          <w:rFonts w:ascii="Arial" w:hAnsi="Arial" w:cs="Arial"/>
        </w:rPr>
      </w:pPr>
      <w:r w:rsidRPr="00C46B68">
        <w:rPr>
          <w:rFonts w:ascii="Arial" w:hAnsi="Arial" w:cs="Arial"/>
          <w:b/>
          <w:bCs/>
        </w:rPr>
        <w:lastRenderedPageBreak/>
        <w:t xml:space="preserve">Figure </w:t>
      </w:r>
      <w:r w:rsidR="003301B3" w:rsidRPr="00C46B68">
        <w:rPr>
          <w:rFonts w:ascii="Arial" w:hAnsi="Arial" w:cs="Arial"/>
          <w:b/>
          <w:bCs/>
        </w:rPr>
        <w:t>EV4</w:t>
      </w:r>
      <w:r w:rsidRPr="00C46B68">
        <w:rPr>
          <w:rFonts w:ascii="Arial" w:hAnsi="Arial" w:cs="Arial"/>
          <w:b/>
          <w:bCs/>
        </w:rPr>
        <w:t xml:space="preserve">: </w:t>
      </w:r>
      <w:r w:rsidR="003301B3" w:rsidRPr="00C46B68">
        <w:rPr>
          <w:rFonts w:ascii="Arial" w:hAnsi="Arial" w:cs="Arial"/>
          <w:b/>
          <w:bCs/>
        </w:rPr>
        <w:t>The anti-proliferative activities of a library of small molecule modulators of phosphatases, kinases</w:t>
      </w:r>
      <w:r w:rsidR="000B1CD4">
        <w:rPr>
          <w:rFonts w:ascii="Arial" w:hAnsi="Arial" w:cs="Arial"/>
          <w:b/>
          <w:bCs/>
        </w:rPr>
        <w:t>,</w:t>
      </w:r>
      <w:r w:rsidR="003301B3" w:rsidRPr="00C46B68">
        <w:rPr>
          <w:rFonts w:ascii="Arial" w:hAnsi="Arial" w:cs="Arial"/>
          <w:b/>
          <w:bCs/>
        </w:rPr>
        <w:t xml:space="preserve"> and anti-apoptotic proteins in HER2i resistant cells.</w:t>
      </w:r>
      <w:r w:rsidR="003301B3" w:rsidRPr="00C46B68">
        <w:rPr>
          <w:rFonts w:ascii="Arial" w:hAnsi="Arial" w:cs="Arial"/>
        </w:rPr>
        <w:t xml:space="preserve"> The </w:t>
      </w:r>
      <w:r w:rsidR="007E7CA0" w:rsidRPr="00C46B68">
        <w:rPr>
          <w:rFonts w:ascii="Arial" w:hAnsi="Arial" w:cs="Arial"/>
        </w:rPr>
        <w:t xml:space="preserve">indicated </w:t>
      </w:r>
      <w:r w:rsidR="003301B3" w:rsidRPr="00C46B68">
        <w:rPr>
          <w:rFonts w:ascii="Arial" w:hAnsi="Arial" w:cs="Arial"/>
        </w:rPr>
        <w:t xml:space="preserve">cells were treated with the increasing concentrations (in </w:t>
      </w:r>
      <w:r w:rsidR="003301B3" w:rsidRPr="00C46B68">
        <w:rPr>
          <w:rFonts w:ascii="Arial" w:hAnsi="Arial" w:cs="Arial"/>
        </w:rPr>
        <w:sym w:font="Symbol" w:char="F06D"/>
      </w:r>
      <w:r w:rsidR="003301B3" w:rsidRPr="00C46B68">
        <w:rPr>
          <w:rFonts w:ascii="Arial" w:hAnsi="Arial" w:cs="Arial"/>
        </w:rPr>
        <w:t xml:space="preserve">M) of the compounds for 48 h and cell </w:t>
      </w:r>
      <w:r w:rsidR="00FE28E8" w:rsidRPr="00C46B68">
        <w:rPr>
          <w:rFonts w:ascii="Arial" w:hAnsi="Arial" w:cs="Arial"/>
        </w:rPr>
        <w:t>viability</w:t>
      </w:r>
      <w:r w:rsidR="003301B3" w:rsidRPr="00C46B68">
        <w:rPr>
          <w:rFonts w:ascii="Arial" w:hAnsi="Arial" w:cs="Arial"/>
        </w:rPr>
        <w:t xml:space="preserve"> was measured using WST-1 assay.</w:t>
      </w:r>
      <w:r w:rsidRPr="00C46B68">
        <w:rPr>
          <w:rFonts w:ascii="Arial" w:hAnsi="Arial" w:cs="Arial"/>
        </w:rPr>
        <w:t xml:space="preserve"> </w:t>
      </w:r>
      <w:r w:rsidR="007E7CA0" w:rsidRPr="00C46B68">
        <w:rPr>
          <w:rFonts w:ascii="Arial" w:hAnsi="Arial" w:cs="Arial"/>
        </w:rPr>
        <w:t xml:space="preserve">The long-term resistant (LR) BT474 and BT474Br generated </w:t>
      </w:r>
      <w:r w:rsidR="007E7CA0" w:rsidRPr="00C46B68">
        <w:rPr>
          <w:rFonts w:ascii="Arial" w:hAnsi="Arial" w:cs="Arial"/>
          <w:i/>
          <w:iCs/>
        </w:rPr>
        <w:t>de novo</w:t>
      </w:r>
      <w:r w:rsidR="007E7CA0" w:rsidRPr="00C46B68">
        <w:rPr>
          <w:rFonts w:ascii="Arial" w:hAnsi="Arial" w:cs="Arial"/>
        </w:rPr>
        <w:t xml:space="preserve"> by 9-month treatment with lapatinib in this study had comparable drug sensitivity profile to acquired resistant cell line MDA-MB-453. </w:t>
      </w:r>
      <w:r w:rsidR="00FE28E8" w:rsidRPr="00C46B68">
        <w:rPr>
          <w:rFonts w:ascii="Arial" w:hAnsi="Arial" w:cs="Arial"/>
        </w:rPr>
        <w:t xml:space="preserve">The primary target of the used compound is indicated in parenthesis. </w:t>
      </w:r>
    </w:p>
    <w:p w14:paraId="19FCEE4C" w14:textId="77777777" w:rsidR="009D068B" w:rsidRPr="00C46B68" w:rsidRDefault="009D068B" w:rsidP="001C1D34">
      <w:pPr>
        <w:spacing w:line="480" w:lineRule="auto"/>
        <w:jc w:val="both"/>
        <w:rPr>
          <w:rFonts w:ascii="Arial" w:hAnsi="Arial" w:cs="Arial"/>
        </w:rPr>
      </w:pPr>
      <w:bookmarkStart w:id="5" w:name="OLE_LINK7"/>
      <w:bookmarkStart w:id="6" w:name="OLE_LINK8"/>
    </w:p>
    <w:bookmarkEnd w:id="5"/>
    <w:bookmarkEnd w:id="6"/>
    <w:p w14:paraId="582455D6" w14:textId="63153B1B" w:rsidR="007E7CA0" w:rsidRPr="00C46B68" w:rsidRDefault="007E7CA0" w:rsidP="001C1D34">
      <w:pPr>
        <w:spacing w:line="480" w:lineRule="auto"/>
        <w:jc w:val="both"/>
        <w:rPr>
          <w:rFonts w:ascii="Arial" w:hAnsi="Arial" w:cs="Arial"/>
          <w:b/>
          <w:bCs/>
        </w:rPr>
      </w:pPr>
      <w:r w:rsidRPr="00C46B68">
        <w:rPr>
          <w:rFonts w:ascii="Arial" w:hAnsi="Arial" w:cs="Arial"/>
          <w:b/>
          <w:bCs/>
        </w:rPr>
        <w:t xml:space="preserve">Figure EV5: </w:t>
      </w:r>
      <w:r w:rsidR="00EF4882" w:rsidRPr="00C46B68">
        <w:rPr>
          <w:rFonts w:ascii="Arial" w:hAnsi="Arial" w:cs="Arial"/>
          <w:b/>
          <w:bCs/>
        </w:rPr>
        <w:t xml:space="preserve">Lack of DUSP6 inhibition is associated with HER2i </w:t>
      </w:r>
      <w:proofErr w:type="gramStart"/>
      <w:r w:rsidR="00EF4882" w:rsidRPr="00C46B68">
        <w:rPr>
          <w:rFonts w:ascii="Arial" w:hAnsi="Arial" w:cs="Arial"/>
          <w:b/>
          <w:bCs/>
        </w:rPr>
        <w:t>resistance</w:t>
      </w:r>
      <w:proofErr w:type="gramEnd"/>
      <w:r w:rsidR="00EF4882" w:rsidRPr="00C46B68">
        <w:rPr>
          <w:rFonts w:ascii="Arial" w:hAnsi="Arial" w:cs="Arial"/>
          <w:b/>
          <w:bCs/>
        </w:rPr>
        <w:t xml:space="preserve"> </w:t>
      </w:r>
    </w:p>
    <w:p w14:paraId="1FEC3066" w14:textId="7ECF6974" w:rsidR="003112E1" w:rsidRPr="00CC29B8" w:rsidRDefault="00F47A69" w:rsidP="001C1D34">
      <w:pPr>
        <w:spacing w:line="480" w:lineRule="auto"/>
        <w:jc w:val="both"/>
        <w:rPr>
          <w:rFonts w:ascii="Arial" w:hAnsi="Arial" w:cs="Arial"/>
        </w:rPr>
      </w:pPr>
      <w:r w:rsidRPr="00C46B68">
        <w:rPr>
          <w:rFonts w:ascii="Arial" w:hAnsi="Arial" w:cs="Arial"/>
          <w:b/>
          <w:bCs/>
        </w:rPr>
        <w:t xml:space="preserve">(A,B) </w:t>
      </w:r>
      <w:r w:rsidR="003112E1" w:rsidRPr="00C46B68">
        <w:rPr>
          <w:rFonts w:ascii="Arial" w:hAnsi="Arial" w:cs="Arial"/>
        </w:rPr>
        <w:t xml:space="preserve">The effects of tucatinib on </w:t>
      </w:r>
      <w:r w:rsidR="00EF4882" w:rsidRPr="00C46B68">
        <w:rPr>
          <w:rFonts w:ascii="Arial" w:hAnsi="Arial" w:cs="Arial"/>
        </w:rPr>
        <w:t xml:space="preserve">DUSP6 expression and </w:t>
      </w:r>
      <w:r w:rsidR="003112E1" w:rsidRPr="00C46B68">
        <w:rPr>
          <w:rFonts w:ascii="Arial" w:hAnsi="Arial" w:cs="Arial"/>
        </w:rPr>
        <w:t>the signaling pathway</w:t>
      </w:r>
      <w:r w:rsidR="00EF4882" w:rsidRPr="00C46B68">
        <w:rPr>
          <w:rFonts w:ascii="Arial" w:hAnsi="Arial" w:cs="Arial"/>
        </w:rPr>
        <w:t xml:space="preserve"> activities in </w:t>
      </w:r>
      <w:r w:rsidRPr="00C46B68">
        <w:rPr>
          <w:rFonts w:ascii="Arial" w:hAnsi="Arial" w:cs="Arial"/>
        </w:rPr>
        <w:t xml:space="preserve"> (A) </w:t>
      </w:r>
      <w:r w:rsidR="00EF4882" w:rsidRPr="00C46B68">
        <w:rPr>
          <w:rFonts w:ascii="Arial" w:hAnsi="Arial" w:cs="Arial"/>
        </w:rPr>
        <w:t>HER2i sensitive</w:t>
      </w:r>
      <w:r w:rsidR="000F3DC0" w:rsidRPr="00C46B68">
        <w:rPr>
          <w:rFonts w:ascii="Arial" w:hAnsi="Arial" w:cs="Arial"/>
        </w:rPr>
        <w:t xml:space="preserve"> (green)</w:t>
      </w:r>
      <w:r w:rsidR="00EF4882" w:rsidRPr="00C46B68">
        <w:rPr>
          <w:rFonts w:ascii="Arial" w:hAnsi="Arial" w:cs="Arial"/>
        </w:rPr>
        <w:t xml:space="preserve"> </w:t>
      </w:r>
      <w:r w:rsidR="003112E1" w:rsidRPr="00C46B68">
        <w:rPr>
          <w:rFonts w:ascii="Arial" w:hAnsi="Arial" w:cs="Arial"/>
        </w:rPr>
        <w:t>BT474</w:t>
      </w:r>
      <w:r w:rsidR="00EF4882" w:rsidRPr="00C46B68">
        <w:rPr>
          <w:rFonts w:ascii="Arial" w:hAnsi="Arial" w:cs="Arial"/>
        </w:rPr>
        <w:t xml:space="preserve"> cells or</w:t>
      </w:r>
      <w:r w:rsidRPr="00C46B68">
        <w:rPr>
          <w:rFonts w:ascii="Arial" w:hAnsi="Arial" w:cs="Arial"/>
        </w:rPr>
        <w:t xml:space="preserve"> (B)</w:t>
      </w:r>
      <w:r w:rsidR="00EF4882" w:rsidRPr="00C46B68">
        <w:rPr>
          <w:rFonts w:ascii="Arial" w:hAnsi="Arial" w:cs="Arial"/>
        </w:rPr>
        <w:t xml:space="preserve"> HER2i resistant</w:t>
      </w:r>
      <w:r w:rsidR="000F3DC0" w:rsidRPr="00C46B68">
        <w:rPr>
          <w:rFonts w:ascii="Arial" w:hAnsi="Arial" w:cs="Arial"/>
        </w:rPr>
        <w:t xml:space="preserve"> (red)</w:t>
      </w:r>
      <w:r w:rsidR="003112E1" w:rsidRPr="00C46B68">
        <w:rPr>
          <w:rFonts w:ascii="Arial" w:hAnsi="Arial" w:cs="Arial"/>
        </w:rPr>
        <w:t xml:space="preserve"> MDA-MB-453 and BT474BrLR cells. The cells were treated with increasing concentrations of tucatinib for 48 h, followed by Western blot analysis. </w:t>
      </w:r>
      <w:r w:rsidR="00F12CF4" w:rsidRPr="00C46B68">
        <w:rPr>
          <w:rFonts w:ascii="Arial" w:hAnsi="Arial" w:cs="Arial"/>
          <w:b/>
          <w:bCs/>
        </w:rPr>
        <w:t>(C)</w:t>
      </w:r>
      <w:r w:rsidR="00F12CF4" w:rsidRPr="00C46B68">
        <w:rPr>
          <w:rFonts w:ascii="Arial" w:hAnsi="Arial" w:cs="Arial"/>
        </w:rPr>
        <w:t xml:space="preserve"> DUSP6 expression </w:t>
      </w:r>
      <w:r w:rsidR="000F3DC0" w:rsidRPr="00C46B68">
        <w:rPr>
          <w:rFonts w:ascii="Arial" w:hAnsi="Arial" w:cs="Arial"/>
        </w:rPr>
        <w:t xml:space="preserve">in MDA-MB-453 cells </w:t>
      </w:r>
      <w:r w:rsidR="00F12CF4" w:rsidRPr="00C46B68">
        <w:rPr>
          <w:rFonts w:ascii="Arial" w:hAnsi="Arial" w:cs="Arial"/>
        </w:rPr>
        <w:t xml:space="preserve">is resistant to multiple HER2is including antibody </w:t>
      </w:r>
      <w:r w:rsidR="00945168" w:rsidRPr="00C46B68">
        <w:rPr>
          <w:rFonts w:ascii="Arial" w:hAnsi="Arial" w:cs="Arial"/>
        </w:rPr>
        <w:t xml:space="preserve">therapy with </w:t>
      </w:r>
      <w:r w:rsidR="000F3DC0" w:rsidRPr="00C46B68">
        <w:rPr>
          <w:rFonts w:ascii="Arial" w:hAnsi="Arial" w:cs="Arial"/>
        </w:rPr>
        <w:t>trastuzumab.</w:t>
      </w:r>
      <w:r w:rsidR="00254BC6" w:rsidRPr="00C46B68">
        <w:rPr>
          <w:rFonts w:ascii="Arial" w:hAnsi="Arial" w:cs="Arial"/>
        </w:rPr>
        <w:t xml:space="preserve"> The cells were treated with indicated drugs for 48 h, followed by Western blot analysis</w:t>
      </w:r>
      <w:r w:rsidR="00F919CC" w:rsidRPr="00C46B68">
        <w:rPr>
          <w:rFonts w:ascii="Arial" w:hAnsi="Arial" w:cs="Arial"/>
        </w:rPr>
        <w:t>.</w:t>
      </w:r>
      <w:r w:rsidR="00254BC6" w:rsidRPr="003F03BB" w:rsidDel="00EF4882">
        <w:rPr>
          <w:rFonts w:ascii="Arial" w:hAnsi="Arial" w:cs="Arial"/>
        </w:rPr>
        <w:t xml:space="preserve"> </w:t>
      </w:r>
    </w:p>
    <w:sectPr w:rsidR="003112E1" w:rsidRPr="00CC29B8" w:rsidSect="00B459DA">
      <w:footerReference w:type="even" r:id="rId14"/>
      <w:footerReference w:type="default" r:id="rId15"/>
      <w:pgSz w:w="11900" w:h="16840"/>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A7B7C" w14:textId="77777777" w:rsidR="00B459DA" w:rsidRDefault="00B459DA" w:rsidP="00E96467">
      <w:r>
        <w:separator/>
      </w:r>
    </w:p>
  </w:endnote>
  <w:endnote w:type="continuationSeparator" w:id="0">
    <w:p w14:paraId="32D89A1C" w14:textId="77777777" w:rsidR="00B459DA" w:rsidRDefault="00B459DA" w:rsidP="00E96467">
      <w:r>
        <w:continuationSeparator/>
      </w:r>
    </w:p>
  </w:endnote>
  <w:endnote w:type="continuationNotice" w:id="1">
    <w:p w14:paraId="33A14C93" w14:textId="77777777" w:rsidR="00B459DA" w:rsidRDefault="00B459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2022885"/>
      <w:docPartObj>
        <w:docPartGallery w:val="Page Numbers (Bottom of Page)"/>
        <w:docPartUnique/>
      </w:docPartObj>
    </w:sdtPr>
    <w:sdtContent>
      <w:p w14:paraId="0A3C3A77" w14:textId="4484F82D" w:rsidR="00135F9C" w:rsidRDefault="00135F9C" w:rsidP="00DA59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9C3223" w14:textId="77777777" w:rsidR="00135F9C" w:rsidRDefault="00135F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2106048"/>
      <w:docPartObj>
        <w:docPartGallery w:val="Page Numbers (Bottom of Page)"/>
        <w:docPartUnique/>
      </w:docPartObj>
    </w:sdtPr>
    <w:sdtContent>
      <w:p w14:paraId="411907B7" w14:textId="1DA3DB9D" w:rsidR="00135F9C" w:rsidRDefault="00135F9C" w:rsidP="00DA596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576293E" w14:textId="77777777" w:rsidR="00135F9C" w:rsidRDefault="00135F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3FB560" w14:textId="77777777" w:rsidR="00B459DA" w:rsidRDefault="00B459DA" w:rsidP="00E96467">
      <w:r>
        <w:separator/>
      </w:r>
    </w:p>
  </w:footnote>
  <w:footnote w:type="continuationSeparator" w:id="0">
    <w:p w14:paraId="275BEA00" w14:textId="77777777" w:rsidR="00B459DA" w:rsidRDefault="00B459DA" w:rsidP="00E96467">
      <w:r>
        <w:continuationSeparator/>
      </w:r>
    </w:p>
  </w:footnote>
  <w:footnote w:type="continuationNotice" w:id="1">
    <w:p w14:paraId="2C4043B7" w14:textId="77777777" w:rsidR="00B459DA" w:rsidRDefault="00B459D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EB7915"/>
    <w:multiLevelType w:val="hybridMultilevel"/>
    <w:tmpl w:val="41442A44"/>
    <w:lvl w:ilvl="0" w:tplc="559CBA5E">
      <w:start w:val="1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EB4D23"/>
    <w:multiLevelType w:val="hybridMultilevel"/>
    <w:tmpl w:val="126889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8362E2"/>
    <w:multiLevelType w:val="hybridMultilevel"/>
    <w:tmpl w:val="AC5E208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65A41F0"/>
    <w:multiLevelType w:val="hybridMultilevel"/>
    <w:tmpl w:val="0BBEF8BA"/>
    <w:lvl w:ilvl="0" w:tplc="E03CE858">
      <w:start w:val="5"/>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2C0C72"/>
    <w:multiLevelType w:val="hybridMultilevel"/>
    <w:tmpl w:val="38EE9160"/>
    <w:lvl w:ilvl="0" w:tplc="150E0C7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BE8409B"/>
    <w:multiLevelType w:val="hybridMultilevel"/>
    <w:tmpl w:val="865265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11552F6"/>
    <w:multiLevelType w:val="hybridMultilevel"/>
    <w:tmpl w:val="8E84F8E0"/>
    <w:lvl w:ilvl="0" w:tplc="352E956A">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CC47ACE"/>
    <w:multiLevelType w:val="multilevel"/>
    <w:tmpl w:val="1FA8F7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43677090">
    <w:abstractNumId w:val="2"/>
  </w:num>
  <w:num w:numId="2" w16cid:durableId="31734606">
    <w:abstractNumId w:val="5"/>
  </w:num>
  <w:num w:numId="3" w16cid:durableId="905723687">
    <w:abstractNumId w:val="7"/>
  </w:num>
  <w:num w:numId="4" w16cid:durableId="1712606887">
    <w:abstractNumId w:val="6"/>
  </w:num>
  <w:num w:numId="5" w16cid:durableId="43261720">
    <w:abstractNumId w:val="4"/>
  </w:num>
  <w:num w:numId="6" w16cid:durableId="666638746">
    <w:abstractNumId w:val="3"/>
  </w:num>
  <w:num w:numId="7" w16cid:durableId="1775468192">
    <w:abstractNumId w:val="0"/>
  </w:num>
  <w:num w:numId="8" w16cid:durableId="11195686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Mole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pt9xawtr90x3e2x225daeza9tfr0re90vf&quot;&gt;Endnote from backup-Saved&lt;record-ids&gt;&lt;item&gt;4552&lt;/item&gt;&lt;item&gt;4596&lt;/item&gt;&lt;item&gt;5735&lt;/item&gt;&lt;item&gt;5736&lt;/item&gt;&lt;item&gt;5737&lt;/item&gt;&lt;item&gt;5738&lt;/item&gt;&lt;item&gt;5763&lt;/item&gt;&lt;item&gt;5765&lt;/item&gt;&lt;item&gt;5767&lt;/item&gt;&lt;item&gt;5871&lt;/item&gt;&lt;item&gt;5872&lt;/item&gt;&lt;item&gt;5873&lt;/item&gt;&lt;item&gt;5875&lt;/item&gt;&lt;item&gt;5893&lt;/item&gt;&lt;item&gt;5895&lt;/item&gt;&lt;item&gt;5896&lt;/item&gt;&lt;/record-ids&gt;&lt;/item&gt;&lt;item db-id=&quot;9swr9sasf5war0e0ts6x90d4paetwwwfez00&quot;&gt;HER3:DUSP6&lt;record-ids&gt;&lt;item&gt;4&lt;/item&gt;&lt;item&gt;15&lt;/item&gt;&lt;item&gt;22&lt;/item&gt;&lt;item&gt;34&lt;/item&gt;&lt;item&gt;36&lt;/item&gt;&lt;item&gt;39&lt;/item&gt;&lt;item&gt;41&lt;/item&gt;&lt;item&gt;42&lt;/item&gt;&lt;item&gt;50&lt;/item&gt;&lt;item&gt;52&lt;/item&gt;&lt;item&gt;59&lt;/item&gt;&lt;item&gt;64&lt;/item&gt;&lt;item&gt;76&lt;/item&gt;&lt;item&gt;79&lt;/item&gt;&lt;item&gt;82&lt;/item&gt;&lt;item&gt;83&lt;/item&gt;&lt;item&gt;84&lt;/item&gt;&lt;item&gt;85&lt;/item&gt;&lt;item&gt;86&lt;/item&gt;&lt;item&gt;89&lt;/item&gt;&lt;item&gt;90&lt;/item&gt;&lt;/record-ids&gt;&lt;/item&gt;&lt;/Libraries&gt;"/>
  </w:docVars>
  <w:rsids>
    <w:rsidRoot w:val="00CB3AC5"/>
    <w:rsid w:val="00000539"/>
    <w:rsid w:val="000007F4"/>
    <w:rsid w:val="00000CB1"/>
    <w:rsid w:val="00000D73"/>
    <w:rsid w:val="00001330"/>
    <w:rsid w:val="00001E07"/>
    <w:rsid w:val="000023AC"/>
    <w:rsid w:val="000027FB"/>
    <w:rsid w:val="000028D2"/>
    <w:rsid w:val="00002C81"/>
    <w:rsid w:val="00002D14"/>
    <w:rsid w:val="00003095"/>
    <w:rsid w:val="000032D5"/>
    <w:rsid w:val="00003486"/>
    <w:rsid w:val="00003AD2"/>
    <w:rsid w:val="00003EA9"/>
    <w:rsid w:val="0000407A"/>
    <w:rsid w:val="00004939"/>
    <w:rsid w:val="000054FA"/>
    <w:rsid w:val="0000579B"/>
    <w:rsid w:val="00005843"/>
    <w:rsid w:val="00005DD2"/>
    <w:rsid w:val="00005F7A"/>
    <w:rsid w:val="00005FB4"/>
    <w:rsid w:val="00006646"/>
    <w:rsid w:val="0000684D"/>
    <w:rsid w:val="00006CD1"/>
    <w:rsid w:val="00006CEA"/>
    <w:rsid w:val="00007A3F"/>
    <w:rsid w:val="00007AE0"/>
    <w:rsid w:val="00007BCC"/>
    <w:rsid w:val="00007DDC"/>
    <w:rsid w:val="00007EC5"/>
    <w:rsid w:val="00010026"/>
    <w:rsid w:val="0001012A"/>
    <w:rsid w:val="000103BC"/>
    <w:rsid w:val="00010944"/>
    <w:rsid w:val="00010CAC"/>
    <w:rsid w:val="00010E60"/>
    <w:rsid w:val="0001127F"/>
    <w:rsid w:val="00011350"/>
    <w:rsid w:val="0001145B"/>
    <w:rsid w:val="00011591"/>
    <w:rsid w:val="00011AE5"/>
    <w:rsid w:val="00011F8A"/>
    <w:rsid w:val="00012996"/>
    <w:rsid w:val="00012AC1"/>
    <w:rsid w:val="00013038"/>
    <w:rsid w:val="000131BF"/>
    <w:rsid w:val="000136B9"/>
    <w:rsid w:val="00013822"/>
    <w:rsid w:val="00013B72"/>
    <w:rsid w:val="00013E68"/>
    <w:rsid w:val="00014288"/>
    <w:rsid w:val="000142AB"/>
    <w:rsid w:val="000142B6"/>
    <w:rsid w:val="00014337"/>
    <w:rsid w:val="00014540"/>
    <w:rsid w:val="0001473D"/>
    <w:rsid w:val="00014AF9"/>
    <w:rsid w:val="00014B80"/>
    <w:rsid w:val="00014E76"/>
    <w:rsid w:val="00014FC1"/>
    <w:rsid w:val="000152C1"/>
    <w:rsid w:val="00015341"/>
    <w:rsid w:val="000156A9"/>
    <w:rsid w:val="000157F4"/>
    <w:rsid w:val="00015EAC"/>
    <w:rsid w:val="00016873"/>
    <w:rsid w:val="00016BD4"/>
    <w:rsid w:val="00016F0B"/>
    <w:rsid w:val="00017012"/>
    <w:rsid w:val="000171EA"/>
    <w:rsid w:val="00017227"/>
    <w:rsid w:val="00017269"/>
    <w:rsid w:val="00017422"/>
    <w:rsid w:val="00017758"/>
    <w:rsid w:val="000179E3"/>
    <w:rsid w:val="00017F11"/>
    <w:rsid w:val="000200BE"/>
    <w:rsid w:val="000208FB"/>
    <w:rsid w:val="00020969"/>
    <w:rsid w:val="00020BFF"/>
    <w:rsid w:val="00020E52"/>
    <w:rsid w:val="000214C3"/>
    <w:rsid w:val="0002157E"/>
    <w:rsid w:val="00021CC0"/>
    <w:rsid w:val="00021F41"/>
    <w:rsid w:val="00021FC8"/>
    <w:rsid w:val="00021FFD"/>
    <w:rsid w:val="0002233A"/>
    <w:rsid w:val="00022431"/>
    <w:rsid w:val="0002265C"/>
    <w:rsid w:val="00022D40"/>
    <w:rsid w:val="00022ECE"/>
    <w:rsid w:val="00022EDC"/>
    <w:rsid w:val="00023202"/>
    <w:rsid w:val="00023666"/>
    <w:rsid w:val="00023883"/>
    <w:rsid w:val="000239A7"/>
    <w:rsid w:val="00024624"/>
    <w:rsid w:val="00024672"/>
    <w:rsid w:val="000258B4"/>
    <w:rsid w:val="000258EC"/>
    <w:rsid w:val="000259F4"/>
    <w:rsid w:val="00025C56"/>
    <w:rsid w:val="000263DF"/>
    <w:rsid w:val="0002668E"/>
    <w:rsid w:val="00026730"/>
    <w:rsid w:val="0002691F"/>
    <w:rsid w:val="00026AD6"/>
    <w:rsid w:val="0002715A"/>
    <w:rsid w:val="000272C3"/>
    <w:rsid w:val="00027328"/>
    <w:rsid w:val="00027428"/>
    <w:rsid w:val="000276BF"/>
    <w:rsid w:val="00027A2C"/>
    <w:rsid w:val="00027A30"/>
    <w:rsid w:val="00027B56"/>
    <w:rsid w:val="0003025F"/>
    <w:rsid w:val="00030302"/>
    <w:rsid w:val="000303AB"/>
    <w:rsid w:val="00030402"/>
    <w:rsid w:val="00030524"/>
    <w:rsid w:val="000307CA"/>
    <w:rsid w:val="000308A6"/>
    <w:rsid w:val="000314DE"/>
    <w:rsid w:val="00031690"/>
    <w:rsid w:val="0003204E"/>
    <w:rsid w:val="00032135"/>
    <w:rsid w:val="000321FB"/>
    <w:rsid w:val="0003272D"/>
    <w:rsid w:val="000329AF"/>
    <w:rsid w:val="000329D6"/>
    <w:rsid w:val="000331B1"/>
    <w:rsid w:val="0003329A"/>
    <w:rsid w:val="0003381F"/>
    <w:rsid w:val="00033B17"/>
    <w:rsid w:val="00033CC3"/>
    <w:rsid w:val="00033D43"/>
    <w:rsid w:val="00033F8D"/>
    <w:rsid w:val="00034FA1"/>
    <w:rsid w:val="00035383"/>
    <w:rsid w:val="0003544C"/>
    <w:rsid w:val="00035CEC"/>
    <w:rsid w:val="00035DDA"/>
    <w:rsid w:val="00035E1C"/>
    <w:rsid w:val="00036378"/>
    <w:rsid w:val="0003639B"/>
    <w:rsid w:val="00036544"/>
    <w:rsid w:val="00036551"/>
    <w:rsid w:val="000367E4"/>
    <w:rsid w:val="0003718A"/>
    <w:rsid w:val="000372F6"/>
    <w:rsid w:val="00037524"/>
    <w:rsid w:val="000375EE"/>
    <w:rsid w:val="00037700"/>
    <w:rsid w:val="00037A5A"/>
    <w:rsid w:val="00037ED4"/>
    <w:rsid w:val="000400C8"/>
    <w:rsid w:val="000401AC"/>
    <w:rsid w:val="00040800"/>
    <w:rsid w:val="00040A03"/>
    <w:rsid w:val="00040A84"/>
    <w:rsid w:val="00040B6C"/>
    <w:rsid w:val="00040FC9"/>
    <w:rsid w:val="0004152C"/>
    <w:rsid w:val="00041B86"/>
    <w:rsid w:val="0004214D"/>
    <w:rsid w:val="00042295"/>
    <w:rsid w:val="00042798"/>
    <w:rsid w:val="000428BC"/>
    <w:rsid w:val="00042AD8"/>
    <w:rsid w:val="00043087"/>
    <w:rsid w:val="0004327E"/>
    <w:rsid w:val="0004379A"/>
    <w:rsid w:val="000443E9"/>
    <w:rsid w:val="00044499"/>
    <w:rsid w:val="00044B66"/>
    <w:rsid w:val="0004513E"/>
    <w:rsid w:val="00045188"/>
    <w:rsid w:val="00045212"/>
    <w:rsid w:val="00045305"/>
    <w:rsid w:val="00045594"/>
    <w:rsid w:val="00045794"/>
    <w:rsid w:val="00045D1E"/>
    <w:rsid w:val="00045DDD"/>
    <w:rsid w:val="000462C0"/>
    <w:rsid w:val="000464A3"/>
    <w:rsid w:val="0004690F"/>
    <w:rsid w:val="00046AD0"/>
    <w:rsid w:val="00047496"/>
    <w:rsid w:val="000477D4"/>
    <w:rsid w:val="00047A9F"/>
    <w:rsid w:val="00047AF9"/>
    <w:rsid w:val="00047D2A"/>
    <w:rsid w:val="00047DF1"/>
    <w:rsid w:val="00047F71"/>
    <w:rsid w:val="00050245"/>
    <w:rsid w:val="0005087B"/>
    <w:rsid w:val="00050976"/>
    <w:rsid w:val="000509A9"/>
    <w:rsid w:val="00050A0A"/>
    <w:rsid w:val="00050B4C"/>
    <w:rsid w:val="00050C17"/>
    <w:rsid w:val="00051068"/>
    <w:rsid w:val="000514F1"/>
    <w:rsid w:val="00051659"/>
    <w:rsid w:val="00051C42"/>
    <w:rsid w:val="00051E48"/>
    <w:rsid w:val="0005204E"/>
    <w:rsid w:val="000520F8"/>
    <w:rsid w:val="000520FC"/>
    <w:rsid w:val="00052868"/>
    <w:rsid w:val="0005287F"/>
    <w:rsid w:val="00052AE2"/>
    <w:rsid w:val="00052D16"/>
    <w:rsid w:val="00052D53"/>
    <w:rsid w:val="00052D58"/>
    <w:rsid w:val="00053598"/>
    <w:rsid w:val="00053675"/>
    <w:rsid w:val="00053B4C"/>
    <w:rsid w:val="00053DEF"/>
    <w:rsid w:val="0005432B"/>
    <w:rsid w:val="0005454E"/>
    <w:rsid w:val="0005455A"/>
    <w:rsid w:val="000546B7"/>
    <w:rsid w:val="000549B4"/>
    <w:rsid w:val="00054A43"/>
    <w:rsid w:val="00054AF2"/>
    <w:rsid w:val="00054BD9"/>
    <w:rsid w:val="00055033"/>
    <w:rsid w:val="000555E3"/>
    <w:rsid w:val="00055D13"/>
    <w:rsid w:val="00055E96"/>
    <w:rsid w:val="00056681"/>
    <w:rsid w:val="000567B9"/>
    <w:rsid w:val="000572F7"/>
    <w:rsid w:val="00057764"/>
    <w:rsid w:val="0005793E"/>
    <w:rsid w:val="00057C72"/>
    <w:rsid w:val="00057E6C"/>
    <w:rsid w:val="000602AA"/>
    <w:rsid w:val="000607FE"/>
    <w:rsid w:val="00060B83"/>
    <w:rsid w:val="000614B9"/>
    <w:rsid w:val="00061681"/>
    <w:rsid w:val="000616DC"/>
    <w:rsid w:val="00061E6A"/>
    <w:rsid w:val="00061ED7"/>
    <w:rsid w:val="000623D2"/>
    <w:rsid w:val="000624DA"/>
    <w:rsid w:val="0006271F"/>
    <w:rsid w:val="0006298E"/>
    <w:rsid w:val="00062F9B"/>
    <w:rsid w:val="000631DF"/>
    <w:rsid w:val="00063213"/>
    <w:rsid w:val="00063FA9"/>
    <w:rsid w:val="00064184"/>
    <w:rsid w:val="000642F0"/>
    <w:rsid w:val="000643A1"/>
    <w:rsid w:val="000643B3"/>
    <w:rsid w:val="00064401"/>
    <w:rsid w:val="00064469"/>
    <w:rsid w:val="000644F3"/>
    <w:rsid w:val="000645DB"/>
    <w:rsid w:val="000645FD"/>
    <w:rsid w:val="00064F4F"/>
    <w:rsid w:val="00064F98"/>
    <w:rsid w:val="00065169"/>
    <w:rsid w:val="00065CCB"/>
    <w:rsid w:val="00065F23"/>
    <w:rsid w:val="000666C6"/>
    <w:rsid w:val="00066705"/>
    <w:rsid w:val="00066B2A"/>
    <w:rsid w:val="000673AB"/>
    <w:rsid w:val="00067872"/>
    <w:rsid w:val="00067D3B"/>
    <w:rsid w:val="000701C6"/>
    <w:rsid w:val="0007021C"/>
    <w:rsid w:val="0007032F"/>
    <w:rsid w:val="00070452"/>
    <w:rsid w:val="000705D9"/>
    <w:rsid w:val="000709D1"/>
    <w:rsid w:val="00070AF5"/>
    <w:rsid w:val="00070B4C"/>
    <w:rsid w:val="000710B3"/>
    <w:rsid w:val="0007137C"/>
    <w:rsid w:val="0007149B"/>
    <w:rsid w:val="00071591"/>
    <w:rsid w:val="00071766"/>
    <w:rsid w:val="00071910"/>
    <w:rsid w:val="00071C51"/>
    <w:rsid w:val="00071C9A"/>
    <w:rsid w:val="0007227C"/>
    <w:rsid w:val="00072448"/>
    <w:rsid w:val="00072946"/>
    <w:rsid w:val="00072997"/>
    <w:rsid w:val="00072A2D"/>
    <w:rsid w:val="00072A65"/>
    <w:rsid w:val="00072E5F"/>
    <w:rsid w:val="000730DC"/>
    <w:rsid w:val="00073C37"/>
    <w:rsid w:val="00073FAB"/>
    <w:rsid w:val="00074106"/>
    <w:rsid w:val="000745B9"/>
    <w:rsid w:val="0007495C"/>
    <w:rsid w:val="00074DF8"/>
    <w:rsid w:val="000753A5"/>
    <w:rsid w:val="00075403"/>
    <w:rsid w:val="00075B7B"/>
    <w:rsid w:val="000761A3"/>
    <w:rsid w:val="000764F5"/>
    <w:rsid w:val="00076D94"/>
    <w:rsid w:val="00076E01"/>
    <w:rsid w:val="000770D5"/>
    <w:rsid w:val="000772F0"/>
    <w:rsid w:val="00077351"/>
    <w:rsid w:val="000777A3"/>
    <w:rsid w:val="00077872"/>
    <w:rsid w:val="00077C4F"/>
    <w:rsid w:val="00077D0A"/>
    <w:rsid w:val="00077F1E"/>
    <w:rsid w:val="00077FCA"/>
    <w:rsid w:val="000802B0"/>
    <w:rsid w:val="00080545"/>
    <w:rsid w:val="00080694"/>
    <w:rsid w:val="0008093D"/>
    <w:rsid w:val="000809AC"/>
    <w:rsid w:val="00080B70"/>
    <w:rsid w:val="00080C89"/>
    <w:rsid w:val="00080CBE"/>
    <w:rsid w:val="00080EFC"/>
    <w:rsid w:val="0008139F"/>
    <w:rsid w:val="000813C5"/>
    <w:rsid w:val="0008193C"/>
    <w:rsid w:val="00082165"/>
    <w:rsid w:val="000821E8"/>
    <w:rsid w:val="0008252A"/>
    <w:rsid w:val="00082566"/>
    <w:rsid w:val="00082B55"/>
    <w:rsid w:val="00083090"/>
    <w:rsid w:val="000834FF"/>
    <w:rsid w:val="00083754"/>
    <w:rsid w:val="000838DF"/>
    <w:rsid w:val="000839F8"/>
    <w:rsid w:val="00083A96"/>
    <w:rsid w:val="00083F19"/>
    <w:rsid w:val="00084487"/>
    <w:rsid w:val="0008450A"/>
    <w:rsid w:val="00084B8D"/>
    <w:rsid w:val="000851ED"/>
    <w:rsid w:val="00085549"/>
    <w:rsid w:val="0008595F"/>
    <w:rsid w:val="000859E9"/>
    <w:rsid w:val="00085D87"/>
    <w:rsid w:val="0008605A"/>
    <w:rsid w:val="000861AB"/>
    <w:rsid w:val="000861EB"/>
    <w:rsid w:val="000865AB"/>
    <w:rsid w:val="00086C74"/>
    <w:rsid w:val="00087111"/>
    <w:rsid w:val="00087BBE"/>
    <w:rsid w:val="00087E19"/>
    <w:rsid w:val="00087EC0"/>
    <w:rsid w:val="00090102"/>
    <w:rsid w:val="0009018D"/>
    <w:rsid w:val="000904E2"/>
    <w:rsid w:val="000905F3"/>
    <w:rsid w:val="00090639"/>
    <w:rsid w:val="0009076A"/>
    <w:rsid w:val="000911FC"/>
    <w:rsid w:val="00091757"/>
    <w:rsid w:val="00091785"/>
    <w:rsid w:val="00091BC5"/>
    <w:rsid w:val="00092145"/>
    <w:rsid w:val="000921B9"/>
    <w:rsid w:val="00092329"/>
    <w:rsid w:val="0009245E"/>
    <w:rsid w:val="00092D13"/>
    <w:rsid w:val="00092E35"/>
    <w:rsid w:val="000932FC"/>
    <w:rsid w:val="00093597"/>
    <w:rsid w:val="0009371D"/>
    <w:rsid w:val="0009395F"/>
    <w:rsid w:val="00093C07"/>
    <w:rsid w:val="00093C22"/>
    <w:rsid w:val="00093E79"/>
    <w:rsid w:val="00094065"/>
    <w:rsid w:val="0009409D"/>
    <w:rsid w:val="0009433C"/>
    <w:rsid w:val="0009463C"/>
    <w:rsid w:val="00094C29"/>
    <w:rsid w:val="00094F3C"/>
    <w:rsid w:val="00094F6D"/>
    <w:rsid w:val="0009506C"/>
    <w:rsid w:val="000950C5"/>
    <w:rsid w:val="000959F9"/>
    <w:rsid w:val="00095A8D"/>
    <w:rsid w:val="00095E58"/>
    <w:rsid w:val="0009611C"/>
    <w:rsid w:val="0009619C"/>
    <w:rsid w:val="00096480"/>
    <w:rsid w:val="000968E8"/>
    <w:rsid w:val="00096E4C"/>
    <w:rsid w:val="00096FCA"/>
    <w:rsid w:val="000972CF"/>
    <w:rsid w:val="000975E1"/>
    <w:rsid w:val="00097669"/>
    <w:rsid w:val="00097694"/>
    <w:rsid w:val="000977F1"/>
    <w:rsid w:val="00097890"/>
    <w:rsid w:val="00097C60"/>
    <w:rsid w:val="000A0BB1"/>
    <w:rsid w:val="000A0CDE"/>
    <w:rsid w:val="000A0D26"/>
    <w:rsid w:val="000A1141"/>
    <w:rsid w:val="000A1443"/>
    <w:rsid w:val="000A17B9"/>
    <w:rsid w:val="000A1D4D"/>
    <w:rsid w:val="000A22E2"/>
    <w:rsid w:val="000A255B"/>
    <w:rsid w:val="000A2B66"/>
    <w:rsid w:val="000A2F6F"/>
    <w:rsid w:val="000A352C"/>
    <w:rsid w:val="000A369E"/>
    <w:rsid w:val="000A3887"/>
    <w:rsid w:val="000A41E2"/>
    <w:rsid w:val="000A43F6"/>
    <w:rsid w:val="000A4D0B"/>
    <w:rsid w:val="000A58D1"/>
    <w:rsid w:val="000A58FC"/>
    <w:rsid w:val="000A5F35"/>
    <w:rsid w:val="000A6228"/>
    <w:rsid w:val="000A6289"/>
    <w:rsid w:val="000A6641"/>
    <w:rsid w:val="000A66BF"/>
    <w:rsid w:val="000A6E63"/>
    <w:rsid w:val="000A73E7"/>
    <w:rsid w:val="000A795C"/>
    <w:rsid w:val="000A7CE1"/>
    <w:rsid w:val="000A7D83"/>
    <w:rsid w:val="000B008C"/>
    <w:rsid w:val="000B0523"/>
    <w:rsid w:val="000B076C"/>
    <w:rsid w:val="000B0B4D"/>
    <w:rsid w:val="000B0D82"/>
    <w:rsid w:val="000B0E8A"/>
    <w:rsid w:val="000B112B"/>
    <w:rsid w:val="000B11DA"/>
    <w:rsid w:val="000B12DB"/>
    <w:rsid w:val="000B1707"/>
    <w:rsid w:val="000B1A7D"/>
    <w:rsid w:val="000B1CD4"/>
    <w:rsid w:val="000B2361"/>
    <w:rsid w:val="000B2545"/>
    <w:rsid w:val="000B2B4C"/>
    <w:rsid w:val="000B2B66"/>
    <w:rsid w:val="000B2D85"/>
    <w:rsid w:val="000B34C0"/>
    <w:rsid w:val="000B355F"/>
    <w:rsid w:val="000B373F"/>
    <w:rsid w:val="000B39FB"/>
    <w:rsid w:val="000B3A51"/>
    <w:rsid w:val="000B3D29"/>
    <w:rsid w:val="000B3E25"/>
    <w:rsid w:val="000B3F52"/>
    <w:rsid w:val="000B416B"/>
    <w:rsid w:val="000B4333"/>
    <w:rsid w:val="000B4514"/>
    <w:rsid w:val="000B4691"/>
    <w:rsid w:val="000B48A1"/>
    <w:rsid w:val="000B4B4A"/>
    <w:rsid w:val="000B5102"/>
    <w:rsid w:val="000B54D0"/>
    <w:rsid w:val="000B5864"/>
    <w:rsid w:val="000B58B7"/>
    <w:rsid w:val="000B5AE1"/>
    <w:rsid w:val="000B5E11"/>
    <w:rsid w:val="000B67E1"/>
    <w:rsid w:val="000B6A0D"/>
    <w:rsid w:val="000B6CA4"/>
    <w:rsid w:val="000B6E17"/>
    <w:rsid w:val="000B7A85"/>
    <w:rsid w:val="000B7D37"/>
    <w:rsid w:val="000B7FAB"/>
    <w:rsid w:val="000C02D6"/>
    <w:rsid w:val="000C030E"/>
    <w:rsid w:val="000C03C3"/>
    <w:rsid w:val="000C0582"/>
    <w:rsid w:val="000C05E8"/>
    <w:rsid w:val="000C0F04"/>
    <w:rsid w:val="000C12F2"/>
    <w:rsid w:val="000C1326"/>
    <w:rsid w:val="000C1549"/>
    <w:rsid w:val="000C16A3"/>
    <w:rsid w:val="000C1C79"/>
    <w:rsid w:val="000C1DDB"/>
    <w:rsid w:val="000C2280"/>
    <w:rsid w:val="000C273D"/>
    <w:rsid w:val="000C2866"/>
    <w:rsid w:val="000C2A7F"/>
    <w:rsid w:val="000C2D10"/>
    <w:rsid w:val="000C2F9F"/>
    <w:rsid w:val="000C30D5"/>
    <w:rsid w:val="000C356B"/>
    <w:rsid w:val="000C39C5"/>
    <w:rsid w:val="000C3B1C"/>
    <w:rsid w:val="000C424A"/>
    <w:rsid w:val="000C42F1"/>
    <w:rsid w:val="000C474D"/>
    <w:rsid w:val="000C4973"/>
    <w:rsid w:val="000C4B1D"/>
    <w:rsid w:val="000C4DDE"/>
    <w:rsid w:val="000C50E5"/>
    <w:rsid w:val="000C53C7"/>
    <w:rsid w:val="000C5730"/>
    <w:rsid w:val="000C5933"/>
    <w:rsid w:val="000C62CE"/>
    <w:rsid w:val="000C6365"/>
    <w:rsid w:val="000C6A36"/>
    <w:rsid w:val="000C6C07"/>
    <w:rsid w:val="000C6D60"/>
    <w:rsid w:val="000C6E72"/>
    <w:rsid w:val="000C7063"/>
    <w:rsid w:val="000C7785"/>
    <w:rsid w:val="000C7BAB"/>
    <w:rsid w:val="000C7C23"/>
    <w:rsid w:val="000D0149"/>
    <w:rsid w:val="000D0191"/>
    <w:rsid w:val="000D01A5"/>
    <w:rsid w:val="000D068B"/>
    <w:rsid w:val="000D08EB"/>
    <w:rsid w:val="000D0C47"/>
    <w:rsid w:val="000D0DCA"/>
    <w:rsid w:val="000D11C6"/>
    <w:rsid w:val="000D1305"/>
    <w:rsid w:val="000D1585"/>
    <w:rsid w:val="000D19A5"/>
    <w:rsid w:val="000D1C3D"/>
    <w:rsid w:val="000D1D1A"/>
    <w:rsid w:val="000D1F04"/>
    <w:rsid w:val="000D2238"/>
    <w:rsid w:val="000D22E7"/>
    <w:rsid w:val="000D27FC"/>
    <w:rsid w:val="000D2A7B"/>
    <w:rsid w:val="000D2C07"/>
    <w:rsid w:val="000D2DEC"/>
    <w:rsid w:val="000D2F3B"/>
    <w:rsid w:val="000D3259"/>
    <w:rsid w:val="000D3409"/>
    <w:rsid w:val="000D3A57"/>
    <w:rsid w:val="000D3D1B"/>
    <w:rsid w:val="000D40AD"/>
    <w:rsid w:val="000D4434"/>
    <w:rsid w:val="000D485F"/>
    <w:rsid w:val="000D524D"/>
    <w:rsid w:val="000D58B8"/>
    <w:rsid w:val="000D623E"/>
    <w:rsid w:val="000D6322"/>
    <w:rsid w:val="000D6814"/>
    <w:rsid w:val="000D6D82"/>
    <w:rsid w:val="000D727B"/>
    <w:rsid w:val="000D731D"/>
    <w:rsid w:val="000D741C"/>
    <w:rsid w:val="000D78CF"/>
    <w:rsid w:val="000D7AED"/>
    <w:rsid w:val="000E038B"/>
    <w:rsid w:val="000E1130"/>
    <w:rsid w:val="000E18AA"/>
    <w:rsid w:val="000E2190"/>
    <w:rsid w:val="000E252F"/>
    <w:rsid w:val="000E2599"/>
    <w:rsid w:val="000E26B2"/>
    <w:rsid w:val="000E27AC"/>
    <w:rsid w:val="000E2C1A"/>
    <w:rsid w:val="000E3015"/>
    <w:rsid w:val="000E303E"/>
    <w:rsid w:val="000E31B7"/>
    <w:rsid w:val="000E38BB"/>
    <w:rsid w:val="000E414D"/>
    <w:rsid w:val="000E43E9"/>
    <w:rsid w:val="000E4673"/>
    <w:rsid w:val="000E4907"/>
    <w:rsid w:val="000E492D"/>
    <w:rsid w:val="000E4A3B"/>
    <w:rsid w:val="000E4AEB"/>
    <w:rsid w:val="000E4D05"/>
    <w:rsid w:val="000E5425"/>
    <w:rsid w:val="000E552D"/>
    <w:rsid w:val="000E554E"/>
    <w:rsid w:val="000E5627"/>
    <w:rsid w:val="000E5672"/>
    <w:rsid w:val="000E5767"/>
    <w:rsid w:val="000E5CFA"/>
    <w:rsid w:val="000E5E3C"/>
    <w:rsid w:val="000E6141"/>
    <w:rsid w:val="000E617C"/>
    <w:rsid w:val="000E627A"/>
    <w:rsid w:val="000E629C"/>
    <w:rsid w:val="000E6371"/>
    <w:rsid w:val="000E6E9E"/>
    <w:rsid w:val="000E7292"/>
    <w:rsid w:val="000E734C"/>
    <w:rsid w:val="000E7665"/>
    <w:rsid w:val="000E7A02"/>
    <w:rsid w:val="000E7B1F"/>
    <w:rsid w:val="000E7E09"/>
    <w:rsid w:val="000E7E32"/>
    <w:rsid w:val="000F0534"/>
    <w:rsid w:val="000F0610"/>
    <w:rsid w:val="000F0B15"/>
    <w:rsid w:val="000F0C98"/>
    <w:rsid w:val="000F0E3F"/>
    <w:rsid w:val="000F0FEB"/>
    <w:rsid w:val="000F183F"/>
    <w:rsid w:val="000F1A1C"/>
    <w:rsid w:val="000F1B9E"/>
    <w:rsid w:val="000F1C59"/>
    <w:rsid w:val="000F1DD1"/>
    <w:rsid w:val="000F1DEC"/>
    <w:rsid w:val="000F2028"/>
    <w:rsid w:val="000F21EF"/>
    <w:rsid w:val="000F2200"/>
    <w:rsid w:val="000F2339"/>
    <w:rsid w:val="000F2C23"/>
    <w:rsid w:val="000F2E9C"/>
    <w:rsid w:val="000F2F99"/>
    <w:rsid w:val="000F371B"/>
    <w:rsid w:val="000F3DC0"/>
    <w:rsid w:val="000F42CD"/>
    <w:rsid w:val="000F4709"/>
    <w:rsid w:val="000F4D5C"/>
    <w:rsid w:val="000F50D9"/>
    <w:rsid w:val="000F557D"/>
    <w:rsid w:val="000F582F"/>
    <w:rsid w:val="000F5867"/>
    <w:rsid w:val="000F5965"/>
    <w:rsid w:val="000F5C53"/>
    <w:rsid w:val="000F5C90"/>
    <w:rsid w:val="000F5CF2"/>
    <w:rsid w:val="000F64D3"/>
    <w:rsid w:val="000F665D"/>
    <w:rsid w:val="000F6732"/>
    <w:rsid w:val="000F6E3B"/>
    <w:rsid w:val="000F6FE2"/>
    <w:rsid w:val="000F7226"/>
    <w:rsid w:val="000F7272"/>
    <w:rsid w:val="000F728D"/>
    <w:rsid w:val="000F743C"/>
    <w:rsid w:val="000F7563"/>
    <w:rsid w:val="000F75BD"/>
    <w:rsid w:val="000F761A"/>
    <w:rsid w:val="000F781A"/>
    <w:rsid w:val="000F7BE8"/>
    <w:rsid w:val="000F7C07"/>
    <w:rsid w:val="000F7C94"/>
    <w:rsid w:val="000F7D45"/>
    <w:rsid w:val="000F7ED9"/>
    <w:rsid w:val="001000E2"/>
    <w:rsid w:val="0010036C"/>
    <w:rsid w:val="001007D5"/>
    <w:rsid w:val="0010099B"/>
    <w:rsid w:val="001009F3"/>
    <w:rsid w:val="00100A59"/>
    <w:rsid w:val="00100B3C"/>
    <w:rsid w:val="00100CEC"/>
    <w:rsid w:val="00100DDF"/>
    <w:rsid w:val="00100ECC"/>
    <w:rsid w:val="00100F69"/>
    <w:rsid w:val="0010104A"/>
    <w:rsid w:val="001016C3"/>
    <w:rsid w:val="0010175C"/>
    <w:rsid w:val="00101B1F"/>
    <w:rsid w:val="00101CDC"/>
    <w:rsid w:val="0010210D"/>
    <w:rsid w:val="00102505"/>
    <w:rsid w:val="0010294F"/>
    <w:rsid w:val="00102A3A"/>
    <w:rsid w:val="00102F98"/>
    <w:rsid w:val="00103AB5"/>
    <w:rsid w:val="00103B30"/>
    <w:rsid w:val="00103B47"/>
    <w:rsid w:val="00103E59"/>
    <w:rsid w:val="00103E5D"/>
    <w:rsid w:val="00103ED5"/>
    <w:rsid w:val="00103EF1"/>
    <w:rsid w:val="0010403D"/>
    <w:rsid w:val="001041F7"/>
    <w:rsid w:val="00104D4C"/>
    <w:rsid w:val="00104E4B"/>
    <w:rsid w:val="00104EF8"/>
    <w:rsid w:val="00105C88"/>
    <w:rsid w:val="00105D3C"/>
    <w:rsid w:val="00106972"/>
    <w:rsid w:val="00106B01"/>
    <w:rsid w:val="00106C01"/>
    <w:rsid w:val="00106CF9"/>
    <w:rsid w:val="00106E53"/>
    <w:rsid w:val="00106F05"/>
    <w:rsid w:val="001071A0"/>
    <w:rsid w:val="00107254"/>
    <w:rsid w:val="00107534"/>
    <w:rsid w:val="00107D5D"/>
    <w:rsid w:val="00107E74"/>
    <w:rsid w:val="00107EDB"/>
    <w:rsid w:val="001102F9"/>
    <w:rsid w:val="00110466"/>
    <w:rsid w:val="00110874"/>
    <w:rsid w:val="001112E2"/>
    <w:rsid w:val="00111CAF"/>
    <w:rsid w:val="00111F77"/>
    <w:rsid w:val="00112116"/>
    <w:rsid w:val="001126CA"/>
    <w:rsid w:val="0011289D"/>
    <w:rsid w:val="001129C0"/>
    <w:rsid w:val="00113337"/>
    <w:rsid w:val="0011386E"/>
    <w:rsid w:val="00113905"/>
    <w:rsid w:val="00113BBA"/>
    <w:rsid w:val="00113BCB"/>
    <w:rsid w:val="00113FC0"/>
    <w:rsid w:val="00114A01"/>
    <w:rsid w:val="00114D81"/>
    <w:rsid w:val="00115086"/>
    <w:rsid w:val="001164F7"/>
    <w:rsid w:val="00116737"/>
    <w:rsid w:val="001169A4"/>
    <w:rsid w:val="001169BA"/>
    <w:rsid w:val="00116FD8"/>
    <w:rsid w:val="00117289"/>
    <w:rsid w:val="001172E1"/>
    <w:rsid w:val="00117647"/>
    <w:rsid w:val="0011777E"/>
    <w:rsid w:val="00117B77"/>
    <w:rsid w:val="00117DC8"/>
    <w:rsid w:val="00117FFD"/>
    <w:rsid w:val="00120C50"/>
    <w:rsid w:val="00120EC3"/>
    <w:rsid w:val="0012148B"/>
    <w:rsid w:val="0012154B"/>
    <w:rsid w:val="00121897"/>
    <w:rsid w:val="00122122"/>
    <w:rsid w:val="0012224E"/>
    <w:rsid w:val="0012273F"/>
    <w:rsid w:val="001227DF"/>
    <w:rsid w:val="001228C4"/>
    <w:rsid w:val="0012307C"/>
    <w:rsid w:val="00123709"/>
    <w:rsid w:val="00123780"/>
    <w:rsid w:val="0012382A"/>
    <w:rsid w:val="00123C1F"/>
    <w:rsid w:val="00124153"/>
    <w:rsid w:val="00124601"/>
    <w:rsid w:val="00124701"/>
    <w:rsid w:val="00124884"/>
    <w:rsid w:val="00124A3F"/>
    <w:rsid w:val="0012524E"/>
    <w:rsid w:val="0012526F"/>
    <w:rsid w:val="0012557F"/>
    <w:rsid w:val="001255CA"/>
    <w:rsid w:val="0012587F"/>
    <w:rsid w:val="00125D6A"/>
    <w:rsid w:val="00125E42"/>
    <w:rsid w:val="00125FE6"/>
    <w:rsid w:val="0012609C"/>
    <w:rsid w:val="00126C44"/>
    <w:rsid w:val="00127152"/>
    <w:rsid w:val="0012715C"/>
    <w:rsid w:val="0012716B"/>
    <w:rsid w:val="00127288"/>
    <w:rsid w:val="001273B1"/>
    <w:rsid w:val="001274E7"/>
    <w:rsid w:val="0012759E"/>
    <w:rsid w:val="00127BDB"/>
    <w:rsid w:val="00130035"/>
    <w:rsid w:val="001300C0"/>
    <w:rsid w:val="0013016B"/>
    <w:rsid w:val="0013046F"/>
    <w:rsid w:val="001306CB"/>
    <w:rsid w:val="001307E3"/>
    <w:rsid w:val="00130864"/>
    <w:rsid w:val="001308E3"/>
    <w:rsid w:val="00130C6F"/>
    <w:rsid w:val="00130CC7"/>
    <w:rsid w:val="00130D21"/>
    <w:rsid w:val="00131297"/>
    <w:rsid w:val="001316BD"/>
    <w:rsid w:val="00131A45"/>
    <w:rsid w:val="00131CC2"/>
    <w:rsid w:val="00131D0D"/>
    <w:rsid w:val="00132047"/>
    <w:rsid w:val="001320F6"/>
    <w:rsid w:val="00132353"/>
    <w:rsid w:val="00132563"/>
    <w:rsid w:val="00132781"/>
    <w:rsid w:val="00132C00"/>
    <w:rsid w:val="00132EB6"/>
    <w:rsid w:val="00132F7B"/>
    <w:rsid w:val="00132F81"/>
    <w:rsid w:val="00133263"/>
    <w:rsid w:val="001332F7"/>
    <w:rsid w:val="001334B9"/>
    <w:rsid w:val="001334D3"/>
    <w:rsid w:val="00133512"/>
    <w:rsid w:val="0013372D"/>
    <w:rsid w:val="001338AA"/>
    <w:rsid w:val="001338B7"/>
    <w:rsid w:val="00133957"/>
    <w:rsid w:val="0013395B"/>
    <w:rsid w:val="001340D0"/>
    <w:rsid w:val="00134472"/>
    <w:rsid w:val="00134584"/>
    <w:rsid w:val="001347FF"/>
    <w:rsid w:val="00134822"/>
    <w:rsid w:val="00134940"/>
    <w:rsid w:val="00135074"/>
    <w:rsid w:val="00135182"/>
    <w:rsid w:val="001355BB"/>
    <w:rsid w:val="0013572E"/>
    <w:rsid w:val="00135ADB"/>
    <w:rsid w:val="00135B51"/>
    <w:rsid w:val="00135F9C"/>
    <w:rsid w:val="00137060"/>
    <w:rsid w:val="0013706B"/>
    <w:rsid w:val="001372FC"/>
    <w:rsid w:val="00137422"/>
    <w:rsid w:val="001374D4"/>
    <w:rsid w:val="00137589"/>
    <w:rsid w:val="001375AF"/>
    <w:rsid w:val="00137D45"/>
    <w:rsid w:val="001400F2"/>
    <w:rsid w:val="0014034E"/>
    <w:rsid w:val="001403B0"/>
    <w:rsid w:val="0014075E"/>
    <w:rsid w:val="001409DF"/>
    <w:rsid w:val="00140A1D"/>
    <w:rsid w:val="00140DD9"/>
    <w:rsid w:val="0014174F"/>
    <w:rsid w:val="001419D7"/>
    <w:rsid w:val="00142141"/>
    <w:rsid w:val="001425E8"/>
    <w:rsid w:val="00142ACC"/>
    <w:rsid w:val="00142C06"/>
    <w:rsid w:val="00142C65"/>
    <w:rsid w:val="0014383D"/>
    <w:rsid w:val="00143961"/>
    <w:rsid w:val="001439DF"/>
    <w:rsid w:val="00143A56"/>
    <w:rsid w:val="00143FED"/>
    <w:rsid w:val="001442DD"/>
    <w:rsid w:val="001442FD"/>
    <w:rsid w:val="00144862"/>
    <w:rsid w:val="001449A5"/>
    <w:rsid w:val="00144A61"/>
    <w:rsid w:val="00144EFC"/>
    <w:rsid w:val="00144FD7"/>
    <w:rsid w:val="00145465"/>
    <w:rsid w:val="0014576B"/>
    <w:rsid w:val="0014576E"/>
    <w:rsid w:val="001458A1"/>
    <w:rsid w:val="001458E9"/>
    <w:rsid w:val="00145D5B"/>
    <w:rsid w:val="00145FA0"/>
    <w:rsid w:val="00146CFB"/>
    <w:rsid w:val="00146DB1"/>
    <w:rsid w:val="00146E3C"/>
    <w:rsid w:val="00146EDB"/>
    <w:rsid w:val="00147875"/>
    <w:rsid w:val="00147E97"/>
    <w:rsid w:val="00150086"/>
    <w:rsid w:val="0015014A"/>
    <w:rsid w:val="00150951"/>
    <w:rsid w:val="00150BBA"/>
    <w:rsid w:val="00150D88"/>
    <w:rsid w:val="00150FC3"/>
    <w:rsid w:val="001510BB"/>
    <w:rsid w:val="00151134"/>
    <w:rsid w:val="0015187E"/>
    <w:rsid w:val="00151A38"/>
    <w:rsid w:val="00151A9D"/>
    <w:rsid w:val="00151AFA"/>
    <w:rsid w:val="00151EE1"/>
    <w:rsid w:val="00152183"/>
    <w:rsid w:val="001521AE"/>
    <w:rsid w:val="00152211"/>
    <w:rsid w:val="00152468"/>
    <w:rsid w:val="0015251E"/>
    <w:rsid w:val="001525D7"/>
    <w:rsid w:val="00152732"/>
    <w:rsid w:val="00152963"/>
    <w:rsid w:val="00152ECC"/>
    <w:rsid w:val="00152F0F"/>
    <w:rsid w:val="00152F5C"/>
    <w:rsid w:val="001533CA"/>
    <w:rsid w:val="001533FD"/>
    <w:rsid w:val="0015345E"/>
    <w:rsid w:val="00153471"/>
    <w:rsid w:val="00153F57"/>
    <w:rsid w:val="00154004"/>
    <w:rsid w:val="001540CE"/>
    <w:rsid w:val="00154268"/>
    <w:rsid w:val="00154D9F"/>
    <w:rsid w:val="00154EFA"/>
    <w:rsid w:val="00154F48"/>
    <w:rsid w:val="001554BB"/>
    <w:rsid w:val="0015568B"/>
    <w:rsid w:val="00155850"/>
    <w:rsid w:val="00155BEB"/>
    <w:rsid w:val="00155D03"/>
    <w:rsid w:val="00155D4D"/>
    <w:rsid w:val="00155F1E"/>
    <w:rsid w:val="00156069"/>
    <w:rsid w:val="001561A4"/>
    <w:rsid w:val="00156BD7"/>
    <w:rsid w:val="00156DE8"/>
    <w:rsid w:val="00156EC4"/>
    <w:rsid w:val="00156F49"/>
    <w:rsid w:val="0015723A"/>
    <w:rsid w:val="00157349"/>
    <w:rsid w:val="001573E4"/>
    <w:rsid w:val="00157433"/>
    <w:rsid w:val="00157ABB"/>
    <w:rsid w:val="00157AC9"/>
    <w:rsid w:val="0016016B"/>
    <w:rsid w:val="0016091F"/>
    <w:rsid w:val="00160A9F"/>
    <w:rsid w:val="00160B54"/>
    <w:rsid w:val="00160F8D"/>
    <w:rsid w:val="00161672"/>
    <w:rsid w:val="001618EB"/>
    <w:rsid w:val="0016191B"/>
    <w:rsid w:val="00161B3F"/>
    <w:rsid w:val="00161CA9"/>
    <w:rsid w:val="00161D73"/>
    <w:rsid w:val="00161FBF"/>
    <w:rsid w:val="001623F0"/>
    <w:rsid w:val="00162C2E"/>
    <w:rsid w:val="00162E5D"/>
    <w:rsid w:val="001630CA"/>
    <w:rsid w:val="001636DD"/>
    <w:rsid w:val="00163A13"/>
    <w:rsid w:val="00163A99"/>
    <w:rsid w:val="00163BEB"/>
    <w:rsid w:val="00163D32"/>
    <w:rsid w:val="00163F34"/>
    <w:rsid w:val="0016400C"/>
    <w:rsid w:val="0016431B"/>
    <w:rsid w:val="0016434D"/>
    <w:rsid w:val="00164428"/>
    <w:rsid w:val="00164672"/>
    <w:rsid w:val="00164811"/>
    <w:rsid w:val="00164917"/>
    <w:rsid w:val="00164B88"/>
    <w:rsid w:val="00164E03"/>
    <w:rsid w:val="00165046"/>
    <w:rsid w:val="00165278"/>
    <w:rsid w:val="001652F7"/>
    <w:rsid w:val="0016571D"/>
    <w:rsid w:val="00165755"/>
    <w:rsid w:val="0016578D"/>
    <w:rsid w:val="001659E1"/>
    <w:rsid w:val="0016692B"/>
    <w:rsid w:val="00167254"/>
    <w:rsid w:val="00167417"/>
    <w:rsid w:val="00167606"/>
    <w:rsid w:val="001677C1"/>
    <w:rsid w:val="00167976"/>
    <w:rsid w:val="0016798F"/>
    <w:rsid w:val="00170761"/>
    <w:rsid w:val="00170EA9"/>
    <w:rsid w:val="00170EE8"/>
    <w:rsid w:val="001711EB"/>
    <w:rsid w:val="00171465"/>
    <w:rsid w:val="001719BF"/>
    <w:rsid w:val="00171B45"/>
    <w:rsid w:val="00171BB9"/>
    <w:rsid w:val="00171DEF"/>
    <w:rsid w:val="001721BB"/>
    <w:rsid w:val="001728CE"/>
    <w:rsid w:val="00172CFA"/>
    <w:rsid w:val="00173095"/>
    <w:rsid w:val="001731D5"/>
    <w:rsid w:val="001733C1"/>
    <w:rsid w:val="00173711"/>
    <w:rsid w:val="001737F3"/>
    <w:rsid w:val="001739AD"/>
    <w:rsid w:val="00173AF7"/>
    <w:rsid w:val="00173B72"/>
    <w:rsid w:val="00173DEB"/>
    <w:rsid w:val="00173F02"/>
    <w:rsid w:val="0017450D"/>
    <w:rsid w:val="00174A33"/>
    <w:rsid w:val="00174C2C"/>
    <w:rsid w:val="00175568"/>
    <w:rsid w:val="001757AA"/>
    <w:rsid w:val="00175872"/>
    <w:rsid w:val="00175CAE"/>
    <w:rsid w:val="001760D8"/>
    <w:rsid w:val="00176857"/>
    <w:rsid w:val="00176A07"/>
    <w:rsid w:val="00177175"/>
    <w:rsid w:val="001772BC"/>
    <w:rsid w:val="00177329"/>
    <w:rsid w:val="001779D4"/>
    <w:rsid w:val="00177BFB"/>
    <w:rsid w:val="00177D65"/>
    <w:rsid w:val="00177E87"/>
    <w:rsid w:val="00177EE8"/>
    <w:rsid w:val="00177FAF"/>
    <w:rsid w:val="00177FB6"/>
    <w:rsid w:val="0018000A"/>
    <w:rsid w:val="0018026A"/>
    <w:rsid w:val="00180277"/>
    <w:rsid w:val="00180784"/>
    <w:rsid w:val="001809DC"/>
    <w:rsid w:val="00181339"/>
    <w:rsid w:val="0018145A"/>
    <w:rsid w:val="0018152E"/>
    <w:rsid w:val="001818BB"/>
    <w:rsid w:val="00181F24"/>
    <w:rsid w:val="00182499"/>
    <w:rsid w:val="0018251E"/>
    <w:rsid w:val="001829CE"/>
    <w:rsid w:val="00182AD8"/>
    <w:rsid w:val="00182AF6"/>
    <w:rsid w:val="00182B71"/>
    <w:rsid w:val="00182CEF"/>
    <w:rsid w:val="00182D3C"/>
    <w:rsid w:val="00182D76"/>
    <w:rsid w:val="00183463"/>
    <w:rsid w:val="001836C0"/>
    <w:rsid w:val="00183875"/>
    <w:rsid w:val="001838CB"/>
    <w:rsid w:val="00183966"/>
    <w:rsid w:val="001839DC"/>
    <w:rsid w:val="00183A50"/>
    <w:rsid w:val="00183CB1"/>
    <w:rsid w:val="00183CDE"/>
    <w:rsid w:val="00183EB1"/>
    <w:rsid w:val="0018418A"/>
    <w:rsid w:val="00184A02"/>
    <w:rsid w:val="00184AFA"/>
    <w:rsid w:val="00184CE6"/>
    <w:rsid w:val="00184F13"/>
    <w:rsid w:val="00185110"/>
    <w:rsid w:val="00185659"/>
    <w:rsid w:val="001857B6"/>
    <w:rsid w:val="001857B8"/>
    <w:rsid w:val="001858FE"/>
    <w:rsid w:val="00185B83"/>
    <w:rsid w:val="001864A9"/>
    <w:rsid w:val="00186771"/>
    <w:rsid w:val="001869C2"/>
    <w:rsid w:val="00186E3D"/>
    <w:rsid w:val="001873F4"/>
    <w:rsid w:val="001876A3"/>
    <w:rsid w:val="00187942"/>
    <w:rsid w:val="00187D0B"/>
    <w:rsid w:val="00190859"/>
    <w:rsid w:val="00190AA7"/>
    <w:rsid w:val="00190B50"/>
    <w:rsid w:val="00190CDB"/>
    <w:rsid w:val="001913E7"/>
    <w:rsid w:val="00191535"/>
    <w:rsid w:val="00191598"/>
    <w:rsid w:val="001915F7"/>
    <w:rsid w:val="00191834"/>
    <w:rsid w:val="00191B09"/>
    <w:rsid w:val="00191B43"/>
    <w:rsid w:val="00192819"/>
    <w:rsid w:val="00192A52"/>
    <w:rsid w:val="00192CD0"/>
    <w:rsid w:val="00193041"/>
    <w:rsid w:val="001930A7"/>
    <w:rsid w:val="00193450"/>
    <w:rsid w:val="00193E62"/>
    <w:rsid w:val="00193EEC"/>
    <w:rsid w:val="0019402E"/>
    <w:rsid w:val="00194279"/>
    <w:rsid w:val="00194AA1"/>
    <w:rsid w:val="00194ADD"/>
    <w:rsid w:val="00194CEA"/>
    <w:rsid w:val="00194F96"/>
    <w:rsid w:val="00195036"/>
    <w:rsid w:val="00195D68"/>
    <w:rsid w:val="00195E46"/>
    <w:rsid w:val="00195E83"/>
    <w:rsid w:val="001963C4"/>
    <w:rsid w:val="001964AA"/>
    <w:rsid w:val="00196C20"/>
    <w:rsid w:val="001970E1"/>
    <w:rsid w:val="00197246"/>
    <w:rsid w:val="001974E4"/>
    <w:rsid w:val="0019753D"/>
    <w:rsid w:val="00197696"/>
    <w:rsid w:val="00197B39"/>
    <w:rsid w:val="00197D0A"/>
    <w:rsid w:val="00197FFE"/>
    <w:rsid w:val="001A02A5"/>
    <w:rsid w:val="001A0634"/>
    <w:rsid w:val="001A084B"/>
    <w:rsid w:val="001A0E66"/>
    <w:rsid w:val="001A1117"/>
    <w:rsid w:val="001A1126"/>
    <w:rsid w:val="001A12DD"/>
    <w:rsid w:val="001A1390"/>
    <w:rsid w:val="001A13E9"/>
    <w:rsid w:val="001A1DED"/>
    <w:rsid w:val="001A2239"/>
    <w:rsid w:val="001A228B"/>
    <w:rsid w:val="001A2375"/>
    <w:rsid w:val="001A2405"/>
    <w:rsid w:val="001A2A1F"/>
    <w:rsid w:val="001A2A84"/>
    <w:rsid w:val="001A325F"/>
    <w:rsid w:val="001A33E2"/>
    <w:rsid w:val="001A3602"/>
    <w:rsid w:val="001A3A33"/>
    <w:rsid w:val="001A3AAF"/>
    <w:rsid w:val="001A3CFA"/>
    <w:rsid w:val="001A3E0D"/>
    <w:rsid w:val="001A3F12"/>
    <w:rsid w:val="001A48DF"/>
    <w:rsid w:val="001A4B6E"/>
    <w:rsid w:val="001A4C6E"/>
    <w:rsid w:val="001A4E48"/>
    <w:rsid w:val="001A4F7B"/>
    <w:rsid w:val="001A50BA"/>
    <w:rsid w:val="001A52A2"/>
    <w:rsid w:val="001A53A2"/>
    <w:rsid w:val="001A541C"/>
    <w:rsid w:val="001A5A6A"/>
    <w:rsid w:val="001A5D1E"/>
    <w:rsid w:val="001A6512"/>
    <w:rsid w:val="001A6B4A"/>
    <w:rsid w:val="001A6B6A"/>
    <w:rsid w:val="001A6C4A"/>
    <w:rsid w:val="001A7024"/>
    <w:rsid w:val="001A7106"/>
    <w:rsid w:val="001A7227"/>
    <w:rsid w:val="001A7A65"/>
    <w:rsid w:val="001A7B89"/>
    <w:rsid w:val="001A7EA2"/>
    <w:rsid w:val="001B01B7"/>
    <w:rsid w:val="001B02D7"/>
    <w:rsid w:val="001B031A"/>
    <w:rsid w:val="001B0326"/>
    <w:rsid w:val="001B07E2"/>
    <w:rsid w:val="001B0C68"/>
    <w:rsid w:val="001B0DE0"/>
    <w:rsid w:val="001B12A4"/>
    <w:rsid w:val="001B15D1"/>
    <w:rsid w:val="001B187E"/>
    <w:rsid w:val="001B1F22"/>
    <w:rsid w:val="001B229C"/>
    <w:rsid w:val="001B2320"/>
    <w:rsid w:val="001B2695"/>
    <w:rsid w:val="001B28C5"/>
    <w:rsid w:val="001B2966"/>
    <w:rsid w:val="001B3376"/>
    <w:rsid w:val="001B35F7"/>
    <w:rsid w:val="001B3B6C"/>
    <w:rsid w:val="001B3C6B"/>
    <w:rsid w:val="001B4012"/>
    <w:rsid w:val="001B4148"/>
    <w:rsid w:val="001B476C"/>
    <w:rsid w:val="001B4E1B"/>
    <w:rsid w:val="001B526F"/>
    <w:rsid w:val="001B53BF"/>
    <w:rsid w:val="001B54C9"/>
    <w:rsid w:val="001B58D9"/>
    <w:rsid w:val="001B5A08"/>
    <w:rsid w:val="001B5F59"/>
    <w:rsid w:val="001B60EE"/>
    <w:rsid w:val="001B6102"/>
    <w:rsid w:val="001B7495"/>
    <w:rsid w:val="001B74BA"/>
    <w:rsid w:val="001B752E"/>
    <w:rsid w:val="001B7638"/>
    <w:rsid w:val="001B77C9"/>
    <w:rsid w:val="001B7C99"/>
    <w:rsid w:val="001B7ED7"/>
    <w:rsid w:val="001C042C"/>
    <w:rsid w:val="001C0982"/>
    <w:rsid w:val="001C0BA5"/>
    <w:rsid w:val="001C0BC9"/>
    <w:rsid w:val="001C1598"/>
    <w:rsid w:val="001C15D0"/>
    <w:rsid w:val="001C1600"/>
    <w:rsid w:val="001C1738"/>
    <w:rsid w:val="001C1D34"/>
    <w:rsid w:val="001C223E"/>
    <w:rsid w:val="001C27ED"/>
    <w:rsid w:val="001C28F3"/>
    <w:rsid w:val="001C2A2B"/>
    <w:rsid w:val="001C2EA8"/>
    <w:rsid w:val="001C2F02"/>
    <w:rsid w:val="001C2F8E"/>
    <w:rsid w:val="001C333C"/>
    <w:rsid w:val="001C3537"/>
    <w:rsid w:val="001C3903"/>
    <w:rsid w:val="001C3C42"/>
    <w:rsid w:val="001C3D45"/>
    <w:rsid w:val="001C3DFC"/>
    <w:rsid w:val="001C3E5F"/>
    <w:rsid w:val="001C4213"/>
    <w:rsid w:val="001C5518"/>
    <w:rsid w:val="001C59C2"/>
    <w:rsid w:val="001C640E"/>
    <w:rsid w:val="001C6456"/>
    <w:rsid w:val="001C652C"/>
    <w:rsid w:val="001C6B4F"/>
    <w:rsid w:val="001C6E71"/>
    <w:rsid w:val="001C7184"/>
    <w:rsid w:val="001C72A4"/>
    <w:rsid w:val="001C736E"/>
    <w:rsid w:val="001C7DBA"/>
    <w:rsid w:val="001D0745"/>
    <w:rsid w:val="001D0EBA"/>
    <w:rsid w:val="001D129B"/>
    <w:rsid w:val="001D1813"/>
    <w:rsid w:val="001D1DEF"/>
    <w:rsid w:val="001D1F07"/>
    <w:rsid w:val="001D245D"/>
    <w:rsid w:val="001D29C6"/>
    <w:rsid w:val="001D2C31"/>
    <w:rsid w:val="001D2D19"/>
    <w:rsid w:val="001D2EE0"/>
    <w:rsid w:val="001D2FD7"/>
    <w:rsid w:val="001D35AE"/>
    <w:rsid w:val="001D3B01"/>
    <w:rsid w:val="001D4B13"/>
    <w:rsid w:val="001D522E"/>
    <w:rsid w:val="001D53DD"/>
    <w:rsid w:val="001D53ED"/>
    <w:rsid w:val="001D54F1"/>
    <w:rsid w:val="001D5AB8"/>
    <w:rsid w:val="001D5D12"/>
    <w:rsid w:val="001D5DE8"/>
    <w:rsid w:val="001D604F"/>
    <w:rsid w:val="001D637D"/>
    <w:rsid w:val="001D6963"/>
    <w:rsid w:val="001D70DD"/>
    <w:rsid w:val="001D710A"/>
    <w:rsid w:val="001D716B"/>
    <w:rsid w:val="001D77A1"/>
    <w:rsid w:val="001D7AED"/>
    <w:rsid w:val="001D7C7F"/>
    <w:rsid w:val="001E04FF"/>
    <w:rsid w:val="001E05B1"/>
    <w:rsid w:val="001E085A"/>
    <w:rsid w:val="001E0E98"/>
    <w:rsid w:val="001E1336"/>
    <w:rsid w:val="001E19F3"/>
    <w:rsid w:val="001E1D75"/>
    <w:rsid w:val="001E1F32"/>
    <w:rsid w:val="001E20F4"/>
    <w:rsid w:val="001E236C"/>
    <w:rsid w:val="001E2469"/>
    <w:rsid w:val="001E271A"/>
    <w:rsid w:val="001E276A"/>
    <w:rsid w:val="001E28E0"/>
    <w:rsid w:val="001E29DC"/>
    <w:rsid w:val="001E3A38"/>
    <w:rsid w:val="001E3B16"/>
    <w:rsid w:val="001E41B9"/>
    <w:rsid w:val="001E43F2"/>
    <w:rsid w:val="001E47CC"/>
    <w:rsid w:val="001E48A2"/>
    <w:rsid w:val="001E4BA6"/>
    <w:rsid w:val="001E53CE"/>
    <w:rsid w:val="001E55D5"/>
    <w:rsid w:val="001E595D"/>
    <w:rsid w:val="001E5D6A"/>
    <w:rsid w:val="001E63CB"/>
    <w:rsid w:val="001E6A79"/>
    <w:rsid w:val="001E6CA4"/>
    <w:rsid w:val="001E6D36"/>
    <w:rsid w:val="001E73DC"/>
    <w:rsid w:val="001E75AE"/>
    <w:rsid w:val="001E7D30"/>
    <w:rsid w:val="001F01A7"/>
    <w:rsid w:val="001F0D3A"/>
    <w:rsid w:val="001F102B"/>
    <w:rsid w:val="001F1308"/>
    <w:rsid w:val="001F158B"/>
    <w:rsid w:val="001F2066"/>
    <w:rsid w:val="001F21D3"/>
    <w:rsid w:val="001F35EE"/>
    <w:rsid w:val="001F3650"/>
    <w:rsid w:val="001F3C78"/>
    <w:rsid w:val="001F3CB9"/>
    <w:rsid w:val="001F41E5"/>
    <w:rsid w:val="001F4241"/>
    <w:rsid w:val="001F4777"/>
    <w:rsid w:val="001F47AB"/>
    <w:rsid w:val="001F48A2"/>
    <w:rsid w:val="001F4A66"/>
    <w:rsid w:val="001F4D98"/>
    <w:rsid w:val="001F65CB"/>
    <w:rsid w:val="001F65D5"/>
    <w:rsid w:val="001F66D6"/>
    <w:rsid w:val="001F6A3D"/>
    <w:rsid w:val="001F6B94"/>
    <w:rsid w:val="001F6C50"/>
    <w:rsid w:val="001F6D25"/>
    <w:rsid w:val="001F6F3D"/>
    <w:rsid w:val="001F74E5"/>
    <w:rsid w:val="001F7732"/>
    <w:rsid w:val="00200014"/>
    <w:rsid w:val="002001EF"/>
    <w:rsid w:val="0020053F"/>
    <w:rsid w:val="002007C6"/>
    <w:rsid w:val="00201170"/>
    <w:rsid w:val="002012BE"/>
    <w:rsid w:val="002013DD"/>
    <w:rsid w:val="0020151B"/>
    <w:rsid w:val="0020152D"/>
    <w:rsid w:val="002018A9"/>
    <w:rsid w:val="002019A7"/>
    <w:rsid w:val="00201BE9"/>
    <w:rsid w:val="00201FF0"/>
    <w:rsid w:val="00202791"/>
    <w:rsid w:val="00202F00"/>
    <w:rsid w:val="0020304C"/>
    <w:rsid w:val="00203142"/>
    <w:rsid w:val="00203812"/>
    <w:rsid w:val="002038DA"/>
    <w:rsid w:val="00203E72"/>
    <w:rsid w:val="00204111"/>
    <w:rsid w:val="002045C5"/>
    <w:rsid w:val="002046A0"/>
    <w:rsid w:val="00204A38"/>
    <w:rsid w:val="00204C90"/>
    <w:rsid w:val="00205134"/>
    <w:rsid w:val="00205535"/>
    <w:rsid w:val="00205AFE"/>
    <w:rsid w:val="00206067"/>
    <w:rsid w:val="0020650C"/>
    <w:rsid w:val="0020677B"/>
    <w:rsid w:val="002069EE"/>
    <w:rsid w:val="00206F93"/>
    <w:rsid w:val="002070F6"/>
    <w:rsid w:val="002071C5"/>
    <w:rsid w:val="002074CC"/>
    <w:rsid w:val="0020758E"/>
    <w:rsid w:val="00207A13"/>
    <w:rsid w:val="00207A2B"/>
    <w:rsid w:val="00207C00"/>
    <w:rsid w:val="00210272"/>
    <w:rsid w:val="00210302"/>
    <w:rsid w:val="00210543"/>
    <w:rsid w:val="002109E8"/>
    <w:rsid w:val="00210D53"/>
    <w:rsid w:val="00211238"/>
    <w:rsid w:val="00211835"/>
    <w:rsid w:val="00211B3D"/>
    <w:rsid w:val="00211C01"/>
    <w:rsid w:val="00211C3A"/>
    <w:rsid w:val="002128C8"/>
    <w:rsid w:val="00212A8B"/>
    <w:rsid w:val="00212EA0"/>
    <w:rsid w:val="00212F25"/>
    <w:rsid w:val="00212FC4"/>
    <w:rsid w:val="00214865"/>
    <w:rsid w:val="002149CD"/>
    <w:rsid w:val="00214E1B"/>
    <w:rsid w:val="00214FF3"/>
    <w:rsid w:val="00215058"/>
    <w:rsid w:val="00215851"/>
    <w:rsid w:val="00215A93"/>
    <w:rsid w:val="00215B2F"/>
    <w:rsid w:val="00215CB5"/>
    <w:rsid w:val="00215E6C"/>
    <w:rsid w:val="00216825"/>
    <w:rsid w:val="002168FF"/>
    <w:rsid w:val="00216DCC"/>
    <w:rsid w:val="00217392"/>
    <w:rsid w:val="00217461"/>
    <w:rsid w:val="0021783F"/>
    <w:rsid w:val="00217862"/>
    <w:rsid w:val="00217865"/>
    <w:rsid w:val="00217B57"/>
    <w:rsid w:val="00217EBD"/>
    <w:rsid w:val="00217F88"/>
    <w:rsid w:val="00220087"/>
    <w:rsid w:val="0022012B"/>
    <w:rsid w:val="00220741"/>
    <w:rsid w:val="00220924"/>
    <w:rsid w:val="00220BFC"/>
    <w:rsid w:val="002211BD"/>
    <w:rsid w:val="002214DA"/>
    <w:rsid w:val="0022173A"/>
    <w:rsid w:val="002217CA"/>
    <w:rsid w:val="00221928"/>
    <w:rsid w:val="00221959"/>
    <w:rsid w:val="00221974"/>
    <w:rsid w:val="00221A8B"/>
    <w:rsid w:val="00221F86"/>
    <w:rsid w:val="00223ABD"/>
    <w:rsid w:val="00223B6B"/>
    <w:rsid w:val="0022422E"/>
    <w:rsid w:val="002244DD"/>
    <w:rsid w:val="00224715"/>
    <w:rsid w:val="00224AA9"/>
    <w:rsid w:val="00224D5C"/>
    <w:rsid w:val="00224EB2"/>
    <w:rsid w:val="00224F87"/>
    <w:rsid w:val="00225019"/>
    <w:rsid w:val="002252D3"/>
    <w:rsid w:val="00225536"/>
    <w:rsid w:val="002256AD"/>
    <w:rsid w:val="00225D22"/>
    <w:rsid w:val="002264B3"/>
    <w:rsid w:val="002265FF"/>
    <w:rsid w:val="0022685C"/>
    <w:rsid w:val="00226BE6"/>
    <w:rsid w:val="002273C4"/>
    <w:rsid w:val="00227755"/>
    <w:rsid w:val="00227B8D"/>
    <w:rsid w:val="00227CFA"/>
    <w:rsid w:val="002303D5"/>
    <w:rsid w:val="002306A8"/>
    <w:rsid w:val="002306B0"/>
    <w:rsid w:val="00230CD4"/>
    <w:rsid w:val="00230CDF"/>
    <w:rsid w:val="00231844"/>
    <w:rsid w:val="00231CC7"/>
    <w:rsid w:val="00231D41"/>
    <w:rsid w:val="00231D42"/>
    <w:rsid w:val="00231E43"/>
    <w:rsid w:val="00232029"/>
    <w:rsid w:val="00232202"/>
    <w:rsid w:val="002322E3"/>
    <w:rsid w:val="00232621"/>
    <w:rsid w:val="002327F3"/>
    <w:rsid w:val="002329B2"/>
    <w:rsid w:val="00232AD9"/>
    <w:rsid w:val="00232D1A"/>
    <w:rsid w:val="0023357A"/>
    <w:rsid w:val="0023387E"/>
    <w:rsid w:val="00233BD7"/>
    <w:rsid w:val="0023457D"/>
    <w:rsid w:val="002345EE"/>
    <w:rsid w:val="00234761"/>
    <w:rsid w:val="00235053"/>
    <w:rsid w:val="00235159"/>
    <w:rsid w:val="002353B7"/>
    <w:rsid w:val="00235409"/>
    <w:rsid w:val="00235602"/>
    <w:rsid w:val="00235946"/>
    <w:rsid w:val="00235A8B"/>
    <w:rsid w:val="00235B9E"/>
    <w:rsid w:val="00235E35"/>
    <w:rsid w:val="00235E69"/>
    <w:rsid w:val="00236256"/>
    <w:rsid w:val="002362A2"/>
    <w:rsid w:val="002363A9"/>
    <w:rsid w:val="0023651F"/>
    <w:rsid w:val="00236606"/>
    <w:rsid w:val="00236CED"/>
    <w:rsid w:val="00237493"/>
    <w:rsid w:val="00237714"/>
    <w:rsid w:val="0023776D"/>
    <w:rsid w:val="002379FA"/>
    <w:rsid w:val="00237D0D"/>
    <w:rsid w:val="00237D15"/>
    <w:rsid w:val="00240103"/>
    <w:rsid w:val="002401B0"/>
    <w:rsid w:val="00240525"/>
    <w:rsid w:val="00240972"/>
    <w:rsid w:val="002409ED"/>
    <w:rsid w:val="002410ED"/>
    <w:rsid w:val="002415E8"/>
    <w:rsid w:val="00241656"/>
    <w:rsid w:val="00241A42"/>
    <w:rsid w:val="00241DE1"/>
    <w:rsid w:val="00242423"/>
    <w:rsid w:val="00242C17"/>
    <w:rsid w:val="00242DDE"/>
    <w:rsid w:val="00242F0C"/>
    <w:rsid w:val="00243501"/>
    <w:rsid w:val="00243841"/>
    <w:rsid w:val="00243C77"/>
    <w:rsid w:val="00243CCC"/>
    <w:rsid w:val="00243DCA"/>
    <w:rsid w:val="00243EA1"/>
    <w:rsid w:val="002448B6"/>
    <w:rsid w:val="00244A16"/>
    <w:rsid w:val="00244A52"/>
    <w:rsid w:val="00244AC5"/>
    <w:rsid w:val="00244EF2"/>
    <w:rsid w:val="00245025"/>
    <w:rsid w:val="00245370"/>
    <w:rsid w:val="00245425"/>
    <w:rsid w:val="00245531"/>
    <w:rsid w:val="00245D0A"/>
    <w:rsid w:val="00245F1F"/>
    <w:rsid w:val="002462B6"/>
    <w:rsid w:val="002464EA"/>
    <w:rsid w:val="0024668F"/>
    <w:rsid w:val="0024671D"/>
    <w:rsid w:val="00246C44"/>
    <w:rsid w:val="00246F79"/>
    <w:rsid w:val="00247011"/>
    <w:rsid w:val="00247C78"/>
    <w:rsid w:val="002500AF"/>
    <w:rsid w:val="0025025B"/>
    <w:rsid w:val="002502F0"/>
    <w:rsid w:val="00250503"/>
    <w:rsid w:val="002505DC"/>
    <w:rsid w:val="002506D4"/>
    <w:rsid w:val="00250B35"/>
    <w:rsid w:val="00250DA1"/>
    <w:rsid w:val="0025131F"/>
    <w:rsid w:val="00251904"/>
    <w:rsid w:val="00251984"/>
    <w:rsid w:val="00251A5F"/>
    <w:rsid w:val="00251D66"/>
    <w:rsid w:val="00251D94"/>
    <w:rsid w:val="00252242"/>
    <w:rsid w:val="00252268"/>
    <w:rsid w:val="00252714"/>
    <w:rsid w:val="0025289B"/>
    <w:rsid w:val="002528A1"/>
    <w:rsid w:val="00252932"/>
    <w:rsid w:val="0025294B"/>
    <w:rsid w:val="00252964"/>
    <w:rsid w:val="00252978"/>
    <w:rsid w:val="00252995"/>
    <w:rsid w:val="00252A4A"/>
    <w:rsid w:val="00252C57"/>
    <w:rsid w:val="002533EC"/>
    <w:rsid w:val="0025360E"/>
    <w:rsid w:val="00253AF7"/>
    <w:rsid w:val="00254265"/>
    <w:rsid w:val="002544E1"/>
    <w:rsid w:val="00254712"/>
    <w:rsid w:val="002549CC"/>
    <w:rsid w:val="00254AA9"/>
    <w:rsid w:val="00254BC6"/>
    <w:rsid w:val="00254F8A"/>
    <w:rsid w:val="00255076"/>
    <w:rsid w:val="002550D5"/>
    <w:rsid w:val="0025584D"/>
    <w:rsid w:val="00255911"/>
    <w:rsid w:val="00255A02"/>
    <w:rsid w:val="00255D46"/>
    <w:rsid w:val="00256704"/>
    <w:rsid w:val="00256F30"/>
    <w:rsid w:val="00257260"/>
    <w:rsid w:val="00257AB6"/>
    <w:rsid w:val="00260A94"/>
    <w:rsid w:val="00260C3B"/>
    <w:rsid w:val="00260C5B"/>
    <w:rsid w:val="00261875"/>
    <w:rsid w:val="00261B4B"/>
    <w:rsid w:val="002624D0"/>
    <w:rsid w:val="00262AE2"/>
    <w:rsid w:val="00262BF9"/>
    <w:rsid w:val="00262C63"/>
    <w:rsid w:val="00262CFC"/>
    <w:rsid w:val="00263314"/>
    <w:rsid w:val="00263AF8"/>
    <w:rsid w:val="00263D12"/>
    <w:rsid w:val="00263D1C"/>
    <w:rsid w:val="00263D57"/>
    <w:rsid w:val="0026434F"/>
    <w:rsid w:val="0026476F"/>
    <w:rsid w:val="00264B80"/>
    <w:rsid w:val="00264F56"/>
    <w:rsid w:val="002650A3"/>
    <w:rsid w:val="0026513D"/>
    <w:rsid w:val="0026537A"/>
    <w:rsid w:val="002653F4"/>
    <w:rsid w:val="002656F3"/>
    <w:rsid w:val="002658AE"/>
    <w:rsid w:val="00265ACD"/>
    <w:rsid w:val="00265C16"/>
    <w:rsid w:val="002662CC"/>
    <w:rsid w:val="002664C3"/>
    <w:rsid w:val="00267104"/>
    <w:rsid w:val="00267212"/>
    <w:rsid w:val="002674E5"/>
    <w:rsid w:val="00267596"/>
    <w:rsid w:val="002679AE"/>
    <w:rsid w:val="00267A14"/>
    <w:rsid w:val="00267B5C"/>
    <w:rsid w:val="00267D55"/>
    <w:rsid w:val="00270804"/>
    <w:rsid w:val="00270DD7"/>
    <w:rsid w:val="00270DDE"/>
    <w:rsid w:val="00270E7E"/>
    <w:rsid w:val="00270EB5"/>
    <w:rsid w:val="00270F88"/>
    <w:rsid w:val="002711CA"/>
    <w:rsid w:val="00271248"/>
    <w:rsid w:val="0027192D"/>
    <w:rsid w:val="00271D30"/>
    <w:rsid w:val="0027235A"/>
    <w:rsid w:val="00272464"/>
    <w:rsid w:val="002724A5"/>
    <w:rsid w:val="002724CC"/>
    <w:rsid w:val="002725EB"/>
    <w:rsid w:val="00272721"/>
    <w:rsid w:val="00272DAB"/>
    <w:rsid w:val="00272DD8"/>
    <w:rsid w:val="002730E1"/>
    <w:rsid w:val="00273324"/>
    <w:rsid w:val="00273518"/>
    <w:rsid w:val="002738F4"/>
    <w:rsid w:val="002739A1"/>
    <w:rsid w:val="00273A0A"/>
    <w:rsid w:val="00273D9C"/>
    <w:rsid w:val="00274241"/>
    <w:rsid w:val="002742F6"/>
    <w:rsid w:val="002747BC"/>
    <w:rsid w:val="00274FCF"/>
    <w:rsid w:val="002751E2"/>
    <w:rsid w:val="00275302"/>
    <w:rsid w:val="00275683"/>
    <w:rsid w:val="00275713"/>
    <w:rsid w:val="0027587C"/>
    <w:rsid w:val="00275E87"/>
    <w:rsid w:val="0027623F"/>
    <w:rsid w:val="00276298"/>
    <w:rsid w:val="00276851"/>
    <w:rsid w:val="002772E2"/>
    <w:rsid w:val="002773A7"/>
    <w:rsid w:val="002774B0"/>
    <w:rsid w:val="00277714"/>
    <w:rsid w:val="00277771"/>
    <w:rsid w:val="002777F6"/>
    <w:rsid w:val="00277909"/>
    <w:rsid w:val="002779C5"/>
    <w:rsid w:val="00277D0C"/>
    <w:rsid w:val="00277F49"/>
    <w:rsid w:val="00280334"/>
    <w:rsid w:val="00280868"/>
    <w:rsid w:val="00280A23"/>
    <w:rsid w:val="00280AA3"/>
    <w:rsid w:val="00280AD5"/>
    <w:rsid w:val="00280DB9"/>
    <w:rsid w:val="00280DDB"/>
    <w:rsid w:val="00280F82"/>
    <w:rsid w:val="00281060"/>
    <w:rsid w:val="00281122"/>
    <w:rsid w:val="002813F3"/>
    <w:rsid w:val="0028152B"/>
    <w:rsid w:val="00281700"/>
    <w:rsid w:val="0028212B"/>
    <w:rsid w:val="002823F0"/>
    <w:rsid w:val="00282408"/>
    <w:rsid w:val="002826A6"/>
    <w:rsid w:val="00282891"/>
    <w:rsid w:val="00282D2A"/>
    <w:rsid w:val="002835BE"/>
    <w:rsid w:val="0028381C"/>
    <w:rsid w:val="00283AB5"/>
    <w:rsid w:val="00283C2E"/>
    <w:rsid w:val="002844C7"/>
    <w:rsid w:val="0028504F"/>
    <w:rsid w:val="0028507A"/>
    <w:rsid w:val="002855CE"/>
    <w:rsid w:val="00285A72"/>
    <w:rsid w:val="00285E64"/>
    <w:rsid w:val="002860C0"/>
    <w:rsid w:val="0028657B"/>
    <w:rsid w:val="002866FC"/>
    <w:rsid w:val="002868FF"/>
    <w:rsid w:val="002869AA"/>
    <w:rsid w:val="00286BF8"/>
    <w:rsid w:val="00286DE4"/>
    <w:rsid w:val="00286E3B"/>
    <w:rsid w:val="00286F9F"/>
    <w:rsid w:val="00287305"/>
    <w:rsid w:val="00287483"/>
    <w:rsid w:val="00287618"/>
    <w:rsid w:val="00287B7E"/>
    <w:rsid w:val="00287E07"/>
    <w:rsid w:val="00287F6E"/>
    <w:rsid w:val="00290025"/>
    <w:rsid w:val="00290575"/>
    <w:rsid w:val="00291176"/>
    <w:rsid w:val="00291252"/>
    <w:rsid w:val="002912F3"/>
    <w:rsid w:val="00291315"/>
    <w:rsid w:val="002915CF"/>
    <w:rsid w:val="002918CC"/>
    <w:rsid w:val="00291E0A"/>
    <w:rsid w:val="00292233"/>
    <w:rsid w:val="00292E3A"/>
    <w:rsid w:val="002930E4"/>
    <w:rsid w:val="00293275"/>
    <w:rsid w:val="0029343A"/>
    <w:rsid w:val="002934C1"/>
    <w:rsid w:val="0029374C"/>
    <w:rsid w:val="00293860"/>
    <w:rsid w:val="0029388F"/>
    <w:rsid w:val="0029392D"/>
    <w:rsid w:val="00293F6D"/>
    <w:rsid w:val="002940D6"/>
    <w:rsid w:val="00294D39"/>
    <w:rsid w:val="00294E0B"/>
    <w:rsid w:val="00294FD1"/>
    <w:rsid w:val="002952EB"/>
    <w:rsid w:val="0029544D"/>
    <w:rsid w:val="002959C4"/>
    <w:rsid w:val="00295C3F"/>
    <w:rsid w:val="002961FB"/>
    <w:rsid w:val="002963C3"/>
    <w:rsid w:val="00296707"/>
    <w:rsid w:val="00296915"/>
    <w:rsid w:val="00296E83"/>
    <w:rsid w:val="002977E5"/>
    <w:rsid w:val="00297C17"/>
    <w:rsid w:val="002A00BC"/>
    <w:rsid w:val="002A025F"/>
    <w:rsid w:val="002A0876"/>
    <w:rsid w:val="002A0A28"/>
    <w:rsid w:val="002A0A35"/>
    <w:rsid w:val="002A0B93"/>
    <w:rsid w:val="002A0BC4"/>
    <w:rsid w:val="002A0FD2"/>
    <w:rsid w:val="002A135E"/>
    <w:rsid w:val="002A175B"/>
    <w:rsid w:val="002A187B"/>
    <w:rsid w:val="002A1A24"/>
    <w:rsid w:val="002A1CDB"/>
    <w:rsid w:val="002A2255"/>
    <w:rsid w:val="002A288C"/>
    <w:rsid w:val="002A288E"/>
    <w:rsid w:val="002A2899"/>
    <w:rsid w:val="002A2C9C"/>
    <w:rsid w:val="002A397D"/>
    <w:rsid w:val="002A3A60"/>
    <w:rsid w:val="002A3AC5"/>
    <w:rsid w:val="002A3BFE"/>
    <w:rsid w:val="002A3CB3"/>
    <w:rsid w:val="002A40AE"/>
    <w:rsid w:val="002A414B"/>
    <w:rsid w:val="002A444F"/>
    <w:rsid w:val="002A4705"/>
    <w:rsid w:val="002A471B"/>
    <w:rsid w:val="002A4AD6"/>
    <w:rsid w:val="002A505E"/>
    <w:rsid w:val="002A5425"/>
    <w:rsid w:val="002A58E3"/>
    <w:rsid w:val="002A5D0C"/>
    <w:rsid w:val="002A6119"/>
    <w:rsid w:val="002A6129"/>
    <w:rsid w:val="002A626E"/>
    <w:rsid w:val="002A662F"/>
    <w:rsid w:val="002A6A97"/>
    <w:rsid w:val="002A6CD6"/>
    <w:rsid w:val="002A6DB1"/>
    <w:rsid w:val="002A6FE1"/>
    <w:rsid w:val="002A7785"/>
    <w:rsid w:val="002A7984"/>
    <w:rsid w:val="002A7A84"/>
    <w:rsid w:val="002A7A94"/>
    <w:rsid w:val="002A7ED9"/>
    <w:rsid w:val="002B039A"/>
    <w:rsid w:val="002B0526"/>
    <w:rsid w:val="002B06CD"/>
    <w:rsid w:val="002B09BF"/>
    <w:rsid w:val="002B0B16"/>
    <w:rsid w:val="002B0C39"/>
    <w:rsid w:val="002B1054"/>
    <w:rsid w:val="002B1109"/>
    <w:rsid w:val="002B1566"/>
    <w:rsid w:val="002B168E"/>
    <w:rsid w:val="002B1C49"/>
    <w:rsid w:val="002B1D7C"/>
    <w:rsid w:val="002B1F33"/>
    <w:rsid w:val="002B2072"/>
    <w:rsid w:val="002B242C"/>
    <w:rsid w:val="002B28B7"/>
    <w:rsid w:val="002B2A40"/>
    <w:rsid w:val="002B349C"/>
    <w:rsid w:val="002B3745"/>
    <w:rsid w:val="002B3E6D"/>
    <w:rsid w:val="002B40B0"/>
    <w:rsid w:val="002B45B6"/>
    <w:rsid w:val="002B4B0E"/>
    <w:rsid w:val="002B4B54"/>
    <w:rsid w:val="002B4F7C"/>
    <w:rsid w:val="002B593F"/>
    <w:rsid w:val="002B5957"/>
    <w:rsid w:val="002B5979"/>
    <w:rsid w:val="002B5CFC"/>
    <w:rsid w:val="002B6148"/>
    <w:rsid w:val="002B698F"/>
    <w:rsid w:val="002B6B10"/>
    <w:rsid w:val="002B6BEC"/>
    <w:rsid w:val="002B70A8"/>
    <w:rsid w:val="002B754F"/>
    <w:rsid w:val="002B763D"/>
    <w:rsid w:val="002B7B9D"/>
    <w:rsid w:val="002B7BA7"/>
    <w:rsid w:val="002B7E0A"/>
    <w:rsid w:val="002B7EDC"/>
    <w:rsid w:val="002C0191"/>
    <w:rsid w:val="002C034D"/>
    <w:rsid w:val="002C0C50"/>
    <w:rsid w:val="002C0EC1"/>
    <w:rsid w:val="002C1224"/>
    <w:rsid w:val="002C1307"/>
    <w:rsid w:val="002C1459"/>
    <w:rsid w:val="002C14A4"/>
    <w:rsid w:val="002C1538"/>
    <w:rsid w:val="002C164E"/>
    <w:rsid w:val="002C1B94"/>
    <w:rsid w:val="002C1DAD"/>
    <w:rsid w:val="002C1E66"/>
    <w:rsid w:val="002C1F62"/>
    <w:rsid w:val="002C20A8"/>
    <w:rsid w:val="002C2168"/>
    <w:rsid w:val="002C230C"/>
    <w:rsid w:val="002C26CE"/>
    <w:rsid w:val="002C3222"/>
    <w:rsid w:val="002C340B"/>
    <w:rsid w:val="002C3894"/>
    <w:rsid w:val="002C424A"/>
    <w:rsid w:val="002C42A6"/>
    <w:rsid w:val="002C438A"/>
    <w:rsid w:val="002C4563"/>
    <w:rsid w:val="002C4ADC"/>
    <w:rsid w:val="002C4B43"/>
    <w:rsid w:val="002C4B48"/>
    <w:rsid w:val="002C4C61"/>
    <w:rsid w:val="002C52DB"/>
    <w:rsid w:val="002C5582"/>
    <w:rsid w:val="002C5701"/>
    <w:rsid w:val="002C573B"/>
    <w:rsid w:val="002C57F6"/>
    <w:rsid w:val="002C590C"/>
    <w:rsid w:val="002C5E43"/>
    <w:rsid w:val="002C5EE0"/>
    <w:rsid w:val="002C5EEF"/>
    <w:rsid w:val="002C6071"/>
    <w:rsid w:val="002C63B6"/>
    <w:rsid w:val="002C6661"/>
    <w:rsid w:val="002C69A6"/>
    <w:rsid w:val="002C6F0C"/>
    <w:rsid w:val="002C7BBB"/>
    <w:rsid w:val="002C7EC4"/>
    <w:rsid w:val="002D01F3"/>
    <w:rsid w:val="002D05AC"/>
    <w:rsid w:val="002D0830"/>
    <w:rsid w:val="002D09D4"/>
    <w:rsid w:val="002D0A6C"/>
    <w:rsid w:val="002D0E6C"/>
    <w:rsid w:val="002D0F99"/>
    <w:rsid w:val="002D12A4"/>
    <w:rsid w:val="002D1821"/>
    <w:rsid w:val="002D186D"/>
    <w:rsid w:val="002D1CA5"/>
    <w:rsid w:val="002D1E23"/>
    <w:rsid w:val="002D231B"/>
    <w:rsid w:val="002D25ED"/>
    <w:rsid w:val="002D2629"/>
    <w:rsid w:val="002D262F"/>
    <w:rsid w:val="002D27BC"/>
    <w:rsid w:val="002D28A3"/>
    <w:rsid w:val="002D2BE7"/>
    <w:rsid w:val="002D2E82"/>
    <w:rsid w:val="002D30FC"/>
    <w:rsid w:val="002D3220"/>
    <w:rsid w:val="002D3295"/>
    <w:rsid w:val="002D3642"/>
    <w:rsid w:val="002D3940"/>
    <w:rsid w:val="002D3A98"/>
    <w:rsid w:val="002D3BB0"/>
    <w:rsid w:val="002D3BF3"/>
    <w:rsid w:val="002D3E8C"/>
    <w:rsid w:val="002D45DE"/>
    <w:rsid w:val="002D461A"/>
    <w:rsid w:val="002D473D"/>
    <w:rsid w:val="002D4925"/>
    <w:rsid w:val="002D4C9E"/>
    <w:rsid w:val="002D4E2A"/>
    <w:rsid w:val="002D52F1"/>
    <w:rsid w:val="002D537C"/>
    <w:rsid w:val="002D5CAE"/>
    <w:rsid w:val="002D5D8B"/>
    <w:rsid w:val="002D6000"/>
    <w:rsid w:val="002D605C"/>
    <w:rsid w:val="002D6431"/>
    <w:rsid w:val="002D6544"/>
    <w:rsid w:val="002D663A"/>
    <w:rsid w:val="002D68B7"/>
    <w:rsid w:val="002D6B86"/>
    <w:rsid w:val="002D6B87"/>
    <w:rsid w:val="002D7C30"/>
    <w:rsid w:val="002D7CD2"/>
    <w:rsid w:val="002D7D75"/>
    <w:rsid w:val="002E0625"/>
    <w:rsid w:val="002E1365"/>
    <w:rsid w:val="002E166A"/>
    <w:rsid w:val="002E1921"/>
    <w:rsid w:val="002E194E"/>
    <w:rsid w:val="002E1E87"/>
    <w:rsid w:val="002E22E8"/>
    <w:rsid w:val="002E2404"/>
    <w:rsid w:val="002E245C"/>
    <w:rsid w:val="002E24A3"/>
    <w:rsid w:val="002E27FA"/>
    <w:rsid w:val="002E28E2"/>
    <w:rsid w:val="002E2CE2"/>
    <w:rsid w:val="002E32E4"/>
    <w:rsid w:val="002E3548"/>
    <w:rsid w:val="002E39AB"/>
    <w:rsid w:val="002E3FD5"/>
    <w:rsid w:val="002E421F"/>
    <w:rsid w:val="002E4307"/>
    <w:rsid w:val="002E449D"/>
    <w:rsid w:val="002E4672"/>
    <w:rsid w:val="002E4753"/>
    <w:rsid w:val="002E4A1F"/>
    <w:rsid w:val="002E4D54"/>
    <w:rsid w:val="002E4FCA"/>
    <w:rsid w:val="002E5188"/>
    <w:rsid w:val="002E52B5"/>
    <w:rsid w:val="002E5311"/>
    <w:rsid w:val="002E5C7E"/>
    <w:rsid w:val="002E5DCF"/>
    <w:rsid w:val="002E62D8"/>
    <w:rsid w:val="002E66F2"/>
    <w:rsid w:val="002E67D9"/>
    <w:rsid w:val="002E6C86"/>
    <w:rsid w:val="002E6ECB"/>
    <w:rsid w:val="002E6FDC"/>
    <w:rsid w:val="002E7574"/>
    <w:rsid w:val="002E7754"/>
    <w:rsid w:val="002E7968"/>
    <w:rsid w:val="002E7E71"/>
    <w:rsid w:val="002F0041"/>
    <w:rsid w:val="002F06E7"/>
    <w:rsid w:val="002F087C"/>
    <w:rsid w:val="002F0A03"/>
    <w:rsid w:val="002F0B53"/>
    <w:rsid w:val="002F0D92"/>
    <w:rsid w:val="002F0DF9"/>
    <w:rsid w:val="002F1271"/>
    <w:rsid w:val="002F13F8"/>
    <w:rsid w:val="002F16DC"/>
    <w:rsid w:val="002F19BE"/>
    <w:rsid w:val="002F1DE8"/>
    <w:rsid w:val="002F2625"/>
    <w:rsid w:val="002F2683"/>
    <w:rsid w:val="002F2A48"/>
    <w:rsid w:val="002F2E4E"/>
    <w:rsid w:val="002F30EC"/>
    <w:rsid w:val="002F31FA"/>
    <w:rsid w:val="002F3494"/>
    <w:rsid w:val="002F3594"/>
    <w:rsid w:val="002F3780"/>
    <w:rsid w:val="002F3B74"/>
    <w:rsid w:val="002F3CA8"/>
    <w:rsid w:val="002F3CF2"/>
    <w:rsid w:val="002F3FC2"/>
    <w:rsid w:val="002F4306"/>
    <w:rsid w:val="002F445A"/>
    <w:rsid w:val="002F4884"/>
    <w:rsid w:val="002F4913"/>
    <w:rsid w:val="002F4DA4"/>
    <w:rsid w:val="002F5051"/>
    <w:rsid w:val="002F5277"/>
    <w:rsid w:val="002F53D8"/>
    <w:rsid w:val="002F5A92"/>
    <w:rsid w:val="002F5E24"/>
    <w:rsid w:val="002F6118"/>
    <w:rsid w:val="002F6208"/>
    <w:rsid w:val="002F6AFF"/>
    <w:rsid w:val="002F6CCE"/>
    <w:rsid w:val="002F6D7B"/>
    <w:rsid w:val="002F6DD4"/>
    <w:rsid w:val="002F6FC4"/>
    <w:rsid w:val="002F7109"/>
    <w:rsid w:val="002F748F"/>
    <w:rsid w:val="002F75EF"/>
    <w:rsid w:val="002F7984"/>
    <w:rsid w:val="002F7CC7"/>
    <w:rsid w:val="00300084"/>
    <w:rsid w:val="00300274"/>
    <w:rsid w:val="0030073B"/>
    <w:rsid w:val="00300940"/>
    <w:rsid w:val="00300B72"/>
    <w:rsid w:val="00300EC2"/>
    <w:rsid w:val="003012EB"/>
    <w:rsid w:val="003014D8"/>
    <w:rsid w:val="0030166D"/>
    <w:rsid w:val="003016B1"/>
    <w:rsid w:val="00301CE8"/>
    <w:rsid w:val="00302051"/>
    <w:rsid w:val="003021A7"/>
    <w:rsid w:val="00302854"/>
    <w:rsid w:val="00302A60"/>
    <w:rsid w:val="0030303C"/>
    <w:rsid w:val="00303186"/>
    <w:rsid w:val="00303235"/>
    <w:rsid w:val="00303294"/>
    <w:rsid w:val="0030361B"/>
    <w:rsid w:val="0030364A"/>
    <w:rsid w:val="0030422E"/>
    <w:rsid w:val="003047FF"/>
    <w:rsid w:val="003049E5"/>
    <w:rsid w:val="00304A10"/>
    <w:rsid w:val="00304F90"/>
    <w:rsid w:val="00304FA2"/>
    <w:rsid w:val="003050D7"/>
    <w:rsid w:val="003059B0"/>
    <w:rsid w:val="003059FB"/>
    <w:rsid w:val="00305A00"/>
    <w:rsid w:val="00305FB2"/>
    <w:rsid w:val="00306280"/>
    <w:rsid w:val="00306416"/>
    <w:rsid w:val="0030679F"/>
    <w:rsid w:val="003067DC"/>
    <w:rsid w:val="003070E3"/>
    <w:rsid w:val="00307213"/>
    <w:rsid w:val="003072B6"/>
    <w:rsid w:val="00307FCC"/>
    <w:rsid w:val="003101A6"/>
    <w:rsid w:val="003101BF"/>
    <w:rsid w:val="00310616"/>
    <w:rsid w:val="00310982"/>
    <w:rsid w:val="00310E92"/>
    <w:rsid w:val="003112E1"/>
    <w:rsid w:val="003112F1"/>
    <w:rsid w:val="00311A53"/>
    <w:rsid w:val="00311B7F"/>
    <w:rsid w:val="00312140"/>
    <w:rsid w:val="0031234D"/>
    <w:rsid w:val="00312718"/>
    <w:rsid w:val="003128B6"/>
    <w:rsid w:val="003129BA"/>
    <w:rsid w:val="00313064"/>
    <w:rsid w:val="00313401"/>
    <w:rsid w:val="00313B23"/>
    <w:rsid w:val="00314054"/>
    <w:rsid w:val="00314201"/>
    <w:rsid w:val="0031428C"/>
    <w:rsid w:val="003143C3"/>
    <w:rsid w:val="0031458B"/>
    <w:rsid w:val="00314879"/>
    <w:rsid w:val="0031490D"/>
    <w:rsid w:val="00314B03"/>
    <w:rsid w:val="00314C79"/>
    <w:rsid w:val="00314FE0"/>
    <w:rsid w:val="003151B9"/>
    <w:rsid w:val="00315419"/>
    <w:rsid w:val="0031568A"/>
    <w:rsid w:val="003156BB"/>
    <w:rsid w:val="00316005"/>
    <w:rsid w:val="00316058"/>
    <w:rsid w:val="003168E4"/>
    <w:rsid w:val="00316A00"/>
    <w:rsid w:val="00316A03"/>
    <w:rsid w:val="00316B78"/>
    <w:rsid w:val="00316D1C"/>
    <w:rsid w:val="00316E81"/>
    <w:rsid w:val="00316F5B"/>
    <w:rsid w:val="00317018"/>
    <w:rsid w:val="0031773E"/>
    <w:rsid w:val="0031779E"/>
    <w:rsid w:val="003178D3"/>
    <w:rsid w:val="00317D16"/>
    <w:rsid w:val="00317F73"/>
    <w:rsid w:val="00320151"/>
    <w:rsid w:val="0032078B"/>
    <w:rsid w:val="00320A01"/>
    <w:rsid w:val="00320A1B"/>
    <w:rsid w:val="00320D1F"/>
    <w:rsid w:val="00320D6A"/>
    <w:rsid w:val="003212D4"/>
    <w:rsid w:val="003212ED"/>
    <w:rsid w:val="0032162E"/>
    <w:rsid w:val="003216EE"/>
    <w:rsid w:val="003218E5"/>
    <w:rsid w:val="0032197F"/>
    <w:rsid w:val="00321AA1"/>
    <w:rsid w:val="00321B40"/>
    <w:rsid w:val="00321B47"/>
    <w:rsid w:val="00322502"/>
    <w:rsid w:val="003225E6"/>
    <w:rsid w:val="003232C4"/>
    <w:rsid w:val="0032352A"/>
    <w:rsid w:val="0032352F"/>
    <w:rsid w:val="003236E8"/>
    <w:rsid w:val="00323773"/>
    <w:rsid w:val="00323CBF"/>
    <w:rsid w:val="003243A7"/>
    <w:rsid w:val="0032447F"/>
    <w:rsid w:val="00324C8B"/>
    <w:rsid w:val="003250B0"/>
    <w:rsid w:val="00325200"/>
    <w:rsid w:val="003252D7"/>
    <w:rsid w:val="00325323"/>
    <w:rsid w:val="00325B20"/>
    <w:rsid w:val="0032602C"/>
    <w:rsid w:val="003260DE"/>
    <w:rsid w:val="00326110"/>
    <w:rsid w:val="0032613E"/>
    <w:rsid w:val="00326238"/>
    <w:rsid w:val="0032626F"/>
    <w:rsid w:val="003263CD"/>
    <w:rsid w:val="00326483"/>
    <w:rsid w:val="00326BF4"/>
    <w:rsid w:val="003270B9"/>
    <w:rsid w:val="00327288"/>
    <w:rsid w:val="00327822"/>
    <w:rsid w:val="00327A3F"/>
    <w:rsid w:val="00327CEA"/>
    <w:rsid w:val="0033011C"/>
    <w:rsid w:val="003301B3"/>
    <w:rsid w:val="0033087B"/>
    <w:rsid w:val="00330937"/>
    <w:rsid w:val="0033096D"/>
    <w:rsid w:val="00330F35"/>
    <w:rsid w:val="00331AA9"/>
    <w:rsid w:val="00331BA0"/>
    <w:rsid w:val="0033253C"/>
    <w:rsid w:val="003325BC"/>
    <w:rsid w:val="003326A5"/>
    <w:rsid w:val="00332780"/>
    <w:rsid w:val="00332880"/>
    <w:rsid w:val="00332D26"/>
    <w:rsid w:val="00333541"/>
    <w:rsid w:val="00333D4C"/>
    <w:rsid w:val="00334661"/>
    <w:rsid w:val="00334F59"/>
    <w:rsid w:val="00335427"/>
    <w:rsid w:val="00335442"/>
    <w:rsid w:val="003355A4"/>
    <w:rsid w:val="00335CD3"/>
    <w:rsid w:val="00336B3E"/>
    <w:rsid w:val="00336D49"/>
    <w:rsid w:val="00336E50"/>
    <w:rsid w:val="00336E89"/>
    <w:rsid w:val="0033729B"/>
    <w:rsid w:val="003373F4"/>
    <w:rsid w:val="003374CA"/>
    <w:rsid w:val="00337707"/>
    <w:rsid w:val="003379AA"/>
    <w:rsid w:val="00337A92"/>
    <w:rsid w:val="00337A98"/>
    <w:rsid w:val="00337A9C"/>
    <w:rsid w:val="00337D83"/>
    <w:rsid w:val="00337E8E"/>
    <w:rsid w:val="00337FD7"/>
    <w:rsid w:val="003400FC"/>
    <w:rsid w:val="00340E39"/>
    <w:rsid w:val="00340FA8"/>
    <w:rsid w:val="00340FE7"/>
    <w:rsid w:val="0034109B"/>
    <w:rsid w:val="0034129B"/>
    <w:rsid w:val="00341A9D"/>
    <w:rsid w:val="0034229C"/>
    <w:rsid w:val="003422BA"/>
    <w:rsid w:val="003428BE"/>
    <w:rsid w:val="00342A4B"/>
    <w:rsid w:val="00342C2C"/>
    <w:rsid w:val="00342CB8"/>
    <w:rsid w:val="00342D3D"/>
    <w:rsid w:val="00342E17"/>
    <w:rsid w:val="00342E81"/>
    <w:rsid w:val="00343127"/>
    <w:rsid w:val="00343148"/>
    <w:rsid w:val="003438BE"/>
    <w:rsid w:val="00343C7F"/>
    <w:rsid w:val="003442FB"/>
    <w:rsid w:val="003445D2"/>
    <w:rsid w:val="003448D7"/>
    <w:rsid w:val="00344973"/>
    <w:rsid w:val="00344AAF"/>
    <w:rsid w:val="00344B62"/>
    <w:rsid w:val="00344FAA"/>
    <w:rsid w:val="00345191"/>
    <w:rsid w:val="00345243"/>
    <w:rsid w:val="00345262"/>
    <w:rsid w:val="00345526"/>
    <w:rsid w:val="00345749"/>
    <w:rsid w:val="00345E6E"/>
    <w:rsid w:val="00346044"/>
    <w:rsid w:val="00346175"/>
    <w:rsid w:val="0034626A"/>
    <w:rsid w:val="00346654"/>
    <w:rsid w:val="00346731"/>
    <w:rsid w:val="00346BA3"/>
    <w:rsid w:val="00346E58"/>
    <w:rsid w:val="00346FA9"/>
    <w:rsid w:val="0034716D"/>
    <w:rsid w:val="003473D6"/>
    <w:rsid w:val="00347615"/>
    <w:rsid w:val="003478AC"/>
    <w:rsid w:val="0034794C"/>
    <w:rsid w:val="00350395"/>
    <w:rsid w:val="0035041B"/>
    <w:rsid w:val="0035054C"/>
    <w:rsid w:val="0035072D"/>
    <w:rsid w:val="00350AD9"/>
    <w:rsid w:val="00350C8E"/>
    <w:rsid w:val="00350ED9"/>
    <w:rsid w:val="00350FAF"/>
    <w:rsid w:val="00351047"/>
    <w:rsid w:val="00351390"/>
    <w:rsid w:val="003515D2"/>
    <w:rsid w:val="003516BA"/>
    <w:rsid w:val="00351C00"/>
    <w:rsid w:val="00351C48"/>
    <w:rsid w:val="00351F1F"/>
    <w:rsid w:val="00351F92"/>
    <w:rsid w:val="003525DD"/>
    <w:rsid w:val="003529E6"/>
    <w:rsid w:val="00352AAC"/>
    <w:rsid w:val="00352ABD"/>
    <w:rsid w:val="00352D07"/>
    <w:rsid w:val="00353166"/>
    <w:rsid w:val="0035320D"/>
    <w:rsid w:val="0035338B"/>
    <w:rsid w:val="00353554"/>
    <w:rsid w:val="00353693"/>
    <w:rsid w:val="0035370A"/>
    <w:rsid w:val="00353EC9"/>
    <w:rsid w:val="00353F14"/>
    <w:rsid w:val="00354752"/>
    <w:rsid w:val="00354D89"/>
    <w:rsid w:val="00355007"/>
    <w:rsid w:val="003550FA"/>
    <w:rsid w:val="003552DA"/>
    <w:rsid w:val="0035538F"/>
    <w:rsid w:val="00355538"/>
    <w:rsid w:val="0035565E"/>
    <w:rsid w:val="003558EF"/>
    <w:rsid w:val="00355A0F"/>
    <w:rsid w:val="00355A68"/>
    <w:rsid w:val="00355E34"/>
    <w:rsid w:val="00355ED9"/>
    <w:rsid w:val="0035604F"/>
    <w:rsid w:val="00356276"/>
    <w:rsid w:val="00356653"/>
    <w:rsid w:val="003566E5"/>
    <w:rsid w:val="0035683B"/>
    <w:rsid w:val="003568C6"/>
    <w:rsid w:val="003571A1"/>
    <w:rsid w:val="00357708"/>
    <w:rsid w:val="00357748"/>
    <w:rsid w:val="003577D0"/>
    <w:rsid w:val="003578F9"/>
    <w:rsid w:val="00357C05"/>
    <w:rsid w:val="00357F7B"/>
    <w:rsid w:val="003601DE"/>
    <w:rsid w:val="003602E5"/>
    <w:rsid w:val="00360453"/>
    <w:rsid w:val="003604BC"/>
    <w:rsid w:val="00360920"/>
    <w:rsid w:val="00360A8D"/>
    <w:rsid w:val="00360D2A"/>
    <w:rsid w:val="00360D57"/>
    <w:rsid w:val="00360DE9"/>
    <w:rsid w:val="0036170E"/>
    <w:rsid w:val="00361D7C"/>
    <w:rsid w:val="00361D9F"/>
    <w:rsid w:val="00362A2D"/>
    <w:rsid w:val="00362A7F"/>
    <w:rsid w:val="00362BC8"/>
    <w:rsid w:val="00362E10"/>
    <w:rsid w:val="00362ECD"/>
    <w:rsid w:val="003630E1"/>
    <w:rsid w:val="003630F5"/>
    <w:rsid w:val="003630F7"/>
    <w:rsid w:val="0036322A"/>
    <w:rsid w:val="00363C31"/>
    <w:rsid w:val="00363D0E"/>
    <w:rsid w:val="003640D9"/>
    <w:rsid w:val="00364266"/>
    <w:rsid w:val="00364710"/>
    <w:rsid w:val="0036476B"/>
    <w:rsid w:val="00364D6C"/>
    <w:rsid w:val="00364DFC"/>
    <w:rsid w:val="00365926"/>
    <w:rsid w:val="00365C4E"/>
    <w:rsid w:val="003666F9"/>
    <w:rsid w:val="00366787"/>
    <w:rsid w:val="0036680C"/>
    <w:rsid w:val="00366A32"/>
    <w:rsid w:val="00366AE9"/>
    <w:rsid w:val="0036753D"/>
    <w:rsid w:val="0036773B"/>
    <w:rsid w:val="00367987"/>
    <w:rsid w:val="003704A2"/>
    <w:rsid w:val="00370BE4"/>
    <w:rsid w:val="00370C52"/>
    <w:rsid w:val="00370DDB"/>
    <w:rsid w:val="0037138A"/>
    <w:rsid w:val="0037140A"/>
    <w:rsid w:val="0037169F"/>
    <w:rsid w:val="003717C4"/>
    <w:rsid w:val="00371E3D"/>
    <w:rsid w:val="003722B9"/>
    <w:rsid w:val="003722E2"/>
    <w:rsid w:val="0037231E"/>
    <w:rsid w:val="00372399"/>
    <w:rsid w:val="003726E4"/>
    <w:rsid w:val="00372888"/>
    <w:rsid w:val="003728BA"/>
    <w:rsid w:val="003728EA"/>
    <w:rsid w:val="00372AE6"/>
    <w:rsid w:val="003731C3"/>
    <w:rsid w:val="00373535"/>
    <w:rsid w:val="00373B1D"/>
    <w:rsid w:val="00373DE9"/>
    <w:rsid w:val="00373FC4"/>
    <w:rsid w:val="0037448E"/>
    <w:rsid w:val="00374E52"/>
    <w:rsid w:val="00374E80"/>
    <w:rsid w:val="00374FD1"/>
    <w:rsid w:val="00375037"/>
    <w:rsid w:val="00375132"/>
    <w:rsid w:val="003754B0"/>
    <w:rsid w:val="00375DB3"/>
    <w:rsid w:val="00375F50"/>
    <w:rsid w:val="00376030"/>
    <w:rsid w:val="003761A6"/>
    <w:rsid w:val="00376797"/>
    <w:rsid w:val="00376ABE"/>
    <w:rsid w:val="00376BEB"/>
    <w:rsid w:val="00376C86"/>
    <w:rsid w:val="00376FCA"/>
    <w:rsid w:val="00377147"/>
    <w:rsid w:val="0037726D"/>
    <w:rsid w:val="00377306"/>
    <w:rsid w:val="003776B3"/>
    <w:rsid w:val="00377764"/>
    <w:rsid w:val="003778B4"/>
    <w:rsid w:val="00377DED"/>
    <w:rsid w:val="00377DEE"/>
    <w:rsid w:val="00377E2B"/>
    <w:rsid w:val="0038003E"/>
    <w:rsid w:val="003802D7"/>
    <w:rsid w:val="00380884"/>
    <w:rsid w:val="00380C25"/>
    <w:rsid w:val="00381059"/>
    <w:rsid w:val="00381236"/>
    <w:rsid w:val="0038123C"/>
    <w:rsid w:val="0038147A"/>
    <w:rsid w:val="00381505"/>
    <w:rsid w:val="0038150A"/>
    <w:rsid w:val="0038192C"/>
    <w:rsid w:val="003819E7"/>
    <w:rsid w:val="00381BD1"/>
    <w:rsid w:val="00382190"/>
    <w:rsid w:val="003821DC"/>
    <w:rsid w:val="00382200"/>
    <w:rsid w:val="00382779"/>
    <w:rsid w:val="00382F52"/>
    <w:rsid w:val="00382F7D"/>
    <w:rsid w:val="00382F93"/>
    <w:rsid w:val="00382FFF"/>
    <w:rsid w:val="00383755"/>
    <w:rsid w:val="003838FA"/>
    <w:rsid w:val="00383B3A"/>
    <w:rsid w:val="00383D6D"/>
    <w:rsid w:val="00383F32"/>
    <w:rsid w:val="003846DF"/>
    <w:rsid w:val="00384728"/>
    <w:rsid w:val="003849C7"/>
    <w:rsid w:val="00384B6A"/>
    <w:rsid w:val="00384B87"/>
    <w:rsid w:val="003854C2"/>
    <w:rsid w:val="003854D9"/>
    <w:rsid w:val="00385679"/>
    <w:rsid w:val="0038567D"/>
    <w:rsid w:val="00385784"/>
    <w:rsid w:val="0038598B"/>
    <w:rsid w:val="00385BBD"/>
    <w:rsid w:val="0038663F"/>
    <w:rsid w:val="00386884"/>
    <w:rsid w:val="003869B2"/>
    <w:rsid w:val="003869FF"/>
    <w:rsid w:val="00386BC8"/>
    <w:rsid w:val="00387065"/>
    <w:rsid w:val="00387382"/>
    <w:rsid w:val="0038777A"/>
    <w:rsid w:val="003878DF"/>
    <w:rsid w:val="00387BC5"/>
    <w:rsid w:val="00387F9F"/>
    <w:rsid w:val="00387FF0"/>
    <w:rsid w:val="00390006"/>
    <w:rsid w:val="003901D9"/>
    <w:rsid w:val="003903B8"/>
    <w:rsid w:val="0039085F"/>
    <w:rsid w:val="003908DD"/>
    <w:rsid w:val="00390B63"/>
    <w:rsid w:val="00390F14"/>
    <w:rsid w:val="003910C1"/>
    <w:rsid w:val="0039124A"/>
    <w:rsid w:val="003914D3"/>
    <w:rsid w:val="00391626"/>
    <w:rsid w:val="00391657"/>
    <w:rsid w:val="003925AA"/>
    <w:rsid w:val="00392C56"/>
    <w:rsid w:val="00392D41"/>
    <w:rsid w:val="00392EF9"/>
    <w:rsid w:val="0039351F"/>
    <w:rsid w:val="003939FA"/>
    <w:rsid w:val="00393F66"/>
    <w:rsid w:val="00394089"/>
    <w:rsid w:val="003942A4"/>
    <w:rsid w:val="00394AC8"/>
    <w:rsid w:val="00394B06"/>
    <w:rsid w:val="00394C02"/>
    <w:rsid w:val="00394D18"/>
    <w:rsid w:val="00394DBB"/>
    <w:rsid w:val="00394EC7"/>
    <w:rsid w:val="00395356"/>
    <w:rsid w:val="0039545E"/>
    <w:rsid w:val="00395AA8"/>
    <w:rsid w:val="00395F8B"/>
    <w:rsid w:val="0039625E"/>
    <w:rsid w:val="00396347"/>
    <w:rsid w:val="00396F9C"/>
    <w:rsid w:val="00397097"/>
    <w:rsid w:val="0039721C"/>
    <w:rsid w:val="00397737"/>
    <w:rsid w:val="00397867"/>
    <w:rsid w:val="00397918"/>
    <w:rsid w:val="00397DA5"/>
    <w:rsid w:val="00397E43"/>
    <w:rsid w:val="003A03A5"/>
    <w:rsid w:val="003A0408"/>
    <w:rsid w:val="003A0468"/>
    <w:rsid w:val="003A0B96"/>
    <w:rsid w:val="003A10D1"/>
    <w:rsid w:val="003A134B"/>
    <w:rsid w:val="003A155C"/>
    <w:rsid w:val="003A17C4"/>
    <w:rsid w:val="003A18B4"/>
    <w:rsid w:val="003A1B62"/>
    <w:rsid w:val="003A1EEC"/>
    <w:rsid w:val="003A21E3"/>
    <w:rsid w:val="003A24A1"/>
    <w:rsid w:val="003A2603"/>
    <w:rsid w:val="003A2885"/>
    <w:rsid w:val="003A298C"/>
    <w:rsid w:val="003A3340"/>
    <w:rsid w:val="003A37A1"/>
    <w:rsid w:val="003A3F03"/>
    <w:rsid w:val="003A4729"/>
    <w:rsid w:val="003A481F"/>
    <w:rsid w:val="003A4A16"/>
    <w:rsid w:val="003A50B9"/>
    <w:rsid w:val="003A5867"/>
    <w:rsid w:val="003A6061"/>
    <w:rsid w:val="003A6186"/>
    <w:rsid w:val="003A61D3"/>
    <w:rsid w:val="003A62B1"/>
    <w:rsid w:val="003A6BAE"/>
    <w:rsid w:val="003A72A9"/>
    <w:rsid w:val="003A73B0"/>
    <w:rsid w:val="003A79B7"/>
    <w:rsid w:val="003A7A03"/>
    <w:rsid w:val="003A7A3C"/>
    <w:rsid w:val="003B0155"/>
    <w:rsid w:val="003B01BF"/>
    <w:rsid w:val="003B0223"/>
    <w:rsid w:val="003B02AC"/>
    <w:rsid w:val="003B0625"/>
    <w:rsid w:val="003B0659"/>
    <w:rsid w:val="003B069A"/>
    <w:rsid w:val="003B06E4"/>
    <w:rsid w:val="003B1254"/>
    <w:rsid w:val="003B1301"/>
    <w:rsid w:val="003B18BC"/>
    <w:rsid w:val="003B194D"/>
    <w:rsid w:val="003B19C6"/>
    <w:rsid w:val="003B1B7A"/>
    <w:rsid w:val="003B1D5F"/>
    <w:rsid w:val="003B1F34"/>
    <w:rsid w:val="003B2579"/>
    <w:rsid w:val="003B2A21"/>
    <w:rsid w:val="003B2F8F"/>
    <w:rsid w:val="003B302B"/>
    <w:rsid w:val="003B309D"/>
    <w:rsid w:val="003B3848"/>
    <w:rsid w:val="003B3B1A"/>
    <w:rsid w:val="003B3B99"/>
    <w:rsid w:val="003B3D47"/>
    <w:rsid w:val="003B3ED8"/>
    <w:rsid w:val="003B41C0"/>
    <w:rsid w:val="003B42CB"/>
    <w:rsid w:val="003B45A8"/>
    <w:rsid w:val="003B51BE"/>
    <w:rsid w:val="003B5DFF"/>
    <w:rsid w:val="003B5F26"/>
    <w:rsid w:val="003B6624"/>
    <w:rsid w:val="003B69F0"/>
    <w:rsid w:val="003B6AEB"/>
    <w:rsid w:val="003B7172"/>
    <w:rsid w:val="003B729F"/>
    <w:rsid w:val="003B7414"/>
    <w:rsid w:val="003B75BB"/>
    <w:rsid w:val="003B771B"/>
    <w:rsid w:val="003B7AB9"/>
    <w:rsid w:val="003B7D56"/>
    <w:rsid w:val="003B7DE9"/>
    <w:rsid w:val="003B7E88"/>
    <w:rsid w:val="003B7ECE"/>
    <w:rsid w:val="003C0534"/>
    <w:rsid w:val="003C087C"/>
    <w:rsid w:val="003C0B34"/>
    <w:rsid w:val="003C0ED7"/>
    <w:rsid w:val="003C0EF5"/>
    <w:rsid w:val="003C1200"/>
    <w:rsid w:val="003C1479"/>
    <w:rsid w:val="003C17B5"/>
    <w:rsid w:val="003C1DA1"/>
    <w:rsid w:val="003C1E54"/>
    <w:rsid w:val="003C1F91"/>
    <w:rsid w:val="003C2373"/>
    <w:rsid w:val="003C28EC"/>
    <w:rsid w:val="003C295C"/>
    <w:rsid w:val="003C2AD3"/>
    <w:rsid w:val="003C2B35"/>
    <w:rsid w:val="003C2C9B"/>
    <w:rsid w:val="003C2F4F"/>
    <w:rsid w:val="003C33E3"/>
    <w:rsid w:val="003C437C"/>
    <w:rsid w:val="003C458A"/>
    <w:rsid w:val="003C465D"/>
    <w:rsid w:val="003C4776"/>
    <w:rsid w:val="003C4AAC"/>
    <w:rsid w:val="003C4F46"/>
    <w:rsid w:val="003C5080"/>
    <w:rsid w:val="003C50DC"/>
    <w:rsid w:val="003C5626"/>
    <w:rsid w:val="003C5AC3"/>
    <w:rsid w:val="003C5FE8"/>
    <w:rsid w:val="003C6186"/>
    <w:rsid w:val="003C67C9"/>
    <w:rsid w:val="003C6AA0"/>
    <w:rsid w:val="003C6C74"/>
    <w:rsid w:val="003C6C77"/>
    <w:rsid w:val="003C7360"/>
    <w:rsid w:val="003C7382"/>
    <w:rsid w:val="003C794D"/>
    <w:rsid w:val="003C79A5"/>
    <w:rsid w:val="003C7DC4"/>
    <w:rsid w:val="003D0773"/>
    <w:rsid w:val="003D08CC"/>
    <w:rsid w:val="003D0CDD"/>
    <w:rsid w:val="003D106C"/>
    <w:rsid w:val="003D1475"/>
    <w:rsid w:val="003D1478"/>
    <w:rsid w:val="003D1725"/>
    <w:rsid w:val="003D1A84"/>
    <w:rsid w:val="003D1CF5"/>
    <w:rsid w:val="003D1FB9"/>
    <w:rsid w:val="003D20E1"/>
    <w:rsid w:val="003D21D7"/>
    <w:rsid w:val="003D2880"/>
    <w:rsid w:val="003D35C3"/>
    <w:rsid w:val="003D3B46"/>
    <w:rsid w:val="003D3CC3"/>
    <w:rsid w:val="003D452C"/>
    <w:rsid w:val="003D46E4"/>
    <w:rsid w:val="003D4ED6"/>
    <w:rsid w:val="003D4FC9"/>
    <w:rsid w:val="003D57E7"/>
    <w:rsid w:val="003D5C51"/>
    <w:rsid w:val="003D60BF"/>
    <w:rsid w:val="003D64C4"/>
    <w:rsid w:val="003D652A"/>
    <w:rsid w:val="003D6595"/>
    <w:rsid w:val="003D68A6"/>
    <w:rsid w:val="003D6F8B"/>
    <w:rsid w:val="003D7151"/>
    <w:rsid w:val="003D7342"/>
    <w:rsid w:val="003D740D"/>
    <w:rsid w:val="003D75D9"/>
    <w:rsid w:val="003D771E"/>
    <w:rsid w:val="003D7FA7"/>
    <w:rsid w:val="003E0517"/>
    <w:rsid w:val="003E067B"/>
    <w:rsid w:val="003E095F"/>
    <w:rsid w:val="003E0988"/>
    <w:rsid w:val="003E09EF"/>
    <w:rsid w:val="003E0AB9"/>
    <w:rsid w:val="003E0C6A"/>
    <w:rsid w:val="003E1124"/>
    <w:rsid w:val="003E13E8"/>
    <w:rsid w:val="003E14EB"/>
    <w:rsid w:val="003E14ED"/>
    <w:rsid w:val="003E1649"/>
    <w:rsid w:val="003E1D1D"/>
    <w:rsid w:val="003E1FBC"/>
    <w:rsid w:val="003E20BF"/>
    <w:rsid w:val="003E22B0"/>
    <w:rsid w:val="003E2A18"/>
    <w:rsid w:val="003E3032"/>
    <w:rsid w:val="003E309D"/>
    <w:rsid w:val="003E32CD"/>
    <w:rsid w:val="003E3424"/>
    <w:rsid w:val="003E38F4"/>
    <w:rsid w:val="003E3DC0"/>
    <w:rsid w:val="003E445A"/>
    <w:rsid w:val="003E44E9"/>
    <w:rsid w:val="003E4914"/>
    <w:rsid w:val="003E4D1F"/>
    <w:rsid w:val="003E52D4"/>
    <w:rsid w:val="003E53BA"/>
    <w:rsid w:val="003E5976"/>
    <w:rsid w:val="003E5DCF"/>
    <w:rsid w:val="003E6210"/>
    <w:rsid w:val="003E67F5"/>
    <w:rsid w:val="003E6A74"/>
    <w:rsid w:val="003E6B1A"/>
    <w:rsid w:val="003E6BB3"/>
    <w:rsid w:val="003E6D05"/>
    <w:rsid w:val="003E752C"/>
    <w:rsid w:val="003E76D0"/>
    <w:rsid w:val="003E799B"/>
    <w:rsid w:val="003E7B7E"/>
    <w:rsid w:val="003F0618"/>
    <w:rsid w:val="003F074E"/>
    <w:rsid w:val="003F0A61"/>
    <w:rsid w:val="003F0FD5"/>
    <w:rsid w:val="003F1094"/>
    <w:rsid w:val="003F1694"/>
    <w:rsid w:val="003F16B6"/>
    <w:rsid w:val="003F1A95"/>
    <w:rsid w:val="003F1EBE"/>
    <w:rsid w:val="003F1F4B"/>
    <w:rsid w:val="003F220D"/>
    <w:rsid w:val="003F2265"/>
    <w:rsid w:val="003F233D"/>
    <w:rsid w:val="003F2667"/>
    <w:rsid w:val="003F2BB8"/>
    <w:rsid w:val="003F2EA2"/>
    <w:rsid w:val="003F3231"/>
    <w:rsid w:val="003F353A"/>
    <w:rsid w:val="003F3760"/>
    <w:rsid w:val="003F3995"/>
    <w:rsid w:val="003F448F"/>
    <w:rsid w:val="003F48B8"/>
    <w:rsid w:val="003F4BA8"/>
    <w:rsid w:val="003F519A"/>
    <w:rsid w:val="003F5651"/>
    <w:rsid w:val="003F570A"/>
    <w:rsid w:val="003F5AFB"/>
    <w:rsid w:val="003F5C0A"/>
    <w:rsid w:val="003F5D6E"/>
    <w:rsid w:val="003F5F85"/>
    <w:rsid w:val="003F6116"/>
    <w:rsid w:val="003F6518"/>
    <w:rsid w:val="003F6927"/>
    <w:rsid w:val="003F751B"/>
    <w:rsid w:val="003F780C"/>
    <w:rsid w:val="003F7CB1"/>
    <w:rsid w:val="003F7E9F"/>
    <w:rsid w:val="004001C8"/>
    <w:rsid w:val="004003C1"/>
    <w:rsid w:val="0040045D"/>
    <w:rsid w:val="0040053C"/>
    <w:rsid w:val="004007E6"/>
    <w:rsid w:val="00400986"/>
    <w:rsid w:val="00400A99"/>
    <w:rsid w:val="00400E6A"/>
    <w:rsid w:val="00400E80"/>
    <w:rsid w:val="00401A2D"/>
    <w:rsid w:val="00401AA8"/>
    <w:rsid w:val="00401D72"/>
    <w:rsid w:val="00401FBA"/>
    <w:rsid w:val="00401FF5"/>
    <w:rsid w:val="00402117"/>
    <w:rsid w:val="004023B4"/>
    <w:rsid w:val="00402425"/>
    <w:rsid w:val="00402490"/>
    <w:rsid w:val="00402A28"/>
    <w:rsid w:val="00402B44"/>
    <w:rsid w:val="00402ED3"/>
    <w:rsid w:val="00403B13"/>
    <w:rsid w:val="00403D96"/>
    <w:rsid w:val="00403FDA"/>
    <w:rsid w:val="004041D2"/>
    <w:rsid w:val="0040430A"/>
    <w:rsid w:val="00404482"/>
    <w:rsid w:val="00404661"/>
    <w:rsid w:val="00404931"/>
    <w:rsid w:val="00404E54"/>
    <w:rsid w:val="00404F6F"/>
    <w:rsid w:val="00405424"/>
    <w:rsid w:val="0040573A"/>
    <w:rsid w:val="0040587F"/>
    <w:rsid w:val="00405F4B"/>
    <w:rsid w:val="0040606A"/>
    <w:rsid w:val="00406A41"/>
    <w:rsid w:val="00406AF6"/>
    <w:rsid w:val="00406B3C"/>
    <w:rsid w:val="0040749F"/>
    <w:rsid w:val="00407505"/>
    <w:rsid w:val="0040762A"/>
    <w:rsid w:val="00407FA0"/>
    <w:rsid w:val="0041013F"/>
    <w:rsid w:val="0041034A"/>
    <w:rsid w:val="00410560"/>
    <w:rsid w:val="004109B0"/>
    <w:rsid w:val="00410A57"/>
    <w:rsid w:val="00410A89"/>
    <w:rsid w:val="00410E0B"/>
    <w:rsid w:val="00411264"/>
    <w:rsid w:val="00411395"/>
    <w:rsid w:val="0041166C"/>
    <w:rsid w:val="00411672"/>
    <w:rsid w:val="004116CC"/>
    <w:rsid w:val="0041194E"/>
    <w:rsid w:val="00411A84"/>
    <w:rsid w:val="00411D59"/>
    <w:rsid w:val="00412921"/>
    <w:rsid w:val="00412983"/>
    <w:rsid w:val="00412A7B"/>
    <w:rsid w:val="004133AD"/>
    <w:rsid w:val="00413C47"/>
    <w:rsid w:val="00413D4D"/>
    <w:rsid w:val="00413DF1"/>
    <w:rsid w:val="0041406B"/>
    <w:rsid w:val="00414105"/>
    <w:rsid w:val="00414335"/>
    <w:rsid w:val="004146A9"/>
    <w:rsid w:val="00414798"/>
    <w:rsid w:val="0041490B"/>
    <w:rsid w:val="00414C8F"/>
    <w:rsid w:val="00414F99"/>
    <w:rsid w:val="0041515A"/>
    <w:rsid w:val="00415BE7"/>
    <w:rsid w:val="004163F9"/>
    <w:rsid w:val="004165F0"/>
    <w:rsid w:val="00416A0C"/>
    <w:rsid w:val="00416B93"/>
    <w:rsid w:val="00416CA7"/>
    <w:rsid w:val="00416E1D"/>
    <w:rsid w:val="00416F62"/>
    <w:rsid w:val="00417080"/>
    <w:rsid w:val="004170B9"/>
    <w:rsid w:val="0041746B"/>
    <w:rsid w:val="004178A8"/>
    <w:rsid w:val="004179C9"/>
    <w:rsid w:val="00417A57"/>
    <w:rsid w:val="00417B99"/>
    <w:rsid w:val="00417CCE"/>
    <w:rsid w:val="00417D46"/>
    <w:rsid w:val="00420105"/>
    <w:rsid w:val="004201D1"/>
    <w:rsid w:val="0042057D"/>
    <w:rsid w:val="0042062E"/>
    <w:rsid w:val="004207CA"/>
    <w:rsid w:val="00420B36"/>
    <w:rsid w:val="004213F1"/>
    <w:rsid w:val="00421A89"/>
    <w:rsid w:val="004225F4"/>
    <w:rsid w:val="00423112"/>
    <w:rsid w:val="00423286"/>
    <w:rsid w:val="004234C5"/>
    <w:rsid w:val="00423F03"/>
    <w:rsid w:val="00423FF3"/>
    <w:rsid w:val="004241B8"/>
    <w:rsid w:val="004244DF"/>
    <w:rsid w:val="004244EE"/>
    <w:rsid w:val="004249F7"/>
    <w:rsid w:val="00424A50"/>
    <w:rsid w:val="00424C0D"/>
    <w:rsid w:val="0042506F"/>
    <w:rsid w:val="004250EE"/>
    <w:rsid w:val="00425112"/>
    <w:rsid w:val="0042553B"/>
    <w:rsid w:val="0042586B"/>
    <w:rsid w:val="0042593D"/>
    <w:rsid w:val="0042598C"/>
    <w:rsid w:val="004264BA"/>
    <w:rsid w:val="004265FC"/>
    <w:rsid w:val="0042699A"/>
    <w:rsid w:val="0042761B"/>
    <w:rsid w:val="00427E74"/>
    <w:rsid w:val="0043005D"/>
    <w:rsid w:val="00430265"/>
    <w:rsid w:val="004306D6"/>
    <w:rsid w:val="00430AF6"/>
    <w:rsid w:val="00431425"/>
    <w:rsid w:val="00431531"/>
    <w:rsid w:val="00431556"/>
    <w:rsid w:val="004317AA"/>
    <w:rsid w:val="00431A89"/>
    <w:rsid w:val="00431D4F"/>
    <w:rsid w:val="004321FA"/>
    <w:rsid w:val="00432448"/>
    <w:rsid w:val="00432858"/>
    <w:rsid w:val="00432AC2"/>
    <w:rsid w:val="00432D0F"/>
    <w:rsid w:val="00432DAD"/>
    <w:rsid w:val="004331B3"/>
    <w:rsid w:val="004332AF"/>
    <w:rsid w:val="004336E8"/>
    <w:rsid w:val="0043371D"/>
    <w:rsid w:val="00433912"/>
    <w:rsid w:val="00433926"/>
    <w:rsid w:val="00433D84"/>
    <w:rsid w:val="004343B6"/>
    <w:rsid w:val="004348DA"/>
    <w:rsid w:val="00434AFF"/>
    <w:rsid w:val="00434E6A"/>
    <w:rsid w:val="004350FC"/>
    <w:rsid w:val="00435850"/>
    <w:rsid w:val="00435D18"/>
    <w:rsid w:val="00435EFF"/>
    <w:rsid w:val="00436642"/>
    <w:rsid w:val="0043706B"/>
    <w:rsid w:val="004372D8"/>
    <w:rsid w:val="0043731B"/>
    <w:rsid w:val="00437374"/>
    <w:rsid w:val="00437389"/>
    <w:rsid w:val="004373C6"/>
    <w:rsid w:val="00437611"/>
    <w:rsid w:val="004376F7"/>
    <w:rsid w:val="00437ABD"/>
    <w:rsid w:val="0044026A"/>
    <w:rsid w:val="004406E2"/>
    <w:rsid w:val="0044077B"/>
    <w:rsid w:val="00441114"/>
    <w:rsid w:val="004413ED"/>
    <w:rsid w:val="0044151B"/>
    <w:rsid w:val="004417B9"/>
    <w:rsid w:val="00441E01"/>
    <w:rsid w:val="00441E7B"/>
    <w:rsid w:val="00442010"/>
    <w:rsid w:val="004422B6"/>
    <w:rsid w:val="00442347"/>
    <w:rsid w:val="00442AA2"/>
    <w:rsid w:val="00442B5B"/>
    <w:rsid w:val="00443161"/>
    <w:rsid w:val="00443709"/>
    <w:rsid w:val="00443749"/>
    <w:rsid w:val="00443B6C"/>
    <w:rsid w:val="00443C66"/>
    <w:rsid w:val="00443F1D"/>
    <w:rsid w:val="0044412E"/>
    <w:rsid w:val="0044434B"/>
    <w:rsid w:val="00444763"/>
    <w:rsid w:val="00444788"/>
    <w:rsid w:val="00444AC8"/>
    <w:rsid w:val="004452BD"/>
    <w:rsid w:val="0044556E"/>
    <w:rsid w:val="00446276"/>
    <w:rsid w:val="0044678A"/>
    <w:rsid w:val="004468FC"/>
    <w:rsid w:val="00446AF4"/>
    <w:rsid w:val="00446CC8"/>
    <w:rsid w:val="00446DB8"/>
    <w:rsid w:val="004473F0"/>
    <w:rsid w:val="0044754B"/>
    <w:rsid w:val="004478A1"/>
    <w:rsid w:val="00447A41"/>
    <w:rsid w:val="00447CDC"/>
    <w:rsid w:val="0045012B"/>
    <w:rsid w:val="0045044F"/>
    <w:rsid w:val="00450657"/>
    <w:rsid w:val="00450689"/>
    <w:rsid w:val="00450762"/>
    <w:rsid w:val="004508F1"/>
    <w:rsid w:val="00450EC3"/>
    <w:rsid w:val="00451000"/>
    <w:rsid w:val="00451266"/>
    <w:rsid w:val="00451B78"/>
    <w:rsid w:val="00451D09"/>
    <w:rsid w:val="00451E57"/>
    <w:rsid w:val="0045210C"/>
    <w:rsid w:val="0045213F"/>
    <w:rsid w:val="0045285B"/>
    <w:rsid w:val="00452A4B"/>
    <w:rsid w:val="00452C05"/>
    <w:rsid w:val="00452E48"/>
    <w:rsid w:val="00453136"/>
    <w:rsid w:val="00453742"/>
    <w:rsid w:val="00453A19"/>
    <w:rsid w:val="00453CD1"/>
    <w:rsid w:val="004540D4"/>
    <w:rsid w:val="0045463B"/>
    <w:rsid w:val="0045490F"/>
    <w:rsid w:val="00454E50"/>
    <w:rsid w:val="004555F0"/>
    <w:rsid w:val="00455794"/>
    <w:rsid w:val="004557D7"/>
    <w:rsid w:val="00455AD4"/>
    <w:rsid w:val="004564CD"/>
    <w:rsid w:val="004565CF"/>
    <w:rsid w:val="00456A7A"/>
    <w:rsid w:val="00456C27"/>
    <w:rsid w:val="00456D29"/>
    <w:rsid w:val="00457347"/>
    <w:rsid w:val="004573D9"/>
    <w:rsid w:val="00457B80"/>
    <w:rsid w:val="00457CBB"/>
    <w:rsid w:val="00460253"/>
    <w:rsid w:val="00460603"/>
    <w:rsid w:val="00460BF5"/>
    <w:rsid w:val="00460C92"/>
    <w:rsid w:val="00460E21"/>
    <w:rsid w:val="00461099"/>
    <w:rsid w:val="00461542"/>
    <w:rsid w:val="004615AF"/>
    <w:rsid w:val="004618F0"/>
    <w:rsid w:val="0046191F"/>
    <w:rsid w:val="00461A7C"/>
    <w:rsid w:val="00461B69"/>
    <w:rsid w:val="00461B95"/>
    <w:rsid w:val="00462176"/>
    <w:rsid w:val="0046230A"/>
    <w:rsid w:val="0046233E"/>
    <w:rsid w:val="004623FA"/>
    <w:rsid w:val="00462414"/>
    <w:rsid w:val="00462533"/>
    <w:rsid w:val="00462687"/>
    <w:rsid w:val="00463115"/>
    <w:rsid w:val="004632D5"/>
    <w:rsid w:val="00463304"/>
    <w:rsid w:val="004639FB"/>
    <w:rsid w:val="00463D7A"/>
    <w:rsid w:val="00463E3A"/>
    <w:rsid w:val="00463ED8"/>
    <w:rsid w:val="004641CB"/>
    <w:rsid w:val="00464483"/>
    <w:rsid w:val="00464C11"/>
    <w:rsid w:val="00464C80"/>
    <w:rsid w:val="00464E06"/>
    <w:rsid w:val="00464EFE"/>
    <w:rsid w:val="0046528D"/>
    <w:rsid w:val="004655E6"/>
    <w:rsid w:val="0046593C"/>
    <w:rsid w:val="00465F30"/>
    <w:rsid w:val="00466249"/>
    <w:rsid w:val="00466421"/>
    <w:rsid w:val="004664E3"/>
    <w:rsid w:val="00466669"/>
    <w:rsid w:val="004668C6"/>
    <w:rsid w:val="004669B4"/>
    <w:rsid w:val="00467288"/>
    <w:rsid w:val="00467AA9"/>
    <w:rsid w:val="00467E6A"/>
    <w:rsid w:val="004701C6"/>
    <w:rsid w:val="004702D2"/>
    <w:rsid w:val="00470B4F"/>
    <w:rsid w:val="00470B5B"/>
    <w:rsid w:val="00470D0C"/>
    <w:rsid w:val="00470D40"/>
    <w:rsid w:val="004710CA"/>
    <w:rsid w:val="004714CF"/>
    <w:rsid w:val="004714EF"/>
    <w:rsid w:val="004715F5"/>
    <w:rsid w:val="004716A0"/>
    <w:rsid w:val="00471E18"/>
    <w:rsid w:val="0047257B"/>
    <w:rsid w:val="00472618"/>
    <w:rsid w:val="00472942"/>
    <w:rsid w:val="004731B6"/>
    <w:rsid w:val="0047321E"/>
    <w:rsid w:val="004732A1"/>
    <w:rsid w:val="00473497"/>
    <w:rsid w:val="00473A4E"/>
    <w:rsid w:val="0047473D"/>
    <w:rsid w:val="00474949"/>
    <w:rsid w:val="00474A05"/>
    <w:rsid w:val="00474A58"/>
    <w:rsid w:val="00474DB7"/>
    <w:rsid w:val="00474E00"/>
    <w:rsid w:val="00475181"/>
    <w:rsid w:val="00475384"/>
    <w:rsid w:val="00475547"/>
    <w:rsid w:val="00475577"/>
    <w:rsid w:val="00475852"/>
    <w:rsid w:val="00475E88"/>
    <w:rsid w:val="00476076"/>
    <w:rsid w:val="00476423"/>
    <w:rsid w:val="00476522"/>
    <w:rsid w:val="0047653B"/>
    <w:rsid w:val="004767CA"/>
    <w:rsid w:val="00476A2D"/>
    <w:rsid w:val="00476FCD"/>
    <w:rsid w:val="004770B6"/>
    <w:rsid w:val="00477216"/>
    <w:rsid w:val="00477489"/>
    <w:rsid w:val="00477622"/>
    <w:rsid w:val="00477D36"/>
    <w:rsid w:val="00477D96"/>
    <w:rsid w:val="0048015C"/>
    <w:rsid w:val="00480944"/>
    <w:rsid w:val="00480A90"/>
    <w:rsid w:val="00480BD8"/>
    <w:rsid w:val="00480C8D"/>
    <w:rsid w:val="00480D2B"/>
    <w:rsid w:val="00480E70"/>
    <w:rsid w:val="0048110A"/>
    <w:rsid w:val="00481731"/>
    <w:rsid w:val="00481842"/>
    <w:rsid w:val="00481A51"/>
    <w:rsid w:val="00481A77"/>
    <w:rsid w:val="00481C6A"/>
    <w:rsid w:val="00481CA1"/>
    <w:rsid w:val="00481DAC"/>
    <w:rsid w:val="004824C0"/>
    <w:rsid w:val="00482559"/>
    <w:rsid w:val="00482BD6"/>
    <w:rsid w:val="00482FB5"/>
    <w:rsid w:val="00483251"/>
    <w:rsid w:val="004833E0"/>
    <w:rsid w:val="00483816"/>
    <w:rsid w:val="00483D4C"/>
    <w:rsid w:val="00484288"/>
    <w:rsid w:val="004846BF"/>
    <w:rsid w:val="00484E94"/>
    <w:rsid w:val="00484EDD"/>
    <w:rsid w:val="0048502C"/>
    <w:rsid w:val="004850F0"/>
    <w:rsid w:val="00485240"/>
    <w:rsid w:val="004858E5"/>
    <w:rsid w:val="00485983"/>
    <w:rsid w:val="00485BCD"/>
    <w:rsid w:val="00485BD7"/>
    <w:rsid w:val="00485F3A"/>
    <w:rsid w:val="00486840"/>
    <w:rsid w:val="00486B89"/>
    <w:rsid w:val="00486C98"/>
    <w:rsid w:val="00486D2F"/>
    <w:rsid w:val="004870DF"/>
    <w:rsid w:val="00487667"/>
    <w:rsid w:val="00487E2B"/>
    <w:rsid w:val="0049083B"/>
    <w:rsid w:val="004908D4"/>
    <w:rsid w:val="00490C6F"/>
    <w:rsid w:val="00490D43"/>
    <w:rsid w:val="00491013"/>
    <w:rsid w:val="00491266"/>
    <w:rsid w:val="00491415"/>
    <w:rsid w:val="004915CA"/>
    <w:rsid w:val="00491EE9"/>
    <w:rsid w:val="00491FD8"/>
    <w:rsid w:val="004920D8"/>
    <w:rsid w:val="004922F7"/>
    <w:rsid w:val="0049237B"/>
    <w:rsid w:val="004924C1"/>
    <w:rsid w:val="00492854"/>
    <w:rsid w:val="004928EE"/>
    <w:rsid w:val="00492CDB"/>
    <w:rsid w:val="00492D3B"/>
    <w:rsid w:val="00492D50"/>
    <w:rsid w:val="00493138"/>
    <w:rsid w:val="0049348F"/>
    <w:rsid w:val="00493AAB"/>
    <w:rsid w:val="00493D6D"/>
    <w:rsid w:val="00493DC4"/>
    <w:rsid w:val="00494181"/>
    <w:rsid w:val="004941F8"/>
    <w:rsid w:val="004943D1"/>
    <w:rsid w:val="00494A22"/>
    <w:rsid w:val="00494B7C"/>
    <w:rsid w:val="00494CB1"/>
    <w:rsid w:val="00495185"/>
    <w:rsid w:val="00495254"/>
    <w:rsid w:val="00495AE9"/>
    <w:rsid w:val="00495B20"/>
    <w:rsid w:val="00496212"/>
    <w:rsid w:val="0049634F"/>
    <w:rsid w:val="004968E7"/>
    <w:rsid w:val="004969FB"/>
    <w:rsid w:val="00496A39"/>
    <w:rsid w:val="00496AC7"/>
    <w:rsid w:val="00496ADC"/>
    <w:rsid w:val="00496F82"/>
    <w:rsid w:val="004975D7"/>
    <w:rsid w:val="004978A6"/>
    <w:rsid w:val="004979ED"/>
    <w:rsid w:val="004A00C1"/>
    <w:rsid w:val="004A0365"/>
    <w:rsid w:val="004A0386"/>
    <w:rsid w:val="004A1166"/>
    <w:rsid w:val="004A128B"/>
    <w:rsid w:val="004A13D9"/>
    <w:rsid w:val="004A15F0"/>
    <w:rsid w:val="004A2077"/>
    <w:rsid w:val="004A2260"/>
    <w:rsid w:val="004A230C"/>
    <w:rsid w:val="004A2738"/>
    <w:rsid w:val="004A295A"/>
    <w:rsid w:val="004A2A22"/>
    <w:rsid w:val="004A2A33"/>
    <w:rsid w:val="004A2CA2"/>
    <w:rsid w:val="004A2E75"/>
    <w:rsid w:val="004A3201"/>
    <w:rsid w:val="004A3303"/>
    <w:rsid w:val="004A349A"/>
    <w:rsid w:val="004A381F"/>
    <w:rsid w:val="004A46D0"/>
    <w:rsid w:val="004A47A1"/>
    <w:rsid w:val="004A48FE"/>
    <w:rsid w:val="004A4B5C"/>
    <w:rsid w:val="004A4D86"/>
    <w:rsid w:val="004A4DAF"/>
    <w:rsid w:val="004A4E50"/>
    <w:rsid w:val="004A5060"/>
    <w:rsid w:val="004A5377"/>
    <w:rsid w:val="004A559B"/>
    <w:rsid w:val="004A58AD"/>
    <w:rsid w:val="004A607A"/>
    <w:rsid w:val="004A609B"/>
    <w:rsid w:val="004A6342"/>
    <w:rsid w:val="004A63E2"/>
    <w:rsid w:val="004A645E"/>
    <w:rsid w:val="004A648C"/>
    <w:rsid w:val="004A64BA"/>
    <w:rsid w:val="004A66CE"/>
    <w:rsid w:val="004A6A11"/>
    <w:rsid w:val="004A6AC7"/>
    <w:rsid w:val="004A6E3D"/>
    <w:rsid w:val="004A7231"/>
    <w:rsid w:val="004A7620"/>
    <w:rsid w:val="004A7623"/>
    <w:rsid w:val="004A791A"/>
    <w:rsid w:val="004A79AD"/>
    <w:rsid w:val="004A79FD"/>
    <w:rsid w:val="004A7C00"/>
    <w:rsid w:val="004B030E"/>
    <w:rsid w:val="004B03F9"/>
    <w:rsid w:val="004B0481"/>
    <w:rsid w:val="004B04F0"/>
    <w:rsid w:val="004B0654"/>
    <w:rsid w:val="004B0811"/>
    <w:rsid w:val="004B086F"/>
    <w:rsid w:val="004B0989"/>
    <w:rsid w:val="004B0FD6"/>
    <w:rsid w:val="004B1196"/>
    <w:rsid w:val="004B1231"/>
    <w:rsid w:val="004B139F"/>
    <w:rsid w:val="004B175C"/>
    <w:rsid w:val="004B1A63"/>
    <w:rsid w:val="004B1C56"/>
    <w:rsid w:val="004B2059"/>
    <w:rsid w:val="004B22A9"/>
    <w:rsid w:val="004B27D5"/>
    <w:rsid w:val="004B284B"/>
    <w:rsid w:val="004B2D49"/>
    <w:rsid w:val="004B2F5E"/>
    <w:rsid w:val="004B3302"/>
    <w:rsid w:val="004B336A"/>
    <w:rsid w:val="004B37F0"/>
    <w:rsid w:val="004B38D4"/>
    <w:rsid w:val="004B3AE5"/>
    <w:rsid w:val="004B3C58"/>
    <w:rsid w:val="004B4516"/>
    <w:rsid w:val="004B466A"/>
    <w:rsid w:val="004B49AD"/>
    <w:rsid w:val="004B4A2B"/>
    <w:rsid w:val="004B4D35"/>
    <w:rsid w:val="004B4DE5"/>
    <w:rsid w:val="004B4E50"/>
    <w:rsid w:val="004B4F50"/>
    <w:rsid w:val="004B50CD"/>
    <w:rsid w:val="004B50E8"/>
    <w:rsid w:val="004B520E"/>
    <w:rsid w:val="004B5618"/>
    <w:rsid w:val="004B58FD"/>
    <w:rsid w:val="004B5A0F"/>
    <w:rsid w:val="004B5AD4"/>
    <w:rsid w:val="004B5BDA"/>
    <w:rsid w:val="004B609E"/>
    <w:rsid w:val="004B65E9"/>
    <w:rsid w:val="004B681F"/>
    <w:rsid w:val="004B6CF7"/>
    <w:rsid w:val="004B6FEF"/>
    <w:rsid w:val="004B73A4"/>
    <w:rsid w:val="004B7763"/>
    <w:rsid w:val="004B77DF"/>
    <w:rsid w:val="004B784D"/>
    <w:rsid w:val="004C0A41"/>
    <w:rsid w:val="004C0BCE"/>
    <w:rsid w:val="004C0CE2"/>
    <w:rsid w:val="004C0D2D"/>
    <w:rsid w:val="004C151B"/>
    <w:rsid w:val="004C1582"/>
    <w:rsid w:val="004C19BB"/>
    <w:rsid w:val="004C248D"/>
    <w:rsid w:val="004C25FA"/>
    <w:rsid w:val="004C308B"/>
    <w:rsid w:val="004C3422"/>
    <w:rsid w:val="004C3601"/>
    <w:rsid w:val="004C396F"/>
    <w:rsid w:val="004C3A0A"/>
    <w:rsid w:val="004C3E30"/>
    <w:rsid w:val="004C41A6"/>
    <w:rsid w:val="004C41F3"/>
    <w:rsid w:val="004C4474"/>
    <w:rsid w:val="004C44DB"/>
    <w:rsid w:val="004C4725"/>
    <w:rsid w:val="004C47C4"/>
    <w:rsid w:val="004C4A1B"/>
    <w:rsid w:val="004C4A4D"/>
    <w:rsid w:val="004C4F33"/>
    <w:rsid w:val="004C50EE"/>
    <w:rsid w:val="004C523C"/>
    <w:rsid w:val="004C56B7"/>
    <w:rsid w:val="004C5916"/>
    <w:rsid w:val="004C5C21"/>
    <w:rsid w:val="004C650C"/>
    <w:rsid w:val="004C6511"/>
    <w:rsid w:val="004C66C7"/>
    <w:rsid w:val="004C6E96"/>
    <w:rsid w:val="004C6F8F"/>
    <w:rsid w:val="004C782D"/>
    <w:rsid w:val="004C798E"/>
    <w:rsid w:val="004C7B8E"/>
    <w:rsid w:val="004C7C82"/>
    <w:rsid w:val="004D07B6"/>
    <w:rsid w:val="004D087C"/>
    <w:rsid w:val="004D0DFE"/>
    <w:rsid w:val="004D0E94"/>
    <w:rsid w:val="004D13C9"/>
    <w:rsid w:val="004D154D"/>
    <w:rsid w:val="004D1715"/>
    <w:rsid w:val="004D1940"/>
    <w:rsid w:val="004D1ACB"/>
    <w:rsid w:val="004D1F9D"/>
    <w:rsid w:val="004D2312"/>
    <w:rsid w:val="004D2385"/>
    <w:rsid w:val="004D23DD"/>
    <w:rsid w:val="004D256F"/>
    <w:rsid w:val="004D275B"/>
    <w:rsid w:val="004D2A6D"/>
    <w:rsid w:val="004D2D54"/>
    <w:rsid w:val="004D2DA5"/>
    <w:rsid w:val="004D2F51"/>
    <w:rsid w:val="004D38F4"/>
    <w:rsid w:val="004D3938"/>
    <w:rsid w:val="004D3B5F"/>
    <w:rsid w:val="004D4924"/>
    <w:rsid w:val="004D4A3D"/>
    <w:rsid w:val="004D4A9C"/>
    <w:rsid w:val="004D4AF0"/>
    <w:rsid w:val="004D4C61"/>
    <w:rsid w:val="004D4F35"/>
    <w:rsid w:val="004D5133"/>
    <w:rsid w:val="004D5950"/>
    <w:rsid w:val="004D6076"/>
    <w:rsid w:val="004D6887"/>
    <w:rsid w:val="004D6BD7"/>
    <w:rsid w:val="004D6C60"/>
    <w:rsid w:val="004D6FA8"/>
    <w:rsid w:val="004D70B5"/>
    <w:rsid w:val="004D710E"/>
    <w:rsid w:val="004D713D"/>
    <w:rsid w:val="004D79B0"/>
    <w:rsid w:val="004D7BF9"/>
    <w:rsid w:val="004D7C1E"/>
    <w:rsid w:val="004D7C5A"/>
    <w:rsid w:val="004D7C5C"/>
    <w:rsid w:val="004D7D8F"/>
    <w:rsid w:val="004D7E52"/>
    <w:rsid w:val="004E003A"/>
    <w:rsid w:val="004E0262"/>
    <w:rsid w:val="004E0791"/>
    <w:rsid w:val="004E1035"/>
    <w:rsid w:val="004E11E8"/>
    <w:rsid w:val="004E130E"/>
    <w:rsid w:val="004E1459"/>
    <w:rsid w:val="004E158F"/>
    <w:rsid w:val="004E1C1E"/>
    <w:rsid w:val="004E2163"/>
    <w:rsid w:val="004E2762"/>
    <w:rsid w:val="004E2AA3"/>
    <w:rsid w:val="004E2DD4"/>
    <w:rsid w:val="004E2EEF"/>
    <w:rsid w:val="004E30F4"/>
    <w:rsid w:val="004E313A"/>
    <w:rsid w:val="004E322A"/>
    <w:rsid w:val="004E3437"/>
    <w:rsid w:val="004E3757"/>
    <w:rsid w:val="004E3C67"/>
    <w:rsid w:val="004E42BD"/>
    <w:rsid w:val="004E44AA"/>
    <w:rsid w:val="004E47EE"/>
    <w:rsid w:val="004E4F55"/>
    <w:rsid w:val="004E5290"/>
    <w:rsid w:val="004E5635"/>
    <w:rsid w:val="004E5F0E"/>
    <w:rsid w:val="004E661B"/>
    <w:rsid w:val="004E67E8"/>
    <w:rsid w:val="004E68E7"/>
    <w:rsid w:val="004E6A4C"/>
    <w:rsid w:val="004E6DCE"/>
    <w:rsid w:val="004E76B1"/>
    <w:rsid w:val="004E779C"/>
    <w:rsid w:val="004E7E1F"/>
    <w:rsid w:val="004F0A85"/>
    <w:rsid w:val="004F1320"/>
    <w:rsid w:val="004F133F"/>
    <w:rsid w:val="004F14D6"/>
    <w:rsid w:val="004F1F24"/>
    <w:rsid w:val="004F21FE"/>
    <w:rsid w:val="004F2619"/>
    <w:rsid w:val="004F27DA"/>
    <w:rsid w:val="004F2825"/>
    <w:rsid w:val="004F2A2D"/>
    <w:rsid w:val="004F2C48"/>
    <w:rsid w:val="004F2D60"/>
    <w:rsid w:val="004F30D5"/>
    <w:rsid w:val="004F39AA"/>
    <w:rsid w:val="004F4215"/>
    <w:rsid w:val="004F455D"/>
    <w:rsid w:val="004F45B4"/>
    <w:rsid w:val="004F49B1"/>
    <w:rsid w:val="004F49F1"/>
    <w:rsid w:val="004F4A0D"/>
    <w:rsid w:val="004F4AE0"/>
    <w:rsid w:val="004F4EFB"/>
    <w:rsid w:val="004F531C"/>
    <w:rsid w:val="004F5477"/>
    <w:rsid w:val="004F57D0"/>
    <w:rsid w:val="004F5909"/>
    <w:rsid w:val="004F5912"/>
    <w:rsid w:val="004F59CB"/>
    <w:rsid w:val="004F5A7E"/>
    <w:rsid w:val="004F5D8D"/>
    <w:rsid w:val="004F5EF2"/>
    <w:rsid w:val="004F5F70"/>
    <w:rsid w:val="004F60B4"/>
    <w:rsid w:val="004F66E6"/>
    <w:rsid w:val="004F7289"/>
    <w:rsid w:val="004F77C2"/>
    <w:rsid w:val="004F78FE"/>
    <w:rsid w:val="004F7A3C"/>
    <w:rsid w:val="004F7B9B"/>
    <w:rsid w:val="004F7D08"/>
    <w:rsid w:val="005002D7"/>
    <w:rsid w:val="0050068F"/>
    <w:rsid w:val="0050092D"/>
    <w:rsid w:val="00500932"/>
    <w:rsid w:val="00500AAC"/>
    <w:rsid w:val="00500AC3"/>
    <w:rsid w:val="00500C50"/>
    <w:rsid w:val="0050104F"/>
    <w:rsid w:val="00501082"/>
    <w:rsid w:val="005010F9"/>
    <w:rsid w:val="00501E21"/>
    <w:rsid w:val="005025CD"/>
    <w:rsid w:val="005027EB"/>
    <w:rsid w:val="00502B5F"/>
    <w:rsid w:val="00502D59"/>
    <w:rsid w:val="00503202"/>
    <w:rsid w:val="0050320F"/>
    <w:rsid w:val="00503867"/>
    <w:rsid w:val="005038AE"/>
    <w:rsid w:val="00503F13"/>
    <w:rsid w:val="00504605"/>
    <w:rsid w:val="005049BF"/>
    <w:rsid w:val="00504DF8"/>
    <w:rsid w:val="005056B8"/>
    <w:rsid w:val="00505F48"/>
    <w:rsid w:val="0050608A"/>
    <w:rsid w:val="005060AF"/>
    <w:rsid w:val="0050643C"/>
    <w:rsid w:val="00506678"/>
    <w:rsid w:val="005068C7"/>
    <w:rsid w:val="00506FC2"/>
    <w:rsid w:val="0050726D"/>
    <w:rsid w:val="00507303"/>
    <w:rsid w:val="0050757C"/>
    <w:rsid w:val="00507B79"/>
    <w:rsid w:val="00507D79"/>
    <w:rsid w:val="00507EF6"/>
    <w:rsid w:val="00510143"/>
    <w:rsid w:val="00510357"/>
    <w:rsid w:val="00510572"/>
    <w:rsid w:val="0051066F"/>
    <w:rsid w:val="0051069A"/>
    <w:rsid w:val="005109B7"/>
    <w:rsid w:val="00510B6C"/>
    <w:rsid w:val="00510DEA"/>
    <w:rsid w:val="00510E2A"/>
    <w:rsid w:val="00511267"/>
    <w:rsid w:val="005112D8"/>
    <w:rsid w:val="005113E1"/>
    <w:rsid w:val="00511494"/>
    <w:rsid w:val="00511795"/>
    <w:rsid w:val="0051181C"/>
    <w:rsid w:val="00511D4B"/>
    <w:rsid w:val="00511F59"/>
    <w:rsid w:val="0051235F"/>
    <w:rsid w:val="005126D6"/>
    <w:rsid w:val="0051274A"/>
    <w:rsid w:val="00512A1A"/>
    <w:rsid w:val="00512D8A"/>
    <w:rsid w:val="00512DB8"/>
    <w:rsid w:val="005133C0"/>
    <w:rsid w:val="005134E3"/>
    <w:rsid w:val="005136BF"/>
    <w:rsid w:val="005137B8"/>
    <w:rsid w:val="005140B5"/>
    <w:rsid w:val="00514C4F"/>
    <w:rsid w:val="00514C82"/>
    <w:rsid w:val="00515352"/>
    <w:rsid w:val="00515A82"/>
    <w:rsid w:val="00515C03"/>
    <w:rsid w:val="00515D0D"/>
    <w:rsid w:val="00516765"/>
    <w:rsid w:val="00516A9E"/>
    <w:rsid w:val="00516B94"/>
    <w:rsid w:val="0051705A"/>
    <w:rsid w:val="00517105"/>
    <w:rsid w:val="00517236"/>
    <w:rsid w:val="00517BA0"/>
    <w:rsid w:val="00517C29"/>
    <w:rsid w:val="00517EDB"/>
    <w:rsid w:val="005202CA"/>
    <w:rsid w:val="00520602"/>
    <w:rsid w:val="00520857"/>
    <w:rsid w:val="00520E2A"/>
    <w:rsid w:val="00520FF9"/>
    <w:rsid w:val="00521045"/>
    <w:rsid w:val="005216AD"/>
    <w:rsid w:val="005217B0"/>
    <w:rsid w:val="005217B8"/>
    <w:rsid w:val="005223F1"/>
    <w:rsid w:val="005225D3"/>
    <w:rsid w:val="005226E9"/>
    <w:rsid w:val="00523141"/>
    <w:rsid w:val="0052353F"/>
    <w:rsid w:val="00523776"/>
    <w:rsid w:val="005238A4"/>
    <w:rsid w:val="00523A4F"/>
    <w:rsid w:val="00523EDA"/>
    <w:rsid w:val="005240B0"/>
    <w:rsid w:val="00524410"/>
    <w:rsid w:val="0052458A"/>
    <w:rsid w:val="00524E29"/>
    <w:rsid w:val="00525B9A"/>
    <w:rsid w:val="00525BD7"/>
    <w:rsid w:val="00525D2A"/>
    <w:rsid w:val="00525E3E"/>
    <w:rsid w:val="00525F7E"/>
    <w:rsid w:val="005267B5"/>
    <w:rsid w:val="00526A71"/>
    <w:rsid w:val="00526BB5"/>
    <w:rsid w:val="00526DF9"/>
    <w:rsid w:val="00526FD7"/>
    <w:rsid w:val="0052734D"/>
    <w:rsid w:val="00527358"/>
    <w:rsid w:val="005274A4"/>
    <w:rsid w:val="00527506"/>
    <w:rsid w:val="0052758D"/>
    <w:rsid w:val="00527737"/>
    <w:rsid w:val="00527F19"/>
    <w:rsid w:val="00530153"/>
    <w:rsid w:val="005305AA"/>
    <w:rsid w:val="0053062B"/>
    <w:rsid w:val="00530635"/>
    <w:rsid w:val="005307EF"/>
    <w:rsid w:val="0053089A"/>
    <w:rsid w:val="00530A55"/>
    <w:rsid w:val="00530E8B"/>
    <w:rsid w:val="00530F99"/>
    <w:rsid w:val="0053112A"/>
    <w:rsid w:val="0053140C"/>
    <w:rsid w:val="00531BA0"/>
    <w:rsid w:val="005321ED"/>
    <w:rsid w:val="00532592"/>
    <w:rsid w:val="0053267E"/>
    <w:rsid w:val="00532A74"/>
    <w:rsid w:val="0053314E"/>
    <w:rsid w:val="00533C7A"/>
    <w:rsid w:val="00533D91"/>
    <w:rsid w:val="00533DB6"/>
    <w:rsid w:val="00534579"/>
    <w:rsid w:val="0053476D"/>
    <w:rsid w:val="0053479A"/>
    <w:rsid w:val="0053498D"/>
    <w:rsid w:val="00534CD9"/>
    <w:rsid w:val="00534D6F"/>
    <w:rsid w:val="00534EB2"/>
    <w:rsid w:val="005353F6"/>
    <w:rsid w:val="0053560C"/>
    <w:rsid w:val="00535649"/>
    <w:rsid w:val="0053570A"/>
    <w:rsid w:val="00535805"/>
    <w:rsid w:val="0053580D"/>
    <w:rsid w:val="00535977"/>
    <w:rsid w:val="00535E0D"/>
    <w:rsid w:val="00536861"/>
    <w:rsid w:val="00536901"/>
    <w:rsid w:val="00536B28"/>
    <w:rsid w:val="00536E37"/>
    <w:rsid w:val="00536EDB"/>
    <w:rsid w:val="0053750B"/>
    <w:rsid w:val="00537672"/>
    <w:rsid w:val="005402F7"/>
    <w:rsid w:val="00540401"/>
    <w:rsid w:val="005407CD"/>
    <w:rsid w:val="005410AC"/>
    <w:rsid w:val="005410C5"/>
    <w:rsid w:val="00541209"/>
    <w:rsid w:val="00541267"/>
    <w:rsid w:val="00541921"/>
    <w:rsid w:val="00541AD1"/>
    <w:rsid w:val="00541EA0"/>
    <w:rsid w:val="005421A9"/>
    <w:rsid w:val="0054255F"/>
    <w:rsid w:val="00542977"/>
    <w:rsid w:val="00542BBF"/>
    <w:rsid w:val="00542C4D"/>
    <w:rsid w:val="00543551"/>
    <w:rsid w:val="00543835"/>
    <w:rsid w:val="00543991"/>
    <w:rsid w:val="005439E6"/>
    <w:rsid w:val="00543BB2"/>
    <w:rsid w:val="00543FED"/>
    <w:rsid w:val="005441E1"/>
    <w:rsid w:val="00544228"/>
    <w:rsid w:val="0054422F"/>
    <w:rsid w:val="0054433E"/>
    <w:rsid w:val="00544871"/>
    <w:rsid w:val="00544DF9"/>
    <w:rsid w:val="0054550D"/>
    <w:rsid w:val="005456F3"/>
    <w:rsid w:val="00545725"/>
    <w:rsid w:val="00545ABA"/>
    <w:rsid w:val="00545C79"/>
    <w:rsid w:val="00545EAD"/>
    <w:rsid w:val="00545EBF"/>
    <w:rsid w:val="00546152"/>
    <w:rsid w:val="005462CE"/>
    <w:rsid w:val="0054669B"/>
    <w:rsid w:val="0054744D"/>
    <w:rsid w:val="00547988"/>
    <w:rsid w:val="00547C99"/>
    <w:rsid w:val="00547CDE"/>
    <w:rsid w:val="00550A21"/>
    <w:rsid w:val="00550CDD"/>
    <w:rsid w:val="0055111B"/>
    <w:rsid w:val="0055157B"/>
    <w:rsid w:val="005516ED"/>
    <w:rsid w:val="005519E9"/>
    <w:rsid w:val="00552978"/>
    <w:rsid w:val="00552C81"/>
    <w:rsid w:val="00553B24"/>
    <w:rsid w:val="00553FFF"/>
    <w:rsid w:val="00554081"/>
    <w:rsid w:val="00554293"/>
    <w:rsid w:val="005542DD"/>
    <w:rsid w:val="00554312"/>
    <w:rsid w:val="0055432D"/>
    <w:rsid w:val="0055450A"/>
    <w:rsid w:val="00554643"/>
    <w:rsid w:val="00554655"/>
    <w:rsid w:val="00554A4F"/>
    <w:rsid w:val="00554BC2"/>
    <w:rsid w:val="00554EF9"/>
    <w:rsid w:val="00554F31"/>
    <w:rsid w:val="00554FE0"/>
    <w:rsid w:val="0055508E"/>
    <w:rsid w:val="0055530B"/>
    <w:rsid w:val="00555521"/>
    <w:rsid w:val="00555CBD"/>
    <w:rsid w:val="00555DA2"/>
    <w:rsid w:val="00555FC2"/>
    <w:rsid w:val="00556295"/>
    <w:rsid w:val="00556448"/>
    <w:rsid w:val="00556D0E"/>
    <w:rsid w:val="00556E85"/>
    <w:rsid w:val="005570DC"/>
    <w:rsid w:val="005572E1"/>
    <w:rsid w:val="00557DC0"/>
    <w:rsid w:val="00557DC8"/>
    <w:rsid w:val="0056039D"/>
    <w:rsid w:val="00560469"/>
    <w:rsid w:val="00560748"/>
    <w:rsid w:val="005609AE"/>
    <w:rsid w:val="00560AB5"/>
    <w:rsid w:val="00560ECE"/>
    <w:rsid w:val="00561021"/>
    <w:rsid w:val="00561467"/>
    <w:rsid w:val="005615B0"/>
    <w:rsid w:val="00561A70"/>
    <w:rsid w:val="00562330"/>
    <w:rsid w:val="005627AA"/>
    <w:rsid w:val="00562823"/>
    <w:rsid w:val="00562D4F"/>
    <w:rsid w:val="0056325A"/>
    <w:rsid w:val="0056351C"/>
    <w:rsid w:val="0056364A"/>
    <w:rsid w:val="00563664"/>
    <w:rsid w:val="0056372D"/>
    <w:rsid w:val="0056378B"/>
    <w:rsid w:val="005638C1"/>
    <w:rsid w:val="00563B09"/>
    <w:rsid w:val="00563B8A"/>
    <w:rsid w:val="00563E28"/>
    <w:rsid w:val="00563F60"/>
    <w:rsid w:val="005642E5"/>
    <w:rsid w:val="00564389"/>
    <w:rsid w:val="00564524"/>
    <w:rsid w:val="00564704"/>
    <w:rsid w:val="00564B03"/>
    <w:rsid w:val="0056574C"/>
    <w:rsid w:val="0056608A"/>
    <w:rsid w:val="005661A9"/>
    <w:rsid w:val="005666A6"/>
    <w:rsid w:val="0056693E"/>
    <w:rsid w:val="0056785E"/>
    <w:rsid w:val="00567EFC"/>
    <w:rsid w:val="00567F41"/>
    <w:rsid w:val="00570110"/>
    <w:rsid w:val="005701CB"/>
    <w:rsid w:val="0057022A"/>
    <w:rsid w:val="00570822"/>
    <w:rsid w:val="00570941"/>
    <w:rsid w:val="005709D4"/>
    <w:rsid w:val="00570BBA"/>
    <w:rsid w:val="00570D79"/>
    <w:rsid w:val="0057116E"/>
    <w:rsid w:val="005711A6"/>
    <w:rsid w:val="00571257"/>
    <w:rsid w:val="005714EC"/>
    <w:rsid w:val="00571C6D"/>
    <w:rsid w:val="00572579"/>
    <w:rsid w:val="00572600"/>
    <w:rsid w:val="00572602"/>
    <w:rsid w:val="00572832"/>
    <w:rsid w:val="005729C2"/>
    <w:rsid w:val="00572DFD"/>
    <w:rsid w:val="005730B4"/>
    <w:rsid w:val="00573124"/>
    <w:rsid w:val="00573F74"/>
    <w:rsid w:val="00574AA1"/>
    <w:rsid w:val="0057510D"/>
    <w:rsid w:val="0057530D"/>
    <w:rsid w:val="005753F5"/>
    <w:rsid w:val="005755D0"/>
    <w:rsid w:val="0057592A"/>
    <w:rsid w:val="00575C96"/>
    <w:rsid w:val="005763B4"/>
    <w:rsid w:val="0057676C"/>
    <w:rsid w:val="00576839"/>
    <w:rsid w:val="00576AB9"/>
    <w:rsid w:val="00576B43"/>
    <w:rsid w:val="00576D22"/>
    <w:rsid w:val="00577064"/>
    <w:rsid w:val="005770A8"/>
    <w:rsid w:val="005775A0"/>
    <w:rsid w:val="00577B86"/>
    <w:rsid w:val="00577C12"/>
    <w:rsid w:val="00577CAB"/>
    <w:rsid w:val="00580132"/>
    <w:rsid w:val="00580576"/>
    <w:rsid w:val="00580BA9"/>
    <w:rsid w:val="00580C18"/>
    <w:rsid w:val="005811CE"/>
    <w:rsid w:val="005813DA"/>
    <w:rsid w:val="00581409"/>
    <w:rsid w:val="00581481"/>
    <w:rsid w:val="005814A6"/>
    <w:rsid w:val="005814FF"/>
    <w:rsid w:val="00581912"/>
    <w:rsid w:val="00581DCA"/>
    <w:rsid w:val="00581DE3"/>
    <w:rsid w:val="0058201D"/>
    <w:rsid w:val="00582152"/>
    <w:rsid w:val="0058239C"/>
    <w:rsid w:val="005826B3"/>
    <w:rsid w:val="0058280E"/>
    <w:rsid w:val="00582905"/>
    <w:rsid w:val="005829A4"/>
    <w:rsid w:val="00582A9C"/>
    <w:rsid w:val="00582FA3"/>
    <w:rsid w:val="00583117"/>
    <w:rsid w:val="0058333F"/>
    <w:rsid w:val="005834BD"/>
    <w:rsid w:val="0058360A"/>
    <w:rsid w:val="0058378A"/>
    <w:rsid w:val="005837E7"/>
    <w:rsid w:val="00583BAD"/>
    <w:rsid w:val="00583EB6"/>
    <w:rsid w:val="00583F51"/>
    <w:rsid w:val="00583FA8"/>
    <w:rsid w:val="0058406B"/>
    <w:rsid w:val="005841A0"/>
    <w:rsid w:val="005849C5"/>
    <w:rsid w:val="00584A25"/>
    <w:rsid w:val="00584B20"/>
    <w:rsid w:val="00584C73"/>
    <w:rsid w:val="0058515A"/>
    <w:rsid w:val="005855D0"/>
    <w:rsid w:val="00585B8A"/>
    <w:rsid w:val="00585D53"/>
    <w:rsid w:val="00585E30"/>
    <w:rsid w:val="00585F97"/>
    <w:rsid w:val="0058643A"/>
    <w:rsid w:val="005866CD"/>
    <w:rsid w:val="00586ADA"/>
    <w:rsid w:val="00586CCD"/>
    <w:rsid w:val="0058712D"/>
    <w:rsid w:val="005875E8"/>
    <w:rsid w:val="00587A17"/>
    <w:rsid w:val="00590650"/>
    <w:rsid w:val="005906C9"/>
    <w:rsid w:val="00590AEE"/>
    <w:rsid w:val="00591C0D"/>
    <w:rsid w:val="00592149"/>
    <w:rsid w:val="005925B3"/>
    <w:rsid w:val="0059278E"/>
    <w:rsid w:val="00592F2A"/>
    <w:rsid w:val="0059304D"/>
    <w:rsid w:val="00593291"/>
    <w:rsid w:val="005934B9"/>
    <w:rsid w:val="005935A6"/>
    <w:rsid w:val="00593794"/>
    <w:rsid w:val="00593CCA"/>
    <w:rsid w:val="00594584"/>
    <w:rsid w:val="005949BC"/>
    <w:rsid w:val="00594CA6"/>
    <w:rsid w:val="00595339"/>
    <w:rsid w:val="0059540B"/>
    <w:rsid w:val="0059578F"/>
    <w:rsid w:val="00595D15"/>
    <w:rsid w:val="00595E06"/>
    <w:rsid w:val="005961C0"/>
    <w:rsid w:val="00596550"/>
    <w:rsid w:val="00596701"/>
    <w:rsid w:val="00596A1C"/>
    <w:rsid w:val="00596CF4"/>
    <w:rsid w:val="0059711E"/>
    <w:rsid w:val="00597468"/>
    <w:rsid w:val="005974EB"/>
    <w:rsid w:val="00597548"/>
    <w:rsid w:val="005977CF"/>
    <w:rsid w:val="00597907"/>
    <w:rsid w:val="00597982"/>
    <w:rsid w:val="005A007B"/>
    <w:rsid w:val="005A03A8"/>
    <w:rsid w:val="005A05DA"/>
    <w:rsid w:val="005A074D"/>
    <w:rsid w:val="005A08DA"/>
    <w:rsid w:val="005A0A61"/>
    <w:rsid w:val="005A0ADC"/>
    <w:rsid w:val="005A0E57"/>
    <w:rsid w:val="005A1021"/>
    <w:rsid w:val="005A1046"/>
    <w:rsid w:val="005A1285"/>
    <w:rsid w:val="005A1445"/>
    <w:rsid w:val="005A1594"/>
    <w:rsid w:val="005A19F5"/>
    <w:rsid w:val="005A1A11"/>
    <w:rsid w:val="005A1CBB"/>
    <w:rsid w:val="005A1D1F"/>
    <w:rsid w:val="005A1EAF"/>
    <w:rsid w:val="005A1FB3"/>
    <w:rsid w:val="005A2041"/>
    <w:rsid w:val="005A20DD"/>
    <w:rsid w:val="005A2775"/>
    <w:rsid w:val="005A29D8"/>
    <w:rsid w:val="005A2E84"/>
    <w:rsid w:val="005A33C4"/>
    <w:rsid w:val="005A3680"/>
    <w:rsid w:val="005A39BA"/>
    <w:rsid w:val="005A39FA"/>
    <w:rsid w:val="005A3A10"/>
    <w:rsid w:val="005A3DF4"/>
    <w:rsid w:val="005A4340"/>
    <w:rsid w:val="005A4578"/>
    <w:rsid w:val="005A4612"/>
    <w:rsid w:val="005A4B04"/>
    <w:rsid w:val="005A51D3"/>
    <w:rsid w:val="005A663D"/>
    <w:rsid w:val="005A712A"/>
    <w:rsid w:val="005A71E9"/>
    <w:rsid w:val="005A7328"/>
    <w:rsid w:val="005A755B"/>
    <w:rsid w:val="005A761D"/>
    <w:rsid w:val="005A785A"/>
    <w:rsid w:val="005A7F7A"/>
    <w:rsid w:val="005B0302"/>
    <w:rsid w:val="005B068A"/>
    <w:rsid w:val="005B07E0"/>
    <w:rsid w:val="005B0FF8"/>
    <w:rsid w:val="005B16C7"/>
    <w:rsid w:val="005B2153"/>
    <w:rsid w:val="005B245C"/>
    <w:rsid w:val="005B279B"/>
    <w:rsid w:val="005B2850"/>
    <w:rsid w:val="005B2C46"/>
    <w:rsid w:val="005B2C7E"/>
    <w:rsid w:val="005B310B"/>
    <w:rsid w:val="005B31C0"/>
    <w:rsid w:val="005B35F4"/>
    <w:rsid w:val="005B3DD2"/>
    <w:rsid w:val="005B455E"/>
    <w:rsid w:val="005B4F0B"/>
    <w:rsid w:val="005B5329"/>
    <w:rsid w:val="005B5493"/>
    <w:rsid w:val="005B5973"/>
    <w:rsid w:val="005B5C66"/>
    <w:rsid w:val="005B642B"/>
    <w:rsid w:val="005B6464"/>
    <w:rsid w:val="005B6583"/>
    <w:rsid w:val="005B6A89"/>
    <w:rsid w:val="005B6AC2"/>
    <w:rsid w:val="005B6ACB"/>
    <w:rsid w:val="005B6E04"/>
    <w:rsid w:val="005B6E09"/>
    <w:rsid w:val="005B6F24"/>
    <w:rsid w:val="005B71B6"/>
    <w:rsid w:val="005B776A"/>
    <w:rsid w:val="005B7CF3"/>
    <w:rsid w:val="005B7DAE"/>
    <w:rsid w:val="005C0075"/>
    <w:rsid w:val="005C01F1"/>
    <w:rsid w:val="005C03EC"/>
    <w:rsid w:val="005C044A"/>
    <w:rsid w:val="005C069F"/>
    <w:rsid w:val="005C08B6"/>
    <w:rsid w:val="005C0D67"/>
    <w:rsid w:val="005C12D0"/>
    <w:rsid w:val="005C210C"/>
    <w:rsid w:val="005C21FC"/>
    <w:rsid w:val="005C24BB"/>
    <w:rsid w:val="005C261F"/>
    <w:rsid w:val="005C27B6"/>
    <w:rsid w:val="005C2A2F"/>
    <w:rsid w:val="005C2A40"/>
    <w:rsid w:val="005C2D3A"/>
    <w:rsid w:val="005C3187"/>
    <w:rsid w:val="005C35E0"/>
    <w:rsid w:val="005C36E1"/>
    <w:rsid w:val="005C3736"/>
    <w:rsid w:val="005C43B7"/>
    <w:rsid w:val="005C4B9B"/>
    <w:rsid w:val="005C4CF9"/>
    <w:rsid w:val="005C53A8"/>
    <w:rsid w:val="005C56F3"/>
    <w:rsid w:val="005C58C0"/>
    <w:rsid w:val="005C5B1A"/>
    <w:rsid w:val="005C5DAA"/>
    <w:rsid w:val="005C5DE3"/>
    <w:rsid w:val="005C5F62"/>
    <w:rsid w:val="005C6383"/>
    <w:rsid w:val="005C6438"/>
    <w:rsid w:val="005C6C83"/>
    <w:rsid w:val="005C6CB0"/>
    <w:rsid w:val="005C70A7"/>
    <w:rsid w:val="005C75CE"/>
    <w:rsid w:val="005C75F9"/>
    <w:rsid w:val="005C769F"/>
    <w:rsid w:val="005C77A9"/>
    <w:rsid w:val="005C7821"/>
    <w:rsid w:val="005C7C02"/>
    <w:rsid w:val="005C7EDB"/>
    <w:rsid w:val="005D088D"/>
    <w:rsid w:val="005D0B4B"/>
    <w:rsid w:val="005D0F4B"/>
    <w:rsid w:val="005D1147"/>
    <w:rsid w:val="005D1168"/>
    <w:rsid w:val="005D14B5"/>
    <w:rsid w:val="005D164B"/>
    <w:rsid w:val="005D17BA"/>
    <w:rsid w:val="005D1AD2"/>
    <w:rsid w:val="005D1BFB"/>
    <w:rsid w:val="005D1C1A"/>
    <w:rsid w:val="005D1F66"/>
    <w:rsid w:val="005D22CD"/>
    <w:rsid w:val="005D2431"/>
    <w:rsid w:val="005D2824"/>
    <w:rsid w:val="005D2B74"/>
    <w:rsid w:val="005D2DAC"/>
    <w:rsid w:val="005D2FF5"/>
    <w:rsid w:val="005D3221"/>
    <w:rsid w:val="005D33FF"/>
    <w:rsid w:val="005D352E"/>
    <w:rsid w:val="005D3561"/>
    <w:rsid w:val="005D3661"/>
    <w:rsid w:val="005D38DD"/>
    <w:rsid w:val="005D39A2"/>
    <w:rsid w:val="005D3CB2"/>
    <w:rsid w:val="005D3F2D"/>
    <w:rsid w:val="005D4237"/>
    <w:rsid w:val="005D453C"/>
    <w:rsid w:val="005D46A1"/>
    <w:rsid w:val="005D4E46"/>
    <w:rsid w:val="005D56BA"/>
    <w:rsid w:val="005D5988"/>
    <w:rsid w:val="005D5C9C"/>
    <w:rsid w:val="005D5E5F"/>
    <w:rsid w:val="005D6049"/>
    <w:rsid w:val="005D6424"/>
    <w:rsid w:val="005D65FD"/>
    <w:rsid w:val="005D6AF4"/>
    <w:rsid w:val="005D6B85"/>
    <w:rsid w:val="005D6D2E"/>
    <w:rsid w:val="005D6D8D"/>
    <w:rsid w:val="005D6F0F"/>
    <w:rsid w:val="005D6FBD"/>
    <w:rsid w:val="005D74AB"/>
    <w:rsid w:val="005E018C"/>
    <w:rsid w:val="005E0416"/>
    <w:rsid w:val="005E0C27"/>
    <w:rsid w:val="005E0CB3"/>
    <w:rsid w:val="005E228D"/>
    <w:rsid w:val="005E229F"/>
    <w:rsid w:val="005E24F5"/>
    <w:rsid w:val="005E25B2"/>
    <w:rsid w:val="005E2908"/>
    <w:rsid w:val="005E2BF1"/>
    <w:rsid w:val="005E2D37"/>
    <w:rsid w:val="005E3435"/>
    <w:rsid w:val="005E3539"/>
    <w:rsid w:val="005E35B9"/>
    <w:rsid w:val="005E4737"/>
    <w:rsid w:val="005E561D"/>
    <w:rsid w:val="005E5A1A"/>
    <w:rsid w:val="005E6113"/>
    <w:rsid w:val="005E62B1"/>
    <w:rsid w:val="005E6600"/>
    <w:rsid w:val="005E6875"/>
    <w:rsid w:val="005E6AF6"/>
    <w:rsid w:val="005E6B7B"/>
    <w:rsid w:val="005E6D98"/>
    <w:rsid w:val="005E6EF4"/>
    <w:rsid w:val="005E7518"/>
    <w:rsid w:val="005E784E"/>
    <w:rsid w:val="005E7CA2"/>
    <w:rsid w:val="005F02C4"/>
    <w:rsid w:val="005F0547"/>
    <w:rsid w:val="005F0AFA"/>
    <w:rsid w:val="005F10DE"/>
    <w:rsid w:val="005F14A7"/>
    <w:rsid w:val="005F196D"/>
    <w:rsid w:val="005F1D34"/>
    <w:rsid w:val="005F200B"/>
    <w:rsid w:val="005F21D4"/>
    <w:rsid w:val="005F23EE"/>
    <w:rsid w:val="005F25DA"/>
    <w:rsid w:val="005F2652"/>
    <w:rsid w:val="005F285A"/>
    <w:rsid w:val="005F311F"/>
    <w:rsid w:val="005F3971"/>
    <w:rsid w:val="005F3ADC"/>
    <w:rsid w:val="005F3B2D"/>
    <w:rsid w:val="005F3C1E"/>
    <w:rsid w:val="005F3C83"/>
    <w:rsid w:val="005F4512"/>
    <w:rsid w:val="005F458E"/>
    <w:rsid w:val="005F4825"/>
    <w:rsid w:val="005F49D2"/>
    <w:rsid w:val="005F5604"/>
    <w:rsid w:val="005F5E12"/>
    <w:rsid w:val="005F5F84"/>
    <w:rsid w:val="005F5FA1"/>
    <w:rsid w:val="005F6134"/>
    <w:rsid w:val="005F619D"/>
    <w:rsid w:val="005F68DB"/>
    <w:rsid w:val="005F6912"/>
    <w:rsid w:val="005F69A7"/>
    <w:rsid w:val="005F6D1D"/>
    <w:rsid w:val="005F6F2A"/>
    <w:rsid w:val="005F6FA9"/>
    <w:rsid w:val="005F6FE4"/>
    <w:rsid w:val="005F748D"/>
    <w:rsid w:val="005F7632"/>
    <w:rsid w:val="005F7AFA"/>
    <w:rsid w:val="005F7DCD"/>
    <w:rsid w:val="006001AA"/>
    <w:rsid w:val="0060039C"/>
    <w:rsid w:val="006006A0"/>
    <w:rsid w:val="006006B2"/>
    <w:rsid w:val="00600DEC"/>
    <w:rsid w:val="00601312"/>
    <w:rsid w:val="0060145F"/>
    <w:rsid w:val="006023B7"/>
    <w:rsid w:val="00602545"/>
    <w:rsid w:val="0060275D"/>
    <w:rsid w:val="006029E7"/>
    <w:rsid w:val="00602FB6"/>
    <w:rsid w:val="00603384"/>
    <w:rsid w:val="006037AA"/>
    <w:rsid w:val="006037B0"/>
    <w:rsid w:val="00603A38"/>
    <w:rsid w:val="00603C36"/>
    <w:rsid w:val="00603F52"/>
    <w:rsid w:val="00604384"/>
    <w:rsid w:val="006043CC"/>
    <w:rsid w:val="006043F2"/>
    <w:rsid w:val="00604700"/>
    <w:rsid w:val="00604799"/>
    <w:rsid w:val="00604838"/>
    <w:rsid w:val="00604C32"/>
    <w:rsid w:val="00604C3B"/>
    <w:rsid w:val="0060500F"/>
    <w:rsid w:val="00605126"/>
    <w:rsid w:val="0060514D"/>
    <w:rsid w:val="0060593F"/>
    <w:rsid w:val="0060595B"/>
    <w:rsid w:val="00605B41"/>
    <w:rsid w:val="00605F17"/>
    <w:rsid w:val="006060E3"/>
    <w:rsid w:val="006061AB"/>
    <w:rsid w:val="0060682E"/>
    <w:rsid w:val="00606991"/>
    <w:rsid w:val="00607997"/>
    <w:rsid w:val="00607E16"/>
    <w:rsid w:val="00607EF3"/>
    <w:rsid w:val="00607F78"/>
    <w:rsid w:val="006100CF"/>
    <w:rsid w:val="0061095E"/>
    <w:rsid w:val="00610A84"/>
    <w:rsid w:val="00610B67"/>
    <w:rsid w:val="00610C2A"/>
    <w:rsid w:val="00610CE3"/>
    <w:rsid w:val="006112B7"/>
    <w:rsid w:val="00611A8C"/>
    <w:rsid w:val="00611DE7"/>
    <w:rsid w:val="00612187"/>
    <w:rsid w:val="006125FD"/>
    <w:rsid w:val="00612C53"/>
    <w:rsid w:val="00612E5E"/>
    <w:rsid w:val="00612F8E"/>
    <w:rsid w:val="00613253"/>
    <w:rsid w:val="00613403"/>
    <w:rsid w:val="006135C2"/>
    <w:rsid w:val="00613847"/>
    <w:rsid w:val="006140E1"/>
    <w:rsid w:val="00614155"/>
    <w:rsid w:val="006142F4"/>
    <w:rsid w:val="006149A1"/>
    <w:rsid w:val="00614DD8"/>
    <w:rsid w:val="00614E9E"/>
    <w:rsid w:val="00614F05"/>
    <w:rsid w:val="00614F12"/>
    <w:rsid w:val="0061514D"/>
    <w:rsid w:val="00615201"/>
    <w:rsid w:val="0061562D"/>
    <w:rsid w:val="006158F6"/>
    <w:rsid w:val="00615E2D"/>
    <w:rsid w:val="00615EB6"/>
    <w:rsid w:val="00616221"/>
    <w:rsid w:val="0061631B"/>
    <w:rsid w:val="0061654A"/>
    <w:rsid w:val="00616624"/>
    <w:rsid w:val="0061662B"/>
    <w:rsid w:val="00616CDA"/>
    <w:rsid w:val="00616FB6"/>
    <w:rsid w:val="0061762B"/>
    <w:rsid w:val="00617912"/>
    <w:rsid w:val="00617EDA"/>
    <w:rsid w:val="00620277"/>
    <w:rsid w:val="00620711"/>
    <w:rsid w:val="00620770"/>
    <w:rsid w:val="00621885"/>
    <w:rsid w:val="00621AE6"/>
    <w:rsid w:val="00621C0C"/>
    <w:rsid w:val="00621C63"/>
    <w:rsid w:val="00622348"/>
    <w:rsid w:val="00622752"/>
    <w:rsid w:val="00622A1E"/>
    <w:rsid w:val="00622A75"/>
    <w:rsid w:val="0062319C"/>
    <w:rsid w:val="0062327E"/>
    <w:rsid w:val="006235EB"/>
    <w:rsid w:val="00623E50"/>
    <w:rsid w:val="00623FDB"/>
    <w:rsid w:val="00624038"/>
    <w:rsid w:val="00624A47"/>
    <w:rsid w:val="00624C3A"/>
    <w:rsid w:val="00624D85"/>
    <w:rsid w:val="0062500B"/>
    <w:rsid w:val="00625055"/>
    <w:rsid w:val="00625159"/>
    <w:rsid w:val="00625657"/>
    <w:rsid w:val="00625C8B"/>
    <w:rsid w:val="00625FD8"/>
    <w:rsid w:val="006260D7"/>
    <w:rsid w:val="006262ED"/>
    <w:rsid w:val="00626444"/>
    <w:rsid w:val="00626477"/>
    <w:rsid w:val="00626B13"/>
    <w:rsid w:val="00626B5D"/>
    <w:rsid w:val="006272EA"/>
    <w:rsid w:val="00627533"/>
    <w:rsid w:val="006279BC"/>
    <w:rsid w:val="00627AB1"/>
    <w:rsid w:val="00627ACE"/>
    <w:rsid w:val="00627DA7"/>
    <w:rsid w:val="00627E56"/>
    <w:rsid w:val="0063009A"/>
    <w:rsid w:val="006300E0"/>
    <w:rsid w:val="00630185"/>
    <w:rsid w:val="00630352"/>
    <w:rsid w:val="00630359"/>
    <w:rsid w:val="006306B7"/>
    <w:rsid w:val="00630A7B"/>
    <w:rsid w:val="00630B26"/>
    <w:rsid w:val="00630DA0"/>
    <w:rsid w:val="006312A7"/>
    <w:rsid w:val="00631673"/>
    <w:rsid w:val="00631ABF"/>
    <w:rsid w:val="00631D2C"/>
    <w:rsid w:val="006326E8"/>
    <w:rsid w:val="006327B8"/>
    <w:rsid w:val="00632B97"/>
    <w:rsid w:val="00633071"/>
    <w:rsid w:val="006330E5"/>
    <w:rsid w:val="0063354B"/>
    <w:rsid w:val="00633849"/>
    <w:rsid w:val="00633865"/>
    <w:rsid w:val="00633CF6"/>
    <w:rsid w:val="00633D2F"/>
    <w:rsid w:val="00633DAC"/>
    <w:rsid w:val="00633EF4"/>
    <w:rsid w:val="00633F2A"/>
    <w:rsid w:val="00633F49"/>
    <w:rsid w:val="00634A07"/>
    <w:rsid w:val="00634A0B"/>
    <w:rsid w:val="00635187"/>
    <w:rsid w:val="0063552B"/>
    <w:rsid w:val="00635936"/>
    <w:rsid w:val="00635DC4"/>
    <w:rsid w:val="0063612A"/>
    <w:rsid w:val="006366AA"/>
    <w:rsid w:val="00636850"/>
    <w:rsid w:val="00636A40"/>
    <w:rsid w:val="00636DE0"/>
    <w:rsid w:val="00637085"/>
    <w:rsid w:val="00637DCC"/>
    <w:rsid w:val="006400D7"/>
    <w:rsid w:val="0064013F"/>
    <w:rsid w:val="006401D4"/>
    <w:rsid w:val="006403A4"/>
    <w:rsid w:val="00640728"/>
    <w:rsid w:val="006408A0"/>
    <w:rsid w:val="00640A29"/>
    <w:rsid w:val="00640C18"/>
    <w:rsid w:val="00640D2D"/>
    <w:rsid w:val="00640EAB"/>
    <w:rsid w:val="0064104F"/>
    <w:rsid w:val="00641A32"/>
    <w:rsid w:val="00641A49"/>
    <w:rsid w:val="00641A5F"/>
    <w:rsid w:val="00641AE0"/>
    <w:rsid w:val="00641D4D"/>
    <w:rsid w:val="00641F92"/>
    <w:rsid w:val="006423E4"/>
    <w:rsid w:val="0064243E"/>
    <w:rsid w:val="0064245A"/>
    <w:rsid w:val="00642610"/>
    <w:rsid w:val="00642897"/>
    <w:rsid w:val="0064290B"/>
    <w:rsid w:val="00642B14"/>
    <w:rsid w:val="00642CCF"/>
    <w:rsid w:val="0064300F"/>
    <w:rsid w:val="0064378D"/>
    <w:rsid w:val="006439E9"/>
    <w:rsid w:val="00643DE0"/>
    <w:rsid w:val="00643E1A"/>
    <w:rsid w:val="00643E64"/>
    <w:rsid w:val="00644473"/>
    <w:rsid w:val="00644534"/>
    <w:rsid w:val="00644648"/>
    <w:rsid w:val="00644E8E"/>
    <w:rsid w:val="006452A3"/>
    <w:rsid w:val="006454C7"/>
    <w:rsid w:val="0064563E"/>
    <w:rsid w:val="006456B9"/>
    <w:rsid w:val="00645CE1"/>
    <w:rsid w:val="006461F8"/>
    <w:rsid w:val="0064627C"/>
    <w:rsid w:val="00646441"/>
    <w:rsid w:val="0064683D"/>
    <w:rsid w:val="00646F5C"/>
    <w:rsid w:val="00647300"/>
    <w:rsid w:val="0064730F"/>
    <w:rsid w:val="00647528"/>
    <w:rsid w:val="0064773C"/>
    <w:rsid w:val="00647F9D"/>
    <w:rsid w:val="00650165"/>
    <w:rsid w:val="006501B9"/>
    <w:rsid w:val="00650400"/>
    <w:rsid w:val="00650C35"/>
    <w:rsid w:val="00650DB9"/>
    <w:rsid w:val="00650FEB"/>
    <w:rsid w:val="0065117D"/>
    <w:rsid w:val="0065140C"/>
    <w:rsid w:val="006514FC"/>
    <w:rsid w:val="00651AE0"/>
    <w:rsid w:val="00651C03"/>
    <w:rsid w:val="00651D53"/>
    <w:rsid w:val="00651DE9"/>
    <w:rsid w:val="0065242D"/>
    <w:rsid w:val="00652F20"/>
    <w:rsid w:val="0065301F"/>
    <w:rsid w:val="006530AB"/>
    <w:rsid w:val="00653444"/>
    <w:rsid w:val="006536F3"/>
    <w:rsid w:val="006538C5"/>
    <w:rsid w:val="00653BF8"/>
    <w:rsid w:val="00654276"/>
    <w:rsid w:val="006542EF"/>
    <w:rsid w:val="006544D0"/>
    <w:rsid w:val="00654593"/>
    <w:rsid w:val="00654861"/>
    <w:rsid w:val="00654A8F"/>
    <w:rsid w:val="00654C62"/>
    <w:rsid w:val="006550A6"/>
    <w:rsid w:val="006554FB"/>
    <w:rsid w:val="006555E6"/>
    <w:rsid w:val="00655B79"/>
    <w:rsid w:val="00656406"/>
    <w:rsid w:val="006564D9"/>
    <w:rsid w:val="006565F0"/>
    <w:rsid w:val="00656B0B"/>
    <w:rsid w:val="0065759A"/>
    <w:rsid w:val="006601AD"/>
    <w:rsid w:val="006604DA"/>
    <w:rsid w:val="0066071E"/>
    <w:rsid w:val="006609E7"/>
    <w:rsid w:val="00660AD6"/>
    <w:rsid w:val="00660B83"/>
    <w:rsid w:val="00660C7A"/>
    <w:rsid w:val="00660E84"/>
    <w:rsid w:val="00660F80"/>
    <w:rsid w:val="00661287"/>
    <w:rsid w:val="006612D5"/>
    <w:rsid w:val="00661660"/>
    <w:rsid w:val="00661DDB"/>
    <w:rsid w:val="006621A9"/>
    <w:rsid w:val="00662362"/>
    <w:rsid w:val="00662387"/>
    <w:rsid w:val="0066268B"/>
    <w:rsid w:val="00662F05"/>
    <w:rsid w:val="00663131"/>
    <w:rsid w:val="006638A9"/>
    <w:rsid w:val="00663A24"/>
    <w:rsid w:val="00663B99"/>
    <w:rsid w:val="006643B5"/>
    <w:rsid w:val="00664565"/>
    <w:rsid w:val="0066456A"/>
    <w:rsid w:val="00664AAD"/>
    <w:rsid w:val="00664C39"/>
    <w:rsid w:val="00664C56"/>
    <w:rsid w:val="00664E84"/>
    <w:rsid w:val="006650E7"/>
    <w:rsid w:val="00665818"/>
    <w:rsid w:val="00666059"/>
    <w:rsid w:val="0066649D"/>
    <w:rsid w:val="0066650D"/>
    <w:rsid w:val="00666A98"/>
    <w:rsid w:val="00666BAA"/>
    <w:rsid w:val="00666CBF"/>
    <w:rsid w:val="00666F4E"/>
    <w:rsid w:val="00667166"/>
    <w:rsid w:val="006678FA"/>
    <w:rsid w:val="00667D3C"/>
    <w:rsid w:val="00667F17"/>
    <w:rsid w:val="006702DD"/>
    <w:rsid w:val="0067034E"/>
    <w:rsid w:val="006705CA"/>
    <w:rsid w:val="00670670"/>
    <w:rsid w:val="006707ED"/>
    <w:rsid w:val="006708DC"/>
    <w:rsid w:val="00670905"/>
    <w:rsid w:val="00670BF7"/>
    <w:rsid w:val="00670E55"/>
    <w:rsid w:val="006710B0"/>
    <w:rsid w:val="006717B8"/>
    <w:rsid w:val="006717D7"/>
    <w:rsid w:val="00671EF4"/>
    <w:rsid w:val="006721EC"/>
    <w:rsid w:val="0067223B"/>
    <w:rsid w:val="006725F8"/>
    <w:rsid w:val="006727FF"/>
    <w:rsid w:val="00673065"/>
    <w:rsid w:val="00673CEE"/>
    <w:rsid w:val="006746F7"/>
    <w:rsid w:val="00674F2A"/>
    <w:rsid w:val="006755E8"/>
    <w:rsid w:val="0067562D"/>
    <w:rsid w:val="00676233"/>
    <w:rsid w:val="006764A2"/>
    <w:rsid w:val="00676701"/>
    <w:rsid w:val="0067675F"/>
    <w:rsid w:val="006767A9"/>
    <w:rsid w:val="006767DA"/>
    <w:rsid w:val="006767F5"/>
    <w:rsid w:val="00676892"/>
    <w:rsid w:val="00676ACE"/>
    <w:rsid w:val="00676C72"/>
    <w:rsid w:val="00676DAB"/>
    <w:rsid w:val="00676F9E"/>
    <w:rsid w:val="006773E7"/>
    <w:rsid w:val="00677B30"/>
    <w:rsid w:val="00677BC0"/>
    <w:rsid w:val="00680321"/>
    <w:rsid w:val="006805C3"/>
    <w:rsid w:val="00680618"/>
    <w:rsid w:val="006806C4"/>
    <w:rsid w:val="0068092D"/>
    <w:rsid w:val="006809C1"/>
    <w:rsid w:val="00680A5E"/>
    <w:rsid w:val="00680AD0"/>
    <w:rsid w:val="00680FC5"/>
    <w:rsid w:val="0068134F"/>
    <w:rsid w:val="00681547"/>
    <w:rsid w:val="00681727"/>
    <w:rsid w:val="00681789"/>
    <w:rsid w:val="00681BEC"/>
    <w:rsid w:val="00681F8F"/>
    <w:rsid w:val="006823D0"/>
    <w:rsid w:val="00682826"/>
    <w:rsid w:val="00682D55"/>
    <w:rsid w:val="00683198"/>
    <w:rsid w:val="00683239"/>
    <w:rsid w:val="0068326F"/>
    <w:rsid w:val="00683947"/>
    <w:rsid w:val="006839E5"/>
    <w:rsid w:val="006840FB"/>
    <w:rsid w:val="0068412C"/>
    <w:rsid w:val="006845DA"/>
    <w:rsid w:val="006849C2"/>
    <w:rsid w:val="00684DDC"/>
    <w:rsid w:val="006853CF"/>
    <w:rsid w:val="006853D0"/>
    <w:rsid w:val="00685851"/>
    <w:rsid w:val="00685BE8"/>
    <w:rsid w:val="00685D77"/>
    <w:rsid w:val="00685DC7"/>
    <w:rsid w:val="0068641A"/>
    <w:rsid w:val="0068676D"/>
    <w:rsid w:val="006867F6"/>
    <w:rsid w:val="00686A1E"/>
    <w:rsid w:val="00686E17"/>
    <w:rsid w:val="00687129"/>
    <w:rsid w:val="00687177"/>
    <w:rsid w:val="006877E3"/>
    <w:rsid w:val="0068780C"/>
    <w:rsid w:val="00687A26"/>
    <w:rsid w:val="00687DC9"/>
    <w:rsid w:val="006900A7"/>
    <w:rsid w:val="006900D2"/>
    <w:rsid w:val="00690161"/>
    <w:rsid w:val="0069020E"/>
    <w:rsid w:val="00690364"/>
    <w:rsid w:val="0069053A"/>
    <w:rsid w:val="0069091F"/>
    <w:rsid w:val="00691F5D"/>
    <w:rsid w:val="0069211B"/>
    <w:rsid w:val="00692476"/>
    <w:rsid w:val="00692833"/>
    <w:rsid w:val="00692E61"/>
    <w:rsid w:val="00692FE9"/>
    <w:rsid w:val="006930EB"/>
    <w:rsid w:val="0069323E"/>
    <w:rsid w:val="0069335A"/>
    <w:rsid w:val="006939AB"/>
    <w:rsid w:val="00693DB4"/>
    <w:rsid w:val="00693DBF"/>
    <w:rsid w:val="00694315"/>
    <w:rsid w:val="0069431F"/>
    <w:rsid w:val="006944A1"/>
    <w:rsid w:val="00694776"/>
    <w:rsid w:val="0069478F"/>
    <w:rsid w:val="006947BE"/>
    <w:rsid w:val="006947FD"/>
    <w:rsid w:val="00694882"/>
    <w:rsid w:val="006949D0"/>
    <w:rsid w:val="00694BEC"/>
    <w:rsid w:val="00694C5C"/>
    <w:rsid w:val="00694E88"/>
    <w:rsid w:val="00695061"/>
    <w:rsid w:val="0069512C"/>
    <w:rsid w:val="0069514A"/>
    <w:rsid w:val="0069569B"/>
    <w:rsid w:val="0069573F"/>
    <w:rsid w:val="006958EE"/>
    <w:rsid w:val="0069669B"/>
    <w:rsid w:val="006966FB"/>
    <w:rsid w:val="0069679B"/>
    <w:rsid w:val="0069679E"/>
    <w:rsid w:val="00696CBE"/>
    <w:rsid w:val="00696DB7"/>
    <w:rsid w:val="00696E6B"/>
    <w:rsid w:val="00696F96"/>
    <w:rsid w:val="0069776F"/>
    <w:rsid w:val="00697E02"/>
    <w:rsid w:val="00697E0D"/>
    <w:rsid w:val="006A00BB"/>
    <w:rsid w:val="006A0344"/>
    <w:rsid w:val="006A0712"/>
    <w:rsid w:val="006A0AF1"/>
    <w:rsid w:val="006A0C06"/>
    <w:rsid w:val="006A0FFF"/>
    <w:rsid w:val="006A105E"/>
    <w:rsid w:val="006A1520"/>
    <w:rsid w:val="006A17B0"/>
    <w:rsid w:val="006A1FC1"/>
    <w:rsid w:val="006A28AB"/>
    <w:rsid w:val="006A2BF8"/>
    <w:rsid w:val="006A3366"/>
    <w:rsid w:val="006A34C4"/>
    <w:rsid w:val="006A3659"/>
    <w:rsid w:val="006A39BC"/>
    <w:rsid w:val="006A39D6"/>
    <w:rsid w:val="006A3CE8"/>
    <w:rsid w:val="006A3FCD"/>
    <w:rsid w:val="006A44F6"/>
    <w:rsid w:val="006A4A68"/>
    <w:rsid w:val="006A4B68"/>
    <w:rsid w:val="006A4C1B"/>
    <w:rsid w:val="006A4F9C"/>
    <w:rsid w:val="006A4FBE"/>
    <w:rsid w:val="006A532D"/>
    <w:rsid w:val="006A5C20"/>
    <w:rsid w:val="006A620A"/>
    <w:rsid w:val="006A6230"/>
    <w:rsid w:val="006A62D6"/>
    <w:rsid w:val="006A63CF"/>
    <w:rsid w:val="006A6615"/>
    <w:rsid w:val="006A6766"/>
    <w:rsid w:val="006A693B"/>
    <w:rsid w:val="006A6C87"/>
    <w:rsid w:val="006A771D"/>
    <w:rsid w:val="006A7A3F"/>
    <w:rsid w:val="006B054F"/>
    <w:rsid w:val="006B0714"/>
    <w:rsid w:val="006B0A6E"/>
    <w:rsid w:val="006B0D0B"/>
    <w:rsid w:val="006B1380"/>
    <w:rsid w:val="006B14E1"/>
    <w:rsid w:val="006B1646"/>
    <w:rsid w:val="006B167F"/>
    <w:rsid w:val="006B184B"/>
    <w:rsid w:val="006B18DC"/>
    <w:rsid w:val="006B1AFA"/>
    <w:rsid w:val="006B203A"/>
    <w:rsid w:val="006B21C9"/>
    <w:rsid w:val="006B221D"/>
    <w:rsid w:val="006B24E5"/>
    <w:rsid w:val="006B250C"/>
    <w:rsid w:val="006B2959"/>
    <w:rsid w:val="006B29D3"/>
    <w:rsid w:val="006B340B"/>
    <w:rsid w:val="006B399C"/>
    <w:rsid w:val="006B39E9"/>
    <w:rsid w:val="006B3CDC"/>
    <w:rsid w:val="006B3E16"/>
    <w:rsid w:val="006B4056"/>
    <w:rsid w:val="006B4067"/>
    <w:rsid w:val="006B435C"/>
    <w:rsid w:val="006B44C3"/>
    <w:rsid w:val="006B4695"/>
    <w:rsid w:val="006B4762"/>
    <w:rsid w:val="006B4830"/>
    <w:rsid w:val="006B487F"/>
    <w:rsid w:val="006B48CE"/>
    <w:rsid w:val="006B4942"/>
    <w:rsid w:val="006B4A15"/>
    <w:rsid w:val="006B54C7"/>
    <w:rsid w:val="006B5870"/>
    <w:rsid w:val="006B5A5C"/>
    <w:rsid w:val="006B5E2E"/>
    <w:rsid w:val="006B6174"/>
    <w:rsid w:val="006B657B"/>
    <w:rsid w:val="006B65E7"/>
    <w:rsid w:val="006B68B7"/>
    <w:rsid w:val="006B69EC"/>
    <w:rsid w:val="006B6AD6"/>
    <w:rsid w:val="006B6D90"/>
    <w:rsid w:val="006B7515"/>
    <w:rsid w:val="006B7686"/>
    <w:rsid w:val="006B76F4"/>
    <w:rsid w:val="006B7B1C"/>
    <w:rsid w:val="006B7B9B"/>
    <w:rsid w:val="006B7C78"/>
    <w:rsid w:val="006C006C"/>
    <w:rsid w:val="006C07A9"/>
    <w:rsid w:val="006C0B82"/>
    <w:rsid w:val="006C0C52"/>
    <w:rsid w:val="006C0EF6"/>
    <w:rsid w:val="006C13B3"/>
    <w:rsid w:val="006C16B7"/>
    <w:rsid w:val="006C197D"/>
    <w:rsid w:val="006C1A1A"/>
    <w:rsid w:val="006C1B3B"/>
    <w:rsid w:val="006C1BA5"/>
    <w:rsid w:val="006C210F"/>
    <w:rsid w:val="006C242B"/>
    <w:rsid w:val="006C251D"/>
    <w:rsid w:val="006C2652"/>
    <w:rsid w:val="006C2691"/>
    <w:rsid w:val="006C2AD5"/>
    <w:rsid w:val="006C336F"/>
    <w:rsid w:val="006C37A5"/>
    <w:rsid w:val="006C3C07"/>
    <w:rsid w:val="006C411D"/>
    <w:rsid w:val="006C438F"/>
    <w:rsid w:val="006C448D"/>
    <w:rsid w:val="006C4672"/>
    <w:rsid w:val="006C4B47"/>
    <w:rsid w:val="006C5268"/>
    <w:rsid w:val="006C5294"/>
    <w:rsid w:val="006C5B63"/>
    <w:rsid w:val="006C62F8"/>
    <w:rsid w:val="006C6A01"/>
    <w:rsid w:val="006C6F58"/>
    <w:rsid w:val="006C71C2"/>
    <w:rsid w:val="006C7EAD"/>
    <w:rsid w:val="006C7F0C"/>
    <w:rsid w:val="006D01D9"/>
    <w:rsid w:val="006D059C"/>
    <w:rsid w:val="006D07D7"/>
    <w:rsid w:val="006D08CA"/>
    <w:rsid w:val="006D09B5"/>
    <w:rsid w:val="006D1560"/>
    <w:rsid w:val="006D1622"/>
    <w:rsid w:val="006D192F"/>
    <w:rsid w:val="006D1B73"/>
    <w:rsid w:val="006D1C67"/>
    <w:rsid w:val="006D20BE"/>
    <w:rsid w:val="006D22F6"/>
    <w:rsid w:val="006D240F"/>
    <w:rsid w:val="006D28F6"/>
    <w:rsid w:val="006D2EE0"/>
    <w:rsid w:val="006D2FD7"/>
    <w:rsid w:val="006D3753"/>
    <w:rsid w:val="006D3892"/>
    <w:rsid w:val="006D3949"/>
    <w:rsid w:val="006D3BBC"/>
    <w:rsid w:val="006D461E"/>
    <w:rsid w:val="006D4D68"/>
    <w:rsid w:val="006D4E5C"/>
    <w:rsid w:val="006D505E"/>
    <w:rsid w:val="006D56DC"/>
    <w:rsid w:val="006D5A39"/>
    <w:rsid w:val="006D5F55"/>
    <w:rsid w:val="006D65D0"/>
    <w:rsid w:val="006D6872"/>
    <w:rsid w:val="006D69C3"/>
    <w:rsid w:val="006D6B75"/>
    <w:rsid w:val="006D6ED0"/>
    <w:rsid w:val="006D7158"/>
    <w:rsid w:val="006D7524"/>
    <w:rsid w:val="006D75CA"/>
    <w:rsid w:val="006D7C9D"/>
    <w:rsid w:val="006D7DC5"/>
    <w:rsid w:val="006D7F91"/>
    <w:rsid w:val="006E038E"/>
    <w:rsid w:val="006E0486"/>
    <w:rsid w:val="006E096D"/>
    <w:rsid w:val="006E09DA"/>
    <w:rsid w:val="006E108E"/>
    <w:rsid w:val="006E13A6"/>
    <w:rsid w:val="006E14AD"/>
    <w:rsid w:val="006E170E"/>
    <w:rsid w:val="006E1B33"/>
    <w:rsid w:val="006E1E24"/>
    <w:rsid w:val="006E1EEF"/>
    <w:rsid w:val="006E2343"/>
    <w:rsid w:val="006E2A08"/>
    <w:rsid w:val="006E320F"/>
    <w:rsid w:val="006E347D"/>
    <w:rsid w:val="006E3552"/>
    <w:rsid w:val="006E35E4"/>
    <w:rsid w:val="006E35EC"/>
    <w:rsid w:val="006E375E"/>
    <w:rsid w:val="006E3985"/>
    <w:rsid w:val="006E3ACA"/>
    <w:rsid w:val="006E3F99"/>
    <w:rsid w:val="006E4123"/>
    <w:rsid w:val="006E4492"/>
    <w:rsid w:val="006E449A"/>
    <w:rsid w:val="006E461F"/>
    <w:rsid w:val="006E479F"/>
    <w:rsid w:val="006E4D36"/>
    <w:rsid w:val="006E4D3C"/>
    <w:rsid w:val="006E4FA7"/>
    <w:rsid w:val="006E5C50"/>
    <w:rsid w:val="006E687B"/>
    <w:rsid w:val="006E68C4"/>
    <w:rsid w:val="006E6977"/>
    <w:rsid w:val="006E6D2B"/>
    <w:rsid w:val="006E6D7A"/>
    <w:rsid w:val="006E7A04"/>
    <w:rsid w:val="006E7BF9"/>
    <w:rsid w:val="006E7CC2"/>
    <w:rsid w:val="006F0022"/>
    <w:rsid w:val="006F0303"/>
    <w:rsid w:val="006F03A5"/>
    <w:rsid w:val="006F051F"/>
    <w:rsid w:val="006F0BF1"/>
    <w:rsid w:val="006F0DAE"/>
    <w:rsid w:val="006F0F37"/>
    <w:rsid w:val="006F16C2"/>
    <w:rsid w:val="006F19FC"/>
    <w:rsid w:val="006F1E6B"/>
    <w:rsid w:val="006F2B08"/>
    <w:rsid w:val="006F2BD2"/>
    <w:rsid w:val="006F2C12"/>
    <w:rsid w:val="006F2E3C"/>
    <w:rsid w:val="006F2ECC"/>
    <w:rsid w:val="006F30AD"/>
    <w:rsid w:val="006F36E8"/>
    <w:rsid w:val="006F37D1"/>
    <w:rsid w:val="006F385E"/>
    <w:rsid w:val="006F390E"/>
    <w:rsid w:val="006F3A7C"/>
    <w:rsid w:val="006F3BB7"/>
    <w:rsid w:val="006F40B6"/>
    <w:rsid w:val="006F41A3"/>
    <w:rsid w:val="006F4500"/>
    <w:rsid w:val="006F47DA"/>
    <w:rsid w:val="006F4CC4"/>
    <w:rsid w:val="006F4D11"/>
    <w:rsid w:val="006F4F9E"/>
    <w:rsid w:val="006F4FB5"/>
    <w:rsid w:val="006F53D7"/>
    <w:rsid w:val="006F547F"/>
    <w:rsid w:val="006F54F2"/>
    <w:rsid w:val="006F5633"/>
    <w:rsid w:val="006F5B9E"/>
    <w:rsid w:val="006F5C39"/>
    <w:rsid w:val="006F5C7D"/>
    <w:rsid w:val="006F5E4E"/>
    <w:rsid w:val="006F6006"/>
    <w:rsid w:val="006F624D"/>
    <w:rsid w:val="006F701A"/>
    <w:rsid w:val="006F7819"/>
    <w:rsid w:val="006F7D69"/>
    <w:rsid w:val="0070001C"/>
    <w:rsid w:val="00700366"/>
    <w:rsid w:val="007004DA"/>
    <w:rsid w:val="007005FD"/>
    <w:rsid w:val="007006AB"/>
    <w:rsid w:val="00700A00"/>
    <w:rsid w:val="00700DD9"/>
    <w:rsid w:val="00701049"/>
    <w:rsid w:val="007017CF"/>
    <w:rsid w:val="0070193A"/>
    <w:rsid w:val="007019E6"/>
    <w:rsid w:val="00701C28"/>
    <w:rsid w:val="00701C94"/>
    <w:rsid w:val="00701EF1"/>
    <w:rsid w:val="00701F82"/>
    <w:rsid w:val="00701FFD"/>
    <w:rsid w:val="00702100"/>
    <w:rsid w:val="00702184"/>
    <w:rsid w:val="0070221E"/>
    <w:rsid w:val="00702392"/>
    <w:rsid w:val="00702416"/>
    <w:rsid w:val="00703067"/>
    <w:rsid w:val="007033E2"/>
    <w:rsid w:val="00703B0E"/>
    <w:rsid w:val="0070463B"/>
    <w:rsid w:val="00704A56"/>
    <w:rsid w:val="00704BCA"/>
    <w:rsid w:val="00704E0B"/>
    <w:rsid w:val="00705119"/>
    <w:rsid w:val="007053F2"/>
    <w:rsid w:val="0070557D"/>
    <w:rsid w:val="00705B70"/>
    <w:rsid w:val="00705C62"/>
    <w:rsid w:val="007065B8"/>
    <w:rsid w:val="0070681F"/>
    <w:rsid w:val="00706A09"/>
    <w:rsid w:val="00706BBD"/>
    <w:rsid w:val="00706C11"/>
    <w:rsid w:val="00706ED9"/>
    <w:rsid w:val="00707100"/>
    <w:rsid w:val="00707164"/>
    <w:rsid w:val="007073A7"/>
    <w:rsid w:val="007073F1"/>
    <w:rsid w:val="00707B2F"/>
    <w:rsid w:val="00707E7B"/>
    <w:rsid w:val="0071004A"/>
    <w:rsid w:val="0071009A"/>
    <w:rsid w:val="007100FE"/>
    <w:rsid w:val="007104EE"/>
    <w:rsid w:val="0071094D"/>
    <w:rsid w:val="00710CD6"/>
    <w:rsid w:val="0071103F"/>
    <w:rsid w:val="007111E0"/>
    <w:rsid w:val="007121E6"/>
    <w:rsid w:val="00712223"/>
    <w:rsid w:val="0071278B"/>
    <w:rsid w:val="00712BF0"/>
    <w:rsid w:val="00712E2F"/>
    <w:rsid w:val="00712ED1"/>
    <w:rsid w:val="00712F59"/>
    <w:rsid w:val="00712FF9"/>
    <w:rsid w:val="00713050"/>
    <w:rsid w:val="0071316A"/>
    <w:rsid w:val="007133B8"/>
    <w:rsid w:val="00713575"/>
    <w:rsid w:val="007135E0"/>
    <w:rsid w:val="00713A7F"/>
    <w:rsid w:val="00713CA5"/>
    <w:rsid w:val="0071442C"/>
    <w:rsid w:val="00714A04"/>
    <w:rsid w:val="00714CAA"/>
    <w:rsid w:val="00714E2F"/>
    <w:rsid w:val="007152FC"/>
    <w:rsid w:val="0071537D"/>
    <w:rsid w:val="00715682"/>
    <w:rsid w:val="00715EB2"/>
    <w:rsid w:val="00715FD7"/>
    <w:rsid w:val="007169EF"/>
    <w:rsid w:val="00716A93"/>
    <w:rsid w:val="00716EF5"/>
    <w:rsid w:val="0071725B"/>
    <w:rsid w:val="0071769A"/>
    <w:rsid w:val="00717BC7"/>
    <w:rsid w:val="00717C62"/>
    <w:rsid w:val="00717DC0"/>
    <w:rsid w:val="007203D0"/>
    <w:rsid w:val="007205AF"/>
    <w:rsid w:val="00720F63"/>
    <w:rsid w:val="00721229"/>
    <w:rsid w:val="007212F3"/>
    <w:rsid w:val="00721387"/>
    <w:rsid w:val="00721572"/>
    <w:rsid w:val="00721749"/>
    <w:rsid w:val="0072178D"/>
    <w:rsid w:val="00721CE4"/>
    <w:rsid w:val="00721EB8"/>
    <w:rsid w:val="007222C9"/>
    <w:rsid w:val="0072233A"/>
    <w:rsid w:val="007223B6"/>
    <w:rsid w:val="0072241C"/>
    <w:rsid w:val="00722598"/>
    <w:rsid w:val="007226F7"/>
    <w:rsid w:val="007227B6"/>
    <w:rsid w:val="00722E0F"/>
    <w:rsid w:val="00722F59"/>
    <w:rsid w:val="007236AD"/>
    <w:rsid w:val="007236D4"/>
    <w:rsid w:val="00723795"/>
    <w:rsid w:val="0072390C"/>
    <w:rsid w:val="00723A4D"/>
    <w:rsid w:val="00723B44"/>
    <w:rsid w:val="00723F23"/>
    <w:rsid w:val="00724291"/>
    <w:rsid w:val="007242F4"/>
    <w:rsid w:val="0072431E"/>
    <w:rsid w:val="0072495E"/>
    <w:rsid w:val="00724AFA"/>
    <w:rsid w:val="00725077"/>
    <w:rsid w:val="0072549E"/>
    <w:rsid w:val="0072671F"/>
    <w:rsid w:val="00726E55"/>
    <w:rsid w:val="00726FBD"/>
    <w:rsid w:val="007272CB"/>
    <w:rsid w:val="0072747B"/>
    <w:rsid w:val="00727F21"/>
    <w:rsid w:val="00730778"/>
    <w:rsid w:val="00730820"/>
    <w:rsid w:val="00730BC1"/>
    <w:rsid w:val="00730DC8"/>
    <w:rsid w:val="00730DFF"/>
    <w:rsid w:val="00731901"/>
    <w:rsid w:val="00731BA8"/>
    <w:rsid w:val="00732276"/>
    <w:rsid w:val="007325F4"/>
    <w:rsid w:val="00733554"/>
    <w:rsid w:val="007336AB"/>
    <w:rsid w:val="0073376C"/>
    <w:rsid w:val="00733E29"/>
    <w:rsid w:val="00733FFD"/>
    <w:rsid w:val="00734008"/>
    <w:rsid w:val="00734B84"/>
    <w:rsid w:val="00734CF6"/>
    <w:rsid w:val="0073529B"/>
    <w:rsid w:val="007355F8"/>
    <w:rsid w:val="0073594B"/>
    <w:rsid w:val="00735C8D"/>
    <w:rsid w:val="00735DC2"/>
    <w:rsid w:val="00736DEB"/>
    <w:rsid w:val="00736EF9"/>
    <w:rsid w:val="00736FBD"/>
    <w:rsid w:val="0073710A"/>
    <w:rsid w:val="00737723"/>
    <w:rsid w:val="00737A8B"/>
    <w:rsid w:val="00737F24"/>
    <w:rsid w:val="00740677"/>
    <w:rsid w:val="00740864"/>
    <w:rsid w:val="00740A5B"/>
    <w:rsid w:val="00740ABF"/>
    <w:rsid w:val="00740D45"/>
    <w:rsid w:val="007411AD"/>
    <w:rsid w:val="007415B7"/>
    <w:rsid w:val="0074160E"/>
    <w:rsid w:val="00741B96"/>
    <w:rsid w:val="00741D6A"/>
    <w:rsid w:val="00741D86"/>
    <w:rsid w:val="0074283A"/>
    <w:rsid w:val="007428DF"/>
    <w:rsid w:val="0074291F"/>
    <w:rsid w:val="00742A87"/>
    <w:rsid w:val="00742C8B"/>
    <w:rsid w:val="00742F88"/>
    <w:rsid w:val="0074364E"/>
    <w:rsid w:val="00743D51"/>
    <w:rsid w:val="0074415B"/>
    <w:rsid w:val="007442DE"/>
    <w:rsid w:val="00744756"/>
    <w:rsid w:val="00744A7B"/>
    <w:rsid w:val="00744EA3"/>
    <w:rsid w:val="007457E3"/>
    <w:rsid w:val="00745996"/>
    <w:rsid w:val="007459A5"/>
    <w:rsid w:val="00745A2F"/>
    <w:rsid w:val="00745BBC"/>
    <w:rsid w:val="007460D8"/>
    <w:rsid w:val="00746326"/>
    <w:rsid w:val="007464D1"/>
    <w:rsid w:val="00746506"/>
    <w:rsid w:val="007466AB"/>
    <w:rsid w:val="00746FBD"/>
    <w:rsid w:val="00747352"/>
    <w:rsid w:val="00747384"/>
    <w:rsid w:val="0074755B"/>
    <w:rsid w:val="0074766E"/>
    <w:rsid w:val="00750268"/>
    <w:rsid w:val="007502E6"/>
    <w:rsid w:val="00750B0E"/>
    <w:rsid w:val="00750D58"/>
    <w:rsid w:val="00750ED3"/>
    <w:rsid w:val="00751043"/>
    <w:rsid w:val="00751653"/>
    <w:rsid w:val="00751957"/>
    <w:rsid w:val="00751A3F"/>
    <w:rsid w:val="00751BF8"/>
    <w:rsid w:val="0075221E"/>
    <w:rsid w:val="007527C1"/>
    <w:rsid w:val="00752DB2"/>
    <w:rsid w:val="00752FEF"/>
    <w:rsid w:val="00753061"/>
    <w:rsid w:val="00753467"/>
    <w:rsid w:val="0075353F"/>
    <w:rsid w:val="007536CB"/>
    <w:rsid w:val="00753C8D"/>
    <w:rsid w:val="00753D71"/>
    <w:rsid w:val="00753EFA"/>
    <w:rsid w:val="007540AC"/>
    <w:rsid w:val="007544E2"/>
    <w:rsid w:val="00754645"/>
    <w:rsid w:val="007546F6"/>
    <w:rsid w:val="007547E4"/>
    <w:rsid w:val="00754AEB"/>
    <w:rsid w:val="00754BAF"/>
    <w:rsid w:val="00754D4E"/>
    <w:rsid w:val="00755004"/>
    <w:rsid w:val="007552D9"/>
    <w:rsid w:val="0075592D"/>
    <w:rsid w:val="00755A2E"/>
    <w:rsid w:val="00755C94"/>
    <w:rsid w:val="00755F76"/>
    <w:rsid w:val="00755FDC"/>
    <w:rsid w:val="00756022"/>
    <w:rsid w:val="0075611D"/>
    <w:rsid w:val="007562DF"/>
    <w:rsid w:val="00756842"/>
    <w:rsid w:val="00756A10"/>
    <w:rsid w:val="00757312"/>
    <w:rsid w:val="007578E8"/>
    <w:rsid w:val="007601CB"/>
    <w:rsid w:val="00760647"/>
    <w:rsid w:val="00760688"/>
    <w:rsid w:val="00760EC7"/>
    <w:rsid w:val="00761042"/>
    <w:rsid w:val="00761302"/>
    <w:rsid w:val="0076154C"/>
    <w:rsid w:val="007615A1"/>
    <w:rsid w:val="007617FA"/>
    <w:rsid w:val="00761B70"/>
    <w:rsid w:val="00761BE6"/>
    <w:rsid w:val="00761D42"/>
    <w:rsid w:val="00761FDD"/>
    <w:rsid w:val="00762C24"/>
    <w:rsid w:val="00763503"/>
    <w:rsid w:val="00763BAB"/>
    <w:rsid w:val="007640F8"/>
    <w:rsid w:val="00764565"/>
    <w:rsid w:val="007647EC"/>
    <w:rsid w:val="00764D49"/>
    <w:rsid w:val="00764F24"/>
    <w:rsid w:val="00765FB5"/>
    <w:rsid w:val="007660AA"/>
    <w:rsid w:val="0076616D"/>
    <w:rsid w:val="00766484"/>
    <w:rsid w:val="007668E0"/>
    <w:rsid w:val="00766EE2"/>
    <w:rsid w:val="0076752A"/>
    <w:rsid w:val="00767A18"/>
    <w:rsid w:val="00767B80"/>
    <w:rsid w:val="00767BF4"/>
    <w:rsid w:val="00767D83"/>
    <w:rsid w:val="00770149"/>
    <w:rsid w:val="00770299"/>
    <w:rsid w:val="00770361"/>
    <w:rsid w:val="00770762"/>
    <w:rsid w:val="007707C8"/>
    <w:rsid w:val="00770C74"/>
    <w:rsid w:val="0077126F"/>
    <w:rsid w:val="00771374"/>
    <w:rsid w:val="0077153F"/>
    <w:rsid w:val="0077162D"/>
    <w:rsid w:val="00771C23"/>
    <w:rsid w:val="00771C81"/>
    <w:rsid w:val="00772416"/>
    <w:rsid w:val="007726C7"/>
    <w:rsid w:val="00772ED4"/>
    <w:rsid w:val="007734FD"/>
    <w:rsid w:val="00773636"/>
    <w:rsid w:val="007736CA"/>
    <w:rsid w:val="00773909"/>
    <w:rsid w:val="00773C18"/>
    <w:rsid w:val="00773E07"/>
    <w:rsid w:val="00773F23"/>
    <w:rsid w:val="00773F98"/>
    <w:rsid w:val="0077456B"/>
    <w:rsid w:val="007745F5"/>
    <w:rsid w:val="007748B9"/>
    <w:rsid w:val="0077491B"/>
    <w:rsid w:val="00774C90"/>
    <w:rsid w:val="00774D0A"/>
    <w:rsid w:val="00774D5E"/>
    <w:rsid w:val="00774E02"/>
    <w:rsid w:val="00774F6D"/>
    <w:rsid w:val="00774F6E"/>
    <w:rsid w:val="007752B9"/>
    <w:rsid w:val="00775723"/>
    <w:rsid w:val="00775A53"/>
    <w:rsid w:val="00775BB3"/>
    <w:rsid w:val="00775ED2"/>
    <w:rsid w:val="007764F8"/>
    <w:rsid w:val="007765C1"/>
    <w:rsid w:val="00776646"/>
    <w:rsid w:val="00776A9F"/>
    <w:rsid w:val="00776C0E"/>
    <w:rsid w:val="00776E67"/>
    <w:rsid w:val="0077736F"/>
    <w:rsid w:val="0077750B"/>
    <w:rsid w:val="00777741"/>
    <w:rsid w:val="007778E0"/>
    <w:rsid w:val="00777C0E"/>
    <w:rsid w:val="00777C2B"/>
    <w:rsid w:val="00777D3C"/>
    <w:rsid w:val="00777D53"/>
    <w:rsid w:val="007801FE"/>
    <w:rsid w:val="00780291"/>
    <w:rsid w:val="00780437"/>
    <w:rsid w:val="00780604"/>
    <w:rsid w:val="007806FC"/>
    <w:rsid w:val="00780C85"/>
    <w:rsid w:val="00780D4F"/>
    <w:rsid w:val="00781118"/>
    <w:rsid w:val="00781208"/>
    <w:rsid w:val="007818DF"/>
    <w:rsid w:val="00781BFB"/>
    <w:rsid w:val="00781CCC"/>
    <w:rsid w:val="00781F81"/>
    <w:rsid w:val="0078221E"/>
    <w:rsid w:val="007823B3"/>
    <w:rsid w:val="00782D4E"/>
    <w:rsid w:val="007830E2"/>
    <w:rsid w:val="00783D04"/>
    <w:rsid w:val="00783DBE"/>
    <w:rsid w:val="007844F2"/>
    <w:rsid w:val="00784691"/>
    <w:rsid w:val="007846FE"/>
    <w:rsid w:val="007848A7"/>
    <w:rsid w:val="00784DD6"/>
    <w:rsid w:val="00784E3D"/>
    <w:rsid w:val="007851BC"/>
    <w:rsid w:val="00785376"/>
    <w:rsid w:val="007856B1"/>
    <w:rsid w:val="007856BE"/>
    <w:rsid w:val="007859D8"/>
    <w:rsid w:val="007861C4"/>
    <w:rsid w:val="0078625D"/>
    <w:rsid w:val="00786676"/>
    <w:rsid w:val="007869D0"/>
    <w:rsid w:val="00786C23"/>
    <w:rsid w:val="00786D36"/>
    <w:rsid w:val="007870E4"/>
    <w:rsid w:val="0078753B"/>
    <w:rsid w:val="00787E35"/>
    <w:rsid w:val="00790285"/>
    <w:rsid w:val="007903B2"/>
    <w:rsid w:val="00790594"/>
    <w:rsid w:val="00790CFE"/>
    <w:rsid w:val="00790EB4"/>
    <w:rsid w:val="00791845"/>
    <w:rsid w:val="0079194C"/>
    <w:rsid w:val="00791FED"/>
    <w:rsid w:val="00792372"/>
    <w:rsid w:val="0079265B"/>
    <w:rsid w:val="0079296C"/>
    <w:rsid w:val="00792F0D"/>
    <w:rsid w:val="0079334B"/>
    <w:rsid w:val="007933D4"/>
    <w:rsid w:val="007937D3"/>
    <w:rsid w:val="00793CAF"/>
    <w:rsid w:val="007947B5"/>
    <w:rsid w:val="007947D6"/>
    <w:rsid w:val="007949A4"/>
    <w:rsid w:val="0079524B"/>
    <w:rsid w:val="00795509"/>
    <w:rsid w:val="007958A5"/>
    <w:rsid w:val="00795BB0"/>
    <w:rsid w:val="00795C3C"/>
    <w:rsid w:val="00796164"/>
    <w:rsid w:val="0079636E"/>
    <w:rsid w:val="00796792"/>
    <w:rsid w:val="00796A0F"/>
    <w:rsid w:val="00796BFF"/>
    <w:rsid w:val="00796E64"/>
    <w:rsid w:val="0079731E"/>
    <w:rsid w:val="00797A01"/>
    <w:rsid w:val="00797C65"/>
    <w:rsid w:val="007A0254"/>
    <w:rsid w:val="007A027B"/>
    <w:rsid w:val="007A027E"/>
    <w:rsid w:val="007A0469"/>
    <w:rsid w:val="007A0865"/>
    <w:rsid w:val="007A0924"/>
    <w:rsid w:val="007A0E86"/>
    <w:rsid w:val="007A1244"/>
    <w:rsid w:val="007A18AD"/>
    <w:rsid w:val="007A19B8"/>
    <w:rsid w:val="007A21B3"/>
    <w:rsid w:val="007A257F"/>
    <w:rsid w:val="007A26CB"/>
    <w:rsid w:val="007A28B5"/>
    <w:rsid w:val="007A2926"/>
    <w:rsid w:val="007A2BE8"/>
    <w:rsid w:val="007A2EDB"/>
    <w:rsid w:val="007A30DB"/>
    <w:rsid w:val="007A3277"/>
    <w:rsid w:val="007A3539"/>
    <w:rsid w:val="007A379E"/>
    <w:rsid w:val="007A429F"/>
    <w:rsid w:val="007A4392"/>
    <w:rsid w:val="007A4633"/>
    <w:rsid w:val="007A4738"/>
    <w:rsid w:val="007A4B32"/>
    <w:rsid w:val="007A4E0E"/>
    <w:rsid w:val="007A4EB1"/>
    <w:rsid w:val="007A4EC8"/>
    <w:rsid w:val="007A5056"/>
    <w:rsid w:val="007A5200"/>
    <w:rsid w:val="007A5225"/>
    <w:rsid w:val="007A55EF"/>
    <w:rsid w:val="007A578D"/>
    <w:rsid w:val="007A5D85"/>
    <w:rsid w:val="007A6669"/>
    <w:rsid w:val="007A66FE"/>
    <w:rsid w:val="007A6876"/>
    <w:rsid w:val="007A6981"/>
    <w:rsid w:val="007A6D10"/>
    <w:rsid w:val="007A6D27"/>
    <w:rsid w:val="007A6FA0"/>
    <w:rsid w:val="007A7021"/>
    <w:rsid w:val="007A7ADC"/>
    <w:rsid w:val="007A7C8D"/>
    <w:rsid w:val="007A7D62"/>
    <w:rsid w:val="007A7DA9"/>
    <w:rsid w:val="007B00E6"/>
    <w:rsid w:val="007B02A8"/>
    <w:rsid w:val="007B02F6"/>
    <w:rsid w:val="007B0441"/>
    <w:rsid w:val="007B04E4"/>
    <w:rsid w:val="007B07A6"/>
    <w:rsid w:val="007B082D"/>
    <w:rsid w:val="007B0B50"/>
    <w:rsid w:val="007B1262"/>
    <w:rsid w:val="007B140C"/>
    <w:rsid w:val="007B15B0"/>
    <w:rsid w:val="007B1647"/>
    <w:rsid w:val="007B1E52"/>
    <w:rsid w:val="007B1EDD"/>
    <w:rsid w:val="007B267C"/>
    <w:rsid w:val="007B26C6"/>
    <w:rsid w:val="007B2770"/>
    <w:rsid w:val="007B2964"/>
    <w:rsid w:val="007B2A94"/>
    <w:rsid w:val="007B2C15"/>
    <w:rsid w:val="007B30E2"/>
    <w:rsid w:val="007B34DC"/>
    <w:rsid w:val="007B38A7"/>
    <w:rsid w:val="007B3B3D"/>
    <w:rsid w:val="007B3C1D"/>
    <w:rsid w:val="007B3C49"/>
    <w:rsid w:val="007B4B64"/>
    <w:rsid w:val="007B50C3"/>
    <w:rsid w:val="007B5249"/>
    <w:rsid w:val="007B5665"/>
    <w:rsid w:val="007B5965"/>
    <w:rsid w:val="007B5D2B"/>
    <w:rsid w:val="007B647C"/>
    <w:rsid w:val="007B6C0C"/>
    <w:rsid w:val="007B791F"/>
    <w:rsid w:val="007B7C40"/>
    <w:rsid w:val="007B7CF1"/>
    <w:rsid w:val="007C0341"/>
    <w:rsid w:val="007C040D"/>
    <w:rsid w:val="007C0674"/>
    <w:rsid w:val="007C0C8B"/>
    <w:rsid w:val="007C1016"/>
    <w:rsid w:val="007C105F"/>
    <w:rsid w:val="007C112D"/>
    <w:rsid w:val="007C1330"/>
    <w:rsid w:val="007C1527"/>
    <w:rsid w:val="007C19BE"/>
    <w:rsid w:val="007C1BC5"/>
    <w:rsid w:val="007C1EE2"/>
    <w:rsid w:val="007C2043"/>
    <w:rsid w:val="007C212D"/>
    <w:rsid w:val="007C2AF9"/>
    <w:rsid w:val="007C3161"/>
    <w:rsid w:val="007C3172"/>
    <w:rsid w:val="007C398B"/>
    <w:rsid w:val="007C3D67"/>
    <w:rsid w:val="007C47E2"/>
    <w:rsid w:val="007C4EC6"/>
    <w:rsid w:val="007C513E"/>
    <w:rsid w:val="007C52CF"/>
    <w:rsid w:val="007C5491"/>
    <w:rsid w:val="007C5923"/>
    <w:rsid w:val="007C5A74"/>
    <w:rsid w:val="007C5EF4"/>
    <w:rsid w:val="007C6161"/>
    <w:rsid w:val="007C63E7"/>
    <w:rsid w:val="007C699B"/>
    <w:rsid w:val="007C70BF"/>
    <w:rsid w:val="007C79F9"/>
    <w:rsid w:val="007C7B6C"/>
    <w:rsid w:val="007D0619"/>
    <w:rsid w:val="007D0C4F"/>
    <w:rsid w:val="007D1076"/>
    <w:rsid w:val="007D1365"/>
    <w:rsid w:val="007D1675"/>
    <w:rsid w:val="007D19BA"/>
    <w:rsid w:val="007D1BCA"/>
    <w:rsid w:val="007D22EC"/>
    <w:rsid w:val="007D2691"/>
    <w:rsid w:val="007D2937"/>
    <w:rsid w:val="007D2A8E"/>
    <w:rsid w:val="007D2C18"/>
    <w:rsid w:val="007D2FC7"/>
    <w:rsid w:val="007D3063"/>
    <w:rsid w:val="007D30EE"/>
    <w:rsid w:val="007D3284"/>
    <w:rsid w:val="007D3555"/>
    <w:rsid w:val="007D390D"/>
    <w:rsid w:val="007D39E1"/>
    <w:rsid w:val="007D42B9"/>
    <w:rsid w:val="007D4769"/>
    <w:rsid w:val="007D4947"/>
    <w:rsid w:val="007D4BB2"/>
    <w:rsid w:val="007D4C75"/>
    <w:rsid w:val="007D4DA0"/>
    <w:rsid w:val="007D50CE"/>
    <w:rsid w:val="007D639C"/>
    <w:rsid w:val="007D6AF4"/>
    <w:rsid w:val="007D6B1F"/>
    <w:rsid w:val="007D7097"/>
    <w:rsid w:val="007D7ED3"/>
    <w:rsid w:val="007D7F86"/>
    <w:rsid w:val="007E052E"/>
    <w:rsid w:val="007E08AC"/>
    <w:rsid w:val="007E0B9B"/>
    <w:rsid w:val="007E0C57"/>
    <w:rsid w:val="007E1042"/>
    <w:rsid w:val="007E12B1"/>
    <w:rsid w:val="007E13F3"/>
    <w:rsid w:val="007E15AC"/>
    <w:rsid w:val="007E19CF"/>
    <w:rsid w:val="007E1CB4"/>
    <w:rsid w:val="007E251F"/>
    <w:rsid w:val="007E2791"/>
    <w:rsid w:val="007E2EAD"/>
    <w:rsid w:val="007E32C1"/>
    <w:rsid w:val="007E3352"/>
    <w:rsid w:val="007E3445"/>
    <w:rsid w:val="007E3511"/>
    <w:rsid w:val="007E3895"/>
    <w:rsid w:val="007E3A3A"/>
    <w:rsid w:val="007E3BF2"/>
    <w:rsid w:val="007E3E1D"/>
    <w:rsid w:val="007E42D4"/>
    <w:rsid w:val="007E4350"/>
    <w:rsid w:val="007E4385"/>
    <w:rsid w:val="007E479E"/>
    <w:rsid w:val="007E499F"/>
    <w:rsid w:val="007E4A1E"/>
    <w:rsid w:val="007E4AF9"/>
    <w:rsid w:val="007E4CDC"/>
    <w:rsid w:val="007E5037"/>
    <w:rsid w:val="007E5837"/>
    <w:rsid w:val="007E58A6"/>
    <w:rsid w:val="007E5BB2"/>
    <w:rsid w:val="007E5D1B"/>
    <w:rsid w:val="007E621A"/>
    <w:rsid w:val="007E6524"/>
    <w:rsid w:val="007E653C"/>
    <w:rsid w:val="007E673B"/>
    <w:rsid w:val="007E67C5"/>
    <w:rsid w:val="007E6CC2"/>
    <w:rsid w:val="007E6F0E"/>
    <w:rsid w:val="007E747E"/>
    <w:rsid w:val="007E7486"/>
    <w:rsid w:val="007E75B9"/>
    <w:rsid w:val="007E7729"/>
    <w:rsid w:val="007E7B35"/>
    <w:rsid w:val="007E7CA0"/>
    <w:rsid w:val="007E7ECF"/>
    <w:rsid w:val="007F06F9"/>
    <w:rsid w:val="007F09A4"/>
    <w:rsid w:val="007F0B19"/>
    <w:rsid w:val="007F152B"/>
    <w:rsid w:val="007F17D8"/>
    <w:rsid w:val="007F2298"/>
    <w:rsid w:val="007F23E1"/>
    <w:rsid w:val="007F2C2D"/>
    <w:rsid w:val="007F2D4D"/>
    <w:rsid w:val="007F2EA6"/>
    <w:rsid w:val="007F3130"/>
    <w:rsid w:val="007F3450"/>
    <w:rsid w:val="007F361E"/>
    <w:rsid w:val="007F370A"/>
    <w:rsid w:val="007F3E35"/>
    <w:rsid w:val="007F416A"/>
    <w:rsid w:val="007F4A5A"/>
    <w:rsid w:val="007F55C9"/>
    <w:rsid w:val="007F58DA"/>
    <w:rsid w:val="007F5CC0"/>
    <w:rsid w:val="007F6050"/>
    <w:rsid w:val="007F67F8"/>
    <w:rsid w:val="007F6C86"/>
    <w:rsid w:val="007F7096"/>
    <w:rsid w:val="007F72D3"/>
    <w:rsid w:val="007F7747"/>
    <w:rsid w:val="007F7B65"/>
    <w:rsid w:val="008005F3"/>
    <w:rsid w:val="00800AEB"/>
    <w:rsid w:val="00800BC1"/>
    <w:rsid w:val="00800E28"/>
    <w:rsid w:val="00801815"/>
    <w:rsid w:val="00801A40"/>
    <w:rsid w:val="00802359"/>
    <w:rsid w:val="00802370"/>
    <w:rsid w:val="0080244F"/>
    <w:rsid w:val="00802C57"/>
    <w:rsid w:val="00802EFC"/>
    <w:rsid w:val="0080315F"/>
    <w:rsid w:val="008033E7"/>
    <w:rsid w:val="008034D6"/>
    <w:rsid w:val="008036BC"/>
    <w:rsid w:val="00803ABE"/>
    <w:rsid w:val="00803E9E"/>
    <w:rsid w:val="00803F8F"/>
    <w:rsid w:val="0080460A"/>
    <w:rsid w:val="008046D1"/>
    <w:rsid w:val="008047DA"/>
    <w:rsid w:val="00805729"/>
    <w:rsid w:val="00805824"/>
    <w:rsid w:val="00805AD6"/>
    <w:rsid w:val="00805E12"/>
    <w:rsid w:val="008060DE"/>
    <w:rsid w:val="008067CD"/>
    <w:rsid w:val="00806AB2"/>
    <w:rsid w:val="00806D2C"/>
    <w:rsid w:val="00806E51"/>
    <w:rsid w:val="008072C1"/>
    <w:rsid w:val="008076CB"/>
    <w:rsid w:val="0080783A"/>
    <w:rsid w:val="00807882"/>
    <w:rsid w:val="00807B3C"/>
    <w:rsid w:val="008100DA"/>
    <w:rsid w:val="0081017C"/>
    <w:rsid w:val="008103F6"/>
    <w:rsid w:val="00810605"/>
    <w:rsid w:val="008108D0"/>
    <w:rsid w:val="00810964"/>
    <w:rsid w:val="008109A5"/>
    <w:rsid w:val="00810E8B"/>
    <w:rsid w:val="008112AC"/>
    <w:rsid w:val="00811BDC"/>
    <w:rsid w:val="00811F12"/>
    <w:rsid w:val="00812192"/>
    <w:rsid w:val="00812311"/>
    <w:rsid w:val="00812D19"/>
    <w:rsid w:val="00812E82"/>
    <w:rsid w:val="00812FF5"/>
    <w:rsid w:val="008130AF"/>
    <w:rsid w:val="00813AAA"/>
    <w:rsid w:val="00813D49"/>
    <w:rsid w:val="00813D94"/>
    <w:rsid w:val="008143DE"/>
    <w:rsid w:val="008143FF"/>
    <w:rsid w:val="00814C05"/>
    <w:rsid w:val="0081531F"/>
    <w:rsid w:val="00815890"/>
    <w:rsid w:val="00815D75"/>
    <w:rsid w:val="0081678D"/>
    <w:rsid w:val="0081689D"/>
    <w:rsid w:val="00816978"/>
    <w:rsid w:val="00816B08"/>
    <w:rsid w:val="00816D68"/>
    <w:rsid w:val="008171A8"/>
    <w:rsid w:val="0081726C"/>
    <w:rsid w:val="008174AD"/>
    <w:rsid w:val="00817530"/>
    <w:rsid w:val="0081758E"/>
    <w:rsid w:val="00817669"/>
    <w:rsid w:val="00817674"/>
    <w:rsid w:val="0081788E"/>
    <w:rsid w:val="008178F0"/>
    <w:rsid w:val="00820257"/>
    <w:rsid w:val="008204DE"/>
    <w:rsid w:val="00820961"/>
    <w:rsid w:val="0082098F"/>
    <w:rsid w:val="00820BAD"/>
    <w:rsid w:val="00822019"/>
    <w:rsid w:val="0082246F"/>
    <w:rsid w:val="00822761"/>
    <w:rsid w:val="00822CE9"/>
    <w:rsid w:val="00822F56"/>
    <w:rsid w:val="0082303D"/>
    <w:rsid w:val="008231F5"/>
    <w:rsid w:val="00823967"/>
    <w:rsid w:val="00823B2F"/>
    <w:rsid w:val="00823F4D"/>
    <w:rsid w:val="0082415C"/>
    <w:rsid w:val="00824426"/>
    <w:rsid w:val="00824525"/>
    <w:rsid w:val="00824C6C"/>
    <w:rsid w:val="008252C0"/>
    <w:rsid w:val="00825697"/>
    <w:rsid w:val="008259C0"/>
    <w:rsid w:val="00825C13"/>
    <w:rsid w:val="00826776"/>
    <w:rsid w:val="00826A11"/>
    <w:rsid w:val="00826ABD"/>
    <w:rsid w:val="00826AE7"/>
    <w:rsid w:val="00826B2E"/>
    <w:rsid w:val="00826BB1"/>
    <w:rsid w:val="00826D69"/>
    <w:rsid w:val="00826E38"/>
    <w:rsid w:val="00826E64"/>
    <w:rsid w:val="00826FD5"/>
    <w:rsid w:val="008271A5"/>
    <w:rsid w:val="00827290"/>
    <w:rsid w:val="00827340"/>
    <w:rsid w:val="00827889"/>
    <w:rsid w:val="00827A30"/>
    <w:rsid w:val="00827A4A"/>
    <w:rsid w:val="00827BFA"/>
    <w:rsid w:val="00830288"/>
    <w:rsid w:val="00830343"/>
    <w:rsid w:val="0083055F"/>
    <w:rsid w:val="00830A50"/>
    <w:rsid w:val="00830B64"/>
    <w:rsid w:val="00830CA8"/>
    <w:rsid w:val="00830D73"/>
    <w:rsid w:val="008310A3"/>
    <w:rsid w:val="008316B8"/>
    <w:rsid w:val="008317F4"/>
    <w:rsid w:val="00831D45"/>
    <w:rsid w:val="00831DA1"/>
    <w:rsid w:val="008320C3"/>
    <w:rsid w:val="008321C8"/>
    <w:rsid w:val="00832294"/>
    <w:rsid w:val="00832670"/>
    <w:rsid w:val="00832918"/>
    <w:rsid w:val="00832D14"/>
    <w:rsid w:val="00832F88"/>
    <w:rsid w:val="00833804"/>
    <w:rsid w:val="00833C45"/>
    <w:rsid w:val="00833D89"/>
    <w:rsid w:val="00834140"/>
    <w:rsid w:val="008341D3"/>
    <w:rsid w:val="008344BE"/>
    <w:rsid w:val="0083463A"/>
    <w:rsid w:val="00834E04"/>
    <w:rsid w:val="008351CD"/>
    <w:rsid w:val="00835885"/>
    <w:rsid w:val="00835D6F"/>
    <w:rsid w:val="00835DFA"/>
    <w:rsid w:val="00836AB5"/>
    <w:rsid w:val="00836B61"/>
    <w:rsid w:val="0083770C"/>
    <w:rsid w:val="00837845"/>
    <w:rsid w:val="00837C13"/>
    <w:rsid w:val="008402EB"/>
    <w:rsid w:val="00840436"/>
    <w:rsid w:val="008407DF"/>
    <w:rsid w:val="0084085B"/>
    <w:rsid w:val="00840D04"/>
    <w:rsid w:val="008413B5"/>
    <w:rsid w:val="00841865"/>
    <w:rsid w:val="00841B4B"/>
    <w:rsid w:val="008422DA"/>
    <w:rsid w:val="00842359"/>
    <w:rsid w:val="00842B64"/>
    <w:rsid w:val="008432BE"/>
    <w:rsid w:val="008432EE"/>
    <w:rsid w:val="008437A5"/>
    <w:rsid w:val="0084385D"/>
    <w:rsid w:val="00843EBE"/>
    <w:rsid w:val="00844873"/>
    <w:rsid w:val="008449E9"/>
    <w:rsid w:val="00844AFA"/>
    <w:rsid w:val="00845412"/>
    <w:rsid w:val="00845A3D"/>
    <w:rsid w:val="00846062"/>
    <w:rsid w:val="008463C1"/>
    <w:rsid w:val="00846639"/>
    <w:rsid w:val="00846D57"/>
    <w:rsid w:val="00846F99"/>
    <w:rsid w:val="00850074"/>
    <w:rsid w:val="00850A63"/>
    <w:rsid w:val="00850A69"/>
    <w:rsid w:val="00851067"/>
    <w:rsid w:val="00851C43"/>
    <w:rsid w:val="00851F75"/>
    <w:rsid w:val="00852189"/>
    <w:rsid w:val="00852C84"/>
    <w:rsid w:val="00852CCA"/>
    <w:rsid w:val="00852EB0"/>
    <w:rsid w:val="0085342C"/>
    <w:rsid w:val="008536C5"/>
    <w:rsid w:val="008537D0"/>
    <w:rsid w:val="00853E42"/>
    <w:rsid w:val="00854072"/>
    <w:rsid w:val="00854713"/>
    <w:rsid w:val="008549D5"/>
    <w:rsid w:val="00854DF2"/>
    <w:rsid w:val="008552F2"/>
    <w:rsid w:val="008555A4"/>
    <w:rsid w:val="008555C7"/>
    <w:rsid w:val="00855642"/>
    <w:rsid w:val="00855876"/>
    <w:rsid w:val="00855AE8"/>
    <w:rsid w:val="008560A9"/>
    <w:rsid w:val="008567C4"/>
    <w:rsid w:val="00856894"/>
    <w:rsid w:val="008568AD"/>
    <w:rsid w:val="00856AD2"/>
    <w:rsid w:val="00856B66"/>
    <w:rsid w:val="00856C34"/>
    <w:rsid w:val="00856D91"/>
    <w:rsid w:val="00857110"/>
    <w:rsid w:val="008572A7"/>
    <w:rsid w:val="00857373"/>
    <w:rsid w:val="008578CA"/>
    <w:rsid w:val="00857DA3"/>
    <w:rsid w:val="00857ECA"/>
    <w:rsid w:val="00860304"/>
    <w:rsid w:val="008608F6"/>
    <w:rsid w:val="0086102B"/>
    <w:rsid w:val="008610B5"/>
    <w:rsid w:val="008612BA"/>
    <w:rsid w:val="008615F9"/>
    <w:rsid w:val="0086187A"/>
    <w:rsid w:val="008619E9"/>
    <w:rsid w:val="00861C29"/>
    <w:rsid w:val="0086206B"/>
    <w:rsid w:val="0086210C"/>
    <w:rsid w:val="008625E2"/>
    <w:rsid w:val="00862CFF"/>
    <w:rsid w:val="00862D82"/>
    <w:rsid w:val="00862D84"/>
    <w:rsid w:val="008631C9"/>
    <w:rsid w:val="00863D14"/>
    <w:rsid w:val="00863E19"/>
    <w:rsid w:val="00863EC2"/>
    <w:rsid w:val="00864502"/>
    <w:rsid w:val="008645F4"/>
    <w:rsid w:val="0086470E"/>
    <w:rsid w:val="00864747"/>
    <w:rsid w:val="00864775"/>
    <w:rsid w:val="00864927"/>
    <w:rsid w:val="00864981"/>
    <w:rsid w:val="00864EBF"/>
    <w:rsid w:val="008652B1"/>
    <w:rsid w:val="008652CE"/>
    <w:rsid w:val="008654C3"/>
    <w:rsid w:val="00865609"/>
    <w:rsid w:val="008657CE"/>
    <w:rsid w:val="00865BAB"/>
    <w:rsid w:val="00865D85"/>
    <w:rsid w:val="00866008"/>
    <w:rsid w:val="00866088"/>
    <w:rsid w:val="008660AE"/>
    <w:rsid w:val="008662F9"/>
    <w:rsid w:val="008667AA"/>
    <w:rsid w:val="00866A9E"/>
    <w:rsid w:val="00867000"/>
    <w:rsid w:val="0086746A"/>
    <w:rsid w:val="00867A7E"/>
    <w:rsid w:val="00867E74"/>
    <w:rsid w:val="00870700"/>
    <w:rsid w:val="00870D7D"/>
    <w:rsid w:val="00870DEE"/>
    <w:rsid w:val="0087110C"/>
    <w:rsid w:val="008712A4"/>
    <w:rsid w:val="00871915"/>
    <w:rsid w:val="00871F08"/>
    <w:rsid w:val="0087224C"/>
    <w:rsid w:val="00872744"/>
    <w:rsid w:val="008729BA"/>
    <w:rsid w:val="00872A5F"/>
    <w:rsid w:val="00872E97"/>
    <w:rsid w:val="008731C9"/>
    <w:rsid w:val="00873521"/>
    <w:rsid w:val="0087355D"/>
    <w:rsid w:val="00873AC2"/>
    <w:rsid w:val="00873BD7"/>
    <w:rsid w:val="00873CA9"/>
    <w:rsid w:val="008743BE"/>
    <w:rsid w:val="00874885"/>
    <w:rsid w:val="00874E26"/>
    <w:rsid w:val="00874E76"/>
    <w:rsid w:val="008751C1"/>
    <w:rsid w:val="00875464"/>
    <w:rsid w:val="00876139"/>
    <w:rsid w:val="0087637C"/>
    <w:rsid w:val="008763CE"/>
    <w:rsid w:val="0087660B"/>
    <w:rsid w:val="00876BC7"/>
    <w:rsid w:val="00876C06"/>
    <w:rsid w:val="00876C37"/>
    <w:rsid w:val="0087701B"/>
    <w:rsid w:val="0087719F"/>
    <w:rsid w:val="00877297"/>
    <w:rsid w:val="008777F4"/>
    <w:rsid w:val="00877CE3"/>
    <w:rsid w:val="00880395"/>
    <w:rsid w:val="00880A02"/>
    <w:rsid w:val="00880C79"/>
    <w:rsid w:val="00880EC5"/>
    <w:rsid w:val="00881390"/>
    <w:rsid w:val="008814CF"/>
    <w:rsid w:val="008815DB"/>
    <w:rsid w:val="008817D7"/>
    <w:rsid w:val="00881E53"/>
    <w:rsid w:val="00881E73"/>
    <w:rsid w:val="00881F33"/>
    <w:rsid w:val="008821B9"/>
    <w:rsid w:val="00882669"/>
    <w:rsid w:val="008826A4"/>
    <w:rsid w:val="00882A83"/>
    <w:rsid w:val="00882FD6"/>
    <w:rsid w:val="008837BF"/>
    <w:rsid w:val="008837CF"/>
    <w:rsid w:val="00883CC4"/>
    <w:rsid w:val="00883DCB"/>
    <w:rsid w:val="00883E9B"/>
    <w:rsid w:val="00883ED3"/>
    <w:rsid w:val="00884445"/>
    <w:rsid w:val="0088475D"/>
    <w:rsid w:val="00885220"/>
    <w:rsid w:val="00885651"/>
    <w:rsid w:val="00885759"/>
    <w:rsid w:val="00885960"/>
    <w:rsid w:val="00885BED"/>
    <w:rsid w:val="008864AA"/>
    <w:rsid w:val="008865FA"/>
    <w:rsid w:val="00886684"/>
    <w:rsid w:val="0088681B"/>
    <w:rsid w:val="008869F6"/>
    <w:rsid w:val="00886ADF"/>
    <w:rsid w:val="00886AF9"/>
    <w:rsid w:val="00886B74"/>
    <w:rsid w:val="00886E61"/>
    <w:rsid w:val="00886F24"/>
    <w:rsid w:val="0088779F"/>
    <w:rsid w:val="00887B4F"/>
    <w:rsid w:val="00887C7C"/>
    <w:rsid w:val="00890267"/>
    <w:rsid w:val="00890578"/>
    <w:rsid w:val="008906E4"/>
    <w:rsid w:val="008908BC"/>
    <w:rsid w:val="00890A22"/>
    <w:rsid w:val="00890E77"/>
    <w:rsid w:val="008912F1"/>
    <w:rsid w:val="0089137E"/>
    <w:rsid w:val="008914BA"/>
    <w:rsid w:val="00891ED9"/>
    <w:rsid w:val="008921A0"/>
    <w:rsid w:val="00892338"/>
    <w:rsid w:val="00892591"/>
    <w:rsid w:val="00892837"/>
    <w:rsid w:val="00892F9A"/>
    <w:rsid w:val="00893310"/>
    <w:rsid w:val="008937A2"/>
    <w:rsid w:val="00893A47"/>
    <w:rsid w:val="00894568"/>
    <w:rsid w:val="008947A4"/>
    <w:rsid w:val="0089496D"/>
    <w:rsid w:val="00894CB3"/>
    <w:rsid w:val="00894DC8"/>
    <w:rsid w:val="00895566"/>
    <w:rsid w:val="00895873"/>
    <w:rsid w:val="0089594F"/>
    <w:rsid w:val="008960C5"/>
    <w:rsid w:val="008962C1"/>
    <w:rsid w:val="008963E1"/>
    <w:rsid w:val="0089659F"/>
    <w:rsid w:val="008968C0"/>
    <w:rsid w:val="00896AF5"/>
    <w:rsid w:val="00896E4B"/>
    <w:rsid w:val="0089769C"/>
    <w:rsid w:val="008979B9"/>
    <w:rsid w:val="00897D8C"/>
    <w:rsid w:val="008A0580"/>
    <w:rsid w:val="008A05D2"/>
    <w:rsid w:val="008A063A"/>
    <w:rsid w:val="008A0729"/>
    <w:rsid w:val="008A0E14"/>
    <w:rsid w:val="008A0F31"/>
    <w:rsid w:val="008A1388"/>
    <w:rsid w:val="008A1573"/>
    <w:rsid w:val="008A1AEE"/>
    <w:rsid w:val="008A1D94"/>
    <w:rsid w:val="008A207C"/>
    <w:rsid w:val="008A2187"/>
    <w:rsid w:val="008A288F"/>
    <w:rsid w:val="008A2A17"/>
    <w:rsid w:val="008A3660"/>
    <w:rsid w:val="008A4074"/>
    <w:rsid w:val="008A418F"/>
    <w:rsid w:val="008A42A9"/>
    <w:rsid w:val="008A4609"/>
    <w:rsid w:val="008A4679"/>
    <w:rsid w:val="008A4973"/>
    <w:rsid w:val="008A49DC"/>
    <w:rsid w:val="008A4BA2"/>
    <w:rsid w:val="008A5279"/>
    <w:rsid w:val="008A538C"/>
    <w:rsid w:val="008A54F8"/>
    <w:rsid w:val="008A551C"/>
    <w:rsid w:val="008A5856"/>
    <w:rsid w:val="008A597D"/>
    <w:rsid w:val="008A605D"/>
    <w:rsid w:val="008A61F1"/>
    <w:rsid w:val="008A6482"/>
    <w:rsid w:val="008A652F"/>
    <w:rsid w:val="008A660C"/>
    <w:rsid w:val="008A662A"/>
    <w:rsid w:val="008A69CA"/>
    <w:rsid w:val="008A69D1"/>
    <w:rsid w:val="008A6C69"/>
    <w:rsid w:val="008A6D47"/>
    <w:rsid w:val="008A7664"/>
    <w:rsid w:val="008A7AAD"/>
    <w:rsid w:val="008A7ECC"/>
    <w:rsid w:val="008B0111"/>
    <w:rsid w:val="008B02E4"/>
    <w:rsid w:val="008B09CF"/>
    <w:rsid w:val="008B0A15"/>
    <w:rsid w:val="008B1162"/>
    <w:rsid w:val="008B1537"/>
    <w:rsid w:val="008B1D8A"/>
    <w:rsid w:val="008B1D99"/>
    <w:rsid w:val="008B1F0F"/>
    <w:rsid w:val="008B21FB"/>
    <w:rsid w:val="008B2686"/>
    <w:rsid w:val="008B2FC6"/>
    <w:rsid w:val="008B3054"/>
    <w:rsid w:val="008B32B0"/>
    <w:rsid w:val="008B34D1"/>
    <w:rsid w:val="008B365D"/>
    <w:rsid w:val="008B379A"/>
    <w:rsid w:val="008B40D1"/>
    <w:rsid w:val="008B448F"/>
    <w:rsid w:val="008B4B54"/>
    <w:rsid w:val="008B52C9"/>
    <w:rsid w:val="008B5534"/>
    <w:rsid w:val="008B5541"/>
    <w:rsid w:val="008B557F"/>
    <w:rsid w:val="008B57D2"/>
    <w:rsid w:val="008B5BFE"/>
    <w:rsid w:val="008B6325"/>
    <w:rsid w:val="008B64C6"/>
    <w:rsid w:val="008B6AD9"/>
    <w:rsid w:val="008B74B4"/>
    <w:rsid w:val="008B778E"/>
    <w:rsid w:val="008B7A19"/>
    <w:rsid w:val="008B7AA4"/>
    <w:rsid w:val="008B7C49"/>
    <w:rsid w:val="008B7E18"/>
    <w:rsid w:val="008C04A6"/>
    <w:rsid w:val="008C09FB"/>
    <w:rsid w:val="008C0D5D"/>
    <w:rsid w:val="008C10D6"/>
    <w:rsid w:val="008C1222"/>
    <w:rsid w:val="008C1A1F"/>
    <w:rsid w:val="008C1A8D"/>
    <w:rsid w:val="008C2253"/>
    <w:rsid w:val="008C258E"/>
    <w:rsid w:val="008C2637"/>
    <w:rsid w:val="008C26DC"/>
    <w:rsid w:val="008C2810"/>
    <w:rsid w:val="008C2B04"/>
    <w:rsid w:val="008C2C71"/>
    <w:rsid w:val="008C2CD1"/>
    <w:rsid w:val="008C2E38"/>
    <w:rsid w:val="008C31EE"/>
    <w:rsid w:val="008C3411"/>
    <w:rsid w:val="008C3760"/>
    <w:rsid w:val="008C3FB2"/>
    <w:rsid w:val="008C40C0"/>
    <w:rsid w:val="008C41B4"/>
    <w:rsid w:val="008C41F4"/>
    <w:rsid w:val="008C42F1"/>
    <w:rsid w:val="008C4343"/>
    <w:rsid w:val="008C4AD2"/>
    <w:rsid w:val="008C4D3B"/>
    <w:rsid w:val="008C508E"/>
    <w:rsid w:val="008C56D9"/>
    <w:rsid w:val="008C56F0"/>
    <w:rsid w:val="008C5C1D"/>
    <w:rsid w:val="008C5DB6"/>
    <w:rsid w:val="008C5E8A"/>
    <w:rsid w:val="008C5FD5"/>
    <w:rsid w:val="008C6102"/>
    <w:rsid w:val="008C6661"/>
    <w:rsid w:val="008C6813"/>
    <w:rsid w:val="008C69A3"/>
    <w:rsid w:val="008C6E9B"/>
    <w:rsid w:val="008C711C"/>
    <w:rsid w:val="008C7187"/>
    <w:rsid w:val="008C79E4"/>
    <w:rsid w:val="008C7AC4"/>
    <w:rsid w:val="008C7F21"/>
    <w:rsid w:val="008D0131"/>
    <w:rsid w:val="008D04EC"/>
    <w:rsid w:val="008D0C56"/>
    <w:rsid w:val="008D10EF"/>
    <w:rsid w:val="008D161F"/>
    <w:rsid w:val="008D1BF0"/>
    <w:rsid w:val="008D1C74"/>
    <w:rsid w:val="008D229B"/>
    <w:rsid w:val="008D22D0"/>
    <w:rsid w:val="008D2451"/>
    <w:rsid w:val="008D3CAE"/>
    <w:rsid w:val="008D3CDE"/>
    <w:rsid w:val="008D3DD4"/>
    <w:rsid w:val="008D3F32"/>
    <w:rsid w:val="008D43D4"/>
    <w:rsid w:val="008D4602"/>
    <w:rsid w:val="008D46D2"/>
    <w:rsid w:val="008D4BE7"/>
    <w:rsid w:val="008D4CCA"/>
    <w:rsid w:val="008D52E7"/>
    <w:rsid w:val="008D53F4"/>
    <w:rsid w:val="008D5766"/>
    <w:rsid w:val="008D5D6E"/>
    <w:rsid w:val="008D6473"/>
    <w:rsid w:val="008D64E6"/>
    <w:rsid w:val="008D6577"/>
    <w:rsid w:val="008D6732"/>
    <w:rsid w:val="008D67A3"/>
    <w:rsid w:val="008D6887"/>
    <w:rsid w:val="008D6BEA"/>
    <w:rsid w:val="008D6DC6"/>
    <w:rsid w:val="008D7011"/>
    <w:rsid w:val="008D7A0C"/>
    <w:rsid w:val="008D7A2D"/>
    <w:rsid w:val="008D7B74"/>
    <w:rsid w:val="008D7C4C"/>
    <w:rsid w:val="008E0010"/>
    <w:rsid w:val="008E007D"/>
    <w:rsid w:val="008E00A0"/>
    <w:rsid w:val="008E05A9"/>
    <w:rsid w:val="008E06C9"/>
    <w:rsid w:val="008E0B37"/>
    <w:rsid w:val="008E0ED8"/>
    <w:rsid w:val="008E1132"/>
    <w:rsid w:val="008E1E11"/>
    <w:rsid w:val="008E253E"/>
    <w:rsid w:val="008E28F2"/>
    <w:rsid w:val="008E2C98"/>
    <w:rsid w:val="008E2E84"/>
    <w:rsid w:val="008E2F3E"/>
    <w:rsid w:val="008E33A4"/>
    <w:rsid w:val="008E358E"/>
    <w:rsid w:val="008E3614"/>
    <w:rsid w:val="008E37E4"/>
    <w:rsid w:val="008E42D1"/>
    <w:rsid w:val="008E45DA"/>
    <w:rsid w:val="008E5127"/>
    <w:rsid w:val="008E5154"/>
    <w:rsid w:val="008E5241"/>
    <w:rsid w:val="008E54EA"/>
    <w:rsid w:val="008E5589"/>
    <w:rsid w:val="008E5781"/>
    <w:rsid w:val="008E5B55"/>
    <w:rsid w:val="008E5E26"/>
    <w:rsid w:val="008E608E"/>
    <w:rsid w:val="008E665F"/>
    <w:rsid w:val="008E6AB3"/>
    <w:rsid w:val="008E6CC0"/>
    <w:rsid w:val="008E6E46"/>
    <w:rsid w:val="008E7021"/>
    <w:rsid w:val="008E74BC"/>
    <w:rsid w:val="008E77B9"/>
    <w:rsid w:val="008E7F8F"/>
    <w:rsid w:val="008F0172"/>
    <w:rsid w:val="008F0229"/>
    <w:rsid w:val="008F0BBE"/>
    <w:rsid w:val="008F0D25"/>
    <w:rsid w:val="008F0D35"/>
    <w:rsid w:val="008F0FE7"/>
    <w:rsid w:val="008F1343"/>
    <w:rsid w:val="008F1463"/>
    <w:rsid w:val="008F164B"/>
    <w:rsid w:val="008F18A1"/>
    <w:rsid w:val="008F1A97"/>
    <w:rsid w:val="008F1B4D"/>
    <w:rsid w:val="008F271C"/>
    <w:rsid w:val="008F2806"/>
    <w:rsid w:val="008F28D9"/>
    <w:rsid w:val="008F2B42"/>
    <w:rsid w:val="008F3377"/>
    <w:rsid w:val="008F3684"/>
    <w:rsid w:val="008F38BF"/>
    <w:rsid w:val="008F3A87"/>
    <w:rsid w:val="008F3E0C"/>
    <w:rsid w:val="008F4D6E"/>
    <w:rsid w:val="008F4F35"/>
    <w:rsid w:val="008F4F39"/>
    <w:rsid w:val="008F52C8"/>
    <w:rsid w:val="008F561B"/>
    <w:rsid w:val="008F57B1"/>
    <w:rsid w:val="008F5816"/>
    <w:rsid w:val="008F58F5"/>
    <w:rsid w:val="008F6031"/>
    <w:rsid w:val="008F6178"/>
    <w:rsid w:val="008F660D"/>
    <w:rsid w:val="008F6812"/>
    <w:rsid w:val="008F68B9"/>
    <w:rsid w:val="008F69A6"/>
    <w:rsid w:val="008F723A"/>
    <w:rsid w:val="008F72F3"/>
    <w:rsid w:val="008F73DF"/>
    <w:rsid w:val="008F7422"/>
    <w:rsid w:val="008F7553"/>
    <w:rsid w:val="008F7658"/>
    <w:rsid w:val="008F7970"/>
    <w:rsid w:val="008F7C32"/>
    <w:rsid w:val="008F7DA8"/>
    <w:rsid w:val="008F7EAC"/>
    <w:rsid w:val="009000E9"/>
    <w:rsid w:val="0090034F"/>
    <w:rsid w:val="00900782"/>
    <w:rsid w:val="009009D2"/>
    <w:rsid w:val="00900CB5"/>
    <w:rsid w:val="00900D19"/>
    <w:rsid w:val="00900ED8"/>
    <w:rsid w:val="009012BE"/>
    <w:rsid w:val="00901462"/>
    <w:rsid w:val="00901C07"/>
    <w:rsid w:val="00901F6E"/>
    <w:rsid w:val="0090206A"/>
    <w:rsid w:val="00902527"/>
    <w:rsid w:val="00902783"/>
    <w:rsid w:val="009027FF"/>
    <w:rsid w:val="00902B09"/>
    <w:rsid w:val="00902C8A"/>
    <w:rsid w:val="0090395C"/>
    <w:rsid w:val="009040A0"/>
    <w:rsid w:val="009041C8"/>
    <w:rsid w:val="00904406"/>
    <w:rsid w:val="009045EF"/>
    <w:rsid w:val="00904D6A"/>
    <w:rsid w:val="00905347"/>
    <w:rsid w:val="009053C8"/>
    <w:rsid w:val="009054FA"/>
    <w:rsid w:val="00905859"/>
    <w:rsid w:val="0090626D"/>
    <w:rsid w:val="009064FB"/>
    <w:rsid w:val="00906F3F"/>
    <w:rsid w:val="00910044"/>
    <w:rsid w:val="009101A7"/>
    <w:rsid w:val="009101AF"/>
    <w:rsid w:val="00910457"/>
    <w:rsid w:val="0091083F"/>
    <w:rsid w:val="009109CF"/>
    <w:rsid w:val="00911138"/>
    <w:rsid w:val="009111C4"/>
    <w:rsid w:val="009115F0"/>
    <w:rsid w:val="00911655"/>
    <w:rsid w:val="009116B1"/>
    <w:rsid w:val="00911722"/>
    <w:rsid w:val="009119C1"/>
    <w:rsid w:val="00911E62"/>
    <w:rsid w:val="00912227"/>
    <w:rsid w:val="009122A9"/>
    <w:rsid w:val="009124B3"/>
    <w:rsid w:val="0091275C"/>
    <w:rsid w:val="00912C33"/>
    <w:rsid w:val="00912F6E"/>
    <w:rsid w:val="00913AD4"/>
    <w:rsid w:val="0091463B"/>
    <w:rsid w:val="009147FB"/>
    <w:rsid w:val="00914901"/>
    <w:rsid w:val="00914968"/>
    <w:rsid w:val="00914D7A"/>
    <w:rsid w:val="00914E24"/>
    <w:rsid w:val="00915359"/>
    <w:rsid w:val="00915713"/>
    <w:rsid w:val="00915932"/>
    <w:rsid w:val="00915963"/>
    <w:rsid w:val="00915A10"/>
    <w:rsid w:val="00915A7E"/>
    <w:rsid w:val="00915C0B"/>
    <w:rsid w:val="00915DED"/>
    <w:rsid w:val="009163E6"/>
    <w:rsid w:val="0091640A"/>
    <w:rsid w:val="0091649D"/>
    <w:rsid w:val="00916881"/>
    <w:rsid w:val="00916D32"/>
    <w:rsid w:val="00917426"/>
    <w:rsid w:val="00917526"/>
    <w:rsid w:val="00917732"/>
    <w:rsid w:val="009177B1"/>
    <w:rsid w:val="009179BF"/>
    <w:rsid w:val="00917B7E"/>
    <w:rsid w:val="00917CFC"/>
    <w:rsid w:val="00917DBB"/>
    <w:rsid w:val="00920085"/>
    <w:rsid w:val="0092010A"/>
    <w:rsid w:val="0092015C"/>
    <w:rsid w:val="009208D1"/>
    <w:rsid w:val="00921227"/>
    <w:rsid w:val="009213ED"/>
    <w:rsid w:val="009215AD"/>
    <w:rsid w:val="009217C9"/>
    <w:rsid w:val="009217ED"/>
    <w:rsid w:val="00921F14"/>
    <w:rsid w:val="009222D9"/>
    <w:rsid w:val="00922B83"/>
    <w:rsid w:val="00923088"/>
    <w:rsid w:val="009236D4"/>
    <w:rsid w:val="00923790"/>
    <w:rsid w:val="00923D0B"/>
    <w:rsid w:val="00923D8E"/>
    <w:rsid w:val="00924457"/>
    <w:rsid w:val="009248D6"/>
    <w:rsid w:val="00924DD2"/>
    <w:rsid w:val="00925128"/>
    <w:rsid w:val="00925FB2"/>
    <w:rsid w:val="00926011"/>
    <w:rsid w:val="00926469"/>
    <w:rsid w:val="009264D8"/>
    <w:rsid w:val="00926612"/>
    <w:rsid w:val="00926818"/>
    <w:rsid w:val="00926CBD"/>
    <w:rsid w:val="00926D98"/>
    <w:rsid w:val="0092778B"/>
    <w:rsid w:val="00927E0E"/>
    <w:rsid w:val="009301CD"/>
    <w:rsid w:val="009306AF"/>
    <w:rsid w:val="0093084F"/>
    <w:rsid w:val="009309A4"/>
    <w:rsid w:val="00930A51"/>
    <w:rsid w:val="009314DD"/>
    <w:rsid w:val="00931598"/>
    <w:rsid w:val="0093160F"/>
    <w:rsid w:val="00931835"/>
    <w:rsid w:val="0093193C"/>
    <w:rsid w:val="00931CC3"/>
    <w:rsid w:val="00932085"/>
    <w:rsid w:val="0093243E"/>
    <w:rsid w:val="00932470"/>
    <w:rsid w:val="00933337"/>
    <w:rsid w:val="00933448"/>
    <w:rsid w:val="00933470"/>
    <w:rsid w:val="00933753"/>
    <w:rsid w:val="00933C6E"/>
    <w:rsid w:val="00933F25"/>
    <w:rsid w:val="00934248"/>
    <w:rsid w:val="009345E1"/>
    <w:rsid w:val="00934ABC"/>
    <w:rsid w:val="00934C00"/>
    <w:rsid w:val="009356E3"/>
    <w:rsid w:val="009369A2"/>
    <w:rsid w:val="00936BDF"/>
    <w:rsid w:val="00936C3B"/>
    <w:rsid w:val="00936F56"/>
    <w:rsid w:val="0093747F"/>
    <w:rsid w:val="009376F1"/>
    <w:rsid w:val="009379B4"/>
    <w:rsid w:val="00937E32"/>
    <w:rsid w:val="00937F47"/>
    <w:rsid w:val="0094026E"/>
    <w:rsid w:val="00940590"/>
    <w:rsid w:val="00940A35"/>
    <w:rsid w:val="00940E08"/>
    <w:rsid w:val="00940FAF"/>
    <w:rsid w:val="009410EB"/>
    <w:rsid w:val="009412CB"/>
    <w:rsid w:val="009417DF"/>
    <w:rsid w:val="00941D91"/>
    <w:rsid w:val="00941F27"/>
    <w:rsid w:val="0094218B"/>
    <w:rsid w:val="009422C1"/>
    <w:rsid w:val="00942C36"/>
    <w:rsid w:val="00943192"/>
    <w:rsid w:val="009431BB"/>
    <w:rsid w:val="00943BAF"/>
    <w:rsid w:val="00944585"/>
    <w:rsid w:val="009445D9"/>
    <w:rsid w:val="009449C1"/>
    <w:rsid w:val="00944A0E"/>
    <w:rsid w:val="00944A14"/>
    <w:rsid w:val="009450CA"/>
    <w:rsid w:val="00945168"/>
    <w:rsid w:val="00945761"/>
    <w:rsid w:val="00945C85"/>
    <w:rsid w:val="00945E19"/>
    <w:rsid w:val="00945E6C"/>
    <w:rsid w:val="00946329"/>
    <w:rsid w:val="0094712B"/>
    <w:rsid w:val="00947184"/>
    <w:rsid w:val="00947456"/>
    <w:rsid w:val="0094764E"/>
    <w:rsid w:val="00947D56"/>
    <w:rsid w:val="00947E2C"/>
    <w:rsid w:val="009500A0"/>
    <w:rsid w:val="009502D9"/>
    <w:rsid w:val="00951110"/>
    <w:rsid w:val="009516FB"/>
    <w:rsid w:val="00951816"/>
    <w:rsid w:val="00952D24"/>
    <w:rsid w:val="009531B0"/>
    <w:rsid w:val="00953B2E"/>
    <w:rsid w:val="00953D86"/>
    <w:rsid w:val="00953D9C"/>
    <w:rsid w:val="009544F7"/>
    <w:rsid w:val="009549CA"/>
    <w:rsid w:val="009551C2"/>
    <w:rsid w:val="009553AC"/>
    <w:rsid w:val="00955A77"/>
    <w:rsid w:val="00955A78"/>
    <w:rsid w:val="00955C0F"/>
    <w:rsid w:val="00955DB0"/>
    <w:rsid w:val="00955FEC"/>
    <w:rsid w:val="00956375"/>
    <w:rsid w:val="00956FB7"/>
    <w:rsid w:val="0095725C"/>
    <w:rsid w:val="00957AB5"/>
    <w:rsid w:val="00957DFF"/>
    <w:rsid w:val="00957E70"/>
    <w:rsid w:val="00957EA1"/>
    <w:rsid w:val="009605E5"/>
    <w:rsid w:val="00960ABD"/>
    <w:rsid w:val="00961719"/>
    <w:rsid w:val="00961A6C"/>
    <w:rsid w:val="00961AA0"/>
    <w:rsid w:val="00961C3F"/>
    <w:rsid w:val="009624C8"/>
    <w:rsid w:val="009624EE"/>
    <w:rsid w:val="00962D89"/>
    <w:rsid w:val="00963173"/>
    <w:rsid w:val="0096332C"/>
    <w:rsid w:val="009639A9"/>
    <w:rsid w:val="0096441A"/>
    <w:rsid w:val="00964F60"/>
    <w:rsid w:val="00964F9C"/>
    <w:rsid w:val="00965052"/>
    <w:rsid w:val="00965071"/>
    <w:rsid w:val="00965097"/>
    <w:rsid w:val="00965607"/>
    <w:rsid w:val="0096583C"/>
    <w:rsid w:val="00965A5C"/>
    <w:rsid w:val="00965A7E"/>
    <w:rsid w:val="00965F2A"/>
    <w:rsid w:val="00966938"/>
    <w:rsid w:val="00966F92"/>
    <w:rsid w:val="0096727F"/>
    <w:rsid w:val="00967C6A"/>
    <w:rsid w:val="00967D50"/>
    <w:rsid w:val="00967D99"/>
    <w:rsid w:val="00967E5E"/>
    <w:rsid w:val="00970A7B"/>
    <w:rsid w:val="00970B08"/>
    <w:rsid w:val="00970B51"/>
    <w:rsid w:val="00970FED"/>
    <w:rsid w:val="0097101F"/>
    <w:rsid w:val="009712AD"/>
    <w:rsid w:val="00971573"/>
    <w:rsid w:val="009715D4"/>
    <w:rsid w:val="009717CA"/>
    <w:rsid w:val="0097190D"/>
    <w:rsid w:val="00971C0A"/>
    <w:rsid w:val="00971C25"/>
    <w:rsid w:val="009720F7"/>
    <w:rsid w:val="009721C3"/>
    <w:rsid w:val="00972A8A"/>
    <w:rsid w:val="00972BA9"/>
    <w:rsid w:val="00972EB9"/>
    <w:rsid w:val="0097307B"/>
    <w:rsid w:val="009738AC"/>
    <w:rsid w:val="00973A55"/>
    <w:rsid w:val="00973BCD"/>
    <w:rsid w:val="00973D23"/>
    <w:rsid w:val="009743A7"/>
    <w:rsid w:val="009743AB"/>
    <w:rsid w:val="009745EF"/>
    <w:rsid w:val="009747E9"/>
    <w:rsid w:val="009747ED"/>
    <w:rsid w:val="00974CEB"/>
    <w:rsid w:val="00975198"/>
    <w:rsid w:val="00975554"/>
    <w:rsid w:val="00975A6A"/>
    <w:rsid w:val="00975B18"/>
    <w:rsid w:val="00975F2B"/>
    <w:rsid w:val="00975F37"/>
    <w:rsid w:val="00976030"/>
    <w:rsid w:val="00976355"/>
    <w:rsid w:val="00976D33"/>
    <w:rsid w:val="00976D44"/>
    <w:rsid w:val="0097739F"/>
    <w:rsid w:val="009779C7"/>
    <w:rsid w:val="009779CA"/>
    <w:rsid w:val="00977E1D"/>
    <w:rsid w:val="00977E28"/>
    <w:rsid w:val="00977F1D"/>
    <w:rsid w:val="0098035D"/>
    <w:rsid w:val="0098039A"/>
    <w:rsid w:val="009804D2"/>
    <w:rsid w:val="0098071A"/>
    <w:rsid w:val="00980760"/>
    <w:rsid w:val="009808D0"/>
    <w:rsid w:val="00980A92"/>
    <w:rsid w:val="00980E50"/>
    <w:rsid w:val="00980F3F"/>
    <w:rsid w:val="0098102B"/>
    <w:rsid w:val="0098124A"/>
    <w:rsid w:val="0098128A"/>
    <w:rsid w:val="00981384"/>
    <w:rsid w:val="009819C0"/>
    <w:rsid w:val="00981A11"/>
    <w:rsid w:val="00981B25"/>
    <w:rsid w:val="009823AA"/>
    <w:rsid w:val="0098291B"/>
    <w:rsid w:val="00982B2F"/>
    <w:rsid w:val="009830E7"/>
    <w:rsid w:val="00983A40"/>
    <w:rsid w:val="00983AE7"/>
    <w:rsid w:val="00983C6E"/>
    <w:rsid w:val="00983CB9"/>
    <w:rsid w:val="00984204"/>
    <w:rsid w:val="00984393"/>
    <w:rsid w:val="00984B4B"/>
    <w:rsid w:val="00984B96"/>
    <w:rsid w:val="00985485"/>
    <w:rsid w:val="009854D6"/>
    <w:rsid w:val="009856D1"/>
    <w:rsid w:val="0098580B"/>
    <w:rsid w:val="00985A9E"/>
    <w:rsid w:val="00985B1E"/>
    <w:rsid w:val="00985FCD"/>
    <w:rsid w:val="009865B5"/>
    <w:rsid w:val="00986828"/>
    <w:rsid w:val="009868DF"/>
    <w:rsid w:val="00986AC4"/>
    <w:rsid w:val="00987188"/>
    <w:rsid w:val="0098746A"/>
    <w:rsid w:val="0098748B"/>
    <w:rsid w:val="009875E5"/>
    <w:rsid w:val="00987826"/>
    <w:rsid w:val="00987AD3"/>
    <w:rsid w:val="00987C60"/>
    <w:rsid w:val="00987F23"/>
    <w:rsid w:val="009902A2"/>
    <w:rsid w:val="009906ED"/>
    <w:rsid w:val="00990864"/>
    <w:rsid w:val="0099092E"/>
    <w:rsid w:val="00990D96"/>
    <w:rsid w:val="00990DD3"/>
    <w:rsid w:val="0099138B"/>
    <w:rsid w:val="009917D1"/>
    <w:rsid w:val="00991AD3"/>
    <w:rsid w:val="00991E2F"/>
    <w:rsid w:val="00992249"/>
    <w:rsid w:val="009922BC"/>
    <w:rsid w:val="0099236E"/>
    <w:rsid w:val="009926C3"/>
    <w:rsid w:val="0099273D"/>
    <w:rsid w:val="00992A50"/>
    <w:rsid w:val="00992CC1"/>
    <w:rsid w:val="00992EDD"/>
    <w:rsid w:val="009935AE"/>
    <w:rsid w:val="0099371A"/>
    <w:rsid w:val="00993D47"/>
    <w:rsid w:val="009940FB"/>
    <w:rsid w:val="0099411E"/>
    <w:rsid w:val="009941FF"/>
    <w:rsid w:val="009952D6"/>
    <w:rsid w:val="009955F7"/>
    <w:rsid w:val="00995BEC"/>
    <w:rsid w:val="009966FA"/>
    <w:rsid w:val="009967A2"/>
    <w:rsid w:val="00996A4C"/>
    <w:rsid w:val="00996DE5"/>
    <w:rsid w:val="0099732B"/>
    <w:rsid w:val="00997485"/>
    <w:rsid w:val="009977B8"/>
    <w:rsid w:val="00997DF9"/>
    <w:rsid w:val="009A0750"/>
    <w:rsid w:val="009A0E0B"/>
    <w:rsid w:val="009A1132"/>
    <w:rsid w:val="009A14B8"/>
    <w:rsid w:val="009A1635"/>
    <w:rsid w:val="009A17BD"/>
    <w:rsid w:val="009A198D"/>
    <w:rsid w:val="009A1CB3"/>
    <w:rsid w:val="009A21E8"/>
    <w:rsid w:val="009A243A"/>
    <w:rsid w:val="009A2604"/>
    <w:rsid w:val="009A2617"/>
    <w:rsid w:val="009A27A8"/>
    <w:rsid w:val="009A28A2"/>
    <w:rsid w:val="009A2A8A"/>
    <w:rsid w:val="009A2C9A"/>
    <w:rsid w:val="009A301D"/>
    <w:rsid w:val="009A3039"/>
    <w:rsid w:val="009A3125"/>
    <w:rsid w:val="009A388B"/>
    <w:rsid w:val="009A3A25"/>
    <w:rsid w:val="009A3A99"/>
    <w:rsid w:val="009A41D8"/>
    <w:rsid w:val="009A4235"/>
    <w:rsid w:val="009A42A2"/>
    <w:rsid w:val="009A5156"/>
    <w:rsid w:val="009A5977"/>
    <w:rsid w:val="009A5AB2"/>
    <w:rsid w:val="009A5B46"/>
    <w:rsid w:val="009A5BD3"/>
    <w:rsid w:val="009A5CD5"/>
    <w:rsid w:val="009A5D96"/>
    <w:rsid w:val="009A61F0"/>
    <w:rsid w:val="009A628B"/>
    <w:rsid w:val="009A63DA"/>
    <w:rsid w:val="009A66AF"/>
    <w:rsid w:val="009A6CFA"/>
    <w:rsid w:val="009A750B"/>
    <w:rsid w:val="009A752A"/>
    <w:rsid w:val="009A7725"/>
    <w:rsid w:val="009A7AE3"/>
    <w:rsid w:val="009B0529"/>
    <w:rsid w:val="009B06AA"/>
    <w:rsid w:val="009B08AC"/>
    <w:rsid w:val="009B08C7"/>
    <w:rsid w:val="009B098C"/>
    <w:rsid w:val="009B0B25"/>
    <w:rsid w:val="009B0EB3"/>
    <w:rsid w:val="009B0FBF"/>
    <w:rsid w:val="009B11A9"/>
    <w:rsid w:val="009B1832"/>
    <w:rsid w:val="009B1A79"/>
    <w:rsid w:val="009B1B37"/>
    <w:rsid w:val="009B2CE2"/>
    <w:rsid w:val="009B2D31"/>
    <w:rsid w:val="009B2F42"/>
    <w:rsid w:val="009B3067"/>
    <w:rsid w:val="009B309C"/>
    <w:rsid w:val="009B30CD"/>
    <w:rsid w:val="009B37CD"/>
    <w:rsid w:val="009B3AAE"/>
    <w:rsid w:val="009B4111"/>
    <w:rsid w:val="009B481E"/>
    <w:rsid w:val="009B4B07"/>
    <w:rsid w:val="009B531A"/>
    <w:rsid w:val="009B53FF"/>
    <w:rsid w:val="009B5ADE"/>
    <w:rsid w:val="009B5B10"/>
    <w:rsid w:val="009B5C4A"/>
    <w:rsid w:val="009B603E"/>
    <w:rsid w:val="009B6064"/>
    <w:rsid w:val="009B6095"/>
    <w:rsid w:val="009B6899"/>
    <w:rsid w:val="009B68A8"/>
    <w:rsid w:val="009B7388"/>
    <w:rsid w:val="009B7826"/>
    <w:rsid w:val="009B7A19"/>
    <w:rsid w:val="009B7C53"/>
    <w:rsid w:val="009B7DB4"/>
    <w:rsid w:val="009B7EA3"/>
    <w:rsid w:val="009B7FFD"/>
    <w:rsid w:val="009C0F17"/>
    <w:rsid w:val="009C108F"/>
    <w:rsid w:val="009C129B"/>
    <w:rsid w:val="009C210D"/>
    <w:rsid w:val="009C26A2"/>
    <w:rsid w:val="009C2EA0"/>
    <w:rsid w:val="009C31A2"/>
    <w:rsid w:val="009C3371"/>
    <w:rsid w:val="009C3486"/>
    <w:rsid w:val="009C34B1"/>
    <w:rsid w:val="009C367B"/>
    <w:rsid w:val="009C3833"/>
    <w:rsid w:val="009C3D54"/>
    <w:rsid w:val="009C43F3"/>
    <w:rsid w:val="009C45AA"/>
    <w:rsid w:val="009C4795"/>
    <w:rsid w:val="009C47DB"/>
    <w:rsid w:val="009C48D9"/>
    <w:rsid w:val="009C4AF0"/>
    <w:rsid w:val="009C4D67"/>
    <w:rsid w:val="009C4E30"/>
    <w:rsid w:val="009C5307"/>
    <w:rsid w:val="009C5666"/>
    <w:rsid w:val="009C5AFE"/>
    <w:rsid w:val="009C5B03"/>
    <w:rsid w:val="009C5B9B"/>
    <w:rsid w:val="009C64CA"/>
    <w:rsid w:val="009C65A4"/>
    <w:rsid w:val="009C673C"/>
    <w:rsid w:val="009C6D02"/>
    <w:rsid w:val="009C6DB3"/>
    <w:rsid w:val="009C7376"/>
    <w:rsid w:val="009C7EF2"/>
    <w:rsid w:val="009C7F9C"/>
    <w:rsid w:val="009D0225"/>
    <w:rsid w:val="009D0564"/>
    <w:rsid w:val="009D0594"/>
    <w:rsid w:val="009D05EB"/>
    <w:rsid w:val="009D068B"/>
    <w:rsid w:val="009D07B8"/>
    <w:rsid w:val="009D0908"/>
    <w:rsid w:val="009D0AE5"/>
    <w:rsid w:val="009D0BD1"/>
    <w:rsid w:val="009D0E9A"/>
    <w:rsid w:val="009D1338"/>
    <w:rsid w:val="009D1522"/>
    <w:rsid w:val="009D16D2"/>
    <w:rsid w:val="009D1750"/>
    <w:rsid w:val="009D199F"/>
    <w:rsid w:val="009D1A2F"/>
    <w:rsid w:val="009D1FC9"/>
    <w:rsid w:val="009D1FFC"/>
    <w:rsid w:val="009D2453"/>
    <w:rsid w:val="009D2BF8"/>
    <w:rsid w:val="009D3126"/>
    <w:rsid w:val="009D320A"/>
    <w:rsid w:val="009D3450"/>
    <w:rsid w:val="009D3505"/>
    <w:rsid w:val="009D3B68"/>
    <w:rsid w:val="009D4327"/>
    <w:rsid w:val="009D4559"/>
    <w:rsid w:val="009D475A"/>
    <w:rsid w:val="009D4777"/>
    <w:rsid w:val="009D49DA"/>
    <w:rsid w:val="009D4A8E"/>
    <w:rsid w:val="009D50D3"/>
    <w:rsid w:val="009D5951"/>
    <w:rsid w:val="009D59F3"/>
    <w:rsid w:val="009D5BCB"/>
    <w:rsid w:val="009D5D22"/>
    <w:rsid w:val="009D5E2D"/>
    <w:rsid w:val="009D5E38"/>
    <w:rsid w:val="009D5F18"/>
    <w:rsid w:val="009D629C"/>
    <w:rsid w:val="009D63AB"/>
    <w:rsid w:val="009D6649"/>
    <w:rsid w:val="009D6A3E"/>
    <w:rsid w:val="009D7037"/>
    <w:rsid w:val="009D79FC"/>
    <w:rsid w:val="009D7CDA"/>
    <w:rsid w:val="009D7CF1"/>
    <w:rsid w:val="009D7E57"/>
    <w:rsid w:val="009D7E75"/>
    <w:rsid w:val="009E0634"/>
    <w:rsid w:val="009E0B66"/>
    <w:rsid w:val="009E0B73"/>
    <w:rsid w:val="009E0D6B"/>
    <w:rsid w:val="009E139E"/>
    <w:rsid w:val="009E1575"/>
    <w:rsid w:val="009E162E"/>
    <w:rsid w:val="009E163C"/>
    <w:rsid w:val="009E2276"/>
    <w:rsid w:val="009E2DE4"/>
    <w:rsid w:val="009E30E0"/>
    <w:rsid w:val="009E310C"/>
    <w:rsid w:val="009E374F"/>
    <w:rsid w:val="009E38A1"/>
    <w:rsid w:val="009E3B59"/>
    <w:rsid w:val="009E3B8C"/>
    <w:rsid w:val="009E3E76"/>
    <w:rsid w:val="009E437A"/>
    <w:rsid w:val="009E43B2"/>
    <w:rsid w:val="009E4423"/>
    <w:rsid w:val="009E4515"/>
    <w:rsid w:val="009E4C4D"/>
    <w:rsid w:val="009E54E7"/>
    <w:rsid w:val="009E60C5"/>
    <w:rsid w:val="009E61BF"/>
    <w:rsid w:val="009E65D6"/>
    <w:rsid w:val="009E68CE"/>
    <w:rsid w:val="009E6BFE"/>
    <w:rsid w:val="009E7332"/>
    <w:rsid w:val="009E7AF0"/>
    <w:rsid w:val="009E7CE8"/>
    <w:rsid w:val="009E7D25"/>
    <w:rsid w:val="009E7EC4"/>
    <w:rsid w:val="009F0591"/>
    <w:rsid w:val="009F06A7"/>
    <w:rsid w:val="009F085C"/>
    <w:rsid w:val="009F08A8"/>
    <w:rsid w:val="009F0A93"/>
    <w:rsid w:val="009F15B1"/>
    <w:rsid w:val="009F1812"/>
    <w:rsid w:val="009F1B8D"/>
    <w:rsid w:val="009F1C10"/>
    <w:rsid w:val="009F1DCC"/>
    <w:rsid w:val="009F1FCA"/>
    <w:rsid w:val="009F200D"/>
    <w:rsid w:val="009F2220"/>
    <w:rsid w:val="009F266A"/>
    <w:rsid w:val="009F2790"/>
    <w:rsid w:val="009F2842"/>
    <w:rsid w:val="009F2E02"/>
    <w:rsid w:val="009F34D2"/>
    <w:rsid w:val="009F35F3"/>
    <w:rsid w:val="009F3BB3"/>
    <w:rsid w:val="009F4302"/>
    <w:rsid w:val="009F4455"/>
    <w:rsid w:val="009F4656"/>
    <w:rsid w:val="009F47E8"/>
    <w:rsid w:val="009F49CC"/>
    <w:rsid w:val="009F4EB8"/>
    <w:rsid w:val="009F4F32"/>
    <w:rsid w:val="009F4F96"/>
    <w:rsid w:val="009F527D"/>
    <w:rsid w:val="009F54C8"/>
    <w:rsid w:val="009F56B6"/>
    <w:rsid w:val="009F57B3"/>
    <w:rsid w:val="009F5A9D"/>
    <w:rsid w:val="009F60A6"/>
    <w:rsid w:val="009F6138"/>
    <w:rsid w:val="009F6468"/>
    <w:rsid w:val="009F6633"/>
    <w:rsid w:val="009F6767"/>
    <w:rsid w:val="009F691D"/>
    <w:rsid w:val="009F6956"/>
    <w:rsid w:val="009F69FC"/>
    <w:rsid w:val="009F6D85"/>
    <w:rsid w:val="009F74DB"/>
    <w:rsid w:val="009F756C"/>
    <w:rsid w:val="009F7A5E"/>
    <w:rsid w:val="009F7EB6"/>
    <w:rsid w:val="009F7FA7"/>
    <w:rsid w:val="00A0037E"/>
    <w:rsid w:val="00A00EE8"/>
    <w:rsid w:val="00A00FAC"/>
    <w:rsid w:val="00A01082"/>
    <w:rsid w:val="00A010B2"/>
    <w:rsid w:val="00A01465"/>
    <w:rsid w:val="00A014FB"/>
    <w:rsid w:val="00A02A95"/>
    <w:rsid w:val="00A0319C"/>
    <w:rsid w:val="00A034F1"/>
    <w:rsid w:val="00A03A9C"/>
    <w:rsid w:val="00A044A8"/>
    <w:rsid w:val="00A04E3E"/>
    <w:rsid w:val="00A0538D"/>
    <w:rsid w:val="00A0550C"/>
    <w:rsid w:val="00A05F7C"/>
    <w:rsid w:val="00A060D0"/>
    <w:rsid w:val="00A06342"/>
    <w:rsid w:val="00A067A3"/>
    <w:rsid w:val="00A068E8"/>
    <w:rsid w:val="00A06BD8"/>
    <w:rsid w:val="00A06C76"/>
    <w:rsid w:val="00A06C8A"/>
    <w:rsid w:val="00A06E5E"/>
    <w:rsid w:val="00A06F8E"/>
    <w:rsid w:val="00A0719D"/>
    <w:rsid w:val="00A07438"/>
    <w:rsid w:val="00A07555"/>
    <w:rsid w:val="00A07A32"/>
    <w:rsid w:val="00A07DF8"/>
    <w:rsid w:val="00A1025D"/>
    <w:rsid w:val="00A1093A"/>
    <w:rsid w:val="00A10C89"/>
    <w:rsid w:val="00A11972"/>
    <w:rsid w:val="00A11A63"/>
    <w:rsid w:val="00A11E1E"/>
    <w:rsid w:val="00A11E7F"/>
    <w:rsid w:val="00A1221B"/>
    <w:rsid w:val="00A122EA"/>
    <w:rsid w:val="00A1235E"/>
    <w:rsid w:val="00A12376"/>
    <w:rsid w:val="00A12737"/>
    <w:rsid w:val="00A1299A"/>
    <w:rsid w:val="00A12A53"/>
    <w:rsid w:val="00A12EE6"/>
    <w:rsid w:val="00A12EED"/>
    <w:rsid w:val="00A12F16"/>
    <w:rsid w:val="00A131CE"/>
    <w:rsid w:val="00A132FC"/>
    <w:rsid w:val="00A136EC"/>
    <w:rsid w:val="00A13B4A"/>
    <w:rsid w:val="00A13C20"/>
    <w:rsid w:val="00A13CEF"/>
    <w:rsid w:val="00A141EF"/>
    <w:rsid w:val="00A14203"/>
    <w:rsid w:val="00A1456F"/>
    <w:rsid w:val="00A147CB"/>
    <w:rsid w:val="00A14BA9"/>
    <w:rsid w:val="00A151E1"/>
    <w:rsid w:val="00A15462"/>
    <w:rsid w:val="00A15464"/>
    <w:rsid w:val="00A154D5"/>
    <w:rsid w:val="00A1569A"/>
    <w:rsid w:val="00A159DE"/>
    <w:rsid w:val="00A15AE8"/>
    <w:rsid w:val="00A1652D"/>
    <w:rsid w:val="00A16597"/>
    <w:rsid w:val="00A169D5"/>
    <w:rsid w:val="00A16BD9"/>
    <w:rsid w:val="00A17013"/>
    <w:rsid w:val="00A17212"/>
    <w:rsid w:val="00A1747B"/>
    <w:rsid w:val="00A177AB"/>
    <w:rsid w:val="00A17EDC"/>
    <w:rsid w:val="00A2008E"/>
    <w:rsid w:val="00A20149"/>
    <w:rsid w:val="00A20844"/>
    <w:rsid w:val="00A20D48"/>
    <w:rsid w:val="00A20FB5"/>
    <w:rsid w:val="00A21418"/>
    <w:rsid w:val="00A214B5"/>
    <w:rsid w:val="00A2166C"/>
    <w:rsid w:val="00A21A11"/>
    <w:rsid w:val="00A21B4F"/>
    <w:rsid w:val="00A21CC2"/>
    <w:rsid w:val="00A21E57"/>
    <w:rsid w:val="00A22100"/>
    <w:rsid w:val="00A221DD"/>
    <w:rsid w:val="00A225F9"/>
    <w:rsid w:val="00A227A2"/>
    <w:rsid w:val="00A22D65"/>
    <w:rsid w:val="00A22F75"/>
    <w:rsid w:val="00A23045"/>
    <w:rsid w:val="00A237F3"/>
    <w:rsid w:val="00A2390E"/>
    <w:rsid w:val="00A23D82"/>
    <w:rsid w:val="00A23FAC"/>
    <w:rsid w:val="00A2410D"/>
    <w:rsid w:val="00A2444B"/>
    <w:rsid w:val="00A2484F"/>
    <w:rsid w:val="00A256D2"/>
    <w:rsid w:val="00A25D2A"/>
    <w:rsid w:val="00A25E5E"/>
    <w:rsid w:val="00A26253"/>
    <w:rsid w:val="00A26532"/>
    <w:rsid w:val="00A2727B"/>
    <w:rsid w:val="00A27EFA"/>
    <w:rsid w:val="00A3027E"/>
    <w:rsid w:val="00A30331"/>
    <w:rsid w:val="00A305EC"/>
    <w:rsid w:val="00A306F3"/>
    <w:rsid w:val="00A3074F"/>
    <w:rsid w:val="00A30CE9"/>
    <w:rsid w:val="00A30EF3"/>
    <w:rsid w:val="00A3107A"/>
    <w:rsid w:val="00A310B5"/>
    <w:rsid w:val="00A3124A"/>
    <w:rsid w:val="00A322C9"/>
    <w:rsid w:val="00A3241A"/>
    <w:rsid w:val="00A326CA"/>
    <w:rsid w:val="00A32A4A"/>
    <w:rsid w:val="00A33335"/>
    <w:rsid w:val="00A33431"/>
    <w:rsid w:val="00A336CC"/>
    <w:rsid w:val="00A33721"/>
    <w:rsid w:val="00A3385D"/>
    <w:rsid w:val="00A33A7C"/>
    <w:rsid w:val="00A33D78"/>
    <w:rsid w:val="00A33DAB"/>
    <w:rsid w:val="00A34620"/>
    <w:rsid w:val="00A349EF"/>
    <w:rsid w:val="00A34AD6"/>
    <w:rsid w:val="00A34B13"/>
    <w:rsid w:val="00A34DD3"/>
    <w:rsid w:val="00A35618"/>
    <w:rsid w:val="00A3565F"/>
    <w:rsid w:val="00A3582D"/>
    <w:rsid w:val="00A35984"/>
    <w:rsid w:val="00A36084"/>
    <w:rsid w:val="00A36254"/>
    <w:rsid w:val="00A363CB"/>
    <w:rsid w:val="00A365AA"/>
    <w:rsid w:val="00A3685B"/>
    <w:rsid w:val="00A3695D"/>
    <w:rsid w:val="00A369D9"/>
    <w:rsid w:val="00A37628"/>
    <w:rsid w:val="00A378EA"/>
    <w:rsid w:val="00A405FE"/>
    <w:rsid w:val="00A406CF"/>
    <w:rsid w:val="00A40D49"/>
    <w:rsid w:val="00A40EE8"/>
    <w:rsid w:val="00A41171"/>
    <w:rsid w:val="00A4149C"/>
    <w:rsid w:val="00A41F55"/>
    <w:rsid w:val="00A422D0"/>
    <w:rsid w:val="00A422F5"/>
    <w:rsid w:val="00A4263C"/>
    <w:rsid w:val="00A42660"/>
    <w:rsid w:val="00A4285E"/>
    <w:rsid w:val="00A42E56"/>
    <w:rsid w:val="00A431F5"/>
    <w:rsid w:val="00A43338"/>
    <w:rsid w:val="00A438B0"/>
    <w:rsid w:val="00A43D58"/>
    <w:rsid w:val="00A43DA5"/>
    <w:rsid w:val="00A44720"/>
    <w:rsid w:val="00A44E79"/>
    <w:rsid w:val="00A45117"/>
    <w:rsid w:val="00A4525F"/>
    <w:rsid w:val="00A45909"/>
    <w:rsid w:val="00A459D5"/>
    <w:rsid w:val="00A46043"/>
    <w:rsid w:val="00A462BF"/>
    <w:rsid w:val="00A46790"/>
    <w:rsid w:val="00A4688F"/>
    <w:rsid w:val="00A4701F"/>
    <w:rsid w:val="00A4725B"/>
    <w:rsid w:val="00A478BF"/>
    <w:rsid w:val="00A478F1"/>
    <w:rsid w:val="00A4793B"/>
    <w:rsid w:val="00A4796C"/>
    <w:rsid w:val="00A47DBC"/>
    <w:rsid w:val="00A503D9"/>
    <w:rsid w:val="00A5043A"/>
    <w:rsid w:val="00A5056A"/>
    <w:rsid w:val="00A50587"/>
    <w:rsid w:val="00A5077D"/>
    <w:rsid w:val="00A508AA"/>
    <w:rsid w:val="00A5091B"/>
    <w:rsid w:val="00A50C8D"/>
    <w:rsid w:val="00A50F05"/>
    <w:rsid w:val="00A50F50"/>
    <w:rsid w:val="00A51554"/>
    <w:rsid w:val="00A5161F"/>
    <w:rsid w:val="00A516E8"/>
    <w:rsid w:val="00A51BC4"/>
    <w:rsid w:val="00A51FB7"/>
    <w:rsid w:val="00A524D7"/>
    <w:rsid w:val="00A52A54"/>
    <w:rsid w:val="00A52A70"/>
    <w:rsid w:val="00A52E04"/>
    <w:rsid w:val="00A5303A"/>
    <w:rsid w:val="00A53725"/>
    <w:rsid w:val="00A539D5"/>
    <w:rsid w:val="00A53A4C"/>
    <w:rsid w:val="00A53DB9"/>
    <w:rsid w:val="00A54090"/>
    <w:rsid w:val="00A5423C"/>
    <w:rsid w:val="00A54D25"/>
    <w:rsid w:val="00A54E96"/>
    <w:rsid w:val="00A551DA"/>
    <w:rsid w:val="00A55470"/>
    <w:rsid w:val="00A55A02"/>
    <w:rsid w:val="00A55A64"/>
    <w:rsid w:val="00A55E7D"/>
    <w:rsid w:val="00A55FFD"/>
    <w:rsid w:val="00A56806"/>
    <w:rsid w:val="00A56AB5"/>
    <w:rsid w:val="00A56DDC"/>
    <w:rsid w:val="00A56E85"/>
    <w:rsid w:val="00A57378"/>
    <w:rsid w:val="00A574F8"/>
    <w:rsid w:val="00A57FB9"/>
    <w:rsid w:val="00A60091"/>
    <w:rsid w:val="00A6050E"/>
    <w:rsid w:val="00A60536"/>
    <w:rsid w:val="00A6058B"/>
    <w:rsid w:val="00A6062F"/>
    <w:rsid w:val="00A60993"/>
    <w:rsid w:val="00A60C0C"/>
    <w:rsid w:val="00A6113F"/>
    <w:rsid w:val="00A61747"/>
    <w:rsid w:val="00A6176A"/>
    <w:rsid w:val="00A6186D"/>
    <w:rsid w:val="00A6196D"/>
    <w:rsid w:val="00A61B86"/>
    <w:rsid w:val="00A61CB6"/>
    <w:rsid w:val="00A6203C"/>
    <w:rsid w:val="00A62896"/>
    <w:rsid w:val="00A62E3F"/>
    <w:rsid w:val="00A630BB"/>
    <w:rsid w:val="00A63288"/>
    <w:rsid w:val="00A63948"/>
    <w:rsid w:val="00A639E6"/>
    <w:rsid w:val="00A63AF4"/>
    <w:rsid w:val="00A640E8"/>
    <w:rsid w:val="00A6415C"/>
    <w:rsid w:val="00A64485"/>
    <w:rsid w:val="00A6492A"/>
    <w:rsid w:val="00A649EF"/>
    <w:rsid w:val="00A64D6A"/>
    <w:rsid w:val="00A65182"/>
    <w:rsid w:val="00A653A2"/>
    <w:rsid w:val="00A6543E"/>
    <w:rsid w:val="00A656EF"/>
    <w:rsid w:val="00A657FB"/>
    <w:rsid w:val="00A66056"/>
    <w:rsid w:val="00A660B3"/>
    <w:rsid w:val="00A665BF"/>
    <w:rsid w:val="00A669CA"/>
    <w:rsid w:val="00A66BB4"/>
    <w:rsid w:val="00A66F70"/>
    <w:rsid w:val="00A670CB"/>
    <w:rsid w:val="00A672FE"/>
    <w:rsid w:val="00A6768D"/>
    <w:rsid w:val="00A67699"/>
    <w:rsid w:val="00A67F95"/>
    <w:rsid w:val="00A701AD"/>
    <w:rsid w:val="00A701CF"/>
    <w:rsid w:val="00A7034D"/>
    <w:rsid w:val="00A70542"/>
    <w:rsid w:val="00A7057A"/>
    <w:rsid w:val="00A70CD2"/>
    <w:rsid w:val="00A70DDF"/>
    <w:rsid w:val="00A70F80"/>
    <w:rsid w:val="00A710B3"/>
    <w:rsid w:val="00A71417"/>
    <w:rsid w:val="00A7179F"/>
    <w:rsid w:val="00A718AA"/>
    <w:rsid w:val="00A71958"/>
    <w:rsid w:val="00A720E2"/>
    <w:rsid w:val="00A72123"/>
    <w:rsid w:val="00A725CF"/>
    <w:rsid w:val="00A727FA"/>
    <w:rsid w:val="00A72CB4"/>
    <w:rsid w:val="00A72CDF"/>
    <w:rsid w:val="00A73226"/>
    <w:rsid w:val="00A733C7"/>
    <w:rsid w:val="00A73509"/>
    <w:rsid w:val="00A735F2"/>
    <w:rsid w:val="00A73B8F"/>
    <w:rsid w:val="00A73CE1"/>
    <w:rsid w:val="00A743CF"/>
    <w:rsid w:val="00A7491E"/>
    <w:rsid w:val="00A74CE5"/>
    <w:rsid w:val="00A74D1F"/>
    <w:rsid w:val="00A74DFC"/>
    <w:rsid w:val="00A757D5"/>
    <w:rsid w:val="00A75844"/>
    <w:rsid w:val="00A758AE"/>
    <w:rsid w:val="00A758C0"/>
    <w:rsid w:val="00A76153"/>
    <w:rsid w:val="00A76170"/>
    <w:rsid w:val="00A7637D"/>
    <w:rsid w:val="00A763C3"/>
    <w:rsid w:val="00A76594"/>
    <w:rsid w:val="00A76A92"/>
    <w:rsid w:val="00A76D68"/>
    <w:rsid w:val="00A76E79"/>
    <w:rsid w:val="00A76F1F"/>
    <w:rsid w:val="00A77689"/>
    <w:rsid w:val="00A77854"/>
    <w:rsid w:val="00A779B7"/>
    <w:rsid w:val="00A779D4"/>
    <w:rsid w:val="00A77A9D"/>
    <w:rsid w:val="00A77E92"/>
    <w:rsid w:val="00A77FAC"/>
    <w:rsid w:val="00A80195"/>
    <w:rsid w:val="00A80328"/>
    <w:rsid w:val="00A80358"/>
    <w:rsid w:val="00A8062E"/>
    <w:rsid w:val="00A80AD3"/>
    <w:rsid w:val="00A80B5A"/>
    <w:rsid w:val="00A80B5F"/>
    <w:rsid w:val="00A80D8B"/>
    <w:rsid w:val="00A810FD"/>
    <w:rsid w:val="00A81517"/>
    <w:rsid w:val="00A81602"/>
    <w:rsid w:val="00A818D9"/>
    <w:rsid w:val="00A81D2D"/>
    <w:rsid w:val="00A81F31"/>
    <w:rsid w:val="00A81F9E"/>
    <w:rsid w:val="00A82349"/>
    <w:rsid w:val="00A8235C"/>
    <w:rsid w:val="00A82708"/>
    <w:rsid w:val="00A827F8"/>
    <w:rsid w:val="00A82F99"/>
    <w:rsid w:val="00A8330B"/>
    <w:rsid w:val="00A837E1"/>
    <w:rsid w:val="00A83AA6"/>
    <w:rsid w:val="00A83C80"/>
    <w:rsid w:val="00A83D4E"/>
    <w:rsid w:val="00A84064"/>
    <w:rsid w:val="00A84456"/>
    <w:rsid w:val="00A84469"/>
    <w:rsid w:val="00A84619"/>
    <w:rsid w:val="00A847B6"/>
    <w:rsid w:val="00A847F2"/>
    <w:rsid w:val="00A84B7E"/>
    <w:rsid w:val="00A84C32"/>
    <w:rsid w:val="00A84EE1"/>
    <w:rsid w:val="00A84EF7"/>
    <w:rsid w:val="00A85534"/>
    <w:rsid w:val="00A8568A"/>
    <w:rsid w:val="00A859A5"/>
    <w:rsid w:val="00A85C02"/>
    <w:rsid w:val="00A860D1"/>
    <w:rsid w:val="00A86662"/>
    <w:rsid w:val="00A87167"/>
    <w:rsid w:val="00A871BD"/>
    <w:rsid w:val="00A873D1"/>
    <w:rsid w:val="00A87499"/>
    <w:rsid w:val="00A875DF"/>
    <w:rsid w:val="00A87F82"/>
    <w:rsid w:val="00A9021A"/>
    <w:rsid w:val="00A9049F"/>
    <w:rsid w:val="00A90EF0"/>
    <w:rsid w:val="00A913B2"/>
    <w:rsid w:val="00A91528"/>
    <w:rsid w:val="00A917CA"/>
    <w:rsid w:val="00A91B49"/>
    <w:rsid w:val="00A92175"/>
    <w:rsid w:val="00A9292C"/>
    <w:rsid w:val="00A93073"/>
    <w:rsid w:val="00A9321F"/>
    <w:rsid w:val="00A93587"/>
    <w:rsid w:val="00A93A97"/>
    <w:rsid w:val="00A93BB0"/>
    <w:rsid w:val="00A93E0C"/>
    <w:rsid w:val="00A945FA"/>
    <w:rsid w:val="00A948B2"/>
    <w:rsid w:val="00A94E0F"/>
    <w:rsid w:val="00A95096"/>
    <w:rsid w:val="00A951C1"/>
    <w:rsid w:val="00A95289"/>
    <w:rsid w:val="00A95633"/>
    <w:rsid w:val="00A9563B"/>
    <w:rsid w:val="00A95B49"/>
    <w:rsid w:val="00A95DA8"/>
    <w:rsid w:val="00A95DBE"/>
    <w:rsid w:val="00A9608A"/>
    <w:rsid w:val="00A96227"/>
    <w:rsid w:val="00A967D2"/>
    <w:rsid w:val="00A96987"/>
    <w:rsid w:val="00A96C86"/>
    <w:rsid w:val="00A970B3"/>
    <w:rsid w:val="00A976DF"/>
    <w:rsid w:val="00A9771A"/>
    <w:rsid w:val="00A97F0A"/>
    <w:rsid w:val="00AA024D"/>
    <w:rsid w:val="00AA04D1"/>
    <w:rsid w:val="00AA0541"/>
    <w:rsid w:val="00AA0A83"/>
    <w:rsid w:val="00AA0DCC"/>
    <w:rsid w:val="00AA12E7"/>
    <w:rsid w:val="00AA1513"/>
    <w:rsid w:val="00AA1BC0"/>
    <w:rsid w:val="00AA1C06"/>
    <w:rsid w:val="00AA20CB"/>
    <w:rsid w:val="00AA215D"/>
    <w:rsid w:val="00AA2930"/>
    <w:rsid w:val="00AA2C40"/>
    <w:rsid w:val="00AA3175"/>
    <w:rsid w:val="00AA3551"/>
    <w:rsid w:val="00AA3661"/>
    <w:rsid w:val="00AA36D9"/>
    <w:rsid w:val="00AA41FA"/>
    <w:rsid w:val="00AA4568"/>
    <w:rsid w:val="00AA45FC"/>
    <w:rsid w:val="00AA494C"/>
    <w:rsid w:val="00AA4CBC"/>
    <w:rsid w:val="00AA4DCB"/>
    <w:rsid w:val="00AA4E2F"/>
    <w:rsid w:val="00AA4FBA"/>
    <w:rsid w:val="00AA5165"/>
    <w:rsid w:val="00AA5348"/>
    <w:rsid w:val="00AA55B1"/>
    <w:rsid w:val="00AA58C5"/>
    <w:rsid w:val="00AA5BA8"/>
    <w:rsid w:val="00AA5C81"/>
    <w:rsid w:val="00AA5FBB"/>
    <w:rsid w:val="00AA621A"/>
    <w:rsid w:val="00AA6420"/>
    <w:rsid w:val="00AA646F"/>
    <w:rsid w:val="00AA68E8"/>
    <w:rsid w:val="00AA6A63"/>
    <w:rsid w:val="00AA6DF4"/>
    <w:rsid w:val="00AA7A1E"/>
    <w:rsid w:val="00AA7EDE"/>
    <w:rsid w:val="00AB0349"/>
    <w:rsid w:val="00AB085F"/>
    <w:rsid w:val="00AB09DE"/>
    <w:rsid w:val="00AB0C34"/>
    <w:rsid w:val="00AB0D7C"/>
    <w:rsid w:val="00AB0E6C"/>
    <w:rsid w:val="00AB11A9"/>
    <w:rsid w:val="00AB141E"/>
    <w:rsid w:val="00AB147B"/>
    <w:rsid w:val="00AB14CE"/>
    <w:rsid w:val="00AB1578"/>
    <w:rsid w:val="00AB18E1"/>
    <w:rsid w:val="00AB21A9"/>
    <w:rsid w:val="00AB2232"/>
    <w:rsid w:val="00AB2249"/>
    <w:rsid w:val="00AB2947"/>
    <w:rsid w:val="00AB299F"/>
    <w:rsid w:val="00AB2D53"/>
    <w:rsid w:val="00AB2F0F"/>
    <w:rsid w:val="00AB2FD4"/>
    <w:rsid w:val="00AB3185"/>
    <w:rsid w:val="00AB329E"/>
    <w:rsid w:val="00AB37A4"/>
    <w:rsid w:val="00AB3840"/>
    <w:rsid w:val="00AB3C65"/>
    <w:rsid w:val="00AB3F87"/>
    <w:rsid w:val="00AB41BC"/>
    <w:rsid w:val="00AB42CE"/>
    <w:rsid w:val="00AB43EB"/>
    <w:rsid w:val="00AB4643"/>
    <w:rsid w:val="00AB4E29"/>
    <w:rsid w:val="00AB5022"/>
    <w:rsid w:val="00AB5029"/>
    <w:rsid w:val="00AB556E"/>
    <w:rsid w:val="00AB5DDC"/>
    <w:rsid w:val="00AB5DEF"/>
    <w:rsid w:val="00AB604A"/>
    <w:rsid w:val="00AB659E"/>
    <w:rsid w:val="00AB6696"/>
    <w:rsid w:val="00AB66C4"/>
    <w:rsid w:val="00AB6881"/>
    <w:rsid w:val="00AB6CB5"/>
    <w:rsid w:val="00AB6F06"/>
    <w:rsid w:val="00AB71AA"/>
    <w:rsid w:val="00AB72EF"/>
    <w:rsid w:val="00AB734D"/>
    <w:rsid w:val="00AB73F5"/>
    <w:rsid w:val="00AB7883"/>
    <w:rsid w:val="00AB7A8F"/>
    <w:rsid w:val="00AB7AA3"/>
    <w:rsid w:val="00AB7E52"/>
    <w:rsid w:val="00AC0721"/>
    <w:rsid w:val="00AC0811"/>
    <w:rsid w:val="00AC08D9"/>
    <w:rsid w:val="00AC0934"/>
    <w:rsid w:val="00AC1704"/>
    <w:rsid w:val="00AC1725"/>
    <w:rsid w:val="00AC192F"/>
    <w:rsid w:val="00AC20A1"/>
    <w:rsid w:val="00AC22F9"/>
    <w:rsid w:val="00AC2377"/>
    <w:rsid w:val="00AC27C9"/>
    <w:rsid w:val="00AC28B5"/>
    <w:rsid w:val="00AC29D9"/>
    <w:rsid w:val="00AC33D9"/>
    <w:rsid w:val="00AC354D"/>
    <w:rsid w:val="00AC370B"/>
    <w:rsid w:val="00AC3912"/>
    <w:rsid w:val="00AC3921"/>
    <w:rsid w:val="00AC4067"/>
    <w:rsid w:val="00AC4270"/>
    <w:rsid w:val="00AC4324"/>
    <w:rsid w:val="00AC455C"/>
    <w:rsid w:val="00AC4C8D"/>
    <w:rsid w:val="00AC4D42"/>
    <w:rsid w:val="00AC533C"/>
    <w:rsid w:val="00AC573E"/>
    <w:rsid w:val="00AC58D6"/>
    <w:rsid w:val="00AC59A1"/>
    <w:rsid w:val="00AC5A72"/>
    <w:rsid w:val="00AC5CE3"/>
    <w:rsid w:val="00AC5F0A"/>
    <w:rsid w:val="00AC6176"/>
    <w:rsid w:val="00AC64BF"/>
    <w:rsid w:val="00AC689C"/>
    <w:rsid w:val="00AC68A6"/>
    <w:rsid w:val="00AC69EC"/>
    <w:rsid w:val="00AC6FF0"/>
    <w:rsid w:val="00AC73CB"/>
    <w:rsid w:val="00AC74E3"/>
    <w:rsid w:val="00AC764D"/>
    <w:rsid w:val="00AC7A6F"/>
    <w:rsid w:val="00AC7AA8"/>
    <w:rsid w:val="00AD015F"/>
    <w:rsid w:val="00AD0AB7"/>
    <w:rsid w:val="00AD0AC3"/>
    <w:rsid w:val="00AD0DF9"/>
    <w:rsid w:val="00AD0F9D"/>
    <w:rsid w:val="00AD23AF"/>
    <w:rsid w:val="00AD2B23"/>
    <w:rsid w:val="00AD2C79"/>
    <w:rsid w:val="00AD2D59"/>
    <w:rsid w:val="00AD2F50"/>
    <w:rsid w:val="00AD348A"/>
    <w:rsid w:val="00AD3536"/>
    <w:rsid w:val="00AD363C"/>
    <w:rsid w:val="00AD3A09"/>
    <w:rsid w:val="00AD3CAC"/>
    <w:rsid w:val="00AD3FDE"/>
    <w:rsid w:val="00AD40A0"/>
    <w:rsid w:val="00AD47B9"/>
    <w:rsid w:val="00AD4911"/>
    <w:rsid w:val="00AD4DEA"/>
    <w:rsid w:val="00AD4F18"/>
    <w:rsid w:val="00AD4F2A"/>
    <w:rsid w:val="00AD4F52"/>
    <w:rsid w:val="00AD513C"/>
    <w:rsid w:val="00AD541B"/>
    <w:rsid w:val="00AD56A7"/>
    <w:rsid w:val="00AD59F8"/>
    <w:rsid w:val="00AD5CBB"/>
    <w:rsid w:val="00AD5EF0"/>
    <w:rsid w:val="00AD5F8E"/>
    <w:rsid w:val="00AD5F9A"/>
    <w:rsid w:val="00AD621B"/>
    <w:rsid w:val="00AD6D6C"/>
    <w:rsid w:val="00AD70C9"/>
    <w:rsid w:val="00AD738B"/>
    <w:rsid w:val="00AD753B"/>
    <w:rsid w:val="00AD7638"/>
    <w:rsid w:val="00AD788D"/>
    <w:rsid w:val="00AD7E42"/>
    <w:rsid w:val="00AD7F65"/>
    <w:rsid w:val="00AE0155"/>
    <w:rsid w:val="00AE021D"/>
    <w:rsid w:val="00AE039D"/>
    <w:rsid w:val="00AE0610"/>
    <w:rsid w:val="00AE0EF3"/>
    <w:rsid w:val="00AE10A9"/>
    <w:rsid w:val="00AE11FD"/>
    <w:rsid w:val="00AE1730"/>
    <w:rsid w:val="00AE19FC"/>
    <w:rsid w:val="00AE1B67"/>
    <w:rsid w:val="00AE2468"/>
    <w:rsid w:val="00AE2ADF"/>
    <w:rsid w:val="00AE2B0C"/>
    <w:rsid w:val="00AE364A"/>
    <w:rsid w:val="00AE4125"/>
    <w:rsid w:val="00AE436F"/>
    <w:rsid w:val="00AE43C3"/>
    <w:rsid w:val="00AE4B2B"/>
    <w:rsid w:val="00AE4F02"/>
    <w:rsid w:val="00AE52D6"/>
    <w:rsid w:val="00AE58F0"/>
    <w:rsid w:val="00AE5A6D"/>
    <w:rsid w:val="00AE5E3A"/>
    <w:rsid w:val="00AE60E1"/>
    <w:rsid w:val="00AE6DA7"/>
    <w:rsid w:val="00AE6F2D"/>
    <w:rsid w:val="00AE7556"/>
    <w:rsid w:val="00AE79D3"/>
    <w:rsid w:val="00AF016E"/>
    <w:rsid w:val="00AF0A5E"/>
    <w:rsid w:val="00AF0E26"/>
    <w:rsid w:val="00AF0EA2"/>
    <w:rsid w:val="00AF0F6B"/>
    <w:rsid w:val="00AF101B"/>
    <w:rsid w:val="00AF122D"/>
    <w:rsid w:val="00AF135C"/>
    <w:rsid w:val="00AF1376"/>
    <w:rsid w:val="00AF1544"/>
    <w:rsid w:val="00AF15B4"/>
    <w:rsid w:val="00AF163F"/>
    <w:rsid w:val="00AF16E0"/>
    <w:rsid w:val="00AF18AF"/>
    <w:rsid w:val="00AF1AB5"/>
    <w:rsid w:val="00AF1CAE"/>
    <w:rsid w:val="00AF1FA9"/>
    <w:rsid w:val="00AF2486"/>
    <w:rsid w:val="00AF299A"/>
    <w:rsid w:val="00AF29A2"/>
    <w:rsid w:val="00AF3227"/>
    <w:rsid w:val="00AF34E6"/>
    <w:rsid w:val="00AF3615"/>
    <w:rsid w:val="00AF3647"/>
    <w:rsid w:val="00AF3825"/>
    <w:rsid w:val="00AF38F7"/>
    <w:rsid w:val="00AF3B03"/>
    <w:rsid w:val="00AF3D0A"/>
    <w:rsid w:val="00AF3F37"/>
    <w:rsid w:val="00AF3FE9"/>
    <w:rsid w:val="00AF441F"/>
    <w:rsid w:val="00AF5120"/>
    <w:rsid w:val="00AF5632"/>
    <w:rsid w:val="00AF57ED"/>
    <w:rsid w:val="00AF5922"/>
    <w:rsid w:val="00AF599E"/>
    <w:rsid w:val="00AF59AF"/>
    <w:rsid w:val="00AF5A8A"/>
    <w:rsid w:val="00AF5CF7"/>
    <w:rsid w:val="00AF5DFC"/>
    <w:rsid w:val="00AF5F7B"/>
    <w:rsid w:val="00AF6184"/>
    <w:rsid w:val="00AF634A"/>
    <w:rsid w:val="00AF64C7"/>
    <w:rsid w:val="00AF6628"/>
    <w:rsid w:val="00AF680F"/>
    <w:rsid w:val="00AF6C2A"/>
    <w:rsid w:val="00AF7040"/>
    <w:rsid w:val="00AF70AB"/>
    <w:rsid w:val="00AF7307"/>
    <w:rsid w:val="00AF77E7"/>
    <w:rsid w:val="00AF7BDE"/>
    <w:rsid w:val="00AF7C80"/>
    <w:rsid w:val="00AF7D45"/>
    <w:rsid w:val="00AF7E7A"/>
    <w:rsid w:val="00AF7FC3"/>
    <w:rsid w:val="00B001B3"/>
    <w:rsid w:val="00B00290"/>
    <w:rsid w:val="00B00D5D"/>
    <w:rsid w:val="00B00E5C"/>
    <w:rsid w:val="00B01285"/>
    <w:rsid w:val="00B01296"/>
    <w:rsid w:val="00B01323"/>
    <w:rsid w:val="00B01AE7"/>
    <w:rsid w:val="00B01D39"/>
    <w:rsid w:val="00B01F52"/>
    <w:rsid w:val="00B02075"/>
    <w:rsid w:val="00B024B4"/>
    <w:rsid w:val="00B025CC"/>
    <w:rsid w:val="00B02B8E"/>
    <w:rsid w:val="00B02C86"/>
    <w:rsid w:val="00B02E37"/>
    <w:rsid w:val="00B02F1A"/>
    <w:rsid w:val="00B02FF4"/>
    <w:rsid w:val="00B032FF"/>
    <w:rsid w:val="00B0380C"/>
    <w:rsid w:val="00B03C20"/>
    <w:rsid w:val="00B03F56"/>
    <w:rsid w:val="00B0410C"/>
    <w:rsid w:val="00B04592"/>
    <w:rsid w:val="00B04824"/>
    <w:rsid w:val="00B04A36"/>
    <w:rsid w:val="00B04A99"/>
    <w:rsid w:val="00B0510E"/>
    <w:rsid w:val="00B05249"/>
    <w:rsid w:val="00B05251"/>
    <w:rsid w:val="00B056DE"/>
    <w:rsid w:val="00B05D1B"/>
    <w:rsid w:val="00B06132"/>
    <w:rsid w:val="00B062B8"/>
    <w:rsid w:val="00B06347"/>
    <w:rsid w:val="00B0660B"/>
    <w:rsid w:val="00B06833"/>
    <w:rsid w:val="00B06EC5"/>
    <w:rsid w:val="00B06F37"/>
    <w:rsid w:val="00B0719C"/>
    <w:rsid w:val="00B07256"/>
    <w:rsid w:val="00B07411"/>
    <w:rsid w:val="00B075F1"/>
    <w:rsid w:val="00B076C4"/>
    <w:rsid w:val="00B07AFE"/>
    <w:rsid w:val="00B07B14"/>
    <w:rsid w:val="00B07FBA"/>
    <w:rsid w:val="00B10008"/>
    <w:rsid w:val="00B10AAD"/>
    <w:rsid w:val="00B10CD9"/>
    <w:rsid w:val="00B10D5E"/>
    <w:rsid w:val="00B10D90"/>
    <w:rsid w:val="00B1110D"/>
    <w:rsid w:val="00B111BF"/>
    <w:rsid w:val="00B1127B"/>
    <w:rsid w:val="00B11930"/>
    <w:rsid w:val="00B11F4B"/>
    <w:rsid w:val="00B121A7"/>
    <w:rsid w:val="00B1249C"/>
    <w:rsid w:val="00B1283E"/>
    <w:rsid w:val="00B12947"/>
    <w:rsid w:val="00B12BD1"/>
    <w:rsid w:val="00B12BFA"/>
    <w:rsid w:val="00B12E80"/>
    <w:rsid w:val="00B13162"/>
    <w:rsid w:val="00B13394"/>
    <w:rsid w:val="00B13591"/>
    <w:rsid w:val="00B13855"/>
    <w:rsid w:val="00B1407F"/>
    <w:rsid w:val="00B14648"/>
    <w:rsid w:val="00B1473E"/>
    <w:rsid w:val="00B147B9"/>
    <w:rsid w:val="00B14810"/>
    <w:rsid w:val="00B148FF"/>
    <w:rsid w:val="00B14BD2"/>
    <w:rsid w:val="00B154F5"/>
    <w:rsid w:val="00B15E24"/>
    <w:rsid w:val="00B15F4E"/>
    <w:rsid w:val="00B16DF4"/>
    <w:rsid w:val="00B16E2C"/>
    <w:rsid w:val="00B16EC6"/>
    <w:rsid w:val="00B16FF3"/>
    <w:rsid w:val="00B17212"/>
    <w:rsid w:val="00B17262"/>
    <w:rsid w:val="00B175C4"/>
    <w:rsid w:val="00B175DD"/>
    <w:rsid w:val="00B17A56"/>
    <w:rsid w:val="00B17F76"/>
    <w:rsid w:val="00B200F7"/>
    <w:rsid w:val="00B202CB"/>
    <w:rsid w:val="00B203C4"/>
    <w:rsid w:val="00B2052B"/>
    <w:rsid w:val="00B205D2"/>
    <w:rsid w:val="00B2073A"/>
    <w:rsid w:val="00B2075B"/>
    <w:rsid w:val="00B210DA"/>
    <w:rsid w:val="00B212C0"/>
    <w:rsid w:val="00B21860"/>
    <w:rsid w:val="00B21B5F"/>
    <w:rsid w:val="00B21DAB"/>
    <w:rsid w:val="00B21ECD"/>
    <w:rsid w:val="00B228EF"/>
    <w:rsid w:val="00B2297E"/>
    <w:rsid w:val="00B22A00"/>
    <w:rsid w:val="00B22D2E"/>
    <w:rsid w:val="00B23238"/>
    <w:rsid w:val="00B232D6"/>
    <w:rsid w:val="00B23445"/>
    <w:rsid w:val="00B2408B"/>
    <w:rsid w:val="00B240C0"/>
    <w:rsid w:val="00B242EA"/>
    <w:rsid w:val="00B24835"/>
    <w:rsid w:val="00B24A74"/>
    <w:rsid w:val="00B24EE7"/>
    <w:rsid w:val="00B251FD"/>
    <w:rsid w:val="00B2566C"/>
    <w:rsid w:val="00B25ABC"/>
    <w:rsid w:val="00B25B52"/>
    <w:rsid w:val="00B25C3F"/>
    <w:rsid w:val="00B26380"/>
    <w:rsid w:val="00B265C3"/>
    <w:rsid w:val="00B26B2A"/>
    <w:rsid w:val="00B26DA3"/>
    <w:rsid w:val="00B26E2A"/>
    <w:rsid w:val="00B27031"/>
    <w:rsid w:val="00B27339"/>
    <w:rsid w:val="00B273F2"/>
    <w:rsid w:val="00B273FB"/>
    <w:rsid w:val="00B2741B"/>
    <w:rsid w:val="00B300BE"/>
    <w:rsid w:val="00B30638"/>
    <w:rsid w:val="00B30C1A"/>
    <w:rsid w:val="00B31496"/>
    <w:rsid w:val="00B316A8"/>
    <w:rsid w:val="00B3260C"/>
    <w:rsid w:val="00B3265C"/>
    <w:rsid w:val="00B32B7C"/>
    <w:rsid w:val="00B32D86"/>
    <w:rsid w:val="00B330F8"/>
    <w:rsid w:val="00B33451"/>
    <w:rsid w:val="00B33499"/>
    <w:rsid w:val="00B33C8C"/>
    <w:rsid w:val="00B33DBE"/>
    <w:rsid w:val="00B33E6F"/>
    <w:rsid w:val="00B33F90"/>
    <w:rsid w:val="00B34543"/>
    <w:rsid w:val="00B3489A"/>
    <w:rsid w:val="00B34C11"/>
    <w:rsid w:val="00B34CA7"/>
    <w:rsid w:val="00B34DDF"/>
    <w:rsid w:val="00B34E14"/>
    <w:rsid w:val="00B35822"/>
    <w:rsid w:val="00B3669A"/>
    <w:rsid w:val="00B36D37"/>
    <w:rsid w:val="00B36E26"/>
    <w:rsid w:val="00B37118"/>
    <w:rsid w:val="00B372D1"/>
    <w:rsid w:val="00B37437"/>
    <w:rsid w:val="00B3769D"/>
    <w:rsid w:val="00B37A3F"/>
    <w:rsid w:val="00B37FFE"/>
    <w:rsid w:val="00B4062C"/>
    <w:rsid w:val="00B4063B"/>
    <w:rsid w:val="00B40CC0"/>
    <w:rsid w:val="00B40F5E"/>
    <w:rsid w:val="00B41049"/>
    <w:rsid w:val="00B410D4"/>
    <w:rsid w:val="00B4116B"/>
    <w:rsid w:val="00B412FD"/>
    <w:rsid w:val="00B413D8"/>
    <w:rsid w:val="00B419BD"/>
    <w:rsid w:val="00B41E3D"/>
    <w:rsid w:val="00B41F80"/>
    <w:rsid w:val="00B42194"/>
    <w:rsid w:val="00B42246"/>
    <w:rsid w:val="00B42324"/>
    <w:rsid w:val="00B42406"/>
    <w:rsid w:val="00B4287B"/>
    <w:rsid w:val="00B428BA"/>
    <w:rsid w:val="00B42A11"/>
    <w:rsid w:val="00B42C2A"/>
    <w:rsid w:val="00B42CC9"/>
    <w:rsid w:val="00B42E12"/>
    <w:rsid w:val="00B43145"/>
    <w:rsid w:val="00B43337"/>
    <w:rsid w:val="00B43C01"/>
    <w:rsid w:val="00B43C49"/>
    <w:rsid w:val="00B43E56"/>
    <w:rsid w:val="00B4407B"/>
    <w:rsid w:val="00B442DB"/>
    <w:rsid w:val="00B4449F"/>
    <w:rsid w:val="00B445FB"/>
    <w:rsid w:val="00B44864"/>
    <w:rsid w:val="00B44D35"/>
    <w:rsid w:val="00B45184"/>
    <w:rsid w:val="00B45429"/>
    <w:rsid w:val="00B45604"/>
    <w:rsid w:val="00B456BC"/>
    <w:rsid w:val="00B4592F"/>
    <w:rsid w:val="00B459DA"/>
    <w:rsid w:val="00B45A54"/>
    <w:rsid w:val="00B45ACB"/>
    <w:rsid w:val="00B45C0B"/>
    <w:rsid w:val="00B45D4C"/>
    <w:rsid w:val="00B46350"/>
    <w:rsid w:val="00B469FE"/>
    <w:rsid w:val="00B46B9C"/>
    <w:rsid w:val="00B46E19"/>
    <w:rsid w:val="00B46FF8"/>
    <w:rsid w:val="00B470C6"/>
    <w:rsid w:val="00B47182"/>
    <w:rsid w:val="00B471EF"/>
    <w:rsid w:val="00B4749B"/>
    <w:rsid w:val="00B477AE"/>
    <w:rsid w:val="00B4790D"/>
    <w:rsid w:val="00B4795D"/>
    <w:rsid w:val="00B47BFE"/>
    <w:rsid w:val="00B47CDE"/>
    <w:rsid w:val="00B47D5C"/>
    <w:rsid w:val="00B50B28"/>
    <w:rsid w:val="00B50CAA"/>
    <w:rsid w:val="00B50F9E"/>
    <w:rsid w:val="00B511C2"/>
    <w:rsid w:val="00B519DF"/>
    <w:rsid w:val="00B51E50"/>
    <w:rsid w:val="00B521A7"/>
    <w:rsid w:val="00B522BE"/>
    <w:rsid w:val="00B523DB"/>
    <w:rsid w:val="00B525E9"/>
    <w:rsid w:val="00B52896"/>
    <w:rsid w:val="00B52BE5"/>
    <w:rsid w:val="00B5388C"/>
    <w:rsid w:val="00B53BC4"/>
    <w:rsid w:val="00B53E1E"/>
    <w:rsid w:val="00B53FE4"/>
    <w:rsid w:val="00B54141"/>
    <w:rsid w:val="00B542AA"/>
    <w:rsid w:val="00B544B8"/>
    <w:rsid w:val="00B552F0"/>
    <w:rsid w:val="00B559E2"/>
    <w:rsid w:val="00B5657D"/>
    <w:rsid w:val="00B56677"/>
    <w:rsid w:val="00B567A7"/>
    <w:rsid w:val="00B567D7"/>
    <w:rsid w:val="00B56DFD"/>
    <w:rsid w:val="00B5730E"/>
    <w:rsid w:val="00B57810"/>
    <w:rsid w:val="00B57BE8"/>
    <w:rsid w:val="00B57C9A"/>
    <w:rsid w:val="00B57CB2"/>
    <w:rsid w:val="00B57DBC"/>
    <w:rsid w:val="00B605D8"/>
    <w:rsid w:val="00B61025"/>
    <w:rsid w:val="00B61353"/>
    <w:rsid w:val="00B61561"/>
    <w:rsid w:val="00B61BA3"/>
    <w:rsid w:val="00B6226F"/>
    <w:rsid w:val="00B622DE"/>
    <w:rsid w:val="00B623D5"/>
    <w:rsid w:val="00B6399F"/>
    <w:rsid w:val="00B64575"/>
    <w:rsid w:val="00B64664"/>
    <w:rsid w:val="00B6466D"/>
    <w:rsid w:val="00B646BC"/>
    <w:rsid w:val="00B647DB"/>
    <w:rsid w:val="00B64982"/>
    <w:rsid w:val="00B64DD4"/>
    <w:rsid w:val="00B64E77"/>
    <w:rsid w:val="00B65631"/>
    <w:rsid w:val="00B65714"/>
    <w:rsid w:val="00B65839"/>
    <w:rsid w:val="00B65853"/>
    <w:rsid w:val="00B658C6"/>
    <w:rsid w:val="00B65958"/>
    <w:rsid w:val="00B65B93"/>
    <w:rsid w:val="00B65BA8"/>
    <w:rsid w:val="00B66058"/>
    <w:rsid w:val="00B66161"/>
    <w:rsid w:val="00B662DE"/>
    <w:rsid w:val="00B66398"/>
    <w:rsid w:val="00B66859"/>
    <w:rsid w:val="00B66CCB"/>
    <w:rsid w:val="00B66E9C"/>
    <w:rsid w:val="00B66F42"/>
    <w:rsid w:val="00B671E4"/>
    <w:rsid w:val="00B6720E"/>
    <w:rsid w:val="00B67260"/>
    <w:rsid w:val="00B67396"/>
    <w:rsid w:val="00B67569"/>
    <w:rsid w:val="00B67870"/>
    <w:rsid w:val="00B67D16"/>
    <w:rsid w:val="00B67FB3"/>
    <w:rsid w:val="00B70040"/>
    <w:rsid w:val="00B70139"/>
    <w:rsid w:val="00B701A4"/>
    <w:rsid w:val="00B70223"/>
    <w:rsid w:val="00B70573"/>
    <w:rsid w:val="00B70582"/>
    <w:rsid w:val="00B7067E"/>
    <w:rsid w:val="00B707AA"/>
    <w:rsid w:val="00B70992"/>
    <w:rsid w:val="00B709C6"/>
    <w:rsid w:val="00B70B18"/>
    <w:rsid w:val="00B70CDD"/>
    <w:rsid w:val="00B70E41"/>
    <w:rsid w:val="00B7112E"/>
    <w:rsid w:val="00B71A5C"/>
    <w:rsid w:val="00B71AF7"/>
    <w:rsid w:val="00B72002"/>
    <w:rsid w:val="00B72671"/>
    <w:rsid w:val="00B72DCA"/>
    <w:rsid w:val="00B72DEE"/>
    <w:rsid w:val="00B73680"/>
    <w:rsid w:val="00B7429A"/>
    <w:rsid w:val="00B7465F"/>
    <w:rsid w:val="00B74B1B"/>
    <w:rsid w:val="00B74CC1"/>
    <w:rsid w:val="00B74E5E"/>
    <w:rsid w:val="00B74EC0"/>
    <w:rsid w:val="00B751BB"/>
    <w:rsid w:val="00B751F7"/>
    <w:rsid w:val="00B75363"/>
    <w:rsid w:val="00B7536B"/>
    <w:rsid w:val="00B7538E"/>
    <w:rsid w:val="00B754B4"/>
    <w:rsid w:val="00B7564A"/>
    <w:rsid w:val="00B75A53"/>
    <w:rsid w:val="00B75E49"/>
    <w:rsid w:val="00B762C4"/>
    <w:rsid w:val="00B76B6C"/>
    <w:rsid w:val="00B76F51"/>
    <w:rsid w:val="00B76FA7"/>
    <w:rsid w:val="00B77007"/>
    <w:rsid w:val="00B800DA"/>
    <w:rsid w:val="00B8037D"/>
    <w:rsid w:val="00B803A7"/>
    <w:rsid w:val="00B8041E"/>
    <w:rsid w:val="00B8045C"/>
    <w:rsid w:val="00B80511"/>
    <w:rsid w:val="00B80C76"/>
    <w:rsid w:val="00B80D05"/>
    <w:rsid w:val="00B817EA"/>
    <w:rsid w:val="00B82764"/>
    <w:rsid w:val="00B82BD8"/>
    <w:rsid w:val="00B82C78"/>
    <w:rsid w:val="00B8304A"/>
    <w:rsid w:val="00B836CC"/>
    <w:rsid w:val="00B838EA"/>
    <w:rsid w:val="00B83BD2"/>
    <w:rsid w:val="00B83CB3"/>
    <w:rsid w:val="00B84393"/>
    <w:rsid w:val="00B8489A"/>
    <w:rsid w:val="00B84B2C"/>
    <w:rsid w:val="00B84C73"/>
    <w:rsid w:val="00B851A0"/>
    <w:rsid w:val="00B85519"/>
    <w:rsid w:val="00B856B6"/>
    <w:rsid w:val="00B8575F"/>
    <w:rsid w:val="00B85809"/>
    <w:rsid w:val="00B85933"/>
    <w:rsid w:val="00B85974"/>
    <w:rsid w:val="00B85B22"/>
    <w:rsid w:val="00B85F0E"/>
    <w:rsid w:val="00B85F86"/>
    <w:rsid w:val="00B86766"/>
    <w:rsid w:val="00B86888"/>
    <w:rsid w:val="00B86BDE"/>
    <w:rsid w:val="00B87317"/>
    <w:rsid w:val="00B8785D"/>
    <w:rsid w:val="00B8792C"/>
    <w:rsid w:val="00B87966"/>
    <w:rsid w:val="00B87B54"/>
    <w:rsid w:val="00B87CFE"/>
    <w:rsid w:val="00B902C9"/>
    <w:rsid w:val="00B9063A"/>
    <w:rsid w:val="00B90829"/>
    <w:rsid w:val="00B90A9B"/>
    <w:rsid w:val="00B90D27"/>
    <w:rsid w:val="00B90DAD"/>
    <w:rsid w:val="00B90ECC"/>
    <w:rsid w:val="00B9149A"/>
    <w:rsid w:val="00B9173A"/>
    <w:rsid w:val="00B91A53"/>
    <w:rsid w:val="00B92942"/>
    <w:rsid w:val="00B92F78"/>
    <w:rsid w:val="00B9304C"/>
    <w:rsid w:val="00B934E9"/>
    <w:rsid w:val="00B93852"/>
    <w:rsid w:val="00B94126"/>
    <w:rsid w:val="00B9412B"/>
    <w:rsid w:val="00B941BF"/>
    <w:rsid w:val="00B94742"/>
    <w:rsid w:val="00B948E6"/>
    <w:rsid w:val="00B9492A"/>
    <w:rsid w:val="00B94E22"/>
    <w:rsid w:val="00B94F94"/>
    <w:rsid w:val="00B953BA"/>
    <w:rsid w:val="00B95614"/>
    <w:rsid w:val="00B9562C"/>
    <w:rsid w:val="00B958C6"/>
    <w:rsid w:val="00B95C1B"/>
    <w:rsid w:val="00B95D84"/>
    <w:rsid w:val="00B960DC"/>
    <w:rsid w:val="00B961F0"/>
    <w:rsid w:val="00B963FC"/>
    <w:rsid w:val="00B96858"/>
    <w:rsid w:val="00B96985"/>
    <w:rsid w:val="00B96CF1"/>
    <w:rsid w:val="00B96E6F"/>
    <w:rsid w:val="00B976FA"/>
    <w:rsid w:val="00B977EB"/>
    <w:rsid w:val="00B97A54"/>
    <w:rsid w:val="00B97C2E"/>
    <w:rsid w:val="00B97D2C"/>
    <w:rsid w:val="00B97DE2"/>
    <w:rsid w:val="00BA0276"/>
    <w:rsid w:val="00BA028B"/>
    <w:rsid w:val="00BA04E2"/>
    <w:rsid w:val="00BA0C27"/>
    <w:rsid w:val="00BA0C72"/>
    <w:rsid w:val="00BA119A"/>
    <w:rsid w:val="00BA1788"/>
    <w:rsid w:val="00BA1EC4"/>
    <w:rsid w:val="00BA1FB0"/>
    <w:rsid w:val="00BA21C7"/>
    <w:rsid w:val="00BA2286"/>
    <w:rsid w:val="00BA26D9"/>
    <w:rsid w:val="00BA26F8"/>
    <w:rsid w:val="00BA299C"/>
    <w:rsid w:val="00BA2B24"/>
    <w:rsid w:val="00BA2DF1"/>
    <w:rsid w:val="00BA2ECA"/>
    <w:rsid w:val="00BA3331"/>
    <w:rsid w:val="00BA3BB3"/>
    <w:rsid w:val="00BA3FCB"/>
    <w:rsid w:val="00BA42ED"/>
    <w:rsid w:val="00BA4981"/>
    <w:rsid w:val="00BA49E8"/>
    <w:rsid w:val="00BA4A9F"/>
    <w:rsid w:val="00BA5115"/>
    <w:rsid w:val="00BA5488"/>
    <w:rsid w:val="00BA5609"/>
    <w:rsid w:val="00BA5816"/>
    <w:rsid w:val="00BA59BD"/>
    <w:rsid w:val="00BA5C78"/>
    <w:rsid w:val="00BA6280"/>
    <w:rsid w:val="00BA634A"/>
    <w:rsid w:val="00BA6353"/>
    <w:rsid w:val="00BA6361"/>
    <w:rsid w:val="00BA652A"/>
    <w:rsid w:val="00BA6708"/>
    <w:rsid w:val="00BA6792"/>
    <w:rsid w:val="00BA6D19"/>
    <w:rsid w:val="00BA725C"/>
    <w:rsid w:val="00BA7304"/>
    <w:rsid w:val="00BA7A4E"/>
    <w:rsid w:val="00BB0806"/>
    <w:rsid w:val="00BB0D1F"/>
    <w:rsid w:val="00BB0DBD"/>
    <w:rsid w:val="00BB1024"/>
    <w:rsid w:val="00BB12C0"/>
    <w:rsid w:val="00BB1A3E"/>
    <w:rsid w:val="00BB1FBD"/>
    <w:rsid w:val="00BB2149"/>
    <w:rsid w:val="00BB2224"/>
    <w:rsid w:val="00BB23AB"/>
    <w:rsid w:val="00BB23E9"/>
    <w:rsid w:val="00BB259C"/>
    <w:rsid w:val="00BB2707"/>
    <w:rsid w:val="00BB2780"/>
    <w:rsid w:val="00BB28AC"/>
    <w:rsid w:val="00BB28DA"/>
    <w:rsid w:val="00BB2A0A"/>
    <w:rsid w:val="00BB2C0E"/>
    <w:rsid w:val="00BB2D3B"/>
    <w:rsid w:val="00BB2F99"/>
    <w:rsid w:val="00BB30A5"/>
    <w:rsid w:val="00BB3BFB"/>
    <w:rsid w:val="00BB3C38"/>
    <w:rsid w:val="00BB434D"/>
    <w:rsid w:val="00BB4870"/>
    <w:rsid w:val="00BB4B6A"/>
    <w:rsid w:val="00BB4C23"/>
    <w:rsid w:val="00BB4CF1"/>
    <w:rsid w:val="00BB4D5D"/>
    <w:rsid w:val="00BB4D84"/>
    <w:rsid w:val="00BB51C9"/>
    <w:rsid w:val="00BB5867"/>
    <w:rsid w:val="00BB59B8"/>
    <w:rsid w:val="00BB5ABD"/>
    <w:rsid w:val="00BB5F6D"/>
    <w:rsid w:val="00BB6065"/>
    <w:rsid w:val="00BB621C"/>
    <w:rsid w:val="00BB66D6"/>
    <w:rsid w:val="00BB6791"/>
    <w:rsid w:val="00BB6B12"/>
    <w:rsid w:val="00BB6B27"/>
    <w:rsid w:val="00BB6C30"/>
    <w:rsid w:val="00BB7257"/>
    <w:rsid w:val="00BB7930"/>
    <w:rsid w:val="00BB7A95"/>
    <w:rsid w:val="00BC006A"/>
    <w:rsid w:val="00BC0076"/>
    <w:rsid w:val="00BC02D3"/>
    <w:rsid w:val="00BC0748"/>
    <w:rsid w:val="00BC0BD1"/>
    <w:rsid w:val="00BC0DC1"/>
    <w:rsid w:val="00BC1168"/>
    <w:rsid w:val="00BC122C"/>
    <w:rsid w:val="00BC16F8"/>
    <w:rsid w:val="00BC2587"/>
    <w:rsid w:val="00BC26C0"/>
    <w:rsid w:val="00BC28CC"/>
    <w:rsid w:val="00BC2A6E"/>
    <w:rsid w:val="00BC2C7D"/>
    <w:rsid w:val="00BC2E6C"/>
    <w:rsid w:val="00BC2F58"/>
    <w:rsid w:val="00BC2FED"/>
    <w:rsid w:val="00BC31A5"/>
    <w:rsid w:val="00BC32A4"/>
    <w:rsid w:val="00BC37BC"/>
    <w:rsid w:val="00BC399D"/>
    <w:rsid w:val="00BC3A3C"/>
    <w:rsid w:val="00BC3A54"/>
    <w:rsid w:val="00BC3BC9"/>
    <w:rsid w:val="00BC3CBE"/>
    <w:rsid w:val="00BC3E5A"/>
    <w:rsid w:val="00BC451F"/>
    <w:rsid w:val="00BC4537"/>
    <w:rsid w:val="00BC4BBC"/>
    <w:rsid w:val="00BC4EE3"/>
    <w:rsid w:val="00BC4F1C"/>
    <w:rsid w:val="00BC4F82"/>
    <w:rsid w:val="00BC5186"/>
    <w:rsid w:val="00BC5335"/>
    <w:rsid w:val="00BC5627"/>
    <w:rsid w:val="00BC5787"/>
    <w:rsid w:val="00BC58AA"/>
    <w:rsid w:val="00BC5CFC"/>
    <w:rsid w:val="00BC6257"/>
    <w:rsid w:val="00BC647D"/>
    <w:rsid w:val="00BC6FE0"/>
    <w:rsid w:val="00BC7115"/>
    <w:rsid w:val="00BC7B6A"/>
    <w:rsid w:val="00BC7BBB"/>
    <w:rsid w:val="00BC7BDA"/>
    <w:rsid w:val="00BC7C75"/>
    <w:rsid w:val="00BC7D91"/>
    <w:rsid w:val="00BC7E85"/>
    <w:rsid w:val="00BC7F8B"/>
    <w:rsid w:val="00BD05EC"/>
    <w:rsid w:val="00BD07D1"/>
    <w:rsid w:val="00BD092B"/>
    <w:rsid w:val="00BD0B3F"/>
    <w:rsid w:val="00BD0EA7"/>
    <w:rsid w:val="00BD123A"/>
    <w:rsid w:val="00BD1372"/>
    <w:rsid w:val="00BD1766"/>
    <w:rsid w:val="00BD1F54"/>
    <w:rsid w:val="00BD209F"/>
    <w:rsid w:val="00BD33D4"/>
    <w:rsid w:val="00BD3682"/>
    <w:rsid w:val="00BD3E8C"/>
    <w:rsid w:val="00BD41C5"/>
    <w:rsid w:val="00BD46F9"/>
    <w:rsid w:val="00BD49C3"/>
    <w:rsid w:val="00BD4F7C"/>
    <w:rsid w:val="00BD5048"/>
    <w:rsid w:val="00BD52E6"/>
    <w:rsid w:val="00BD539A"/>
    <w:rsid w:val="00BD5750"/>
    <w:rsid w:val="00BD5A5E"/>
    <w:rsid w:val="00BD5B0E"/>
    <w:rsid w:val="00BD5ED1"/>
    <w:rsid w:val="00BD5EF1"/>
    <w:rsid w:val="00BD607B"/>
    <w:rsid w:val="00BD613F"/>
    <w:rsid w:val="00BD61D9"/>
    <w:rsid w:val="00BD6AC1"/>
    <w:rsid w:val="00BD6E3C"/>
    <w:rsid w:val="00BD6E94"/>
    <w:rsid w:val="00BD73B5"/>
    <w:rsid w:val="00BD7581"/>
    <w:rsid w:val="00BD7FD1"/>
    <w:rsid w:val="00BE0C72"/>
    <w:rsid w:val="00BE0F9C"/>
    <w:rsid w:val="00BE1229"/>
    <w:rsid w:val="00BE16A3"/>
    <w:rsid w:val="00BE17B5"/>
    <w:rsid w:val="00BE19FE"/>
    <w:rsid w:val="00BE1AFD"/>
    <w:rsid w:val="00BE1C70"/>
    <w:rsid w:val="00BE1E24"/>
    <w:rsid w:val="00BE26FB"/>
    <w:rsid w:val="00BE2ACC"/>
    <w:rsid w:val="00BE2FE7"/>
    <w:rsid w:val="00BE397C"/>
    <w:rsid w:val="00BE3AFE"/>
    <w:rsid w:val="00BE3BDB"/>
    <w:rsid w:val="00BE3F81"/>
    <w:rsid w:val="00BE40C9"/>
    <w:rsid w:val="00BE4413"/>
    <w:rsid w:val="00BE45BD"/>
    <w:rsid w:val="00BE46EB"/>
    <w:rsid w:val="00BE4894"/>
    <w:rsid w:val="00BE49B4"/>
    <w:rsid w:val="00BE4A95"/>
    <w:rsid w:val="00BE4B2B"/>
    <w:rsid w:val="00BE4CB8"/>
    <w:rsid w:val="00BE4DFE"/>
    <w:rsid w:val="00BE4EBB"/>
    <w:rsid w:val="00BE50C0"/>
    <w:rsid w:val="00BE5345"/>
    <w:rsid w:val="00BE56ED"/>
    <w:rsid w:val="00BE5733"/>
    <w:rsid w:val="00BE5B39"/>
    <w:rsid w:val="00BE5BC4"/>
    <w:rsid w:val="00BE60B5"/>
    <w:rsid w:val="00BE6138"/>
    <w:rsid w:val="00BE6473"/>
    <w:rsid w:val="00BE671E"/>
    <w:rsid w:val="00BE698E"/>
    <w:rsid w:val="00BE7740"/>
    <w:rsid w:val="00BE782C"/>
    <w:rsid w:val="00BE7D8E"/>
    <w:rsid w:val="00BF0066"/>
    <w:rsid w:val="00BF01CD"/>
    <w:rsid w:val="00BF032B"/>
    <w:rsid w:val="00BF03AF"/>
    <w:rsid w:val="00BF07FA"/>
    <w:rsid w:val="00BF0AEC"/>
    <w:rsid w:val="00BF0CDA"/>
    <w:rsid w:val="00BF15BE"/>
    <w:rsid w:val="00BF18A9"/>
    <w:rsid w:val="00BF1B65"/>
    <w:rsid w:val="00BF1DEC"/>
    <w:rsid w:val="00BF1F29"/>
    <w:rsid w:val="00BF2C3E"/>
    <w:rsid w:val="00BF2CAC"/>
    <w:rsid w:val="00BF2D8C"/>
    <w:rsid w:val="00BF3161"/>
    <w:rsid w:val="00BF32F3"/>
    <w:rsid w:val="00BF3A4E"/>
    <w:rsid w:val="00BF3D2B"/>
    <w:rsid w:val="00BF4393"/>
    <w:rsid w:val="00BF48D3"/>
    <w:rsid w:val="00BF4A06"/>
    <w:rsid w:val="00BF4E03"/>
    <w:rsid w:val="00BF503A"/>
    <w:rsid w:val="00BF534F"/>
    <w:rsid w:val="00BF551A"/>
    <w:rsid w:val="00BF5641"/>
    <w:rsid w:val="00BF5BB0"/>
    <w:rsid w:val="00BF60D2"/>
    <w:rsid w:val="00BF687F"/>
    <w:rsid w:val="00BF6BCB"/>
    <w:rsid w:val="00BF6BCF"/>
    <w:rsid w:val="00BF6D66"/>
    <w:rsid w:val="00BF7502"/>
    <w:rsid w:val="00BF79F7"/>
    <w:rsid w:val="00BF7F1F"/>
    <w:rsid w:val="00BF7F2D"/>
    <w:rsid w:val="00C000B8"/>
    <w:rsid w:val="00C00434"/>
    <w:rsid w:val="00C006CC"/>
    <w:rsid w:val="00C00900"/>
    <w:rsid w:val="00C00E1C"/>
    <w:rsid w:val="00C011FC"/>
    <w:rsid w:val="00C01359"/>
    <w:rsid w:val="00C01405"/>
    <w:rsid w:val="00C015E0"/>
    <w:rsid w:val="00C019A4"/>
    <w:rsid w:val="00C02104"/>
    <w:rsid w:val="00C02C31"/>
    <w:rsid w:val="00C02D6E"/>
    <w:rsid w:val="00C02FF2"/>
    <w:rsid w:val="00C03006"/>
    <w:rsid w:val="00C03120"/>
    <w:rsid w:val="00C0399F"/>
    <w:rsid w:val="00C03FAB"/>
    <w:rsid w:val="00C0468C"/>
    <w:rsid w:val="00C04AB6"/>
    <w:rsid w:val="00C04ADF"/>
    <w:rsid w:val="00C04BA2"/>
    <w:rsid w:val="00C04BE3"/>
    <w:rsid w:val="00C04F2D"/>
    <w:rsid w:val="00C051F2"/>
    <w:rsid w:val="00C05607"/>
    <w:rsid w:val="00C05704"/>
    <w:rsid w:val="00C05AD6"/>
    <w:rsid w:val="00C06271"/>
    <w:rsid w:val="00C06C22"/>
    <w:rsid w:val="00C0718D"/>
    <w:rsid w:val="00C07CD2"/>
    <w:rsid w:val="00C07D64"/>
    <w:rsid w:val="00C07FBD"/>
    <w:rsid w:val="00C101B5"/>
    <w:rsid w:val="00C10306"/>
    <w:rsid w:val="00C10540"/>
    <w:rsid w:val="00C10D64"/>
    <w:rsid w:val="00C10F00"/>
    <w:rsid w:val="00C11451"/>
    <w:rsid w:val="00C11489"/>
    <w:rsid w:val="00C1187F"/>
    <w:rsid w:val="00C118D6"/>
    <w:rsid w:val="00C1190D"/>
    <w:rsid w:val="00C120A6"/>
    <w:rsid w:val="00C122CF"/>
    <w:rsid w:val="00C12B51"/>
    <w:rsid w:val="00C12E12"/>
    <w:rsid w:val="00C13543"/>
    <w:rsid w:val="00C1362E"/>
    <w:rsid w:val="00C1433A"/>
    <w:rsid w:val="00C14503"/>
    <w:rsid w:val="00C145A0"/>
    <w:rsid w:val="00C147CF"/>
    <w:rsid w:val="00C154EA"/>
    <w:rsid w:val="00C1593A"/>
    <w:rsid w:val="00C159E3"/>
    <w:rsid w:val="00C15C78"/>
    <w:rsid w:val="00C15CD0"/>
    <w:rsid w:val="00C1640F"/>
    <w:rsid w:val="00C16755"/>
    <w:rsid w:val="00C16B7B"/>
    <w:rsid w:val="00C17092"/>
    <w:rsid w:val="00C175B4"/>
    <w:rsid w:val="00C17A99"/>
    <w:rsid w:val="00C20093"/>
    <w:rsid w:val="00C202F8"/>
    <w:rsid w:val="00C203FF"/>
    <w:rsid w:val="00C20444"/>
    <w:rsid w:val="00C208A0"/>
    <w:rsid w:val="00C20A5C"/>
    <w:rsid w:val="00C20FC9"/>
    <w:rsid w:val="00C214BF"/>
    <w:rsid w:val="00C21764"/>
    <w:rsid w:val="00C2185E"/>
    <w:rsid w:val="00C21934"/>
    <w:rsid w:val="00C21F9F"/>
    <w:rsid w:val="00C2209E"/>
    <w:rsid w:val="00C22C92"/>
    <w:rsid w:val="00C2333B"/>
    <w:rsid w:val="00C23356"/>
    <w:rsid w:val="00C2366E"/>
    <w:rsid w:val="00C23880"/>
    <w:rsid w:val="00C23D53"/>
    <w:rsid w:val="00C23DBF"/>
    <w:rsid w:val="00C23E34"/>
    <w:rsid w:val="00C23F76"/>
    <w:rsid w:val="00C2427A"/>
    <w:rsid w:val="00C243B9"/>
    <w:rsid w:val="00C24858"/>
    <w:rsid w:val="00C24926"/>
    <w:rsid w:val="00C24BDF"/>
    <w:rsid w:val="00C24CD5"/>
    <w:rsid w:val="00C254E2"/>
    <w:rsid w:val="00C25D58"/>
    <w:rsid w:val="00C25E17"/>
    <w:rsid w:val="00C2607D"/>
    <w:rsid w:val="00C2608B"/>
    <w:rsid w:val="00C262EC"/>
    <w:rsid w:val="00C2644F"/>
    <w:rsid w:val="00C265DD"/>
    <w:rsid w:val="00C26825"/>
    <w:rsid w:val="00C26857"/>
    <w:rsid w:val="00C26A0F"/>
    <w:rsid w:val="00C26ADC"/>
    <w:rsid w:val="00C26B0F"/>
    <w:rsid w:val="00C26FEE"/>
    <w:rsid w:val="00C27D9F"/>
    <w:rsid w:val="00C27DB2"/>
    <w:rsid w:val="00C303F1"/>
    <w:rsid w:val="00C30763"/>
    <w:rsid w:val="00C3079E"/>
    <w:rsid w:val="00C30818"/>
    <w:rsid w:val="00C30D4E"/>
    <w:rsid w:val="00C30DC2"/>
    <w:rsid w:val="00C31857"/>
    <w:rsid w:val="00C322C9"/>
    <w:rsid w:val="00C32303"/>
    <w:rsid w:val="00C32611"/>
    <w:rsid w:val="00C32C5A"/>
    <w:rsid w:val="00C32EE1"/>
    <w:rsid w:val="00C33483"/>
    <w:rsid w:val="00C334F6"/>
    <w:rsid w:val="00C33864"/>
    <w:rsid w:val="00C33BFD"/>
    <w:rsid w:val="00C33CB9"/>
    <w:rsid w:val="00C34947"/>
    <w:rsid w:val="00C34950"/>
    <w:rsid w:val="00C34B09"/>
    <w:rsid w:val="00C34B97"/>
    <w:rsid w:val="00C34EFB"/>
    <w:rsid w:val="00C351D1"/>
    <w:rsid w:val="00C356DF"/>
    <w:rsid w:val="00C357D1"/>
    <w:rsid w:val="00C35973"/>
    <w:rsid w:val="00C359F0"/>
    <w:rsid w:val="00C35ABA"/>
    <w:rsid w:val="00C35B61"/>
    <w:rsid w:val="00C3608A"/>
    <w:rsid w:val="00C36284"/>
    <w:rsid w:val="00C365D0"/>
    <w:rsid w:val="00C3665D"/>
    <w:rsid w:val="00C36965"/>
    <w:rsid w:val="00C36DD8"/>
    <w:rsid w:val="00C36DDE"/>
    <w:rsid w:val="00C36FF0"/>
    <w:rsid w:val="00C37308"/>
    <w:rsid w:val="00C37D23"/>
    <w:rsid w:val="00C37F92"/>
    <w:rsid w:val="00C4030E"/>
    <w:rsid w:val="00C40528"/>
    <w:rsid w:val="00C406F8"/>
    <w:rsid w:val="00C40767"/>
    <w:rsid w:val="00C40A77"/>
    <w:rsid w:val="00C40D1C"/>
    <w:rsid w:val="00C4151E"/>
    <w:rsid w:val="00C4153E"/>
    <w:rsid w:val="00C416D8"/>
    <w:rsid w:val="00C41797"/>
    <w:rsid w:val="00C417A7"/>
    <w:rsid w:val="00C4199C"/>
    <w:rsid w:val="00C41A1B"/>
    <w:rsid w:val="00C41FD4"/>
    <w:rsid w:val="00C42491"/>
    <w:rsid w:val="00C42A15"/>
    <w:rsid w:val="00C42C36"/>
    <w:rsid w:val="00C4339F"/>
    <w:rsid w:val="00C434A6"/>
    <w:rsid w:val="00C434E5"/>
    <w:rsid w:val="00C43BCF"/>
    <w:rsid w:val="00C43C8C"/>
    <w:rsid w:val="00C44111"/>
    <w:rsid w:val="00C441FA"/>
    <w:rsid w:val="00C44404"/>
    <w:rsid w:val="00C44449"/>
    <w:rsid w:val="00C44607"/>
    <w:rsid w:val="00C45029"/>
    <w:rsid w:val="00C45095"/>
    <w:rsid w:val="00C45ACC"/>
    <w:rsid w:val="00C460CD"/>
    <w:rsid w:val="00C462A2"/>
    <w:rsid w:val="00C465B2"/>
    <w:rsid w:val="00C46B68"/>
    <w:rsid w:val="00C46C19"/>
    <w:rsid w:val="00C46C8E"/>
    <w:rsid w:val="00C46D26"/>
    <w:rsid w:val="00C46DF5"/>
    <w:rsid w:val="00C46F2E"/>
    <w:rsid w:val="00C472C1"/>
    <w:rsid w:val="00C479EB"/>
    <w:rsid w:val="00C47A9C"/>
    <w:rsid w:val="00C47CF6"/>
    <w:rsid w:val="00C47EDA"/>
    <w:rsid w:val="00C50410"/>
    <w:rsid w:val="00C50574"/>
    <w:rsid w:val="00C50856"/>
    <w:rsid w:val="00C50971"/>
    <w:rsid w:val="00C50E0B"/>
    <w:rsid w:val="00C513FA"/>
    <w:rsid w:val="00C517BC"/>
    <w:rsid w:val="00C51832"/>
    <w:rsid w:val="00C5184F"/>
    <w:rsid w:val="00C52142"/>
    <w:rsid w:val="00C525AB"/>
    <w:rsid w:val="00C5272F"/>
    <w:rsid w:val="00C527F0"/>
    <w:rsid w:val="00C52A0D"/>
    <w:rsid w:val="00C52A61"/>
    <w:rsid w:val="00C52DAF"/>
    <w:rsid w:val="00C52DB7"/>
    <w:rsid w:val="00C52E7D"/>
    <w:rsid w:val="00C52EDF"/>
    <w:rsid w:val="00C530E7"/>
    <w:rsid w:val="00C534A2"/>
    <w:rsid w:val="00C53604"/>
    <w:rsid w:val="00C53A39"/>
    <w:rsid w:val="00C53BB4"/>
    <w:rsid w:val="00C5416A"/>
    <w:rsid w:val="00C542AE"/>
    <w:rsid w:val="00C54903"/>
    <w:rsid w:val="00C54A37"/>
    <w:rsid w:val="00C54A6D"/>
    <w:rsid w:val="00C54AAD"/>
    <w:rsid w:val="00C54EC0"/>
    <w:rsid w:val="00C55128"/>
    <w:rsid w:val="00C557A4"/>
    <w:rsid w:val="00C559F9"/>
    <w:rsid w:val="00C5643F"/>
    <w:rsid w:val="00C56453"/>
    <w:rsid w:val="00C56F90"/>
    <w:rsid w:val="00C573C1"/>
    <w:rsid w:val="00C575AF"/>
    <w:rsid w:val="00C57EE2"/>
    <w:rsid w:val="00C6013F"/>
    <w:rsid w:val="00C60C6C"/>
    <w:rsid w:val="00C60DCB"/>
    <w:rsid w:val="00C61374"/>
    <w:rsid w:val="00C614F5"/>
    <w:rsid w:val="00C61736"/>
    <w:rsid w:val="00C6199A"/>
    <w:rsid w:val="00C61C5E"/>
    <w:rsid w:val="00C61C77"/>
    <w:rsid w:val="00C61F63"/>
    <w:rsid w:val="00C62185"/>
    <w:rsid w:val="00C623E1"/>
    <w:rsid w:val="00C6275A"/>
    <w:rsid w:val="00C62C7D"/>
    <w:rsid w:val="00C62DCD"/>
    <w:rsid w:val="00C62E2A"/>
    <w:rsid w:val="00C62EF2"/>
    <w:rsid w:val="00C636FD"/>
    <w:rsid w:val="00C63706"/>
    <w:rsid w:val="00C63727"/>
    <w:rsid w:val="00C638ED"/>
    <w:rsid w:val="00C6393F"/>
    <w:rsid w:val="00C6449E"/>
    <w:rsid w:val="00C64589"/>
    <w:rsid w:val="00C64744"/>
    <w:rsid w:val="00C64922"/>
    <w:rsid w:val="00C64950"/>
    <w:rsid w:val="00C64B4B"/>
    <w:rsid w:val="00C65359"/>
    <w:rsid w:val="00C65769"/>
    <w:rsid w:val="00C65794"/>
    <w:rsid w:val="00C65952"/>
    <w:rsid w:val="00C6598E"/>
    <w:rsid w:val="00C65B8C"/>
    <w:rsid w:val="00C6774F"/>
    <w:rsid w:val="00C67764"/>
    <w:rsid w:val="00C677E8"/>
    <w:rsid w:val="00C67AE9"/>
    <w:rsid w:val="00C67E6D"/>
    <w:rsid w:val="00C67EE5"/>
    <w:rsid w:val="00C703B6"/>
    <w:rsid w:val="00C7057E"/>
    <w:rsid w:val="00C70CFC"/>
    <w:rsid w:val="00C71567"/>
    <w:rsid w:val="00C71845"/>
    <w:rsid w:val="00C71CBF"/>
    <w:rsid w:val="00C71FC0"/>
    <w:rsid w:val="00C72049"/>
    <w:rsid w:val="00C720E8"/>
    <w:rsid w:val="00C72853"/>
    <w:rsid w:val="00C728AF"/>
    <w:rsid w:val="00C72A23"/>
    <w:rsid w:val="00C72A52"/>
    <w:rsid w:val="00C72B4C"/>
    <w:rsid w:val="00C72CE4"/>
    <w:rsid w:val="00C7319F"/>
    <w:rsid w:val="00C7338E"/>
    <w:rsid w:val="00C734DF"/>
    <w:rsid w:val="00C736FF"/>
    <w:rsid w:val="00C7385C"/>
    <w:rsid w:val="00C7387E"/>
    <w:rsid w:val="00C73BA0"/>
    <w:rsid w:val="00C748F5"/>
    <w:rsid w:val="00C74B62"/>
    <w:rsid w:val="00C74CBA"/>
    <w:rsid w:val="00C74FE1"/>
    <w:rsid w:val="00C75149"/>
    <w:rsid w:val="00C75613"/>
    <w:rsid w:val="00C75BBA"/>
    <w:rsid w:val="00C75CB5"/>
    <w:rsid w:val="00C75D82"/>
    <w:rsid w:val="00C75F2C"/>
    <w:rsid w:val="00C76101"/>
    <w:rsid w:val="00C76226"/>
    <w:rsid w:val="00C7630D"/>
    <w:rsid w:val="00C76619"/>
    <w:rsid w:val="00C76621"/>
    <w:rsid w:val="00C767DB"/>
    <w:rsid w:val="00C76D91"/>
    <w:rsid w:val="00C76DE7"/>
    <w:rsid w:val="00C76F13"/>
    <w:rsid w:val="00C7725A"/>
    <w:rsid w:val="00C772E6"/>
    <w:rsid w:val="00C77A05"/>
    <w:rsid w:val="00C77DA5"/>
    <w:rsid w:val="00C80289"/>
    <w:rsid w:val="00C805BA"/>
    <w:rsid w:val="00C80834"/>
    <w:rsid w:val="00C80923"/>
    <w:rsid w:val="00C80ADD"/>
    <w:rsid w:val="00C80D28"/>
    <w:rsid w:val="00C812BB"/>
    <w:rsid w:val="00C81691"/>
    <w:rsid w:val="00C819C0"/>
    <w:rsid w:val="00C82188"/>
    <w:rsid w:val="00C823CB"/>
    <w:rsid w:val="00C825A2"/>
    <w:rsid w:val="00C82D1A"/>
    <w:rsid w:val="00C82D45"/>
    <w:rsid w:val="00C83FE2"/>
    <w:rsid w:val="00C84061"/>
    <w:rsid w:val="00C84238"/>
    <w:rsid w:val="00C8436C"/>
    <w:rsid w:val="00C8462D"/>
    <w:rsid w:val="00C8476C"/>
    <w:rsid w:val="00C84948"/>
    <w:rsid w:val="00C849DA"/>
    <w:rsid w:val="00C85233"/>
    <w:rsid w:val="00C8558A"/>
    <w:rsid w:val="00C85A95"/>
    <w:rsid w:val="00C85DE4"/>
    <w:rsid w:val="00C85F16"/>
    <w:rsid w:val="00C866B9"/>
    <w:rsid w:val="00C86986"/>
    <w:rsid w:val="00C86CAA"/>
    <w:rsid w:val="00C872DA"/>
    <w:rsid w:val="00C876AC"/>
    <w:rsid w:val="00C876E1"/>
    <w:rsid w:val="00C87896"/>
    <w:rsid w:val="00C87A08"/>
    <w:rsid w:val="00C90214"/>
    <w:rsid w:val="00C90C96"/>
    <w:rsid w:val="00C91DB1"/>
    <w:rsid w:val="00C91FE5"/>
    <w:rsid w:val="00C92089"/>
    <w:rsid w:val="00C920A1"/>
    <w:rsid w:val="00C92151"/>
    <w:rsid w:val="00C924F1"/>
    <w:rsid w:val="00C92ACE"/>
    <w:rsid w:val="00C92AED"/>
    <w:rsid w:val="00C92BC6"/>
    <w:rsid w:val="00C93202"/>
    <w:rsid w:val="00C93271"/>
    <w:rsid w:val="00C934C7"/>
    <w:rsid w:val="00C93563"/>
    <w:rsid w:val="00C93D2D"/>
    <w:rsid w:val="00C93FFC"/>
    <w:rsid w:val="00C94007"/>
    <w:rsid w:val="00C94844"/>
    <w:rsid w:val="00C949CF"/>
    <w:rsid w:val="00C94B52"/>
    <w:rsid w:val="00C94B85"/>
    <w:rsid w:val="00C94B91"/>
    <w:rsid w:val="00C94F91"/>
    <w:rsid w:val="00C95177"/>
    <w:rsid w:val="00C952C0"/>
    <w:rsid w:val="00C955A4"/>
    <w:rsid w:val="00C95BA0"/>
    <w:rsid w:val="00C95BBF"/>
    <w:rsid w:val="00C95BE7"/>
    <w:rsid w:val="00C96097"/>
    <w:rsid w:val="00C9609D"/>
    <w:rsid w:val="00C9636C"/>
    <w:rsid w:val="00C963A9"/>
    <w:rsid w:val="00C963DB"/>
    <w:rsid w:val="00C96427"/>
    <w:rsid w:val="00C96658"/>
    <w:rsid w:val="00C96FC2"/>
    <w:rsid w:val="00C9702A"/>
    <w:rsid w:val="00C97356"/>
    <w:rsid w:val="00C9735B"/>
    <w:rsid w:val="00C9771F"/>
    <w:rsid w:val="00CA02C6"/>
    <w:rsid w:val="00CA0524"/>
    <w:rsid w:val="00CA0B1A"/>
    <w:rsid w:val="00CA13AB"/>
    <w:rsid w:val="00CA197D"/>
    <w:rsid w:val="00CA1D9B"/>
    <w:rsid w:val="00CA1E31"/>
    <w:rsid w:val="00CA1FAB"/>
    <w:rsid w:val="00CA23EB"/>
    <w:rsid w:val="00CA251A"/>
    <w:rsid w:val="00CA2A24"/>
    <w:rsid w:val="00CA2DF0"/>
    <w:rsid w:val="00CA3440"/>
    <w:rsid w:val="00CA3531"/>
    <w:rsid w:val="00CA387E"/>
    <w:rsid w:val="00CA3A4E"/>
    <w:rsid w:val="00CA3DB8"/>
    <w:rsid w:val="00CA3F11"/>
    <w:rsid w:val="00CA3FE4"/>
    <w:rsid w:val="00CA40D2"/>
    <w:rsid w:val="00CA418F"/>
    <w:rsid w:val="00CA41B8"/>
    <w:rsid w:val="00CA4784"/>
    <w:rsid w:val="00CA4865"/>
    <w:rsid w:val="00CA5233"/>
    <w:rsid w:val="00CA535C"/>
    <w:rsid w:val="00CA58E2"/>
    <w:rsid w:val="00CA59EB"/>
    <w:rsid w:val="00CA5A96"/>
    <w:rsid w:val="00CA5C58"/>
    <w:rsid w:val="00CA6035"/>
    <w:rsid w:val="00CA6498"/>
    <w:rsid w:val="00CA64C3"/>
    <w:rsid w:val="00CA64F1"/>
    <w:rsid w:val="00CA66E7"/>
    <w:rsid w:val="00CA67BC"/>
    <w:rsid w:val="00CA6C8F"/>
    <w:rsid w:val="00CA6D34"/>
    <w:rsid w:val="00CA6E19"/>
    <w:rsid w:val="00CA708D"/>
    <w:rsid w:val="00CA712A"/>
    <w:rsid w:val="00CA774D"/>
    <w:rsid w:val="00CA791F"/>
    <w:rsid w:val="00CA7BA0"/>
    <w:rsid w:val="00CA7CC7"/>
    <w:rsid w:val="00CA7D80"/>
    <w:rsid w:val="00CB037B"/>
    <w:rsid w:val="00CB0633"/>
    <w:rsid w:val="00CB0652"/>
    <w:rsid w:val="00CB0AE6"/>
    <w:rsid w:val="00CB0E27"/>
    <w:rsid w:val="00CB0FDF"/>
    <w:rsid w:val="00CB1272"/>
    <w:rsid w:val="00CB1536"/>
    <w:rsid w:val="00CB1A31"/>
    <w:rsid w:val="00CB1AF3"/>
    <w:rsid w:val="00CB1CDA"/>
    <w:rsid w:val="00CB1D9E"/>
    <w:rsid w:val="00CB20C1"/>
    <w:rsid w:val="00CB269F"/>
    <w:rsid w:val="00CB26EE"/>
    <w:rsid w:val="00CB26F6"/>
    <w:rsid w:val="00CB275E"/>
    <w:rsid w:val="00CB2B12"/>
    <w:rsid w:val="00CB2B54"/>
    <w:rsid w:val="00CB2C13"/>
    <w:rsid w:val="00CB2DC2"/>
    <w:rsid w:val="00CB34E7"/>
    <w:rsid w:val="00CB34FF"/>
    <w:rsid w:val="00CB3909"/>
    <w:rsid w:val="00CB3AC5"/>
    <w:rsid w:val="00CB3DAC"/>
    <w:rsid w:val="00CB3EA5"/>
    <w:rsid w:val="00CB4576"/>
    <w:rsid w:val="00CB46C7"/>
    <w:rsid w:val="00CB4B71"/>
    <w:rsid w:val="00CB4D47"/>
    <w:rsid w:val="00CB4E5A"/>
    <w:rsid w:val="00CB5166"/>
    <w:rsid w:val="00CB53E8"/>
    <w:rsid w:val="00CB54DA"/>
    <w:rsid w:val="00CB562F"/>
    <w:rsid w:val="00CB56F9"/>
    <w:rsid w:val="00CB5C92"/>
    <w:rsid w:val="00CB5D65"/>
    <w:rsid w:val="00CB5FC9"/>
    <w:rsid w:val="00CB60DB"/>
    <w:rsid w:val="00CB620A"/>
    <w:rsid w:val="00CB62DC"/>
    <w:rsid w:val="00CB6474"/>
    <w:rsid w:val="00CB65F0"/>
    <w:rsid w:val="00CB6725"/>
    <w:rsid w:val="00CB6A3B"/>
    <w:rsid w:val="00CB6A9E"/>
    <w:rsid w:val="00CB6C34"/>
    <w:rsid w:val="00CB6D89"/>
    <w:rsid w:val="00CB6DEA"/>
    <w:rsid w:val="00CB6E24"/>
    <w:rsid w:val="00CB7302"/>
    <w:rsid w:val="00CB7EBA"/>
    <w:rsid w:val="00CC03B6"/>
    <w:rsid w:val="00CC0407"/>
    <w:rsid w:val="00CC04CF"/>
    <w:rsid w:val="00CC05FE"/>
    <w:rsid w:val="00CC075B"/>
    <w:rsid w:val="00CC08F9"/>
    <w:rsid w:val="00CC0BE2"/>
    <w:rsid w:val="00CC0D6C"/>
    <w:rsid w:val="00CC1325"/>
    <w:rsid w:val="00CC13FB"/>
    <w:rsid w:val="00CC145D"/>
    <w:rsid w:val="00CC1BE7"/>
    <w:rsid w:val="00CC2189"/>
    <w:rsid w:val="00CC2298"/>
    <w:rsid w:val="00CC2420"/>
    <w:rsid w:val="00CC2898"/>
    <w:rsid w:val="00CC2950"/>
    <w:rsid w:val="00CC2A37"/>
    <w:rsid w:val="00CC2EFA"/>
    <w:rsid w:val="00CC2F22"/>
    <w:rsid w:val="00CC3267"/>
    <w:rsid w:val="00CC3EBD"/>
    <w:rsid w:val="00CC492A"/>
    <w:rsid w:val="00CC4960"/>
    <w:rsid w:val="00CC4D69"/>
    <w:rsid w:val="00CC530B"/>
    <w:rsid w:val="00CC5379"/>
    <w:rsid w:val="00CC54BF"/>
    <w:rsid w:val="00CC5740"/>
    <w:rsid w:val="00CC5F3D"/>
    <w:rsid w:val="00CC66E4"/>
    <w:rsid w:val="00CC690E"/>
    <w:rsid w:val="00CC6B78"/>
    <w:rsid w:val="00CC6C9C"/>
    <w:rsid w:val="00CC6D8B"/>
    <w:rsid w:val="00CC6F66"/>
    <w:rsid w:val="00CC7327"/>
    <w:rsid w:val="00CC7800"/>
    <w:rsid w:val="00CC79AE"/>
    <w:rsid w:val="00CD0032"/>
    <w:rsid w:val="00CD0075"/>
    <w:rsid w:val="00CD00C6"/>
    <w:rsid w:val="00CD0794"/>
    <w:rsid w:val="00CD07E9"/>
    <w:rsid w:val="00CD0922"/>
    <w:rsid w:val="00CD0CF6"/>
    <w:rsid w:val="00CD0D9A"/>
    <w:rsid w:val="00CD11A5"/>
    <w:rsid w:val="00CD11D4"/>
    <w:rsid w:val="00CD1383"/>
    <w:rsid w:val="00CD16C1"/>
    <w:rsid w:val="00CD1701"/>
    <w:rsid w:val="00CD1F35"/>
    <w:rsid w:val="00CD269C"/>
    <w:rsid w:val="00CD2CDE"/>
    <w:rsid w:val="00CD3178"/>
    <w:rsid w:val="00CD32EF"/>
    <w:rsid w:val="00CD3442"/>
    <w:rsid w:val="00CD35C2"/>
    <w:rsid w:val="00CD38C9"/>
    <w:rsid w:val="00CD3A9C"/>
    <w:rsid w:val="00CD3B98"/>
    <w:rsid w:val="00CD3E6D"/>
    <w:rsid w:val="00CD3F8F"/>
    <w:rsid w:val="00CD41F7"/>
    <w:rsid w:val="00CD4ACB"/>
    <w:rsid w:val="00CD4C81"/>
    <w:rsid w:val="00CD5199"/>
    <w:rsid w:val="00CD54A4"/>
    <w:rsid w:val="00CD5726"/>
    <w:rsid w:val="00CD57AB"/>
    <w:rsid w:val="00CD5919"/>
    <w:rsid w:val="00CD5F89"/>
    <w:rsid w:val="00CD61EF"/>
    <w:rsid w:val="00CD6477"/>
    <w:rsid w:val="00CD6785"/>
    <w:rsid w:val="00CD67F8"/>
    <w:rsid w:val="00CD6BC3"/>
    <w:rsid w:val="00CD775D"/>
    <w:rsid w:val="00CD77D6"/>
    <w:rsid w:val="00CD787B"/>
    <w:rsid w:val="00CD7C99"/>
    <w:rsid w:val="00CE015B"/>
    <w:rsid w:val="00CE09DE"/>
    <w:rsid w:val="00CE0FF8"/>
    <w:rsid w:val="00CE11AC"/>
    <w:rsid w:val="00CE16A6"/>
    <w:rsid w:val="00CE1800"/>
    <w:rsid w:val="00CE1C7B"/>
    <w:rsid w:val="00CE1D0C"/>
    <w:rsid w:val="00CE1F0A"/>
    <w:rsid w:val="00CE1FB3"/>
    <w:rsid w:val="00CE25F4"/>
    <w:rsid w:val="00CE2705"/>
    <w:rsid w:val="00CE272E"/>
    <w:rsid w:val="00CE29BF"/>
    <w:rsid w:val="00CE2AD2"/>
    <w:rsid w:val="00CE2AD6"/>
    <w:rsid w:val="00CE2B33"/>
    <w:rsid w:val="00CE2BDB"/>
    <w:rsid w:val="00CE317D"/>
    <w:rsid w:val="00CE323C"/>
    <w:rsid w:val="00CE32B2"/>
    <w:rsid w:val="00CE37DC"/>
    <w:rsid w:val="00CE39ED"/>
    <w:rsid w:val="00CE3A7E"/>
    <w:rsid w:val="00CE3C0F"/>
    <w:rsid w:val="00CE3C94"/>
    <w:rsid w:val="00CE3E36"/>
    <w:rsid w:val="00CE3F51"/>
    <w:rsid w:val="00CE3F8D"/>
    <w:rsid w:val="00CE4208"/>
    <w:rsid w:val="00CE4CE2"/>
    <w:rsid w:val="00CE4E36"/>
    <w:rsid w:val="00CE5098"/>
    <w:rsid w:val="00CE521E"/>
    <w:rsid w:val="00CE56CB"/>
    <w:rsid w:val="00CE5834"/>
    <w:rsid w:val="00CE5921"/>
    <w:rsid w:val="00CE5B34"/>
    <w:rsid w:val="00CE5B4B"/>
    <w:rsid w:val="00CE5B6A"/>
    <w:rsid w:val="00CE5DAD"/>
    <w:rsid w:val="00CE64AB"/>
    <w:rsid w:val="00CE67B2"/>
    <w:rsid w:val="00CE6B6F"/>
    <w:rsid w:val="00CE6C70"/>
    <w:rsid w:val="00CE6E4E"/>
    <w:rsid w:val="00CE6FF7"/>
    <w:rsid w:val="00CE7336"/>
    <w:rsid w:val="00CE7714"/>
    <w:rsid w:val="00CE78C0"/>
    <w:rsid w:val="00CE7B07"/>
    <w:rsid w:val="00CE7EE7"/>
    <w:rsid w:val="00CE7F8A"/>
    <w:rsid w:val="00CE7FC2"/>
    <w:rsid w:val="00CF0125"/>
    <w:rsid w:val="00CF056F"/>
    <w:rsid w:val="00CF074B"/>
    <w:rsid w:val="00CF0791"/>
    <w:rsid w:val="00CF0799"/>
    <w:rsid w:val="00CF07A6"/>
    <w:rsid w:val="00CF086E"/>
    <w:rsid w:val="00CF0C12"/>
    <w:rsid w:val="00CF1412"/>
    <w:rsid w:val="00CF1684"/>
    <w:rsid w:val="00CF17DA"/>
    <w:rsid w:val="00CF1BDD"/>
    <w:rsid w:val="00CF1CD7"/>
    <w:rsid w:val="00CF251D"/>
    <w:rsid w:val="00CF27F5"/>
    <w:rsid w:val="00CF2C49"/>
    <w:rsid w:val="00CF352A"/>
    <w:rsid w:val="00CF3A70"/>
    <w:rsid w:val="00CF3B25"/>
    <w:rsid w:val="00CF3C91"/>
    <w:rsid w:val="00CF3CEE"/>
    <w:rsid w:val="00CF3D14"/>
    <w:rsid w:val="00CF490A"/>
    <w:rsid w:val="00CF4AAD"/>
    <w:rsid w:val="00CF5739"/>
    <w:rsid w:val="00CF5E04"/>
    <w:rsid w:val="00CF5F32"/>
    <w:rsid w:val="00CF5FBD"/>
    <w:rsid w:val="00CF6B0B"/>
    <w:rsid w:val="00CF6E11"/>
    <w:rsid w:val="00CF7A47"/>
    <w:rsid w:val="00CF7BD5"/>
    <w:rsid w:val="00CF7D43"/>
    <w:rsid w:val="00CF7E7C"/>
    <w:rsid w:val="00CF7E8E"/>
    <w:rsid w:val="00D00137"/>
    <w:rsid w:val="00D00459"/>
    <w:rsid w:val="00D012F7"/>
    <w:rsid w:val="00D01377"/>
    <w:rsid w:val="00D01913"/>
    <w:rsid w:val="00D01FA5"/>
    <w:rsid w:val="00D0217F"/>
    <w:rsid w:val="00D021F7"/>
    <w:rsid w:val="00D0290C"/>
    <w:rsid w:val="00D02B4D"/>
    <w:rsid w:val="00D0327E"/>
    <w:rsid w:val="00D03765"/>
    <w:rsid w:val="00D0378B"/>
    <w:rsid w:val="00D03AC3"/>
    <w:rsid w:val="00D03E3E"/>
    <w:rsid w:val="00D03E55"/>
    <w:rsid w:val="00D04040"/>
    <w:rsid w:val="00D043AA"/>
    <w:rsid w:val="00D04582"/>
    <w:rsid w:val="00D04A88"/>
    <w:rsid w:val="00D04BCA"/>
    <w:rsid w:val="00D04BD5"/>
    <w:rsid w:val="00D04C0A"/>
    <w:rsid w:val="00D05181"/>
    <w:rsid w:val="00D05782"/>
    <w:rsid w:val="00D058B3"/>
    <w:rsid w:val="00D05C78"/>
    <w:rsid w:val="00D05EE0"/>
    <w:rsid w:val="00D05FB5"/>
    <w:rsid w:val="00D06599"/>
    <w:rsid w:val="00D07061"/>
    <w:rsid w:val="00D072E0"/>
    <w:rsid w:val="00D074B3"/>
    <w:rsid w:val="00D07613"/>
    <w:rsid w:val="00D07AA6"/>
    <w:rsid w:val="00D07C37"/>
    <w:rsid w:val="00D07C9B"/>
    <w:rsid w:val="00D07DC8"/>
    <w:rsid w:val="00D1076B"/>
    <w:rsid w:val="00D108ED"/>
    <w:rsid w:val="00D10B0E"/>
    <w:rsid w:val="00D11D12"/>
    <w:rsid w:val="00D125F2"/>
    <w:rsid w:val="00D12F23"/>
    <w:rsid w:val="00D13321"/>
    <w:rsid w:val="00D13442"/>
    <w:rsid w:val="00D1359D"/>
    <w:rsid w:val="00D13E89"/>
    <w:rsid w:val="00D14022"/>
    <w:rsid w:val="00D1419E"/>
    <w:rsid w:val="00D142E3"/>
    <w:rsid w:val="00D151F2"/>
    <w:rsid w:val="00D1523E"/>
    <w:rsid w:val="00D1542E"/>
    <w:rsid w:val="00D15808"/>
    <w:rsid w:val="00D158A2"/>
    <w:rsid w:val="00D15A25"/>
    <w:rsid w:val="00D15D92"/>
    <w:rsid w:val="00D15E10"/>
    <w:rsid w:val="00D15F46"/>
    <w:rsid w:val="00D15FED"/>
    <w:rsid w:val="00D16426"/>
    <w:rsid w:val="00D164F2"/>
    <w:rsid w:val="00D1674C"/>
    <w:rsid w:val="00D1696E"/>
    <w:rsid w:val="00D169A1"/>
    <w:rsid w:val="00D169D9"/>
    <w:rsid w:val="00D17320"/>
    <w:rsid w:val="00D173F3"/>
    <w:rsid w:val="00D1762D"/>
    <w:rsid w:val="00D1782F"/>
    <w:rsid w:val="00D17957"/>
    <w:rsid w:val="00D17DB2"/>
    <w:rsid w:val="00D2023C"/>
    <w:rsid w:val="00D20274"/>
    <w:rsid w:val="00D20304"/>
    <w:rsid w:val="00D20498"/>
    <w:rsid w:val="00D207A9"/>
    <w:rsid w:val="00D20DD2"/>
    <w:rsid w:val="00D21A65"/>
    <w:rsid w:val="00D21F47"/>
    <w:rsid w:val="00D2223A"/>
    <w:rsid w:val="00D22C2A"/>
    <w:rsid w:val="00D2309D"/>
    <w:rsid w:val="00D23139"/>
    <w:rsid w:val="00D23AA7"/>
    <w:rsid w:val="00D24127"/>
    <w:rsid w:val="00D246EB"/>
    <w:rsid w:val="00D24B35"/>
    <w:rsid w:val="00D24E68"/>
    <w:rsid w:val="00D24FE2"/>
    <w:rsid w:val="00D2512D"/>
    <w:rsid w:val="00D2528D"/>
    <w:rsid w:val="00D25504"/>
    <w:rsid w:val="00D25704"/>
    <w:rsid w:val="00D259E0"/>
    <w:rsid w:val="00D25B44"/>
    <w:rsid w:val="00D25F6D"/>
    <w:rsid w:val="00D26CB5"/>
    <w:rsid w:val="00D271BF"/>
    <w:rsid w:val="00D2729B"/>
    <w:rsid w:val="00D27874"/>
    <w:rsid w:val="00D278E9"/>
    <w:rsid w:val="00D279F6"/>
    <w:rsid w:val="00D27D2C"/>
    <w:rsid w:val="00D3028F"/>
    <w:rsid w:val="00D302BF"/>
    <w:rsid w:val="00D3066A"/>
    <w:rsid w:val="00D30FEA"/>
    <w:rsid w:val="00D31272"/>
    <w:rsid w:val="00D31328"/>
    <w:rsid w:val="00D31998"/>
    <w:rsid w:val="00D32064"/>
    <w:rsid w:val="00D323F8"/>
    <w:rsid w:val="00D32791"/>
    <w:rsid w:val="00D32925"/>
    <w:rsid w:val="00D32998"/>
    <w:rsid w:val="00D32AA8"/>
    <w:rsid w:val="00D32D83"/>
    <w:rsid w:val="00D33542"/>
    <w:rsid w:val="00D33F22"/>
    <w:rsid w:val="00D34125"/>
    <w:rsid w:val="00D34D06"/>
    <w:rsid w:val="00D35476"/>
    <w:rsid w:val="00D358D0"/>
    <w:rsid w:val="00D35A59"/>
    <w:rsid w:val="00D36D40"/>
    <w:rsid w:val="00D37919"/>
    <w:rsid w:val="00D3797A"/>
    <w:rsid w:val="00D37C6D"/>
    <w:rsid w:val="00D37E14"/>
    <w:rsid w:val="00D37F3C"/>
    <w:rsid w:val="00D4016A"/>
    <w:rsid w:val="00D405D8"/>
    <w:rsid w:val="00D406B8"/>
    <w:rsid w:val="00D40750"/>
    <w:rsid w:val="00D40DAE"/>
    <w:rsid w:val="00D40FE6"/>
    <w:rsid w:val="00D4103D"/>
    <w:rsid w:val="00D41221"/>
    <w:rsid w:val="00D4130C"/>
    <w:rsid w:val="00D414F5"/>
    <w:rsid w:val="00D4159E"/>
    <w:rsid w:val="00D417DB"/>
    <w:rsid w:val="00D41BB0"/>
    <w:rsid w:val="00D42A63"/>
    <w:rsid w:val="00D42D73"/>
    <w:rsid w:val="00D42FB9"/>
    <w:rsid w:val="00D42FD2"/>
    <w:rsid w:val="00D43151"/>
    <w:rsid w:val="00D431F8"/>
    <w:rsid w:val="00D43ADB"/>
    <w:rsid w:val="00D441C8"/>
    <w:rsid w:val="00D441DB"/>
    <w:rsid w:val="00D44E32"/>
    <w:rsid w:val="00D44EBC"/>
    <w:rsid w:val="00D45138"/>
    <w:rsid w:val="00D45318"/>
    <w:rsid w:val="00D454C7"/>
    <w:rsid w:val="00D45683"/>
    <w:rsid w:val="00D45A29"/>
    <w:rsid w:val="00D45A36"/>
    <w:rsid w:val="00D46799"/>
    <w:rsid w:val="00D4718D"/>
    <w:rsid w:val="00D47328"/>
    <w:rsid w:val="00D47470"/>
    <w:rsid w:val="00D476FF"/>
    <w:rsid w:val="00D478EC"/>
    <w:rsid w:val="00D5075B"/>
    <w:rsid w:val="00D50958"/>
    <w:rsid w:val="00D50B81"/>
    <w:rsid w:val="00D51065"/>
    <w:rsid w:val="00D513E8"/>
    <w:rsid w:val="00D5153F"/>
    <w:rsid w:val="00D519A9"/>
    <w:rsid w:val="00D51F6F"/>
    <w:rsid w:val="00D523E2"/>
    <w:rsid w:val="00D5277A"/>
    <w:rsid w:val="00D52DE8"/>
    <w:rsid w:val="00D530DD"/>
    <w:rsid w:val="00D531AC"/>
    <w:rsid w:val="00D53261"/>
    <w:rsid w:val="00D53567"/>
    <w:rsid w:val="00D53B61"/>
    <w:rsid w:val="00D53D08"/>
    <w:rsid w:val="00D53DEC"/>
    <w:rsid w:val="00D5406A"/>
    <w:rsid w:val="00D5408D"/>
    <w:rsid w:val="00D540A9"/>
    <w:rsid w:val="00D54645"/>
    <w:rsid w:val="00D5487C"/>
    <w:rsid w:val="00D54BD5"/>
    <w:rsid w:val="00D54D64"/>
    <w:rsid w:val="00D54EC9"/>
    <w:rsid w:val="00D55272"/>
    <w:rsid w:val="00D5584D"/>
    <w:rsid w:val="00D55CF5"/>
    <w:rsid w:val="00D55D1C"/>
    <w:rsid w:val="00D55F65"/>
    <w:rsid w:val="00D562D6"/>
    <w:rsid w:val="00D563C9"/>
    <w:rsid w:val="00D56A84"/>
    <w:rsid w:val="00D56DB3"/>
    <w:rsid w:val="00D57252"/>
    <w:rsid w:val="00D576F9"/>
    <w:rsid w:val="00D57B3F"/>
    <w:rsid w:val="00D57DA0"/>
    <w:rsid w:val="00D57F42"/>
    <w:rsid w:val="00D60481"/>
    <w:rsid w:val="00D60542"/>
    <w:rsid w:val="00D607D7"/>
    <w:rsid w:val="00D607ED"/>
    <w:rsid w:val="00D60AF1"/>
    <w:rsid w:val="00D60BF5"/>
    <w:rsid w:val="00D60C01"/>
    <w:rsid w:val="00D60CE6"/>
    <w:rsid w:val="00D60F53"/>
    <w:rsid w:val="00D6103D"/>
    <w:rsid w:val="00D61DA1"/>
    <w:rsid w:val="00D6208B"/>
    <w:rsid w:val="00D62910"/>
    <w:rsid w:val="00D63788"/>
    <w:rsid w:val="00D63A27"/>
    <w:rsid w:val="00D63F23"/>
    <w:rsid w:val="00D6426B"/>
    <w:rsid w:val="00D64281"/>
    <w:rsid w:val="00D6446F"/>
    <w:rsid w:val="00D6466E"/>
    <w:rsid w:val="00D6509E"/>
    <w:rsid w:val="00D65A58"/>
    <w:rsid w:val="00D6620C"/>
    <w:rsid w:val="00D66C19"/>
    <w:rsid w:val="00D66EB5"/>
    <w:rsid w:val="00D6723C"/>
    <w:rsid w:val="00D6738A"/>
    <w:rsid w:val="00D67569"/>
    <w:rsid w:val="00D6766E"/>
    <w:rsid w:val="00D67998"/>
    <w:rsid w:val="00D679BA"/>
    <w:rsid w:val="00D700B1"/>
    <w:rsid w:val="00D70430"/>
    <w:rsid w:val="00D70742"/>
    <w:rsid w:val="00D707F0"/>
    <w:rsid w:val="00D70A52"/>
    <w:rsid w:val="00D70DA2"/>
    <w:rsid w:val="00D70E23"/>
    <w:rsid w:val="00D70F7D"/>
    <w:rsid w:val="00D71163"/>
    <w:rsid w:val="00D712D9"/>
    <w:rsid w:val="00D7192E"/>
    <w:rsid w:val="00D71EB0"/>
    <w:rsid w:val="00D7213B"/>
    <w:rsid w:val="00D727FB"/>
    <w:rsid w:val="00D72888"/>
    <w:rsid w:val="00D729C0"/>
    <w:rsid w:val="00D731B1"/>
    <w:rsid w:val="00D73245"/>
    <w:rsid w:val="00D7427F"/>
    <w:rsid w:val="00D74447"/>
    <w:rsid w:val="00D7524C"/>
    <w:rsid w:val="00D7529E"/>
    <w:rsid w:val="00D75671"/>
    <w:rsid w:val="00D757E9"/>
    <w:rsid w:val="00D757EC"/>
    <w:rsid w:val="00D75AE6"/>
    <w:rsid w:val="00D75AF9"/>
    <w:rsid w:val="00D763FE"/>
    <w:rsid w:val="00D764C9"/>
    <w:rsid w:val="00D765D0"/>
    <w:rsid w:val="00D76669"/>
    <w:rsid w:val="00D76C54"/>
    <w:rsid w:val="00D77650"/>
    <w:rsid w:val="00D779C3"/>
    <w:rsid w:val="00D77A07"/>
    <w:rsid w:val="00D77EF5"/>
    <w:rsid w:val="00D80054"/>
    <w:rsid w:val="00D806B2"/>
    <w:rsid w:val="00D80BEF"/>
    <w:rsid w:val="00D81963"/>
    <w:rsid w:val="00D81A9B"/>
    <w:rsid w:val="00D81BE1"/>
    <w:rsid w:val="00D81FD4"/>
    <w:rsid w:val="00D82363"/>
    <w:rsid w:val="00D82409"/>
    <w:rsid w:val="00D83527"/>
    <w:rsid w:val="00D835E7"/>
    <w:rsid w:val="00D83BEE"/>
    <w:rsid w:val="00D83BF2"/>
    <w:rsid w:val="00D83E14"/>
    <w:rsid w:val="00D845D8"/>
    <w:rsid w:val="00D8460E"/>
    <w:rsid w:val="00D846FC"/>
    <w:rsid w:val="00D8568F"/>
    <w:rsid w:val="00D85773"/>
    <w:rsid w:val="00D85B7C"/>
    <w:rsid w:val="00D85BCB"/>
    <w:rsid w:val="00D85CC4"/>
    <w:rsid w:val="00D85FEF"/>
    <w:rsid w:val="00D86312"/>
    <w:rsid w:val="00D863DD"/>
    <w:rsid w:val="00D868EC"/>
    <w:rsid w:val="00D86C8E"/>
    <w:rsid w:val="00D86CE5"/>
    <w:rsid w:val="00D86D08"/>
    <w:rsid w:val="00D86DEB"/>
    <w:rsid w:val="00D86EB3"/>
    <w:rsid w:val="00D87432"/>
    <w:rsid w:val="00D90132"/>
    <w:rsid w:val="00D90869"/>
    <w:rsid w:val="00D9094D"/>
    <w:rsid w:val="00D90992"/>
    <w:rsid w:val="00D90A57"/>
    <w:rsid w:val="00D90ABC"/>
    <w:rsid w:val="00D90ADF"/>
    <w:rsid w:val="00D9118A"/>
    <w:rsid w:val="00D9130F"/>
    <w:rsid w:val="00D9135D"/>
    <w:rsid w:val="00D91792"/>
    <w:rsid w:val="00D91930"/>
    <w:rsid w:val="00D91A75"/>
    <w:rsid w:val="00D91DCE"/>
    <w:rsid w:val="00D92271"/>
    <w:rsid w:val="00D922A9"/>
    <w:rsid w:val="00D92DF5"/>
    <w:rsid w:val="00D92E55"/>
    <w:rsid w:val="00D92E99"/>
    <w:rsid w:val="00D9312B"/>
    <w:rsid w:val="00D93163"/>
    <w:rsid w:val="00D9362D"/>
    <w:rsid w:val="00D93649"/>
    <w:rsid w:val="00D9371E"/>
    <w:rsid w:val="00D937D1"/>
    <w:rsid w:val="00D9385E"/>
    <w:rsid w:val="00D93898"/>
    <w:rsid w:val="00D938A9"/>
    <w:rsid w:val="00D93B33"/>
    <w:rsid w:val="00D93CF7"/>
    <w:rsid w:val="00D94092"/>
    <w:rsid w:val="00D94187"/>
    <w:rsid w:val="00D94426"/>
    <w:rsid w:val="00D94862"/>
    <w:rsid w:val="00D949D9"/>
    <w:rsid w:val="00D94C17"/>
    <w:rsid w:val="00D94C4B"/>
    <w:rsid w:val="00D9542F"/>
    <w:rsid w:val="00D958FA"/>
    <w:rsid w:val="00D96026"/>
    <w:rsid w:val="00D9604D"/>
    <w:rsid w:val="00D968F9"/>
    <w:rsid w:val="00D96F3B"/>
    <w:rsid w:val="00D96F43"/>
    <w:rsid w:val="00D96F7E"/>
    <w:rsid w:val="00D973C3"/>
    <w:rsid w:val="00D97653"/>
    <w:rsid w:val="00D976BE"/>
    <w:rsid w:val="00D97A53"/>
    <w:rsid w:val="00D97AA5"/>
    <w:rsid w:val="00D97BF0"/>
    <w:rsid w:val="00D97CEA"/>
    <w:rsid w:val="00D97DA4"/>
    <w:rsid w:val="00DA03BC"/>
    <w:rsid w:val="00DA0480"/>
    <w:rsid w:val="00DA068B"/>
    <w:rsid w:val="00DA07A2"/>
    <w:rsid w:val="00DA07AF"/>
    <w:rsid w:val="00DA0A50"/>
    <w:rsid w:val="00DA0B95"/>
    <w:rsid w:val="00DA0D5E"/>
    <w:rsid w:val="00DA128B"/>
    <w:rsid w:val="00DA169A"/>
    <w:rsid w:val="00DA19D3"/>
    <w:rsid w:val="00DA1B3F"/>
    <w:rsid w:val="00DA1CDB"/>
    <w:rsid w:val="00DA1DA4"/>
    <w:rsid w:val="00DA1E5B"/>
    <w:rsid w:val="00DA2379"/>
    <w:rsid w:val="00DA278C"/>
    <w:rsid w:val="00DA2882"/>
    <w:rsid w:val="00DA2BB8"/>
    <w:rsid w:val="00DA2F63"/>
    <w:rsid w:val="00DA3415"/>
    <w:rsid w:val="00DA364E"/>
    <w:rsid w:val="00DA3655"/>
    <w:rsid w:val="00DA367D"/>
    <w:rsid w:val="00DA3688"/>
    <w:rsid w:val="00DA381E"/>
    <w:rsid w:val="00DA392E"/>
    <w:rsid w:val="00DA3BDA"/>
    <w:rsid w:val="00DA4017"/>
    <w:rsid w:val="00DA42C3"/>
    <w:rsid w:val="00DA430B"/>
    <w:rsid w:val="00DA440B"/>
    <w:rsid w:val="00DA480C"/>
    <w:rsid w:val="00DA4A35"/>
    <w:rsid w:val="00DA4B2E"/>
    <w:rsid w:val="00DA4FA7"/>
    <w:rsid w:val="00DA5067"/>
    <w:rsid w:val="00DA5408"/>
    <w:rsid w:val="00DA5965"/>
    <w:rsid w:val="00DA5AB3"/>
    <w:rsid w:val="00DA5AFD"/>
    <w:rsid w:val="00DA5F36"/>
    <w:rsid w:val="00DA63EB"/>
    <w:rsid w:val="00DA670B"/>
    <w:rsid w:val="00DA6BFF"/>
    <w:rsid w:val="00DA74EB"/>
    <w:rsid w:val="00DA77C3"/>
    <w:rsid w:val="00DA7882"/>
    <w:rsid w:val="00DA79A8"/>
    <w:rsid w:val="00DB0C65"/>
    <w:rsid w:val="00DB0CB0"/>
    <w:rsid w:val="00DB11A9"/>
    <w:rsid w:val="00DB14A1"/>
    <w:rsid w:val="00DB17E6"/>
    <w:rsid w:val="00DB1945"/>
    <w:rsid w:val="00DB1A07"/>
    <w:rsid w:val="00DB1B1F"/>
    <w:rsid w:val="00DB1BF0"/>
    <w:rsid w:val="00DB1BF1"/>
    <w:rsid w:val="00DB1CB9"/>
    <w:rsid w:val="00DB1D67"/>
    <w:rsid w:val="00DB1E9B"/>
    <w:rsid w:val="00DB1EC5"/>
    <w:rsid w:val="00DB234E"/>
    <w:rsid w:val="00DB24C0"/>
    <w:rsid w:val="00DB27CF"/>
    <w:rsid w:val="00DB27E4"/>
    <w:rsid w:val="00DB2B56"/>
    <w:rsid w:val="00DB2D92"/>
    <w:rsid w:val="00DB33D6"/>
    <w:rsid w:val="00DB3515"/>
    <w:rsid w:val="00DB3724"/>
    <w:rsid w:val="00DB3879"/>
    <w:rsid w:val="00DB3D19"/>
    <w:rsid w:val="00DB3E94"/>
    <w:rsid w:val="00DB4040"/>
    <w:rsid w:val="00DB48C4"/>
    <w:rsid w:val="00DB4CC7"/>
    <w:rsid w:val="00DB4D18"/>
    <w:rsid w:val="00DB50D6"/>
    <w:rsid w:val="00DB5175"/>
    <w:rsid w:val="00DB566F"/>
    <w:rsid w:val="00DB5D08"/>
    <w:rsid w:val="00DB609F"/>
    <w:rsid w:val="00DB60CC"/>
    <w:rsid w:val="00DB6584"/>
    <w:rsid w:val="00DB665C"/>
    <w:rsid w:val="00DB6FDE"/>
    <w:rsid w:val="00DB747A"/>
    <w:rsid w:val="00DB7791"/>
    <w:rsid w:val="00DB77AF"/>
    <w:rsid w:val="00DB77DD"/>
    <w:rsid w:val="00DB7C66"/>
    <w:rsid w:val="00DC01A7"/>
    <w:rsid w:val="00DC09EE"/>
    <w:rsid w:val="00DC0A98"/>
    <w:rsid w:val="00DC0FD1"/>
    <w:rsid w:val="00DC11E4"/>
    <w:rsid w:val="00DC12E3"/>
    <w:rsid w:val="00DC19E0"/>
    <w:rsid w:val="00DC1A9D"/>
    <w:rsid w:val="00DC1BAE"/>
    <w:rsid w:val="00DC1D95"/>
    <w:rsid w:val="00DC228D"/>
    <w:rsid w:val="00DC2888"/>
    <w:rsid w:val="00DC2AFD"/>
    <w:rsid w:val="00DC2BBB"/>
    <w:rsid w:val="00DC2EBC"/>
    <w:rsid w:val="00DC2EFB"/>
    <w:rsid w:val="00DC2F28"/>
    <w:rsid w:val="00DC30B6"/>
    <w:rsid w:val="00DC3144"/>
    <w:rsid w:val="00DC33D5"/>
    <w:rsid w:val="00DC3673"/>
    <w:rsid w:val="00DC3E0A"/>
    <w:rsid w:val="00DC42CE"/>
    <w:rsid w:val="00DC44E4"/>
    <w:rsid w:val="00DC450F"/>
    <w:rsid w:val="00DC4653"/>
    <w:rsid w:val="00DC4EB8"/>
    <w:rsid w:val="00DC5500"/>
    <w:rsid w:val="00DC5532"/>
    <w:rsid w:val="00DC5C14"/>
    <w:rsid w:val="00DC5E13"/>
    <w:rsid w:val="00DC5FDD"/>
    <w:rsid w:val="00DC694E"/>
    <w:rsid w:val="00DC7144"/>
    <w:rsid w:val="00DC7209"/>
    <w:rsid w:val="00DC74E6"/>
    <w:rsid w:val="00DC75DD"/>
    <w:rsid w:val="00DC7AC4"/>
    <w:rsid w:val="00DC7B6C"/>
    <w:rsid w:val="00DD016F"/>
    <w:rsid w:val="00DD041F"/>
    <w:rsid w:val="00DD0A1D"/>
    <w:rsid w:val="00DD12A3"/>
    <w:rsid w:val="00DD1328"/>
    <w:rsid w:val="00DD1AB0"/>
    <w:rsid w:val="00DD2303"/>
    <w:rsid w:val="00DD27BF"/>
    <w:rsid w:val="00DD27EC"/>
    <w:rsid w:val="00DD2FBB"/>
    <w:rsid w:val="00DD3120"/>
    <w:rsid w:val="00DD3129"/>
    <w:rsid w:val="00DD323D"/>
    <w:rsid w:val="00DD3529"/>
    <w:rsid w:val="00DD367B"/>
    <w:rsid w:val="00DD3824"/>
    <w:rsid w:val="00DD38CF"/>
    <w:rsid w:val="00DD3A3E"/>
    <w:rsid w:val="00DD3A68"/>
    <w:rsid w:val="00DD40AE"/>
    <w:rsid w:val="00DD4584"/>
    <w:rsid w:val="00DD45A3"/>
    <w:rsid w:val="00DD4680"/>
    <w:rsid w:val="00DD4819"/>
    <w:rsid w:val="00DD4993"/>
    <w:rsid w:val="00DD583E"/>
    <w:rsid w:val="00DD5C55"/>
    <w:rsid w:val="00DD5DBE"/>
    <w:rsid w:val="00DD6479"/>
    <w:rsid w:val="00DD6516"/>
    <w:rsid w:val="00DD657A"/>
    <w:rsid w:val="00DD663D"/>
    <w:rsid w:val="00DD6783"/>
    <w:rsid w:val="00DD6AEA"/>
    <w:rsid w:val="00DD6E1F"/>
    <w:rsid w:val="00DD7012"/>
    <w:rsid w:val="00DD7372"/>
    <w:rsid w:val="00DD74EF"/>
    <w:rsid w:val="00DD75B8"/>
    <w:rsid w:val="00DD7638"/>
    <w:rsid w:val="00DD785D"/>
    <w:rsid w:val="00DD7A0A"/>
    <w:rsid w:val="00DD7CE8"/>
    <w:rsid w:val="00DE02A7"/>
    <w:rsid w:val="00DE0654"/>
    <w:rsid w:val="00DE083B"/>
    <w:rsid w:val="00DE09B7"/>
    <w:rsid w:val="00DE0E01"/>
    <w:rsid w:val="00DE0E20"/>
    <w:rsid w:val="00DE0F63"/>
    <w:rsid w:val="00DE1581"/>
    <w:rsid w:val="00DE1AA1"/>
    <w:rsid w:val="00DE1B44"/>
    <w:rsid w:val="00DE1B99"/>
    <w:rsid w:val="00DE1F8C"/>
    <w:rsid w:val="00DE2425"/>
    <w:rsid w:val="00DE2D56"/>
    <w:rsid w:val="00DE2F50"/>
    <w:rsid w:val="00DE3158"/>
    <w:rsid w:val="00DE3431"/>
    <w:rsid w:val="00DE3537"/>
    <w:rsid w:val="00DE35F1"/>
    <w:rsid w:val="00DE39F0"/>
    <w:rsid w:val="00DE40B9"/>
    <w:rsid w:val="00DE426D"/>
    <w:rsid w:val="00DE42A1"/>
    <w:rsid w:val="00DE4333"/>
    <w:rsid w:val="00DE4639"/>
    <w:rsid w:val="00DE4AB0"/>
    <w:rsid w:val="00DE4B97"/>
    <w:rsid w:val="00DE4DFA"/>
    <w:rsid w:val="00DE512F"/>
    <w:rsid w:val="00DE562C"/>
    <w:rsid w:val="00DE5693"/>
    <w:rsid w:val="00DE594D"/>
    <w:rsid w:val="00DE59C5"/>
    <w:rsid w:val="00DE6094"/>
    <w:rsid w:val="00DE6755"/>
    <w:rsid w:val="00DE6E24"/>
    <w:rsid w:val="00DE701F"/>
    <w:rsid w:val="00DE736C"/>
    <w:rsid w:val="00DE74E6"/>
    <w:rsid w:val="00DE77F6"/>
    <w:rsid w:val="00DE7F43"/>
    <w:rsid w:val="00DF042E"/>
    <w:rsid w:val="00DF052F"/>
    <w:rsid w:val="00DF0B79"/>
    <w:rsid w:val="00DF0C5C"/>
    <w:rsid w:val="00DF0D1C"/>
    <w:rsid w:val="00DF0EC9"/>
    <w:rsid w:val="00DF1060"/>
    <w:rsid w:val="00DF15B6"/>
    <w:rsid w:val="00DF1B2D"/>
    <w:rsid w:val="00DF1C16"/>
    <w:rsid w:val="00DF20F7"/>
    <w:rsid w:val="00DF2244"/>
    <w:rsid w:val="00DF23FB"/>
    <w:rsid w:val="00DF2418"/>
    <w:rsid w:val="00DF2420"/>
    <w:rsid w:val="00DF27F9"/>
    <w:rsid w:val="00DF2A09"/>
    <w:rsid w:val="00DF2B23"/>
    <w:rsid w:val="00DF2B46"/>
    <w:rsid w:val="00DF3613"/>
    <w:rsid w:val="00DF3662"/>
    <w:rsid w:val="00DF3678"/>
    <w:rsid w:val="00DF3ACF"/>
    <w:rsid w:val="00DF3E78"/>
    <w:rsid w:val="00DF3E84"/>
    <w:rsid w:val="00DF498D"/>
    <w:rsid w:val="00DF5182"/>
    <w:rsid w:val="00DF5228"/>
    <w:rsid w:val="00DF52EC"/>
    <w:rsid w:val="00DF5382"/>
    <w:rsid w:val="00DF54D5"/>
    <w:rsid w:val="00DF585E"/>
    <w:rsid w:val="00DF5B0E"/>
    <w:rsid w:val="00DF5F8A"/>
    <w:rsid w:val="00DF63B2"/>
    <w:rsid w:val="00DF649C"/>
    <w:rsid w:val="00DF66F9"/>
    <w:rsid w:val="00DF67A9"/>
    <w:rsid w:val="00DF6CBC"/>
    <w:rsid w:val="00DF6E93"/>
    <w:rsid w:val="00DF707A"/>
    <w:rsid w:val="00DF721F"/>
    <w:rsid w:val="00DF72C0"/>
    <w:rsid w:val="00DF759F"/>
    <w:rsid w:val="00DF7757"/>
    <w:rsid w:val="00DF791B"/>
    <w:rsid w:val="00E00033"/>
    <w:rsid w:val="00E0042D"/>
    <w:rsid w:val="00E0093E"/>
    <w:rsid w:val="00E00BC4"/>
    <w:rsid w:val="00E00C3A"/>
    <w:rsid w:val="00E00CF8"/>
    <w:rsid w:val="00E00D4D"/>
    <w:rsid w:val="00E00DEC"/>
    <w:rsid w:val="00E00F1F"/>
    <w:rsid w:val="00E00F7D"/>
    <w:rsid w:val="00E01A8A"/>
    <w:rsid w:val="00E01B0F"/>
    <w:rsid w:val="00E01CEB"/>
    <w:rsid w:val="00E01DCC"/>
    <w:rsid w:val="00E02153"/>
    <w:rsid w:val="00E022C3"/>
    <w:rsid w:val="00E0236B"/>
    <w:rsid w:val="00E02421"/>
    <w:rsid w:val="00E02792"/>
    <w:rsid w:val="00E02E25"/>
    <w:rsid w:val="00E030AB"/>
    <w:rsid w:val="00E0340F"/>
    <w:rsid w:val="00E03A55"/>
    <w:rsid w:val="00E03A7A"/>
    <w:rsid w:val="00E03B73"/>
    <w:rsid w:val="00E03C91"/>
    <w:rsid w:val="00E03EFF"/>
    <w:rsid w:val="00E04574"/>
    <w:rsid w:val="00E04AA1"/>
    <w:rsid w:val="00E051EB"/>
    <w:rsid w:val="00E05981"/>
    <w:rsid w:val="00E05C85"/>
    <w:rsid w:val="00E05CCF"/>
    <w:rsid w:val="00E05DA4"/>
    <w:rsid w:val="00E0669A"/>
    <w:rsid w:val="00E067AB"/>
    <w:rsid w:val="00E06E9D"/>
    <w:rsid w:val="00E06EFF"/>
    <w:rsid w:val="00E074E7"/>
    <w:rsid w:val="00E07566"/>
    <w:rsid w:val="00E07652"/>
    <w:rsid w:val="00E076CE"/>
    <w:rsid w:val="00E077B8"/>
    <w:rsid w:val="00E108DB"/>
    <w:rsid w:val="00E1090D"/>
    <w:rsid w:val="00E110FF"/>
    <w:rsid w:val="00E11129"/>
    <w:rsid w:val="00E11588"/>
    <w:rsid w:val="00E11748"/>
    <w:rsid w:val="00E117E5"/>
    <w:rsid w:val="00E12010"/>
    <w:rsid w:val="00E121C5"/>
    <w:rsid w:val="00E12829"/>
    <w:rsid w:val="00E12EE7"/>
    <w:rsid w:val="00E134E7"/>
    <w:rsid w:val="00E13D24"/>
    <w:rsid w:val="00E13EAA"/>
    <w:rsid w:val="00E1419D"/>
    <w:rsid w:val="00E14239"/>
    <w:rsid w:val="00E14DF5"/>
    <w:rsid w:val="00E1513F"/>
    <w:rsid w:val="00E15476"/>
    <w:rsid w:val="00E1572F"/>
    <w:rsid w:val="00E1588C"/>
    <w:rsid w:val="00E15C56"/>
    <w:rsid w:val="00E15D2A"/>
    <w:rsid w:val="00E15E38"/>
    <w:rsid w:val="00E15EAF"/>
    <w:rsid w:val="00E161C2"/>
    <w:rsid w:val="00E1640D"/>
    <w:rsid w:val="00E1647E"/>
    <w:rsid w:val="00E1671B"/>
    <w:rsid w:val="00E1707E"/>
    <w:rsid w:val="00E174A9"/>
    <w:rsid w:val="00E17A84"/>
    <w:rsid w:val="00E17C38"/>
    <w:rsid w:val="00E17F10"/>
    <w:rsid w:val="00E210C2"/>
    <w:rsid w:val="00E21189"/>
    <w:rsid w:val="00E21268"/>
    <w:rsid w:val="00E218A7"/>
    <w:rsid w:val="00E22514"/>
    <w:rsid w:val="00E22AC3"/>
    <w:rsid w:val="00E22EAF"/>
    <w:rsid w:val="00E2304A"/>
    <w:rsid w:val="00E232BE"/>
    <w:rsid w:val="00E2397C"/>
    <w:rsid w:val="00E23A92"/>
    <w:rsid w:val="00E23C04"/>
    <w:rsid w:val="00E23E2A"/>
    <w:rsid w:val="00E2411F"/>
    <w:rsid w:val="00E2421A"/>
    <w:rsid w:val="00E242E4"/>
    <w:rsid w:val="00E24469"/>
    <w:rsid w:val="00E244E6"/>
    <w:rsid w:val="00E24F2C"/>
    <w:rsid w:val="00E2540A"/>
    <w:rsid w:val="00E2540B"/>
    <w:rsid w:val="00E25645"/>
    <w:rsid w:val="00E2570C"/>
    <w:rsid w:val="00E25A55"/>
    <w:rsid w:val="00E25C22"/>
    <w:rsid w:val="00E26074"/>
    <w:rsid w:val="00E26306"/>
    <w:rsid w:val="00E264E2"/>
    <w:rsid w:val="00E2674E"/>
    <w:rsid w:val="00E269E9"/>
    <w:rsid w:val="00E26A52"/>
    <w:rsid w:val="00E26EB1"/>
    <w:rsid w:val="00E26ED3"/>
    <w:rsid w:val="00E26F54"/>
    <w:rsid w:val="00E274A7"/>
    <w:rsid w:val="00E274FC"/>
    <w:rsid w:val="00E27554"/>
    <w:rsid w:val="00E27611"/>
    <w:rsid w:val="00E2785B"/>
    <w:rsid w:val="00E279A9"/>
    <w:rsid w:val="00E27C35"/>
    <w:rsid w:val="00E27EFE"/>
    <w:rsid w:val="00E30056"/>
    <w:rsid w:val="00E30212"/>
    <w:rsid w:val="00E30E35"/>
    <w:rsid w:val="00E3148B"/>
    <w:rsid w:val="00E319ED"/>
    <w:rsid w:val="00E31A4C"/>
    <w:rsid w:val="00E31CF8"/>
    <w:rsid w:val="00E31E97"/>
    <w:rsid w:val="00E31EA8"/>
    <w:rsid w:val="00E31F2B"/>
    <w:rsid w:val="00E320C2"/>
    <w:rsid w:val="00E322A3"/>
    <w:rsid w:val="00E3230A"/>
    <w:rsid w:val="00E326B9"/>
    <w:rsid w:val="00E32725"/>
    <w:rsid w:val="00E331FF"/>
    <w:rsid w:val="00E3325B"/>
    <w:rsid w:val="00E3328A"/>
    <w:rsid w:val="00E33556"/>
    <w:rsid w:val="00E3380E"/>
    <w:rsid w:val="00E33E7E"/>
    <w:rsid w:val="00E3403E"/>
    <w:rsid w:val="00E341AD"/>
    <w:rsid w:val="00E34266"/>
    <w:rsid w:val="00E343A3"/>
    <w:rsid w:val="00E343DC"/>
    <w:rsid w:val="00E34674"/>
    <w:rsid w:val="00E3489B"/>
    <w:rsid w:val="00E34A53"/>
    <w:rsid w:val="00E34F18"/>
    <w:rsid w:val="00E34FBD"/>
    <w:rsid w:val="00E35118"/>
    <w:rsid w:val="00E3521E"/>
    <w:rsid w:val="00E3539C"/>
    <w:rsid w:val="00E355E4"/>
    <w:rsid w:val="00E35873"/>
    <w:rsid w:val="00E35E7A"/>
    <w:rsid w:val="00E36017"/>
    <w:rsid w:val="00E36229"/>
    <w:rsid w:val="00E3637F"/>
    <w:rsid w:val="00E365FB"/>
    <w:rsid w:val="00E36B1C"/>
    <w:rsid w:val="00E36EB2"/>
    <w:rsid w:val="00E36FAB"/>
    <w:rsid w:val="00E37A55"/>
    <w:rsid w:val="00E37B5E"/>
    <w:rsid w:val="00E40233"/>
    <w:rsid w:val="00E402C5"/>
    <w:rsid w:val="00E4062E"/>
    <w:rsid w:val="00E40736"/>
    <w:rsid w:val="00E40917"/>
    <w:rsid w:val="00E40A83"/>
    <w:rsid w:val="00E40C58"/>
    <w:rsid w:val="00E40F07"/>
    <w:rsid w:val="00E41390"/>
    <w:rsid w:val="00E418BB"/>
    <w:rsid w:val="00E41E91"/>
    <w:rsid w:val="00E4269B"/>
    <w:rsid w:val="00E429C0"/>
    <w:rsid w:val="00E42AB6"/>
    <w:rsid w:val="00E42DB0"/>
    <w:rsid w:val="00E430A6"/>
    <w:rsid w:val="00E430CB"/>
    <w:rsid w:val="00E43136"/>
    <w:rsid w:val="00E43217"/>
    <w:rsid w:val="00E436EE"/>
    <w:rsid w:val="00E43736"/>
    <w:rsid w:val="00E43859"/>
    <w:rsid w:val="00E43A79"/>
    <w:rsid w:val="00E43DC2"/>
    <w:rsid w:val="00E43F24"/>
    <w:rsid w:val="00E43FB9"/>
    <w:rsid w:val="00E44170"/>
    <w:rsid w:val="00E4433C"/>
    <w:rsid w:val="00E444E3"/>
    <w:rsid w:val="00E44607"/>
    <w:rsid w:val="00E44698"/>
    <w:rsid w:val="00E44749"/>
    <w:rsid w:val="00E44B7F"/>
    <w:rsid w:val="00E44C23"/>
    <w:rsid w:val="00E453AB"/>
    <w:rsid w:val="00E454A8"/>
    <w:rsid w:val="00E45BB6"/>
    <w:rsid w:val="00E45D16"/>
    <w:rsid w:val="00E45E00"/>
    <w:rsid w:val="00E45E1C"/>
    <w:rsid w:val="00E45EB7"/>
    <w:rsid w:val="00E46152"/>
    <w:rsid w:val="00E4631F"/>
    <w:rsid w:val="00E46364"/>
    <w:rsid w:val="00E46915"/>
    <w:rsid w:val="00E46B4D"/>
    <w:rsid w:val="00E46DD1"/>
    <w:rsid w:val="00E47007"/>
    <w:rsid w:val="00E47229"/>
    <w:rsid w:val="00E4723E"/>
    <w:rsid w:val="00E47544"/>
    <w:rsid w:val="00E4796D"/>
    <w:rsid w:val="00E479D0"/>
    <w:rsid w:val="00E47A23"/>
    <w:rsid w:val="00E502F0"/>
    <w:rsid w:val="00E50384"/>
    <w:rsid w:val="00E505B1"/>
    <w:rsid w:val="00E50725"/>
    <w:rsid w:val="00E514EC"/>
    <w:rsid w:val="00E51624"/>
    <w:rsid w:val="00E5177F"/>
    <w:rsid w:val="00E5193C"/>
    <w:rsid w:val="00E51BBC"/>
    <w:rsid w:val="00E51D51"/>
    <w:rsid w:val="00E51DD9"/>
    <w:rsid w:val="00E52930"/>
    <w:rsid w:val="00E52A51"/>
    <w:rsid w:val="00E52C3C"/>
    <w:rsid w:val="00E52D1C"/>
    <w:rsid w:val="00E52EC9"/>
    <w:rsid w:val="00E53445"/>
    <w:rsid w:val="00E534E8"/>
    <w:rsid w:val="00E535B4"/>
    <w:rsid w:val="00E5378A"/>
    <w:rsid w:val="00E539A9"/>
    <w:rsid w:val="00E53C8D"/>
    <w:rsid w:val="00E5405B"/>
    <w:rsid w:val="00E54928"/>
    <w:rsid w:val="00E54931"/>
    <w:rsid w:val="00E54B17"/>
    <w:rsid w:val="00E54CD0"/>
    <w:rsid w:val="00E54D62"/>
    <w:rsid w:val="00E54F76"/>
    <w:rsid w:val="00E552F7"/>
    <w:rsid w:val="00E5551C"/>
    <w:rsid w:val="00E55598"/>
    <w:rsid w:val="00E55815"/>
    <w:rsid w:val="00E5583F"/>
    <w:rsid w:val="00E55B7A"/>
    <w:rsid w:val="00E55E89"/>
    <w:rsid w:val="00E560ED"/>
    <w:rsid w:val="00E5635E"/>
    <w:rsid w:val="00E56471"/>
    <w:rsid w:val="00E56789"/>
    <w:rsid w:val="00E5698A"/>
    <w:rsid w:val="00E569CD"/>
    <w:rsid w:val="00E56E05"/>
    <w:rsid w:val="00E5731B"/>
    <w:rsid w:val="00E57443"/>
    <w:rsid w:val="00E578F4"/>
    <w:rsid w:val="00E5799F"/>
    <w:rsid w:val="00E57EAC"/>
    <w:rsid w:val="00E603CB"/>
    <w:rsid w:val="00E60904"/>
    <w:rsid w:val="00E60989"/>
    <w:rsid w:val="00E60B24"/>
    <w:rsid w:val="00E61442"/>
    <w:rsid w:val="00E6176C"/>
    <w:rsid w:val="00E61A92"/>
    <w:rsid w:val="00E61B23"/>
    <w:rsid w:val="00E62086"/>
    <w:rsid w:val="00E622C6"/>
    <w:rsid w:val="00E624A5"/>
    <w:rsid w:val="00E624FB"/>
    <w:rsid w:val="00E627FE"/>
    <w:rsid w:val="00E62E50"/>
    <w:rsid w:val="00E62EF4"/>
    <w:rsid w:val="00E62FAB"/>
    <w:rsid w:val="00E63134"/>
    <w:rsid w:val="00E6386C"/>
    <w:rsid w:val="00E63E76"/>
    <w:rsid w:val="00E63E87"/>
    <w:rsid w:val="00E647F2"/>
    <w:rsid w:val="00E649B1"/>
    <w:rsid w:val="00E65562"/>
    <w:rsid w:val="00E656AC"/>
    <w:rsid w:val="00E65816"/>
    <w:rsid w:val="00E65920"/>
    <w:rsid w:val="00E65FE3"/>
    <w:rsid w:val="00E6630E"/>
    <w:rsid w:val="00E66608"/>
    <w:rsid w:val="00E66655"/>
    <w:rsid w:val="00E66986"/>
    <w:rsid w:val="00E66D02"/>
    <w:rsid w:val="00E67348"/>
    <w:rsid w:val="00E67444"/>
    <w:rsid w:val="00E674B4"/>
    <w:rsid w:val="00E67768"/>
    <w:rsid w:val="00E6792F"/>
    <w:rsid w:val="00E67FE2"/>
    <w:rsid w:val="00E7025F"/>
    <w:rsid w:val="00E7036B"/>
    <w:rsid w:val="00E70751"/>
    <w:rsid w:val="00E707EF"/>
    <w:rsid w:val="00E71D4C"/>
    <w:rsid w:val="00E71D7F"/>
    <w:rsid w:val="00E7260C"/>
    <w:rsid w:val="00E7296C"/>
    <w:rsid w:val="00E72BF4"/>
    <w:rsid w:val="00E73250"/>
    <w:rsid w:val="00E73551"/>
    <w:rsid w:val="00E738B9"/>
    <w:rsid w:val="00E738DB"/>
    <w:rsid w:val="00E73CB2"/>
    <w:rsid w:val="00E73FB4"/>
    <w:rsid w:val="00E74145"/>
    <w:rsid w:val="00E74C16"/>
    <w:rsid w:val="00E7508F"/>
    <w:rsid w:val="00E7522A"/>
    <w:rsid w:val="00E75363"/>
    <w:rsid w:val="00E759E0"/>
    <w:rsid w:val="00E76192"/>
    <w:rsid w:val="00E7632A"/>
    <w:rsid w:val="00E7638E"/>
    <w:rsid w:val="00E764F8"/>
    <w:rsid w:val="00E76826"/>
    <w:rsid w:val="00E7688B"/>
    <w:rsid w:val="00E77191"/>
    <w:rsid w:val="00E77299"/>
    <w:rsid w:val="00E772E2"/>
    <w:rsid w:val="00E77510"/>
    <w:rsid w:val="00E7770C"/>
    <w:rsid w:val="00E77A0E"/>
    <w:rsid w:val="00E800C1"/>
    <w:rsid w:val="00E804F9"/>
    <w:rsid w:val="00E8054B"/>
    <w:rsid w:val="00E80689"/>
    <w:rsid w:val="00E80B94"/>
    <w:rsid w:val="00E80BE8"/>
    <w:rsid w:val="00E80ED0"/>
    <w:rsid w:val="00E811E5"/>
    <w:rsid w:val="00E81420"/>
    <w:rsid w:val="00E81A20"/>
    <w:rsid w:val="00E81DA9"/>
    <w:rsid w:val="00E81FCA"/>
    <w:rsid w:val="00E82401"/>
    <w:rsid w:val="00E825B0"/>
    <w:rsid w:val="00E827FB"/>
    <w:rsid w:val="00E82E4F"/>
    <w:rsid w:val="00E830E6"/>
    <w:rsid w:val="00E832E8"/>
    <w:rsid w:val="00E8361C"/>
    <w:rsid w:val="00E837BE"/>
    <w:rsid w:val="00E83CE5"/>
    <w:rsid w:val="00E84344"/>
    <w:rsid w:val="00E84465"/>
    <w:rsid w:val="00E850CE"/>
    <w:rsid w:val="00E858D4"/>
    <w:rsid w:val="00E859EF"/>
    <w:rsid w:val="00E85FB0"/>
    <w:rsid w:val="00E868FB"/>
    <w:rsid w:val="00E86AFB"/>
    <w:rsid w:val="00E878BB"/>
    <w:rsid w:val="00E87AB9"/>
    <w:rsid w:val="00E903D8"/>
    <w:rsid w:val="00E910D1"/>
    <w:rsid w:val="00E91243"/>
    <w:rsid w:val="00E91513"/>
    <w:rsid w:val="00E918AD"/>
    <w:rsid w:val="00E91B5E"/>
    <w:rsid w:val="00E91C64"/>
    <w:rsid w:val="00E91EE2"/>
    <w:rsid w:val="00E91FEF"/>
    <w:rsid w:val="00E927CC"/>
    <w:rsid w:val="00E9299A"/>
    <w:rsid w:val="00E92D0A"/>
    <w:rsid w:val="00E9310A"/>
    <w:rsid w:val="00E93884"/>
    <w:rsid w:val="00E93CF4"/>
    <w:rsid w:val="00E93DEF"/>
    <w:rsid w:val="00E94606"/>
    <w:rsid w:val="00E9462B"/>
    <w:rsid w:val="00E94E0C"/>
    <w:rsid w:val="00E94FF1"/>
    <w:rsid w:val="00E95056"/>
    <w:rsid w:val="00E950A9"/>
    <w:rsid w:val="00E951D7"/>
    <w:rsid w:val="00E957C8"/>
    <w:rsid w:val="00E95A41"/>
    <w:rsid w:val="00E95A4B"/>
    <w:rsid w:val="00E95F09"/>
    <w:rsid w:val="00E95F2D"/>
    <w:rsid w:val="00E95F81"/>
    <w:rsid w:val="00E962FD"/>
    <w:rsid w:val="00E96467"/>
    <w:rsid w:val="00E96A6E"/>
    <w:rsid w:val="00E96C1A"/>
    <w:rsid w:val="00E96FF5"/>
    <w:rsid w:val="00E97115"/>
    <w:rsid w:val="00E97283"/>
    <w:rsid w:val="00E9771D"/>
    <w:rsid w:val="00E9774C"/>
    <w:rsid w:val="00E977B0"/>
    <w:rsid w:val="00E97FEF"/>
    <w:rsid w:val="00EA0390"/>
    <w:rsid w:val="00EA090A"/>
    <w:rsid w:val="00EA1019"/>
    <w:rsid w:val="00EA139F"/>
    <w:rsid w:val="00EA1E54"/>
    <w:rsid w:val="00EA1E9A"/>
    <w:rsid w:val="00EA22F1"/>
    <w:rsid w:val="00EA25DA"/>
    <w:rsid w:val="00EA2A9C"/>
    <w:rsid w:val="00EA2BDB"/>
    <w:rsid w:val="00EA2DF5"/>
    <w:rsid w:val="00EA2EBF"/>
    <w:rsid w:val="00EA30F7"/>
    <w:rsid w:val="00EA38B0"/>
    <w:rsid w:val="00EA3A74"/>
    <w:rsid w:val="00EA3D24"/>
    <w:rsid w:val="00EA3E42"/>
    <w:rsid w:val="00EA40DF"/>
    <w:rsid w:val="00EA4459"/>
    <w:rsid w:val="00EA44F2"/>
    <w:rsid w:val="00EA4AA7"/>
    <w:rsid w:val="00EA4AF6"/>
    <w:rsid w:val="00EA4D03"/>
    <w:rsid w:val="00EA4E0A"/>
    <w:rsid w:val="00EA4F17"/>
    <w:rsid w:val="00EA5164"/>
    <w:rsid w:val="00EA5270"/>
    <w:rsid w:val="00EA52E9"/>
    <w:rsid w:val="00EA55A1"/>
    <w:rsid w:val="00EA5941"/>
    <w:rsid w:val="00EA59EE"/>
    <w:rsid w:val="00EA5E8E"/>
    <w:rsid w:val="00EA606E"/>
    <w:rsid w:val="00EA63FC"/>
    <w:rsid w:val="00EA6756"/>
    <w:rsid w:val="00EA6D97"/>
    <w:rsid w:val="00EA6DF6"/>
    <w:rsid w:val="00EA742A"/>
    <w:rsid w:val="00EA757D"/>
    <w:rsid w:val="00EA75DB"/>
    <w:rsid w:val="00EA76AB"/>
    <w:rsid w:val="00EA7EDD"/>
    <w:rsid w:val="00EB00C0"/>
    <w:rsid w:val="00EB0247"/>
    <w:rsid w:val="00EB033D"/>
    <w:rsid w:val="00EB03B3"/>
    <w:rsid w:val="00EB03F2"/>
    <w:rsid w:val="00EB0645"/>
    <w:rsid w:val="00EB0F6C"/>
    <w:rsid w:val="00EB1307"/>
    <w:rsid w:val="00EB143A"/>
    <w:rsid w:val="00EB1663"/>
    <w:rsid w:val="00EB1833"/>
    <w:rsid w:val="00EB19A2"/>
    <w:rsid w:val="00EB1B2A"/>
    <w:rsid w:val="00EB1CAB"/>
    <w:rsid w:val="00EB1DDE"/>
    <w:rsid w:val="00EB1F36"/>
    <w:rsid w:val="00EB202F"/>
    <w:rsid w:val="00EB2530"/>
    <w:rsid w:val="00EB2C5A"/>
    <w:rsid w:val="00EB2D1E"/>
    <w:rsid w:val="00EB363B"/>
    <w:rsid w:val="00EB3923"/>
    <w:rsid w:val="00EB3A19"/>
    <w:rsid w:val="00EB3A45"/>
    <w:rsid w:val="00EB40A8"/>
    <w:rsid w:val="00EB4160"/>
    <w:rsid w:val="00EB44D5"/>
    <w:rsid w:val="00EB45AD"/>
    <w:rsid w:val="00EB5395"/>
    <w:rsid w:val="00EB5956"/>
    <w:rsid w:val="00EB5AE7"/>
    <w:rsid w:val="00EB5B34"/>
    <w:rsid w:val="00EB5C0D"/>
    <w:rsid w:val="00EB5E23"/>
    <w:rsid w:val="00EB5F68"/>
    <w:rsid w:val="00EB60FA"/>
    <w:rsid w:val="00EB6D83"/>
    <w:rsid w:val="00EB6DF4"/>
    <w:rsid w:val="00EB6EED"/>
    <w:rsid w:val="00EB7FCB"/>
    <w:rsid w:val="00EC06DB"/>
    <w:rsid w:val="00EC0A1D"/>
    <w:rsid w:val="00EC0F6F"/>
    <w:rsid w:val="00EC0F77"/>
    <w:rsid w:val="00EC1773"/>
    <w:rsid w:val="00EC18B2"/>
    <w:rsid w:val="00EC18EA"/>
    <w:rsid w:val="00EC1F11"/>
    <w:rsid w:val="00EC1F9B"/>
    <w:rsid w:val="00EC220A"/>
    <w:rsid w:val="00EC297B"/>
    <w:rsid w:val="00EC2CEA"/>
    <w:rsid w:val="00EC3282"/>
    <w:rsid w:val="00EC33F4"/>
    <w:rsid w:val="00EC4021"/>
    <w:rsid w:val="00EC410B"/>
    <w:rsid w:val="00EC42BC"/>
    <w:rsid w:val="00EC4F48"/>
    <w:rsid w:val="00EC55F8"/>
    <w:rsid w:val="00EC58B9"/>
    <w:rsid w:val="00EC5CA2"/>
    <w:rsid w:val="00EC6262"/>
    <w:rsid w:val="00EC647E"/>
    <w:rsid w:val="00EC66EC"/>
    <w:rsid w:val="00EC6967"/>
    <w:rsid w:val="00EC6AAB"/>
    <w:rsid w:val="00EC6AD8"/>
    <w:rsid w:val="00EC6DEA"/>
    <w:rsid w:val="00EC71AC"/>
    <w:rsid w:val="00EC7B4D"/>
    <w:rsid w:val="00EC7C7F"/>
    <w:rsid w:val="00EC7F09"/>
    <w:rsid w:val="00ED02AA"/>
    <w:rsid w:val="00ED095C"/>
    <w:rsid w:val="00ED122E"/>
    <w:rsid w:val="00ED1282"/>
    <w:rsid w:val="00ED19A1"/>
    <w:rsid w:val="00ED1B0D"/>
    <w:rsid w:val="00ED2172"/>
    <w:rsid w:val="00ED281D"/>
    <w:rsid w:val="00ED2F37"/>
    <w:rsid w:val="00ED31F4"/>
    <w:rsid w:val="00ED351D"/>
    <w:rsid w:val="00ED356E"/>
    <w:rsid w:val="00ED36C4"/>
    <w:rsid w:val="00ED3792"/>
    <w:rsid w:val="00ED38DD"/>
    <w:rsid w:val="00ED3B85"/>
    <w:rsid w:val="00ED3C4E"/>
    <w:rsid w:val="00ED3CCF"/>
    <w:rsid w:val="00ED3CFE"/>
    <w:rsid w:val="00ED3FBF"/>
    <w:rsid w:val="00ED4073"/>
    <w:rsid w:val="00ED46FB"/>
    <w:rsid w:val="00ED4BEE"/>
    <w:rsid w:val="00ED4DF1"/>
    <w:rsid w:val="00ED521D"/>
    <w:rsid w:val="00ED5371"/>
    <w:rsid w:val="00ED53B8"/>
    <w:rsid w:val="00ED53DE"/>
    <w:rsid w:val="00ED5C97"/>
    <w:rsid w:val="00ED5EBA"/>
    <w:rsid w:val="00ED5ED7"/>
    <w:rsid w:val="00ED6040"/>
    <w:rsid w:val="00ED646A"/>
    <w:rsid w:val="00ED65CC"/>
    <w:rsid w:val="00ED689F"/>
    <w:rsid w:val="00ED6A77"/>
    <w:rsid w:val="00ED6E19"/>
    <w:rsid w:val="00ED6ED4"/>
    <w:rsid w:val="00ED738B"/>
    <w:rsid w:val="00ED7431"/>
    <w:rsid w:val="00ED753D"/>
    <w:rsid w:val="00ED7B4E"/>
    <w:rsid w:val="00ED7B86"/>
    <w:rsid w:val="00ED7E4A"/>
    <w:rsid w:val="00EE0082"/>
    <w:rsid w:val="00EE0157"/>
    <w:rsid w:val="00EE066A"/>
    <w:rsid w:val="00EE0B00"/>
    <w:rsid w:val="00EE0CA9"/>
    <w:rsid w:val="00EE0DD4"/>
    <w:rsid w:val="00EE10A6"/>
    <w:rsid w:val="00EE11C0"/>
    <w:rsid w:val="00EE12EC"/>
    <w:rsid w:val="00EE13AA"/>
    <w:rsid w:val="00EE142D"/>
    <w:rsid w:val="00EE16A6"/>
    <w:rsid w:val="00EE1788"/>
    <w:rsid w:val="00EE1EB9"/>
    <w:rsid w:val="00EE2048"/>
    <w:rsid w:val="00EE2749"/>
    <w:rsid w:val="00EE27B5"/>
    <w:rsid w:val="00EE2926"/>
    <w:rsid w:val="00EE2A21"/>
    <w:rsid w:val="00EE2DE2"/>
    <w:rsid w:val="00EE30DE"/>
    <w:rsid w:val="00EE3148"/>
    <w:rsid w:val="00EE3229"/>
    <w:rsid w:val="00EE34E3"/>
    <w:rsid w:val="00EE3B83"/>
    <w:rsid w:val="00EE3B90"/>
    <w:rsid w:val="00EE3DC9"/>
    <w:rsid w:val="00EE41FB"/>
    <w:rsid w:val="00EE434A"/>
    <w:rsid w:val="00EE446F"/>
    <w:rsid w:val="00EE447A"/>
    <w:rsid w:val="00EE4777"/>
    <w:rsid w:val="00EE49B0"/>
    <w:rsid w:val="00EE4A41"/>
    <w:rsid w:val="00EE4B90"/>
    <w:rsid w:val="00EE4D5F"/>
    <w:rsid w:val="00EE4E94"/>
    <w:rsid w:val="00EE53E3"/>
    <w:rsid w:val="00EE548E"/>
    <w:rsid w:val="00EE5979"/>
    <w:rsid w:val="00EE5E08"/>
    <w:rsid w:val="00EE622E"/>
    <w:rsid w:val="00EE651B"/>
    <w:rsid w:val="00EE703A"/>
    <w:rsid w:val="00EE7062"/>
    <w:rsid w:val="00EE7BF4"/>
    <w:rsid w:val="00EE7C05"/>
    <w:rsid w:val="00EE7CED"/>
    <w:rsid w:val="00EF02AE"/>
    <w:rsid w:val="00EF03C4"/>
    <w:rsid w:val="00EF0695"/>
    <w:rsid w:val="00EF07EE"/>
    <w:rsid w:val="00EF092F"/>
    <w:rsid w:val="00EF0F45"/>
    <w:rsid w:val="00EF11D8"/>
    <w:rsid w:val="00EF19C4"/>
    <w:rsid w:val="00EF1BED"/>
    <w:rsid w:val="00EF1F08"/>
    <w:rsid w:val="00EF2284"/>
    <w:rsid w:val="00EF2579"/>
    <w:rsid w:val="00EF25AC"/>
    <w:rsid w:val="00EF295C"/>
    <w:rsid w:val="00EF2AEE"/>
    <w:rsid w:val="00EF2C7F"/>
    <w:rsid w:val="00EF2CFA"/>
    <w:rsid w:val="00EF3526"/>
    <w:rsid w:val="00EF3742"/>
    <w:rsid w:val="00EF38A8"/>
    <w:rsid w:val="00EF41AA"/>
    <w:rsid w:val="00EF4245"/>
    <w:rsid w:val="00EF4312"/>
    <w:rsid w:val="00EF4620"/>
    <w:rsid w:val="00EF4882"/>
    <w:rsid w:val="00EF498D"/>
    <w:rsid w:val="00EF4D9D"/>
    <w:rsid w:val="00EF5294"/>
    <w:rsid w:val="00EF56C7"/>
    <w:rsid w:val="00EF577C"/>
    <w:rsid w:val="00EF58F7"/>
    <w:rsid w:val="00EF59BB"/>
    <w:rsid w:val="00EF59E8"/>
    <w:rsid w:val="00EF5E3A"/>
    <w:rsid w:val="00EF5E42"/>
    <w:rsid w:val="00EF60D5"/>
    <w:rsid w:val="00EF61CF"/>
    <w:rsid w:val="00EF62AF"/>
    <w:rsid w:val="00EF649C"/>
    <w:rsid w:val="00EF6B78"/>
    <w:rsid w:val="00EF6DFB"/>
    <w:rsid w:val="00EF6EEF"/>
    <w:rsid w:val="00EF6F8C"/>
    <w:rsid w:val="00EF7173"/>
    <w:rsid w:val="00EF73A0"/>
    <w:rsid w:val="00EF741B"/>
    <w:rsid w:val="00EF7675"/>
    <w:rsid w:val="00EF7949"/>
    <w:rsid w:val="00EF7BA5"/>
    <w:rsid w:val="00EF7C57"/>
    <w:rsid w:val="00F0021D"/>
    <w:rsid w:val="00F00442"/>
    <w:rsid w:val="00F008CF"/>
    <w:rsid w:val="00F00C97"/>
    <w:rsid w:val="00F00D53"/>
    <w:rsid w:val="00F00E2C"/>
    <w:rsid w:val="00F00F1A"/>
    <w:rsid w:val="00F014D2"/>
    <w:rsid w:val="00F01669"/>
    <w:rsid w:val="00F01741"/>
    <w:rsid w:val="00F0193C"/>
    <w:rsid w:val="00F01AC3"/>
    <w:rsid w:val="00F01C4C"/>
    <w:rsid w:val="00F01E39"/>
    <w:rsid w:val="00F01F89"/>
    <w:rsid w:val="00F02A16"/>
    <w:rsid w:val="00F03904"/>
    <w:rsid w:val="00F03E09"/>
    <w:rsid w:val="00F03E0C"/>
    <w:rsid w:val="00F0426B"/>
    <w:rsid w:val="00F0457F"/>
    <w:rsid w:val="00F04E9A"/>
    <w:rsid w:val="00F04F42"/>
    <w:rsid w:val="00F0546D"/>
    <w:rsid w:val="00F054D5"/>
    <w:rsid w:val="00F05642"/>
    <w:rsid w:val="00F0575F"/>
    <w:rsid w:val="00F057AF"/>
    <w:rsid w:val="00F0623C"/>
    <w:rsid w:val="00F063EA"/>
    <w:rsid w:val="00F0642F"/>
    <w:rsid w:val="00F064B5"/>
    <w:rsid w:val="00F06556"/>
    <w:rsid w:val="00F070EC"/>
    <w:rsid w:val="00F07596"/>
    <w:rsid w:val="00F07C54"/>
    <w:rsid w:val="00F07EA5"/>
    <w:rsid w:val="00F07ED6"/>
    <w:rsid w:val="00F1001E"/>
    <w:rsid w:val="00F100BC"/>
    <w:rsid w:val="00F105BD"/>
    <w:rsid w:val="00F1086F"/>
    <w:rsid w:val="00F10A90"/>
    <w:rsid w:val="00F10D50"/>
    <w:rsid w:val="00F10D9D"/>
    <w:rsid w:val="00F1123D"/>
    <w:rsid w:val="00F11373"/>
    <w:rsid w:val="00F1137D"/>
    <w:rsid w:val="00F113E5"/>
    <w:rsid w:val="00F11E00"/>
    <w:rsid w:val="00F11FD1"/>
    <w:rsid w:val="00F123E8"/>
    <w:rsid w:val="00F12752"/>
    <w:rsid w:val="00F129B8"/>
    <w:rsid w:val="00F12ACA"/>
    <w:rsid w:val="00F12C08"/>
    <w:rsid w:val="00F12CF4"/>
    <w:rsid w:val="00F12D05"/>
    <w:rsid w:val="00F136E0"/>
    <w:rsid w:val="00F13C91"/>
    <w:rsid w:val="00F149D8"/>
    <w:rsid w:val="00F151B7"/>
    <w:rsid w:val="00F15381"/>
    <w:rsid w:val="00F15442"/>
    <w:rsid w:val="00F15918"/>
    <w:rsid w:val="00F16191"/>
    <w:rsid w:val="00F162EC"/>
    <w:rsid w:val="00F165CF"/>
    <w:rsid w:val="00F166C7"/>
    <w:rsid w:val="00F1683D"/>
    <w:rsid w:val="00F16B90"/>
    <w:rsid w:val="00F16C51"/>
    <w:rsid w:val="00F16D9D"/>
    <w:rsid w:val="00F170D5"/>
    <w:rsid w:val="00F1720D"/>
    <w:rsid w:val="00F1777A"/>
    <w:rsid w:val="00F177D6"/>
    <w:rsid w:val="00F178D3"/>
    <w:rsid w:val="00F20172"/>
    <w:rsid w:val="00F20342"/>
    <w:rsid w:val="00F2132A"/>
    <w:rsid w:val="00F2152F"/>
    <w:rsid w:val="00F215E5"/>
    <w:rsid w:val="00F2194B"/>
    <w:rsid w:val="00F21AF6"/>
    <w:rsid w:val="00F21B0F"/>
    <w:rsid w:val="00F22288"/>
    <w:rsid w:val="00F226CB"/>
    <w:rsid w:val="00F22724"/>
    <w:rsid w:val="00F22A8A"/>
    <w:rsid w:val="00F22CC4"/>
    <w:rsid w:val="00F22D56"/>
    <w:rsid w:val="00F22F82"/>
    <w:rsid w:val="00F23265"/>
    <w:rsid w:val="00F235EB"/>
    <w:rsid w:val="00F236D4"/>
    <w:rsid w:val="00F23791"/>
    <w:rsid w:val="00F237A5"/>
    <w:rsid w:val="00F240D0"/>
    <w:rsid w:val="00F240D5"/>
    <w:rsid w:val="00F2497C"/>
    <w:rsid w:val="00F24D68"/>
    <w:rsid w:val="00F2531F"/>
    <w:rsid w:val="00F2539B"/>
    <w:rsid w:val="00F255A5"/>
    <w:rsid w:val="00F25941"/>
    <w:rsid w:val="00F259A5"/>
    <w:rsid w:val="00F260D1"/>
    <w:rsid w:val="00F269A7"/>
    <w:rsid w:val="00F26B58"/>
    <w:rsid w:val="00F26CC1"/>
    <w:rsid w:val="00F26D1E"/>
    <w:rsid w:val="00F26E63"/>
    <w:rsid w:val="00F270A4"/>
    <w:rsid w:val="00F2726C"/>
    <w:rsid w:val="00F27791"/>
    <w:rsid w:val="00F27794"/>
    <w:rsid w:val="00F27821"/>
    <w:rsid w:val="00F2782E"/>
    <w:rsid w:val="00F278E5"/>
    <w:rsid w:val="00F27D23"/>
    <w:rsid w:val="00F30018"/>
    <w:rsid w:val="00F30AE0"/>
    <w:rsid w:val="00F30D00"/>
    <w:rsid w:val="00F31269"/>
    <w:rsid w:val="00F31286"/>
    <w:rsid w:val="00F312C3"/>
    <w:rsid w:val="00F314B2"/>
    <w:rsid w:val="00F31525"/>
    <w:rsid w:val="00F31539"/>
    <w:rsid w:val="00F315F5"/>
    <w:rsid w:val="00F316CB"/>
    <w:rsid w:val="00F31921"/>
    <w:rsid w:val="00F32160"/>
    <w:rsid w:val="00F32320"/>
    <w:rsid w:val="00F324DE"/>
    <w:rsid w:val="00F326B5"/>
    <w:rsid w:val="00F3293B"/>
    <w:rsid w:val="00F32ABA"/>
    <w:rsid w:val="00F32BDE"/>
    <w:rsid w:val="00F32F3C"/>
    <w:rsid w:val="00F33273"/>
    <w:rsid w:val="00F332BE"/>
    <w:rsid w:val="00F334B0"/>
    <w:rsid w:val="00F336C2"/>
    <w:rsid w:val="00F33F29"/>
    <w:rsid w:val="00F345A9"/>
    <w:rsid w:val="00F34BDF"/>
    <w:rsid w:val="00F34EAB"/>
    <w:rsid w:val="00F35187"/>
    <w:rsid w:val="00F352D0"/>
    <w:rsid w:val="00F35356"/>
    <w:rsid w:val="00F35A84"/>
    <w:rsid w:val="00F35C89"/>
    <w:rsid w:val="00F36022"/>
    <w:rsid w:val="00F364DF"/>
    <w:rsid w:val="00F36955"/>
    <w:rsid w:val="00F36AB2"/>
    <w:rsid w:val="00F3702A"/>
    <w:rsid w:val="00F370E3"/>
    <w:rsid w:val="00F372A1"/>
    <w:rsid w:val="00F3751F"/>
    <w:rsid w:val="00F37DD3"/>
    <w:rsid w:val="00F37E31"/>
    <w:rsid w:val="00F400C9"/>
    <w:rsid w:val="00F4021A"/>
    <w:rsid w:val="00F40EC8"/>
    <w:rsid w:val="00F41361"/>
    <w:rsid w:val="00F414B2"/>
    <w:rsid w:val="00F4154B"/>
    <w:rsid w:val="00F417E7"/>
    <w:rsid w:val="00F420CD"/>
    <w:rsid w:val="00F420EA"/>
    <w:rsid w:val="00F422D7"/>
    <w:rsid w:val="00F423D0"/>
    <w:rsid w:val="00F42BEC"/>
    <w:rsid w:val="00F42DA8"/>
    <w:rsid w:val="00F431C6"/>
    <w:rsid w:val="00F433F1"/>
    <w:rsid w:val="00F4364D"/>
    <w:rsid w:val="00F436D2"/>
    <w:rsid w:val="00F43EDF"/>
    <w:rsid w:val="00F44009"/>
    <w:rsid w:val="00F440B9"/>
    <w:rsid w:val="00F441EE"/>
    <w:rsid w:val="00F44266"/>
    <w:rsid w:val="00F44902"/>
    <w:rsid w:val="00F44918"/>
    <w:rsid w:val="00F44B76"/>
    <w:rsid w:val="00F44BA0"/>
    <w:rsid w:val="00F44C19"/>
    <w:rsid w:val="00F451FA"/>
    <w:rsid w:val="00F45222"/>
    <w:rsid w:val="00F45445"/>
    <w:rsid w:val="00F45485"/>
    <w:rsid w:val="00F45496"/>
    <w:rsid w:val="00F45642"/>
    <w:rsid w:val="00F456E4"/>
    <w:rsid w:val="00F45FF7"/>
    <w:rsid w:val="00F467CB"/>
    <w:rsid w:val="00F46875"/>
    <w:rsid w:val="00F46BC8"/>
    <w:rsid w:val="00F4737D"/>
    <w:rsid w:val="00F47991"/>
    <w:rsid w:val="00F47A69"/>
    <w:rsid w:val="00F47E58"/>
    <w:rsid w:val="00F47F16"/>
    <w:rsid w:val="00F47FA9"/>
    <w:rsid w:val="00F501CA"/>
    <w:rsid w:val="00F501CE"/>
    <w:rsid w:val="00F50529"/>
    <w:rsid w:val="00F5057A"/>
    <w:rsid w:val="00F50634"/>
    <w:rsid w:val="00F506D7"/>
    <w:rsid w:val="00F50861"/>
    <w:rsid w:val="00F50947"/>
    <w:rsid w:val="00F51D67"/>
    <w:rsid w:val="00F51D9B"/>
    <w:rsid w:val="00F51E03"/>
    <w:rsid w:val="00F5223A"/>
    <w:rsid w:val="00F526FE"/>
    <w:rsid w:val="00F527CD"/>
    <w:rsid w:val="00F5283E"/>
    <w:rsid w:val="00F5314C"/>
    <w:rsid w:val="00F532AA"/>
    <w:rsid w:val="00F533A0"/>
    <w:rsid w:val="00F53483"/>
    <w:rsid w:val="00F53980"/>
    <w:rsid w:val="00F53DD5"/>
    <w:rsid w:val="00F541CF"/>
    <w:rsid w:val="00F5421D"/>
    <w:rsid w:val="00F5498E"/>
    <w:rsid w:val="00F54B59"/>
    <w:rsid w:val="00F552B8"/>
    <w:rsid w:val="00F55327"/>
    <w:rsid w:val="00F563F2"/>
    <w:rsid w:val="00F5662F"/>
    <w:rsid w:val="00F566D7"/>
    <w:rsid w:val="00F568BB"/>
    <w:rsid w:val="00F56A2F"/>
    <w:rsid w:val="00F56A95"/>
    <w:rsid w:val="00F56D20"/>
    <w:rsid w:val="00F571F2"/>
    <w:rsid w:val="00F5723C"/>
    <w:rsid w:val="00F57517"/>
    <w:rsid w:val="00F57872"/>
    <w:rsid w:val="00F60D1D"/>
    <w:rsid w:val="00F6124E"/>
    <w:rsid w:val="00F612D7"/>
    <w:rsid w:val="00F618BA"/>
    <w:rsid w:val="00F62327"/>
    <w:rsid w:val="00F62E9B"/>
    <w:rsid w:val="00F631DB"/>
    <w:rsid w:val="00F6327A"/>
    <w:rsid w:val="00F63436"/>
    <w:rsid w:val="00F636EC"/>
    <w:rsid w:val="00F63C4C"/>
    <w:rsid w:val="00F6402D"/>
    <w:rsid w:val="00F644EC"/>
    <w:rsid w:val="00F6489C"/>
    <w:rsid w:val="00F64CDB"/>
    <w:rsid w:val="00F6523A"/>
    <w:rsid w:val="00F65634"/>
    <w:rsid w:val="00F656B9"/>
    <w:rsid w:val="00F6591B"/>
    <w:rsid w:val="00F66056"/>
    <w:rsid w:val="00F66311"/>
    <w:rsid w:val="00F66507"/>
    <w:rsid w:val="00F665E7"/>
    <w:rsid w:val="00F667B2"/>
    <w:rsid w:val="00F66866"/>
    <w:rsid w:val="00F66E3B"/>
    <w:rsid w:val="00F670ED"/>
    <w:rsid w:val="00F672BA"/>
    <w:rsid w:val="00F67B8F"/>
    <w:rsid w:val="00F67B9A"/>
    <w:rsid w:val="00F67C82"/>
    <w:rsid w:val="00F67DE6"/>
    <w:rsid w:val="00F70848"/>
    <w:rsid w:val="00F708AB"/>
    <w:rsid w:val="00F70B79"/>
    <w:rsid w:val="00F70F2C"/>
    <w:rsid w:val="00F71101"/>
    <w:rsid w:val="00F7157F"/>
    <w:rsid w:val="00F71A7F"/>
    <w:rsid w:val="00F71A98"/>
    <w:rsid w:val="00F71C46"/>
    <w:rsid w:val="00F71E1A"/>
    <w:rsid w:val="00F71EF0"/>
    <w:rsid w:val="00F720EF"/>
    <w:rsid w:val="00F72862"/>
    <w:rsid w:val="00F72C29"/>
    <w:rsid w:val="00F73532"/>
    <w:rsid w:val="00F738CC"/>
    <w:rsid w:val="00F73992"/>
    <w:rsid w:val="00F73A37"/>
    <w:rsid w:val="00F73B4E"/>
    <w:rsid w:val="00F73D5B"/>
    <w:rsid w:val="00F73E09"/>
    <w:rsid w:val="00F7408B"/>
    <w:rsid w:val="00F7443C"/>
    <w:rsid w:val="00F74ABE"/>
    <w:rsid w:val="00F74B09"/>
    <w:rsid w:val="00F74D62"/>
    <w:rsid w:val="00F7503F"/>
    <w:rsid w:val="00F7592B"/>
    <w:rsid w:val="00F759C5"/>
    <w:rsid w:val="00F75A7C"/>
    <w:rsid w:val="00F75E37"/>
    <w:rsid w:val="00F76097"/>
    <w:rsid w:val="00F761E6"/>
    <w:rsid w:val="00F762B1"/>
    <w:rsid w:val="00F76C16"/>
    <w:rsid w:val="00F76D40"/>
    <w:rsid w:val="00F76EDC"/>
    <w:rsid w:val="00F771C1"/>
    <w:rsid w:val="00F776F8"/>
    <w:rsid w:val="00F777E1"/>
    <w:rsid w:val="00F777FC"/>
    <w:rsid w:val="00F77C49"/>
    <w:rsid w:val="00F77F1F"/>
    <w:rsid w:val="00F8018E"/>
    <w:rsid w:val="00F80703"/>
    <w:rsid w:val="00F807CF"/>
    <w:rsid w:val="00F80927"/>
    <w:rsid w:val="00F80F21"/>
    <w:rsid w:val="00F81AF7"/>
    <w:rsid w:val="00F81B5A"/>
    <w:rsid w:val="00F81BCD"/>
    <w:rsid w:val="00F81CBB"/>
    <w:rsid w:val="00F8221E"/>
    <w:rsid w:val="00F8272B"/>
    <w:rsid w:val="00F8291C"/>
    <w:rsid w:val="00F8298F"/>
    <w:rsid w:val="00F82E28"/>
    <w:rsid w:val="00F8388C"/>
    <w:rsid w:val="00F83A93"/>
    <w:rsid w:val="00F83F14"/>
    <w:rsid w:val="00F83F1D"/>
    <w:rsid w:val="00F84011"/>
    <w:rsid w:val="00F8431F"/>
    <w:rsid w:val="00F849D9"/>
    <w:rsid w:val="00F8563E"/>
    <w:rsid w:val="00F8599C"/>
    <w:rsid w:val="00F85E70"/>
    <w:rsid w:val="00F8635C"/>
    <w:rsid w:val="00F86404"/>
    <w:rsid w:val="00F86628"/>
    <w:rsid w:val="00F86D76"/>
    <w:rsid w:val="00F8701D"/>
    <w:rsid w:val="00F8731F"/>
    <w:rsid w:val="00F874BE"/>
    <w:rsid w:val="00F875B5"/>
    <w:rsid w:val="00F87637"/>
    <w:rsid w:val="00F87878"/>
    <w:rsid w:val="00F90643"/>
    <w:rsid w:val="00F906EE"/>
    <w:rsid w:val="00F908B9"/>
    <w:rsid w:val="00F90DAB"/>
    <w:rsid w:val="00F90E30"/>
    <w:rsid w:val="00F9134D"/>
    <w:rsid w:val="00F91422"/>
    <w:rsid w:val="00F919CC"/>
    <w:rsid w:val="00F91C81"/>
    <w:rsid w:val="00F91F3C"/>
    <w:rsid w:val="00F92493"/>
    <w:rsid w:val="00F92915"/>
    <w:rsid w:val="00F92ABA"/>
    <w:rsid w:val="00F92FAA"/>
    <w:rsid w:val="00F92FB0"/>
    <w:rsid w:val="00F93045"/>
    <w:rsid w:val="00F936F2"/>
    <w:rsid w:val="00F936FE"/>
    <w:rsid w:val="00F938BA"/>
    <w:rsid w:val="00F939A5"/>
    <w:rsid w:val="00F93B14"/>
    <w:rsid w:val="00F93DA7"/>
    <w:rsid w:val="00F94184"/>
    <w:rsid w:val="00F94269"/>
    <w:rsid w:val="00F94DC0"/>
    <w:rsid w:val="00F951EF"/>
    <w:rsid w:val="00F957AA"/>
    <w:rsid w:val="00F95884"/>
    <w:rsid w:val="00F963B0"/>
    <w:rsid w:val="00F96418"/>
    <w:rsid w:val="00F964A2"/>
    <w:rsid w:val="00F96976"/>
    <w:rsid w:val="00F96E32"/>
    <w:rsid w:val="00F9700F"/>
    <w:rsid w:val="00F97689"/>
    <w:rsid w:val="00FA0397"/>
    <w:rsid w:val="00FA05C8"/>
    <w:rsid w:val="00FA0601"/>
    <w:rsid w:val="00FA0A97"/>
    <w:rsid w:val="00FA14EE"/>
    <w:rsid w:val="00FA16D5"/>
    <w:rsid w:val="00FA1841"/>
    <w:rsid w:val="00FA1B20"/>
    <w:rsid w:val="00FA1CCE"/>
    <w:rsid w:val="00FA1D93"/>
    <w:rsid w:val="00FA1E5B"/>
    <w:rsid w:val="00FA1F1A"/>
    <w:rsid w:val="00FA223C"/>
    <w:rsid w:val="00FA2480"/>
    <w:rsid w:val="00FA2528"/>
    <w:rsid w:val="00FA253B"/>
    <w:rsid w:val="00FA2B64"/>
    <w:rsid w:val="00FA2BF0"/>
    <w:rsid w:val="00FA3056"/>
    <w:rsid w:val="00FA3434"/>
    <w:rsid w:val="00FA384B"/>
    <w:rsid w:val="00FA384E"/>
    <w:rsid w:val="00FA3AB5"/>
    <w:rsid w:val="00FA3F0E"/>
    <w:rsid w:val="00FA3FD1"/>
    <w:rsid w:val="00FA44C7"/>
    <w:rsid w:val="00FA4871"/>
    <w:rsid w:val="00FA4A73"/>
    <w:rsid w:val="00FA4BC9"/>
    <w:rsid w:val="00FA4E07"/>
    <w:rsid w:val="00FA4FA4"/>
    <w:rsid w:val="00FA513D"/>
    <w:rsid w:val="00FA52FF"/>
    <w:rsid w:val="00FA5BB7"/>
    <w:rsid w:val="00FA5CA8"/>
    <w:rsid w:val="00FA5D0B"/>
    <w:rsid w:val="00FA6101"/>
    <w:rsid w:val="00FA65B7"/>
    <w:rsid w:val="00FA67D5"/>
    <w:rsid w:val="00FA711E"/>
    <w:rsid w:val="00FA77A0"/>
    <w:rsid w:val="00FA7DA6"/>
    <w:rsid w:val="00FA7EFD"/>
    <w:rsid w:val="00FA7FC0"/>
    <w:rsid w:val="00FB01DE"/>
    <w:rsid w:val="00FB084F"/>
    <w:rsid w:val="00FB0C18"/>
    <w:rsid w:val="00FB0CA8"/>
    <w:rsid w:val="00FB0D82"/>
    <w:rsid w:val="00FB109F"/>
    <w:rsid w:val="00FB128F"/>
    <w:rsid w:val="00FB190F"/>
    <w:rsid w:val="00FB1CCA"/>
    <w:rsid w:val="00FB221C"/>
    <w:rsid w:val="00FB2995"/>
    <w:rsid w:val="00FB2DDB"/>
    <w:rsid w:val="00FB2F64"/>
    <w:rsid w:val="00FB3077"/>
    <w:rsid w:val="00FB3115"/>
    <w:rsid w:val="00FB3826"/>
    <w:rsid w:val="00FB3978"/>
    <w:rsid w:val="00FB3E32"/>
    <w:rsid w:val="00FB40B8"/>
    <w:rsid w:val="00FB463F"/>
    <w:rsid w:val="00FB4693"/>
    <w:rsid w:val="00FB4A3F"/>
    <w:rsid w:val="00FB4AFF"/>
    <w:rsid w:val="00FB4D15"/>
    <w:rsid w:val="00FB4D50"/>
    <w:rsid w:val="00FB4D88"/>
    <w:rsid w:val="00FB50B1"/>
    <w:rsid w:val="00FB5461"/>
    <w:rsid w:val="00FB5542"/>
    <w:rsid w:val="00FB5775"/>
    <w:rsid w:val="00FB59E0"/>
    <w:rsid w:val="00FB5F14"/>
    <w:rsid w:val="00FB6096"/>
    <w:rsid w:val="00FB65C3"/>
    <w:rsid w:val="00FB68F0"/>
    <w:rsid w:val="00FB6CF4"/>
    <w:rsid w:val="00FB6D32"/>
    <w:rsid w:val="00FB6FAE"/>
    <w:rsid w:val="00FB7D75"/>
    <w:rsid w:val="00FC05BD"/>
    <w:rsid w:val="00FC0698"/>
    <w:rsid w:val="00FC09D7"/>
    <w:rsid w:val="00FC0A6D"/>
    <w:rsid w:val="00FC0B37"/>
    <w:rsid w:val="00FC0B68"/>
    <w:rsid w:val="00FC0DE8"/>
    <w:rsid w:val="00FC0E61"/>
    <w:rsid w:val="00FC11E9"/>
    <w:rsid w:val="00FC1373"/>
    <w:rsid w:val="00FC1386"/>
    <w:rsid w:val="00FC138E"/>
    <w:rsid w:val="00FC1416"/>
    <w:rsid w:val="00FC15FE"/>
    <w:rsid w:val="00FC17CF"/>
    <w:rsid w:val="00FC1B08"/>
    <w:rsid w:val="00FC219F"/>
    <w:rsid w:val="00FC2D4C"/>
    <w:rsid w:val="00FC2D71"/>
    <w:rsid w:val="00FC2EAA"/>
    <w:rsid w:val="00FC3377"/>
    <w:rsid w:val="00FC3837"/>
    <w:rsid w:val="00FC4030"/>
    <w:rsid w:val="00FC40F8"/>
    <w:rsid w:val="00FC4170"/>
    <w:rsid w:val="00FC47B3"/>
    <w:rsid w:val="00FC51B0"/>
    <w:rsid w:val="00FC5916"/>
    <w:rsid w:val="00FC654F"/>
    <w:rsid w:val="00FC6A2C"/>
    <w:rsid w:val="00FC6C16"/>
    <w:rsid w:val="00FC6E3F"/>
    <w:rsid w:val="00FC6FCE"/>
    <w:rsid w:val="00FC7891"/>
    <w:rsid w:val="00FC7926"/>
    <w:rsid w:val="00FC79AD"/>
    <w:rsid w:val="00FD05C7"/>
    <w:rsid w:val="00FD0B95"/>
    <w:rsid w:val="00FD0E41"/>
    <w:rsid w:val="00FD1189"/>
    <w:rsid w:val="00FD1550"/>
    <w:rsid w:val="00FD1562"/>
    <w:rsid w:val="00FD1807"/>
    <w:rsid w:val="00FD1A5C"/>
    <w:rsid w:val="00FD1CE3"/>
    <w:rsid w:val="00FD1EE9"/>
    <w:rsid w:val="00FD234A"/>
    <w:rsid w:val="00FD2610"/>
    <w:rsid w:val="00FD287B"/>
    <w:rsid w:val="00FD2925"/>
    <w:rsid w:val="00FD34BB"/>
    <w:rsid w:val="00FD36A8"/>
    <w:rsid w:val="00FD3DAD"/>
    <w:rsid w:val="00FD3EB0"/>
    <w:rsid w:val="00FD4153"/>
    <w:rsid w:val="00FD418B"/>
    <w:rsid w:val="00FD433B"/>
    <w:rsid w:val="00FD43C0"/>
    <w:rsid w:val="00FD4997"/>
    <w:rsid w:val="00FD5020"/>
    <w:rsid w:val="00FD55A4"/>
    <w:rsid w:val="00FD593B"/>
    <w:rsid w:val="00FD59EC"/>
    <w:rsid w:val="00FD5CF9"/>
    <w:rsid w:val="00FD5D89"/>
    <w:rsid w:val="00FD6645"/>
    <w:rsid w:val="00FD6FB0"/>
    <w:rsid w:val="00FD7052"/>
    <w:rsid w:val="00FD7353"/>
    <w:rsid w:val="00FD73CB"/>
    <w:rsid w:val="00FD7622"/>
    <w:rsid w:val="00FD7863"/>
    <w:rsid w:val="00FD78D7"/>
    <w:rsid w:val="00FD7A2E"/>
    <w:rsid w:val="00FD7E92"/>
    <w:rsid w:val="00FD7F0E"/>
    <w:rsid w:val="00FE051B"/>
    <w:rsid w:val="00FE0AA2"/>
    <w:rsid w:val="00FE0D70"/>
    <w:rsid w:val="00FE16F6"/>
    <w:rsid w:val="00FE1823"/>
    <w:rsid w:val="00FE1AA8"/>
    <w:rsid w:val="00FE1ECB"/>
    <w:rsid w:val="00FE20BE"/>
    <w:rsid w:val="00FE2384"/>
    <w:rsid w:val="00FE28E8"/>
    <w:rsid w:val="00FE2A0C"/>
    <w:rsid w:val="00FE2FC3"/>
    <w:rsid w:val="00FE354E"/>
    <w:rsid w:val="00FE3F34"/>
    <w:rsid w:val="00FE413B"/>
    <w:rsid w:val="00FE41CB"/>
    <w:rsid w:val="00FE421C"/>
    <w:rsid w:val="00FE4354"/>
    <w:rsid w:val="00FE4672"/>
    <w:rsid w:val="00FE4C7E"/>
    <w:rsid w:val="00FE4CD6"/>
    <w:rsid w:val="00FE4F9F"/>
    <w:rsid w:val="00FE531C"/>
    <w:rsid w:val="00FE542D"/>
    <w:rsid w:val="00FE5525"/>
    <w:rsid w:val="00FE5BCC"/>
    <w:rsid w:val="00FE5C86"/>
    <w:rsid w:val="00FE5EAA"/>
    <w:rsid w:val="00FE60A0"/>
    <w:rsid w:val="00FE65C1"/>
    <w:rsid w:val="00FE67BF"/>
    <w:rsid w:val="00FE696F"/>
    <w:rsid w:val="00FE6B88"/>
    <w:rsid w:val="00FE74A1"/>
    <w:rsid w:val="00FE7920"/>
    <w:rsid w:val="00FE7984"/>
    <w:rsid w:val="00FE7CA7"/>
    <w:rsid w:val="00FF0089"/>
    <w:rsid w:val="00FF00AF"/>
    <w:rsid w:val="00FF0209"/>
    <w:rsid w:val="00FF0CF7"/>
    <w:rsid w:val="00FF1596"/>
    <w:rsid w:val="00FF159F"/>
    <w:rsid w:val="00FF1671"/>
    <w:rsid w:val="00FF1680"/>
    <w:rsid w:val="00FF17FD"/>
    <w:rsid w:val="00FF19EB"/>
    <w:rsid w:val="00FF1E2E"/>
    <w:rsid w:val="00FF1EE1"/>
    <w:rsid w:val="00FF2115"/>
    <w:rsid w:val="00FF22B4"/>
    <w:rsid w:val="00FF263A"/>
    <w:rsid w:val="00FF27AF"/>
    <w:rsid w:val="00FF2AC2"/>
    <w:rsid w:val="00FF2C05"/>
    <w:rsid w:val="00FF2CC8"/>
    <w:rsid w:val="00FF2FCB"/>
    <w:rsid w:val="00FF315A"/>
    <w:rsid w:val="00FF3568"/>
    <w:rsid w:val="00FF3709"/>
    <w:rsid w:val="00FF3F46"/>
    <w:rsid w:val="00FF414E"/>
    <w:rsid w:val="00FF41AB"/>
    <w:rsid w:val="00FF45E3"/>
    <w:rsid w:val="00FF49C0"/>
    <w:rsid w:val="00FF57B3"/>
    <w:rsid w:val="00FF5E75"/>
    <w:rsid w:val="00FF5EF7"/>
    <w:rsid w:val="00FF6505"/>
    <w:rsid w:val="00FF710E"/>
    <w:rsid w:val="00FF787C"/>
    <w:rsid w:val="00FF78AA"/>
    <w:rsid w:val="00FF78B5"/>
    <w:rsid w:val="00FF7B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F69CC4"/>
  <w15:chartTrackingRefBased/>
  <w15:docId w15:val="{8271FB47-C4FB-AE45-B72E-76E893F537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498"/>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493A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493AA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8C04A6"/>
    <w:pPr>
      <w:spacing w:before="100" w:beforeAutospacing="1" w:after="100" w:afterAutospacing="1"/>
      <w:outlineLvl w:val="2"/>
    </w:pPr>
    <w:rPr>
      <w:b/>
      <w:bCs/>
      <w:sz w:val="27"/>
      <w:szCs w:val="27"/>
    </w:rPr>
  </w:style>
  <w:style w:type="paragraph" w:styleId="Heading4">
    <w:name w:val="heading 4"/>
    <w:basedOn w:val="Normal"/>
    <w:next w:val="Normal"/>
    <w:link w:val="Heading4Char"/>
    <w:uiPriority w:val="9"/>
    <w:unhideWhenUsed/>
    <w:qFormat/>
    <w:rsid w:val="00493AA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E96467"/>
    <w:pPr>
      <w:tabs>
        <w:tab w:val="center" w:pos="4513"/>
        <w:tab w:val="right" w:pos="9026"/>
      </w:tabs>
    </w:pPr>
  </w:style>
  <w:style w:type="character" w:customStyle="1" w:styleId="FooterChar">
    <w:name w:val="Footer Char"/>
    <w:basedOn w:val="DefaultParagraphFont"/>
    <w:link w:val="Footer"/>
    <w:uiPriority w:val="99"/>
    <w:rsid w:val="00E96467"/>
  </w:style>
  <w:style w:type="character" w:styleId="PageNumber">
    <w:name w:val="page number"/>
    <w:basedOn w:val="DefaultParagraphFont"/>
    <w:uiPriority w:val="99"/>
    <w:semiHidden/>
    <w:unhideWhenUsed/>
    <w:rsid w:val="00E96467"/>
  </w:style>
  <w:style w:type="paragraph" w:customStyle="1" w:styleId="EndNoteBibliographyTitle">
    <w:name w:val="EndNote Bibliography Title"/>
    <w:basedOn w:val="Normal"/>
    <w:link w:val="EndNoteBibliographyTitleChar"/>
    <w:rsid w:val="002F0DF9"/>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F0DF9"/>
    <w:rPr>
      <w:rFonts w:ascii="Calibri" w:eastAsia="Times New Roman" w:hAnsi="Calibri" w:cs="Calibri"/>
      <w:lang w:eastAsia="en-GB"/>
    </w:rPr>
  </w:style>
  <w:style w:type="paragraph" w:customStyle="1" w:styleId="EndNoteBibliography">
    <w:name w:val="EndNote Bibliography"/>
    <w:basedOn w:val="Normal"/>
    <w:link w:val="EndNoteBibliographyChar"/>
    <w:rsid w:val="002F0DF9"/>
    <w:pPr>
      <w:jc w:val="both"/>
    </w:pPr>
    <w:rPr>
      <w:rFonts w:ascii="Calibri" w:hAnsi="Calibri" w:cs="Calibri"/>
    </w:rPr>
  </w:style>
  <w:style w:type="character" w:customStyle="1" w:styleId="EndNoteBibliographyChar">
    <w:name w:val="EndNote Bibliography Char"/>
    <w:basedOn w:val="DefaultParagraphFont"/>
    <w:link w:val="EndNoteBibliography"/>
    <w:rsid w:val="002F0DF9"/>
    <w:rPr>
      <w:rFonts w:ascii="Calibri" w:eastAsia="Times New Roman" w:hAnsi="Calibri" w:cs="Calibri"/>
      <w:lang w:eastAsia="en-GB"/>
    </w:rPr>
  </w:style>
  <w:style w:type="character" w:styleId="PlaceholderText">
    <w:name w:val="Placeholder Text"/>
    <w:basedOn w:val="DefaultParagraphFont"/>
    <w:uiPriority w:val="99"/>
    <w:semiHidden/>
    <w:rsid w:val="00612187"/>
    <w:rPr>
      <w:color w:val="808080"/>
    </w:rPr>
  </w:style>
  <w:style w:type="paragraph" w:styleId="ListParagraph">
    <w:name w:val="List Paragraph"/>
    <w:basedOn w:val="Normal"/>
    <w:uiPriority w:val="34"/>
    <w:qFormat/>
    <w:rsid w:val="007336AB"/>
    <w:pPr>
      <w:ind w:left="720"/>
      <w:contextualSpacing/>
    </w:pPr>
  </w:style>
  <w:style w:type="paragraph" w:styleId="BalloonText">
    <w:name w:val="Balloon Text"/>
    <w:basedOn w:val="Normal"/>
    <w:link w:val="BalloonTextChar"/>
    <w:uiPriority w:val="99"/>
    <w:semiHidden/>
    <w:unhideWhenUsed/>
    <w:rsid w:val="0075611D"/>
    <w:rPr>
      <w:sz w:val="18"/>
      <w:szCs w:val="18"/>
    </w:rPr>
  </w:style>
  <w:style w:type="character" w:customStyle="1" w:styleId="BalloonTextChar">
    <w:name w:val="Balloon Text Char"/>
    <w:basedOn w:val="DefaultParagraphFont"/>
    <w:link w:val="BalloonText"/>
    <w:uiPriority w:val="99"/>
    <w:semiHidden/>
    <w:rsid w:val="0075611D"/>
    <w:rPr>
      <w:rFonts w:ascii="Times New Roman" w:hAnsi="Times New Roman" w:cs="Times New Roman"/>
      <w:sz w:val="18"/>
      <w:szCs w:val="18"/>
      <w:lang w:val="en-US"/>
    </w:rPr>
  </w:style>
  <w:style w:type="character" w:customStyle="1" w:styleId="docsum-pmid">
    <w:name w:val="docsum-pmid"/>
    <w:basedOn w:val="DefaultParagraphFont"/>
    <w:rsid w:val="00815890"/>
  </w:style>
  <w:style w:type="character" w:styleId="CommentReference">
    <w:name w:val="annotation reference"/>
    <w:basedOn w:val="DefaultParagraphFont"/>
    <w:uiPriority w:val="99"/>
    <w:semiHidden/>
    <w:unhideWhenUsed/>
    <w:rsid w:val="002007C6"/>
    <w:rPr>
      <w:sz w:val="16"/>
      <w:szCs w:val="16"/>
    </w:rPr>
  </w:style>
  <w:style w:type="paragraph" w:styleId="CommentText">
    <w:name w:val="annotation text"/>
    <w:basedOn w:val="Normal"/>
    <w:link w:val="CommentTextChar"/>
    <w:uiPriority w:val="99"/>
    <w:semiHidden/>
    <w:unhideWhenUsed/>
    <w:rsid w:val="002007C6"/>
    <w:rPr>
      <w:sz w:val="20"/>
      <w:szCs w:val="20"/>
    </w:rPr>
  </w:style>
  <w:style w:type="character" w:customStyle="1" w:styleId="CommentTextChar">
    <w:name w:val="Comment Text Char"/>
    <w:basedOn w:val="DefaultParagraphFont"/>
    <w:link w:val="CommentText"/>
    <w:uiPriority w:val="99"/>
    <w:semiHidden/>
    <w:rsid w:val="002007C6"/>
    <w:rPr>
      <w:sz w:val="20"/>
      <w:szCs w:val="20"/>
      <w:lang w:val="en-US"/>
    </w:rPr>
  </w:style>
  <w:style w:type="paragraph" w:styleId="CommentSubject">
    <w:name w:val="annotation subject"/>
    <w:basedOn w:val="CommentText"/>
    <w:next w:val="CommentText"/>
    <w:link w:val="CommentSubjectChar"/>
    <w:uiPriority w:val="99"/>
    <w:semiHidden/>
    <w:unhideWhenUsed/>
    <w:rsid w:val="002007C6"/>
    <w:rPr>
      <w:b/>
      <w:bCs/>
    </w:rPr>
  </w:style>
  <w:style w:type="character" w:customStyle="1" w:styleId="CommentSubjectChar">
    <w:name w:val="Comment Subject Char"/>
    <w:basedOn w:val="CommentTextChar"/>
    <w:link w:val="CommentSubject"/>
    <w:uiPriority w:val="99"/>
    <w:semiHidden/>
    <w:rsid w:val="002007C6"/>
    <w:rPr>
      <w:b/>
      <w:bCs/>
      <w:sz w:val="20"/>
      <w:szCs w:val="20"/>
      <w:lang w:val="en-US"/>
    </w:rPr>
  </w:style>
  <w:style w:type="character" w:customStyle="1" w:styleId="id-label">
    <w:name w:val="id-label"/>
    <w:basedOn w:val="DefaultParagraphFont"/>
    <w:rsid w:val="0058406B"/>
  </w:style>
  <w:style w:type="character" w:customStyle="1" w:styleId="apple-converted-space">
    <w:name w:val="apple-converted-space"/>
    <w:basedOn w:val="DefaultParagraphFont"/>
    <w:rsid w:val="0058406B"/>
  </w:style>
  <w:style w:type="character" w:styleId="Strong">
    <w:name w:val="Strong"/>
    <w:basedOn w:val="DefaultParagraphFont"/>
    <w:uiPriority w:val="22"/>
    <w:qFormat/>
    <w:rsid w:val="0058406B"/>
    <w:rPr>
      <w:b/>
      <w:bCs/>
    </w:rPr>
  </w:style>
  <w:style w:type="paragraph" w:styleId="Revision">
    <w:name w:val="Revision"/>
    <w:hidden/>
    <w:uiPriority w:val="99"/>
    <w:semiHidden/>
    <w:rsid w:val="008C04A6"/>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8C04A6"/>
    <w:rPr>
      <w:rFonts w:ascii="Times New Roman" w:eastAsia="Times New Roman" w:hAnsi="Times New Roman" w:cs="Times New Roman"/>
      <w:b/>
      <w:bCs/>
      <w:sz w:val="27"/>
      <w:szCs w:val="27"/>
      <w:lang w:eastAsia="en-GB"/>
    </w:rPr>
  </w:style>
  <w:style w:type="character" w:customStyle="1" w:styleId="Heading1Char">
    <w:name w:val="Heading 1 Char"/>
    <w:basedOn w:val="DefaultParagraphFont"/>
    <w:link w:val="Heading1"/>
    <w:uiPriority w:val="9"/>
    <w:rsid w:val="00493AAB"/>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semiHidden/>
    <w:rsid w:val="00493AAB"/>
    <w:rPr>
      <w:rFonts w:asciiTheme="majorHAnsi" w:eastAsiaTheme="majorEastAsia" w:hAnsiTheme="majorHAnsi" w:cstheme="majorBidi"/>
      <w:color w:val="2F5496" w:themeColor="accent1" w:themeShade="BF"/>
      <w:sz w:val="26"/>
      <w:szCs w:val="26"/>
      <w:lang w:eastAsia="en-GB"/>
    </w:rPr>
  </w:style>
  <w:style w:type="character" w:customStyle="1" w:styleId="Heading4Char">
    <w:name w:val="Heading 4 Char"/>
    <w:basedOn w:val="DefaultParagraphFont"/>
    <w:link w:val="Heading4"/>
    <w:uiPriority w:val="9"/>
    <w:rsid w:val="00493AAB"/>
    <w:rPr>
      <w:rFonts w:asciiTheme="majorHAnsi" w:eastAsiaTheme="majorEastAsia" w:hAnsiTheme="majorHAnsi" w:cstheme="majorBidi"/>
      <w:i/>
      <w:iCs/>
      <w:color w:val="2F5496" w:themeColor="accent1" w:themeShade="BF"/>
      <w:lang w:eastAsia="en-GB"/>
    </w:rPr>
  </w:style>
  <w:style w:type="character" w:styleId="Hyperlink">
    <w:name w:val="Hyperlink"/>
    <w:basedOn w:val="DefaultParagraphFont"/>
    <w:uiPriority w:val="99"/>
    <w:unhideWhenUsed/>
    <w:rsid w:val="00493AAB"/>
    <w:rPr>
      <w:color w:val="0000FF"/>
      <w:u w:val="single"/>
    </w:rPr>
  </w:style>
  <w:style w:type="table" w:styleId="TableGrid">
    <w:name w:val="Table Grid"/>
    <w:basedOn w:val="TableNormal"/>
    <w:uiPriority w:val="39"/>
    <w:rsid w:val="00493AA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93AA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493AA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93AA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493AAB"/>
    <w:rPr>
      <w:color w:val="605E5C"/>
      <w:shd w:val="clear" w:color="auto" w:fill="E1DFDD"/>
    </w:rPr>
  </w:style>
  <w:style w:type="paragraph" w:styleId="Header">
    <w:name w:val="header"/>
    <w:basedOn w:val="Normal"/>
    <w:link w:val="HeaderChar"/>
    <w:uiPriority w:val="99"/>
    <w:unhideWhenUsed/>
    <w:rsid w:val="00493AAB"/>
    <w:pPr>
      <w:tabs>
        <w:tab w:val="center" w:pos="4513"/>
        <w:tab w:val="right" w:pos="9026"/>
      </w:tabs>
    </w:pPr>
  </w:style>
  <w:style w:type="character" w:customStyle="1" w:styleId="HeaderChar">
    <w:name w:val="Header Char"/>
    <w:basedOn w:val="DefaultParagraphFont"/>
    <w:link w:val="Header"/>
    <w:uiPriority w:val="99"/>
    <w:rsid w:val="00493AAB"/>
    <w:rPr>
      <w:rFonts w:ascii="Times New Roman" w:eastAsia="Times New Roman" w:hAnsi="Times New Roman" w:cs="Times New Roman"/>
      <w:lang w:eastAsia="en-GB"/>
    </w:rPr>
  </w:style>
  <w:style w:type="character" w:styleId="LineNumber">
    <w:name w:val="line number"/>
    <w:basedOn w:val="DefaultParagraphFont"/>
    <w:uiPriority w:val="99"/>
    <w:semiHidden/>
    <w:unhideWhenUsed/>
    <w:rsid w:val="00AD541B"/>
  </w:style>
  <w:style w:type="paragraph" w:styleId="NormalWeb">
    <w:name w:val="Normal (Web)"/>
    <w:basedOn w:val="Normal"/>
    <w:uiPriority w:val="99"/>
    <w:semiHidden/>
    <w:unhideWhenUsed/>
    <w:rsid w:val="000D3409"/>
    <w:pPr>
      <w:spacing w:before="100" w:beforeAutospacing="1" w:after="100" w:afterAutospacing="1"/>
    </w:pPr>
  </w:style>
  <w:style w:type="character" w:customStyle="1" w:styleId="u-visually-hidden">
    <w:name w:val="u-visually-hidden"/>
    <w:basedOn w:val="DefaultParagraphFont"/>
    <w:rsid w:val="00C26FEE"/>
  </w:style>
  <w:style w:type="character" w:styleId="FollowedHyperlink">
    <w:name w:val="FollowedHyperlink"/>
    <w:basedOn w:val="DefaultParagraphFont"/>
    <w:uiPriority w:val="99"/>
    <w:semiHidden/>
    <w:unhideWhenUsed/>
    <w:rsid w:val="00C26FEE"/>
    <w:rPr>
      <w:color w:val="954F72" w:themeColor="followedHyperlink"/>
      <w:u w:val="single"/>
    </w:rPr>
  </w:style>
  <w:style w:type="character" w:customStyle="1" w:styleId="element-citation">
    <w:name w:val="element-citation"/>
    <w:basedOn w:val="DefaultParagraphFont"/>
    <w:rsid w:val="005D3F2D"/>
  </w:style>
  <w:style w:type="character" w:customStyle="1" w:styleId="ref-journal">
    <w:name w:val="ref-journal"/>
    <w:basedOn w:val="DefaultParagraphFont"/>
    <w:rsid w:val="005D3F2D"/>
  </w:style>
  <w:style w:type="character" w:customStyle="1" w:styleId="ref-vol">
    <w:name w:val="ref-vol"/>
    <w:basedOn w:val="DefaultParagraphFont"/>
    <w:rsid w:val="005D3F2D"/>
  </w:style>
  <w:style w:type="character" w:customStyle="1" w:styleId="nowrap">
    <w:name w:val="nowrap"/>
    <w:basedOn w:val="DefaultParagraphFont"/>
    <w:rsid w:val="005D3F2D"/>
  </w:style>
  <w:style w:type="character" w:styleId="Emphasis">
    <w:name w:val="Emphasis"/>
    <w:basedOn w:val="DefaultParagraphFont"/>
    <w:uiPriority w:val="20"/>
    <w:qFormat/>
    <w:rsid w:val="00355007"/>
    <w:rPr>
      <w:i/>
      <w:iCs/>
    </w:rPr>
  </w:style>
  <w:style w:type="character" w:customStyle="1" w:styleId="contentpasted8">
    <w:name w:val="contentpasted8"/>
    <w:basedOn w:val="DefaultParagraphFont"/>
    <w:rsid w:val="00DC7144"/>
  </w:style>
  <w:style w:type="character" w:customStyle="1" w:styleId="contentpasted1">
    <w:name w:val="contentpasted1"/>
    <w:basedOn w:val="DefaultParagraphFont"/>
    <w:rsid w:val="00347615"/>
  </w:style>
  <w:style w:type="character" w:customStyle="1" w:styleId="contentpasted3">
    <w:name w:val="contentpasted3"/>
    <w:basedOn w:val="DefaultParagraphFont"/>
    <w:rsid w:val="00F44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3404">
      <w:bodyDiv w:val="1"/>
      <w:marLeft w:val="0"/>
      <w:marRight w:val="0"/>
      <w:marTop w:val="0"/>
      <w:marBottom w:val="0"/>
      <w:divBdr>
        <w:top w:val="none" w:sz="0" w:space="0" w:color="auto"/>
        <w:left w:val="none" w:sz="0" w:space="0" w:color="auto"/>
        <w:bottom w:val="none" w:sz="0" w:space="0" w:color="auto"/>
        <w:right w:val="none" w:sz="0" w:space="0" w:color="auto"/>
      </w:divBdr>
      <w:divsChild>
        <w:div w:id="642588240">
          <w:marLeft w:val="0"/>
          <w:marRight w:val="0"/>
          <w:marTop w:val="0"/>
          <w:marBottom w:val="0"/>
          <w:divBdr>
            <w:top w:val="none" w:sz="0" w:space="0" w:color="auto"/>
            <w:left w:val="none" w:sz="0" w:space="0" w:color="auto"/>
            <w:bottom w:val="none" w:sz="0" w:space="0" w:color="auto"/>
            <w:right w:val="none" w:sz="0" w:space="0" w:color="auto"/>
          </w:divBdr>
          <w:divsChild>
            <w:div w:id="466167064">
              <w:marLeft w:val="0"/>
              <w:marRight w:val="0"/>
              <w:marTop w:val="0"/>
              <w:marBottom w:val="0"/>
              <w:divBdr>
                <w:top w:val="none" w:sz="0" w:space="0" w:color="auto"/>
                <w:left w:val="none" w:sz="0" w:space="0" w:color="auto"/>
                <w:bottom w:val="none" w:sz="0" w:space="0" w:color="auto"/>
                <w:right w:val="none" w:sz="0" w:space="0" w:color="auto"/>
              </w:divBdr>
              <w:divsChild>
                <w:div w:id="193366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2985">
      <w:bodyDiv w:val="1"/>
      <w:marLeft w:val="0"/>
      <w:marRight w:val="0"/>
      <w:marTop w:val="0"/>
      <w:marBottom w:val="0"/>
      <w:divBdr>
        <w:top w:val="none" w:sz="0" w:space="0" w:color="auto"/>
        <w:left w:val="none" w:sz="0" w:space="0" w:color="auto"/>
        <w:bottom w:val="none" w:sz="0" w:space="0" w:color="auto"/>
        <w:right w:val="none" w:sz="0" w:space="0" w:color="auto"/>
      </w:divBdr>
    </w:div>
    <w:div w:id="49816207">
      <w:bodyDiv w:val="1"/>
      <w:marLeft w:val="0"/>
      <w:marRight w:val="0"/>
      <w:marTop w:val="0"/>
      <w:marBottom w:val="0"/>
      <w:divBdr>
        <w:top w:val="none" w:sz="0" w:space="0" w:color="auto"/>
        <w:left w:val="none" w:sz="0" w:space="0" w:color="auto"/>
        <w:bottom w:val="none" w:sz="0" w:space="0" w:color="auto"/>
        <w:right w:val="none" w:sz="0" w:space="0" w:color="auto"/>
      </w:divBdr>
      <w:divsChild>
        <w:div w:id="1148282730">
          <w:marLeft w:val="0"/>
          <w:marRight w:val="0"/>
          <w:marTop w:val="0"/>
          <w:marBottom w:val="0"/>
          <w:divBdr>
            <w:top w:val="none" w:sz="0" w:space="0" w:color="auto"/>
            <w:left w:val="none" w:sz="0" w:space="0" w:color="auto"/>
            <w:bottom w:val="none" w:sz="0" w:space="0" w:color="auto"/>
            <w:right w:val="none" w:sz="0" w:space="0" w:color="auto"/>
          </w:divBdr>
          <w:divsChild>
            <w:div w:id="1940600611">
              <w:marLeft w:val="0"/>
              <w:marRight w:val="0"/>
              <w:marTop w:val="0"/>
              <w:marBottom w:val="0"/>
              <w:divBdr>
                <w:top w:val="none" w:sz="0" w:space="0" w:color="auto"/>
                <w:left w:val="none" w:sz="0" w:space="0" w:color="auto"/>
                <w:bottom w:val="none" w:sz="0" w:space="0" w:color="auto"/>
                <w:right w:val="none" w:sz="0" w:space="0" w:color="auto"/>
              </w:divBdr>
              <w:divsChild>
                <w:div w:id="825634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69601">
      <w:bodyDiv w:val="1"/>
      <w:marLeft w:val="0"/>
      <w:marRight w:val="0"/>
      <w:marTop w:val="0"/>
      <w:marBottom w:val="0"/>
      <w:divBdr>
        <w:top w:val="none" w:sz="0" w:space="0" w:color="auto"/>
        <w:left w:val="none" w:sz="0" w:space="0" w:color="auto"/>
        <w:bottom w:val="none" w:sz="0" w:space="0" w:color="auto"/>
        <w:right w:val="none" w:sz="0" w:space="0" w:color="auto"/>
      </w:divBdr>
      <w:divsChild>
        <w:div w:id="1253079676">
          <w:marLeft w:val="0"/>
          <w:marRight w:val="0"/>
          <w:marTop w:val="0"/>
          <w:marBottom w:val="0"/>
          <w:divBdr>
            <w:top w:val="none" w:sz="0" w:space="0" w:color="auto"/>
            <w:left w:val="none" w:sz="0" w:space="0" w:color="auto"/>
            <w:bottom w:val="none" w:sz="0" w:space="0" w:color="auto"/>
            <w:right w:val="none" w:sz="0" w:space="0" w:color="auto"/>
          </w:divBdr>
          <w:divsChild>
            <w:div w:id="1684092143">
              <w:marLeft w:val="0"/>
              <w:marRight w:val="0"/>
              <w:marTop w:val="0"/>
              <w:marBottom w:val="0"/>
              <w:divBdr>
                <w:top w:val="none" w:sz="0" w:space="0" w:color="auto"/>
                <w:left w:val="none" w:sz="0" w:space="0" w:color="auto"/>
                <w:bottom w:val="none" w:sz="0" w:space="0" w:color="auto"/>
                <w:right w:val="none" w:sz="0" w:space="0" w:color="auto"/>
              </w:divBdr>
              <w:divsChild>
                <w:div w:id="174040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742995">
      <w:bodyDiv w:val="1"/>
      <w:marLeft w:val="0"/>
      <w:marRight w:val="0"/>
      <w:marTop w:val="0"/>
      <w:marBottom w:val="0"/>
      <w:divBdr>
        <w:top w:val="none" w:sz="0" w:space="0" w:color="auto"/>
        <w:left w:val="none" w:sz="0" w:space="0" w:color="auto"/>
        <w:bottom w:val="none" w:sz="0" w:space="0" w:color="auto"/>
        <w:right w:val="none" w:sz="0" w:space="0" w:color="auto"/>
      </w:divBdr>
    </w:div>
    <w:div w:id="76563384">
      <w:bodyDiv w:val="1"/>
      <w:marLeft w:val="0"/>
      <w:marRight w:val="0"/>
      <w:marTop w:val="0"/>
      <w:marBottom w:val="0"/>
      <w:divBdr>
        <w:top w:val="none" w:sz="0" w:space="0" w:color="auto"/>
        <w:left w:val="none" w:sz="0" w:space="0" w:color="auto"/>
        <w:bottom w:val="none" w:sz="0" w:space="0" w:color="auto"/>
        <w:right w:val="none" w:sz="0" w:space="0" w:color="auto"/>
      </w:divBdr>
    </w:div>
    <w:div w:id="86729734">
      <w:bodyDiv w:val="1"/>
      <w:marLeft w:val="0"/>
      <w:marRight w:val="0"/>
      <w:marTop w:val="0"/>
      <w:marBottom w:val="0"/>
      <w:divBdr>
        <w:top w:val="none" w:sz="0" w:space="0" w:color="auto"/>
        <w:left w:val="none" w:sz="0" w:space="0" w:color="auto"/>
        <w:bottom w:val="none" w:sz="0" w:space="0" w:color="auto"/>
        <w:right w:val="none" w:sz="0" w:space="0" w:color="auto"/>
      </w:divBdr>
    </w:div>
    <w:div w:id="92864813">
      <w:bodyDiv w:val="1"/>
      <w:marLeft w:val="0"/>
      <w:marRight w:val="0"/>
      <w:marTop w:val="0"/>
      <w:marBottom w:val="0"/>
      <w:divBdr>
        <w:top w:val="none" w:sz="0" w:space="0" w:color="auto"/>
        <w:left w:val="none" w:sz="0" w:space="0" w:color="auto"/>
        <w:bottom w:val="none" w:sz="0" w:space="0" w:color="auto"/>
        <w:right w:val="none" w:sz="0" w:space="0" w:color="auto"/>
      </w:divBdr>
    </w:div>
    <w:div w:id="96677398">
      <w:bodyDiv w:val="1"/>
      <w:marLeft w:val="0"/>
      <w:marRight w:val="0"/>
      <w:marTop w:val="0"/>
      <w:marBottom w:val="0"/>
      <w:divBdr>
        <w:top w:val="none" w:sz="0" w:space="0" w:color="auto"/>
        <w:left w:val="none" w:sz="0" w:space="0" w:color="auto"/>
        <w:bottom w:val="none" w:sz="0" w:space="0" w:color="auto"/>
        <w:right w:val="none" w:sz="0" w:space="0" w:color="auto"/>
      </w:divBdr>
    </w:div>
    <w:div w:id="99030423">
      <w:bodyDiv w:val="1"/>
      <w:marLeft w:val="0"/>
      <w:marRight w:val="0"/>
      <w:marTop w:val="0"/>
      <w:marBottom w:val="0"/>
      <w:divBdr>
        <w:top w:val="none" w:sz="0" w:space="0" w:color="auto"/>
        <w:left w:val="none" w:sz="0" w:space="0" w:color="auto"/>
        <w:bottom w:val="none" w:sz="0" w:space="0" w:color="auto"/>
        <w:right w:val="none" w:sz="0" w:space="0" w:color="auto"/>
      </w:divBdr>
    </w:div>
    <w:div w:id="99374989">
      <w:bodyDiv w:val="1"/>
      <w:marLeft w:val="0"/>
      <w:marRight w:val="0"/>
      <w:marTop w:val="0"/>
      <w:marBottom w:val="0"/>
      <w:divBdr>
        <w:top w:val="none" w:sz="0" w:space="0" w:color="auto"/>
        <w:left w:val="none" w:sz="0" w:space="0" w:color="auto"/>
        <w:bottom w:val="none" w:sz="0" w:space="0" w:color="auto"/>
        <w:right w:val="none" w:sz="0" w:space="0" w:color="auto"/>
      </w:divBdr>
    </w:div>
    <w:div w:id="100345239">
      <w:bodyDiv w:val="1"/>
      <w:marLeft w:val="0"/>
      <w:marRight w:val="0"/>
      <w:marTop w:val="0"/>
      <w:marBottom w:val="0"/>
      <w:divBdr>
        <w:top w:val="none" w:sz="0" w:space="0" w:color="auto"/>
        <w:left w:val="none" w:sz="0" w:space="0" w:color="auto"/>
        <w:bottom w:val="none" w:sz="0" w:space="0" w:color="auto"/>
        <w:right w:val="none" w:sz="0" w:space="0" w:color="auto"/>
      </w:divBdr>
    </w:div>
    <w:div w:id="109663053">
      <w:bodyDiv w:val="1"/>
      <w:marLeft w:val="0"/>
      <w:marRight w:val="0"/>
      <w:marTop w:val="0"/>
      <w:marBottom w:val="0"/>
      <w:divBdr>
        <w:top w:val="none" w:sz="0" w:space="0" w:color="auto"/>
        <w:left w:val="none" w:sz="0" w:space="0" w:color="auto"/>
        <w:bottom w:val="none" w:sz="0" w:space="0" w:color="auto"/>
        <w:right w:val="none" w:sz="0" w:space="0" w:color="auto"/>
      </w:divBdr>
    </w:div>
    <w:div w:id="119998034">
      <w:bodyDiv w:val="1"/>
      <w:marLeft w:val="0"/>
      <w:marRight w:val="0"/>
      <w:marTop w:val="0"/>
      <w:marBottom w:val="0"/>
      <w:divBdr>
        <w:top w:val="none" w:sz="0" w:space="0" w:color="auto"/>
        <w:left w:val="none" w:sz="0" w:space="0" w:color="auto"/>
        <w:bottom w:val="none" w:sz="0" w:space="0" w:color="auto"/>
        <w:right w:val="none" w:sz="0" w:space="0" w:color="auto"/>
      </w:divBdr>
      <w:divsChild>
        <w:div w:id="1339964987">
          <w:marLeft w:val="0"/>
          <w:marRight w:val="0"/>
          <w:marTop w:val="0"/>
          <w:marBottom w:val="0"/>
          <w:divBdr>
            <w:top w:val="none" w:sz="0" w:space="0" w:color="auto"/>
            <w:left w:val="none" w:sz="0" w:space="0" w:color="auto"/>
            <w:bottom w:val="none" w:sz="0" w:space="0" w:color="auto"/>
            <w:right w:val="none" w:sz="0" w:space="0" w:color="auto"/>
          </w:divBdr>
          <w:divsChild>
            <w:div w:id="891380578">
              <w:marLeft w:val="0"/>
              <w:marRight w:val="0"/>
              <w:marTop w:val="0"/>
              <w:marBottom w:val="0"/>
              <w:divBdr>
                <w:top w:val="none" w:sz="0" w:space="0" w:color="auto"/>
                <w:left w:val="none" w:sz="0" w:space="0" w:color="auto"/>
                <w:bottom w:val="none" w:sz="0" w:space="0" w:color="auto"/>
                <w:right w:val="none" w:sz="0" w:space="0" w:color="auto"/>
              </w:divBdr>
              <w:divsChild>
                <w:div w:id="752318447">
                  <w:marLeft w:val="0"/>
                  <w:marRight w:val="0"/>
                  <w:marTop w:val="0"/>
                  <w:marBottom w:val="0"/>
                  <w:divBdr>
                    <w:top w:val="none" w:sz="0" w:space="0" w:color="auto"/>
                    <w:left w:val="none" w:sz="0" w:space="0" w:color="auto"/>
                    <w:bottom w:val="none" w:sz="0" w:space="0" w:color="auto"/>
                    <w:right w:val="none" w:sz="0" w:space="0" w:color="auto"/>
                  </w:divBdr>
                  <w:divsChild>
                    <w:div w:id="138486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603895">
      <w:bodyDiv w:val="1"/>
      <w:marLeft w:val="0"/>
      <w:marRight w:val="0"/>
      <w:marTop w:val="0"/>
      <w:marBottom w:val="0"/>
      <w:divBdr>
        <w:top w:val="none" w:sz="0" w:space="0" w:color="auto"/>
        <w:left w:val="none" w:sz="0" w:space="0" w:color="auto"/>
        <w:bottom w:val="none" w:sz="0" w:space="0" w:color="auto"/>
        <w:right w:val="none" w:sz="0" w:space="0" w:color="auto"/>
      </w:divBdr>
      <w:divsChild>
        <w:div w:id="952248486">
          <w:marLeft w:val="0"/>
          <w:marRight w:val="0"/>
          <w:marTop w:val="0"/>
          <w:marBottom w:val="0"/>
          <w:divBdr>
            <w:top w:val="none" w:sz="0" w:space="0" w:color="auto"/>
            <w:left w:val="none" w:sz="0" w:space="0" w:color="auto"/>
            <w:bottom w:val="none" w:sz="0" w:space="0" w:color="auto"/>
            <w:right w:val="none" w:sz="0" w:space="0" w:color="auto"/>
          </w:divBdr>
          <w:divsChild>
            <w:div w:id="573702449">
              <w:marLeft w:val="0"/>
              <w:marRight w:val="0"/>
              <w:marTop w:val="0"/>
              <w:marBottom w:val="0"/>
              <w:divBdr>
                <w:top w:val="none" w:sz="0" w:space="0" w:color="auto"/>
                <w:left w:val="none" w:sz="0" w:space="0" w:color="auto"/>
                <w:bottom w:val="none" w:sz="0" w:space="0" w:color="auto"/>
                <w:right w:val="none" w:sz="0" w:space="0" w:color="auto"/>
              </w:divBdr>
              <w:divsChild>
                <w:div w:id="849876821">
                  <w:marLeft w:val="0"/>
                  <w:marRight w:val="0"/>
                  <w:marTop w:val="0"/>
                  <w:marBottom w:val="0"/>
                  <w:divBdr>
                    <w:top w:val="none" w:sz="0" w:space="0" w:color="auto"/>
                    <w:left w:val="none" w:sz="0" w:space="0" w:color="auto"/>
                    <w:bottom w:val="none" w:sz="0" w:space="0" w:color="auto"/>
                    <w:right w:val="none" w:sz="0" w:space="0" w:color="auto"/>
                  </w:divBdr>
                  <w:divsChild>
                    <w:div w:id="75012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42957">
      <w:bodyDiv w:val="1"/>
      <w:marLeft w:val="0"/>
      <w:marRight w:val="0"/>
      <w:marTop w:val="0"/>
      <w:marBottom w:val="0"/>
      <w:divBdr>
        <w:top w:val="none" w:sz="0" w:space="0" w:color="auto"/>
        <w:left w:val="none" w:sz="0" w:space="0" w:color="auto"/>
        <w:bottom w:val="none" w:sz="0" w:space="0" w:color="auto"/>
        <w:right w:val="none" w:sz="0" w:space="0" w:color="auto"/>
      </w:divBdr>
    </w:div>
    <w:div w:id="171531303">
      <w:bodyDiv w:val="1"/>
      <w:marLeft w:val="0"/>
      <w:marRight w:val="0"/>
      <w:marTop w:val="0"/>
      <w:marBottom w:val="0"/>
      <w:divBdr>
        <w:top w:val="none" w:sz="0" w:space="0" w:color="auto"/>
        <w:left w:val="none" w:sz="0" w:space="0" w:color="auto"/>
        <w:bottom w:val="none" w:sz="0" w:space="0" w:color="auto"/>
        <w:right w:val="none" w:sz="0" w:space="0" w:color="auto"/>
      </w:divBdr>
      <w:divsChild>
        <w:div w:id="1589188750">
          <w:marLeft w:val="0"/>
          <w:marRight w:val="0"/>
          <w:marTop w:val="0"/>
          <w:marBottom w:val="0"/>
          <w:divBdr>
            <w:top w:val="none" w:sz="0" w:space="0" w:color="auto"/>
            <w:left w:val="none" w:sz="0" w:space="0" w:color="auto"/>
            <w:bottom w:val="none" w:sz="0" w:space="0" w:color="auto"/>
            <w:right w:val="none" w:sz="0" w:space="0" w:color="auto"/>
          </w:divBdr>
          <w:divsChild>
            <w:div w:id="130026416">
              <w:marLeft w:val="0"/>
              <w:marRight w:val="0"/>
              <w:marTop w:val="0"/>
              <w:marBottom w:val="0"/>
              <w:divBdr>
                <w:top w:val="none" w:sz="0" w:space="0" w:color="auto"/>
                <w:left w:val="none" w:sz="0" w:space="0" w:color="auto"/>
                <w:bottom w:val="none" w:sz="0" w:space="0" w:color="auto"/>
                <w:right w:val="none" w:sz="0" w:space="0" w:color="auto"/>
              </w:divBdr>
              <w:divsChild>
                <w:div w:id="1275865224">
                  <w:marLeft w:val="0"/>
                  <w:marRight w:val="0"/>
                  <w:marTop w:val="0"/>
                  <w:marBottom w:val="0"/>
                  <w:divBdr>
                    <w:top w:val="none" w:sz="0" w:space="0" w:color="auto"/>
                    <w:left w:val="none" w:sz="0" w:space="0" w:color="auto"/>
                    <w:bottom w:val="none" w:sz="0" w:space="0" w:color="auto"/>
                    <w:right w:val="none" w:sz="0" w:space="0" w:color="auto"/>
                  </w:divBdr>
                  <w:divsChild>
                    <w:div w:id="1020427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870731">
      <w:bodyDiv w:val="1"/>
      <w:marLeft w:val="0"/>
      <w:marRight w:val="0"/>
      <w:marTop w:val="0"/>
      <w:marBottom w:val="0"/>
      <w:divBdr>
        <w:top w:val="none" w:sz="0" w:space="0" w:color="auto"/>
        <w:left w:val="none" w:sz="0" w:space="0" w:color="auto"/>
        <w:bottom w:val="none" w:sz="0" w:space="0" w:color="auto"/>
        <w:right w:val="none" w:sz="0" w:space="0" w:color="auto"/>
      </w:divBdr>
    </w:div>
    <w:div w:id="217327420">
      <w:bodyDiv w:val="1"/>
      <w:marLeft w:val="0"/>
      <w:marRight w:val="0"/>
      <w:marTop w:val="0"/>
      <w:marBottom w:val="0"/>
      <w:divBdr>
        <w:top w:val="none" w:sz="0" w:space="0" w:color="auto"/>
        <w:left w:val="none" w:sz="0" w:space="0" w:color="auto"/>
        <w:bottom w:val="none" w:sz="0" w:space="0" w:color="auto"/>
        <w:right w:val="none" w:sz="0" w:space="0" w:color="auto"/>
      </w:divBdr>
      <w:divsChild>
        <w:div w:id="1008172711">
          <w:marLeft w:val="0"/>
          <w:marRight w:val="0"/>
          <w:marTop w:val="0"/>
          <w:marBottom w:val="0"/>
          <w:divBdr>
            <w:top w:val="none" w:sz="0" w:space="0" w:color="auto"/>
            <w:left w:val="none" w:sz="0" w:space="0" w:color="auto"/>
            <w:bottom w:val="none" w:sz="0" w:space="0" w:color="auto"/>
            <w:right w:val="none" w:sz="0" w:space="0" w:color="auto"/>
          </w:divBdr>
          <w:divsChild>
            <w:div w:id="1656179105">
              <w:marLeft w:val="0"/>
              <w:marRight w:val="0"/>
              <w:marTop w:val="0"/>
              <w:marBottom w:val="0"/>
              <w:divBdr>
                <w:top w:val="none" w:sz="0" w:space="0" w:color="auto"/>
                <w:left w:val="none" w:sz="0" w:space="0" w:color="auto"/>
                <w:bottom w:val="none" w:sz="0" w:space="0" w:color="auto"/>
                <w:right w:val="none" w:sz="0" w:space="0" w:color="auto"/>
              </w:divBdr>
              <w:divsChild>
                <w:div w:id="5512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5914538">
      <w:bodyDiv w:val="1"/>
      <w:marLeft w:val="0"/>
      <w:marRight w:val="0"/>
      <w:marTop w:val="0"/>
      <w:marBottom w:val="0"/>
      <w:divBdr>
        <w:top w:val="none" w:sz="0" w:space="0" w:color="auto"/>
        <w:left w:val="none" w:sz="0" w:space="0" w:color="auto"/>
        <w:bottom w:val="none" w:sz="0" w:space="0" w:color="auto"/>
        <w:right w:val="none" w:sz="0" w:space="0" w:color="auto"/>
      </w:divBdr>
      <w:divsChild>
        <w:div w:id="2007660079">
          <w:marLeft w:val="0"/>
          <w:marRight w:val="0"/>
          <w:marTop w:val="0"/>
          <w:marBottom w:val="0"/>
          <w:divBdr>
            <w:top w:val="none" w:sz="0" w:space="0" w:color="auto"/>
            <w:left w:val="none" w:sz="0" w:space="0" w:color="auto"/>
            <w:bottom w:val="none" w:sz="0" w:space="0" w:color="auto"/>
            <w:right w:val="none" w:sz="0" w:space="0" w:color="auto"/>
          </w:divBdr>
          <w:divsChild>
            <w:div w:id="1233000493">
              <w:marLeft w:val="0"/>
              <w:marRight w:val="0"/>
              <w:marTop w:val="0"/>
              <w:marBottom w:val="0"/>
              <w:divBdr>
                <w:top w:val="none" w:sz="0" w:space="0" w:color="auto"/>
                <w:left w:val="none" w:sz="0" w:space="0" w:color="auto"/>
                <w:bottom w:val="none" w:sz="0" w:space="0" w:color="auto"/>
                <w:right w:val="none" w:sz="0" w:space="0" w:color="auto"/>
              </w:divBdr>
              <w:divsChild>
                <w:div w:id="50150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881728">
      <w:bodyDiv w:val="1"/>
      <w:marLeft w:val="0"/>
      <w:marRight w:val="0"/>
      <w:marTop w:val="0"/>
      <w:marBottom w:val="0"/>
      <w:divBdr>
        <w:top w:val="none" w:sz="0" w:space="0" w:color="auto"/>
        <w:left w:val="none" w:sz="0" w:space="0" w:color="auto"/>
        <w:bottom w:val="none" w:sz="0" w:space="0" w:color="auto"/>
        <w:right w:val="none" w:sz="0" w:space="0" w:color="auto"/>
      </w:divBdr>
      <w:divsChild>
        <w:div w:id="555317887">
          <w:marLeft w:val="0"/>
          <w:marRight w:val="0"/>
          <w:marTop w:val="0"/>
          <w:marBottom w:val="0"/>
          <w:divBdr>
            <w:top w:val="none" w:sz="0" w:space="0" w:color="auto"/>
            <w:left w:val="none" w:sz="0" w:space="0" w:color="auto"/>
            <w:bottom w:val="none" w:sz="0" w:space="0" w:color="auto"/>
            <w:right w:val="none" w:sz="0" w:space="0" w:color="auto"/>
          </w:divBdr>
          <w:divsChild>
            <w:div w:id="1767193945">
              <w:marLeft w:val="0"/>
              <w:marRight w:val="0"/>
              <w:marTop w:val="0"/>
              <w:marBottom w:val="0"/>
              <w:divBdr>
                <w:top w:val="none" w:sz="0" w:space="0" w:color="auto"/>
                <w:left w:val="none" w:sz="0" w:space="0" w:color="auto"/>
                <w:bottom w:val="none" w:sz="0" w:space="0" w:color="auto"/>
                <w:right w:val="none" w:sz="0" w:space="0" w:color="auto"/>
              </w:divBdr>
              <w:divsChild>
                <w:div w:id="333385051">
                  <w:marLeft w:val="0"/>
                  <w:marRight w:val="0"/>
                  <w:marTop w:val="0"/>
                  <w:marBottom w:val="0"/>
                  <w:divBdr>
                    <w:top w:val="none" w:sz="0" w:space="0" w:color="auto"/>
                    <w:left w:val="none" w:sz="0" w:space="0" w:color="auto"/>
                    <w:bottom w:val="none" w:sz="0" w:space="0" w:color="auto"/>
                    <w:right w:val="none" w:sz="0" w:space="0" w:color="auto"/>
                  </w:divBdr>
                  <w:divsChild>
                    <w:div w:id="811024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5238464">
      <w:bodyDiv w:val="1"/>
      <w:marLeft w:val="0"/>
      <w:marRight w:val="0"/>
      <w:marTop w:val="0"/>
      <w:marBottom w:val="0"/>
      <w:divBdr>
        <w:top w:val="none" w:sz="0" w:space="0" w:color="auto"/>
        <w:left w:val="none" w:sz="0" w:space="0" w:color="auto"/>
        <w:bottom w:val="none" w:sz="0" w:space="0" w:color="auto"/>
        <w:right w:val="none" w:sz="0" w:space="0" w:color="auto"/>
      </w:divBdr>
      <w:divsChild>
        <w:div w:id="462574828">
          <w:marLeft w:val="0"/>
          <w:marRight w:val="0"/>
          <w:marTop w:val="0"/>
          <w:marBottom w:val="0"/>
          <w:divBdr>
            <w:top w:val="none" w:sz="0" w:space="0" w:color="auto"/>
            <w:left w:val="none" w:sz="0" w:space="0" w:color="auto"/>
            <w:bottom w:val="none" w:sz="0" w:space="0" w:color="auto"/>
            <w:right w:val="none" w:sz="0" w:space="0" w:color="auto"/>
          </w:divBdr>
          <w:divsChild>
            <w:div w:id="587351242">
              <w:marLeft w:val="0"/>
              <w:marRight w:val="0"/>
              <w:marTop w:val="0"/>
              <w:marBottom w:val="0"/>
              <w:divBdr>
                <w:top w:val="none" w:sz="0" w:space="0" w:color="auto"/>
                <w:left w:val="none" w:sz="0" w:space="0" w:color="auto"/>
                <w:bottom w:val="none" w:sz="0" w:space="0" w:color="auto"/>
                <w:right w:val="none" w:sz="0" w:space="0" w:color="auto"/>
              </w:divBdr>
              <w:divsChild>
                <w:div w:id="179976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824086">
      <w:bodyDiv w:val="1"/>
      <w:marLeft w:val="0"/>
      <w:marRight w:val="0"/>
      <w:marTop w:val="0"/>
      <w:marBottom w:val="0"/>
      <w:divBdr>
        <w:top w:val="none" w:sz="0" w:space="0" w:color="auto"/>
        <w:left w:val="none" w:sz="0" w:space="0" w:color="auto"/>
        <w:bottom w:val="none" w:sz="0" w:space="0" w:color="auto"/>
        <w:right w:val="none" w:sz="0" w:space="0" w:color="auto"/>
      </w:divBdr>
      <w:divsChild>
        <w:div w:id="2084914898">
          <w:marLeft w:val="0"/>
          <w:marRight w:val="0"/>
          <w:marTop w:val="0"/>
          <w:marBottom w:val="0"/>
          <w:divBdr>
            <w:top w:val="none" w:sz="0" w:space="0" w:color="auto"/>
            <w:left w:val="none" w:sz="0" w:space="0" w:color="auto"/>
            <w:bottom w:val="none" w:sz="0" w:space="0" w:color="auto"/>
            <w:right w:val="none" w:sz="0" w:space="0" w:color="auto"/>
          </w:divBdr>
          <w:divsChild>
            <w:div w:id="373777548">
              <w:marLeft w:val="0"/>
              <w:marRight w:val="0"/>
              <w:marTop w:val="0"/>
              <w:marBottom w:val="0"/>
              <w:divBdr>
                <w:top w:val="none" w:sz="0" w:space="0" w:color="auto"/>
                <w:left w:val="none" w:sz="0" w:space="0" w:color="auto"/>
                <w:bottom w:val="none" w:sz="0" w:space="0" w:color="auto"/>
                <w:right w:val="none" w:sz="0" w:space="0" w:color="auto"/>
              </w:divBdr>
              <w:divsChild>
                <w:div w:id="133079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560920">
      <w:bodyDiv w:val="1"/>
      <w:marLeft w:val="0"/>
      <w:marRight w:val="0"/>
      <w:marTop w:val="0"/>
      <w:marBottom w:val="0"/>
      <w:divBdr>
        <w:top w:val="none" w:sz="0" w:space="0" w:color="auto"/>
        <w:left w:val="none" w:sz="0" w:space="0" w:color="auto"/>
        <w:bottom w:val="none" w:sz="0" w:space="0" w:color="auto"/>
        <w:right w:val="none" w:sz="0" w:space="0" w:color="auto"/>
      </w:divBdr>
      <w:divsChild>
        <w:div w:id="834567384">
          <w:marLeft w:val="0"/>
          <w:marRight w:val="0"/>
          <w:marTop w:val="0"/>
          <w:marBottom w:val="0"/>
          <w:divBdr>
            <w:top w:val="none" w:sz="0" w:space="0" w:color="auto"/>
            <w:left w:val="none" w:sz="0" w:space="0" w:color="auto"/>
            <w:bottom w:val="none" w:sz="0" w:space="0" w:color="auto"/>
            <w:right w:val="none" w:sz="0" w:space="0" w:color="auto"/>
          </w:divBdr>
          <w:divsChild>
            <w:div w:id="1876457715">
              <w:marLeft w:val="0"/>
              <w:marRight w:val="0"/>
              <w:marTop w:val="0"/>
              <w:marBottom w:val="0"/>
              <w:divBdr>
                <w:top w:val="none" w:sz="0" w:space="0" w:color="auto"/>
                <w:left w:val="none" w:sz="0" w:space="0" w:color="auto"/>
                <w:bottom w:val="none" w:sz="0" w:space="0" w:color="auto"/>
                <w:right w:val="none" w:sz="0" w:space="0" w:color="auto"/>
              </w:divBdr>
              <w:divsChild>
                <w:div w:id="875239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314778">
      <w:bodyDiv w:val="1"/>
      <w:marLeft w:val="0"/>
      <w:marRight w:val="0"/>
      <w:marTop w:val="0"/>
      <w:marBottom w:val="0"/>
      <w:divBdr>
        <w:top w:val="none" w:sz="0" w:space="0" w:color="auto"/>
        <w:left w:val="none" w:sz="0" w:space="0" w:color="auto"/>
        <w:bottom w:val="none" w:sz="0" w:space="0" w:color="auto"/>
        <w:right w:val="none" w:sz="0" w:space="0" w:color="auto"/>
      </w:divBdr>
    </w:div>
    <w:div w:id="322514360">
      <w:bodyDiv w:val="1"/>
      <w:marLeft w:val="0"/>
      <w:marRight w:val="0"/>
      <w:marTop w:val="0"/>
      <w:marBottom w:val="0"/>
      <w:divBdr>
        <w:top w:val="none" w:sz="0" w:space="0" w:color="auto"/>
        <w:left w:val="none" w:sz="0" w:space="0" w:color="auto"/>
        <w:bottom w:val="none" w:sz="0" w:space="0" w:color="auto"/>
        <w:right w:val="none" w:sz="0" w:space="0" w:color="auto"/>
      </w:divBdr>
    </w:div>
    <w:div w:id="338309472">
      <w:bodyDiv w:val="1"/>
      <w:marLeft w:val="0"/>
      <w:marRight w:val="0"/>
      <w:marTop w:val="0"/>
      <w:marBottom w:val="0"/>
      <w:divBdr>
        <w:top w:val="none" w:sz="0" w:space="0" w:color="auto"/>
        <w:left w:val="none" w:sz="0" w:space="0" w:color="auto"/>
        <w:bottom w:val="none" w:sz="0" w:space="0" w:color="auto"/>
        <w:right w:val="none" w:sz="0" w:space="0" w:color="auto"/>
      </w:divBdr>
    </w:div>
    <w:div w:id="340740065">
      <w:bodyDiv w:val="1"/>
      <w:marLeft w:val="0"/>
      <w:marRight w:val="0"/>
      <w:marTop w:val="0"/>
      <w:marBottom w:val="0"/>
      <w:divBdr>
        <w:top w:val="none" w:sz="0" w:space="0" w:color="auto"/>
        <w:left w:val="none" w:sz="0" w:space="0" w:color="auto"/>
        <w:bottom w:val="none" w:sz="0" w:space="0" w:color="auto"/>
        <w:right w:val="none" w:sz="0" w:space="0" w:color="auto"/>
      </w:divBdr>
    </w:div>
    <w:div w:id="349063952">
      <w:bodyDiv w:val="1"/>
      <w:marLeft w:val="0"/>
      <w:marRight w:val="0"/>
      <w:marTop w:val="0"/>
      <w:marBottom w:val="0"/>
      <w:divBdr>
        <w:top w:val="none" w:sz="0" w:space="0" w:color="auto"/>
        <w:left w:val="none" w:sz="0" w:space="0" w:color="auto"/>
        <w:bottom w:val="none" w:sz="0" w:space="0" w:color="auto"/>
        <w:right w:val="none" w:sz="0" w:space="0" w:color="auto"/>
      </w:divBdr>
      <w:divsChild>
        <w:div w:id="2096633851">
          <w:marLeft w:val="0"/>
          <w:marRight w:val="0"/>
          <w:marTop w:val="0"/>
          <w:marBottom w:val="0"/>
          <w:divBdr>
            <w:top w:val="none" w:sz="0" w:space="0" w:color="auto"/>
            <w:left w:val="none" w:sz="0" w:space="0" w:color="auto"/>
            <w:bottom w:val="none" w:sz="0" w:space="0" w:color="auto"/>
            <w:right w:val="none" w:sz="0" w:space="0" w:color="auto"/>
          </w:divBdr>
          <w:divsChild>
            <w:div w:id="630357004">
              <w:marLeft w:val="0"/>
              <w:marRight w:val="0"/>
              <w:marTop w:val="0"/>
              <w:marBottom w:val="0"/>
              <w:divBdr>
                <w:top w:val="none" w:sz="0" w:space="0" w:color="auto"/>
                <w:left w:val="none" w:sz="0" w:space="0" w:color="auto"/>
                <w:bottom w:val="none" w:sz="0" w:space="0" w:color="auto"/>
                <w:right w:val="none" w:sz="0" w:space="0" w:color="auto"/>
              </w:divBdr>
              <w:divsChild>
                <w:div w:id="428044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6567917">
      <w:bodyDiv w:val="1"/>
      <w:marLeft w:val="0"/>
      <w:marRight w:val="0"/>
      <w:marTop w:val="0"/>
      <w:marBottom w:val="0"/>
      <w:divBdr>
        <w:top w:val="none" w:sz="0" w:space="0" w:color="auto"/>
        <w:left w:val="none" w:sz="0" w:space="0" w:color="auto"/>
        <w:bottom w:val="none" w:sz="0" w:space="0" w:color="auto"/>
        <w:right w:val="none" w:sz="0" w:space="0" w:color="auto"/>
      </w:divBdr>
      <w:divsChild>
        <w:div w:id="1718507126">
          <w:marLeft w:val="0"/>
          <w:marRight w:val="0"/>
          <w:marTop w:val="0"/>
          <w:marBottom w:val="0"/>
          <w:divBdr>
            <w:top w:val="none" w:sz="0" w:space="0" w:color="auto"/>
            <w:left w:val="none" w:sz="0" w:space="0" w:color="auto"/>
            <w:bottom w:val="none" w:sz="0" w:space="0" w:color="auto"/>
            <w:right w:val="none" w:sz="0" w:space="0" w:color="auto"/>
          </w:divBdr>
          <w:divsChild>
            <w:div w:id="609120090">
              <w:marLeft w:val="0"/>
              <w:marRight w:val="0"/>
              <w:marTop w:val="0"/>
              <w:marBottom w:val="0"/>
              <w:divBdr>
                <w:top w:val="none" w:sz="0" w:space="0" w:color="auto"/>
                <w:left w:val="none" w:sz="0" w:space="0" w:color="auto"/>
                <w:bottom w:val="none" w:sz="0" w:space="0" w:color="auto"/>
                <w:right w:val="none" w:sz="0" w:space="0" w:color="auto"/>
              </w:divBdr>
              <w:divsChild>
                <w:div w:id="477110565">
                  <w:marLeft w:val="0"/>
                  <w:marRight w:val="0"/>
                  <w:marTop w:val="0"/>
                  <w:marBottom w:val="0"/>
                  <w:divBdr>
                    <w:top w:val="none" w:sz="0" w:space="0" w:color="auto"/>
                    <w:left w:val="none" w:sz="0" w:space="0" w:color="auto"/>
                    <w:bottom w:val="none" w:sz="0" w:space="0" w:color="auto"/>
                    <w:right w:val="none" w:sz="0" w:space="0" w:color="auto"/>
                  </w:divBdr>
                  <w:divsChild>
                    <w:div w:id="1502235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1750311">
      <w:bodyDiv w:val="1"/>
      <w:marLeft w:val="0"/>
      <w:marRight w:val="0"/>
      <w:marTop w:val="0"/>
      <w:marBottom w:val="0"/>
      <w:divBdr>
        <w:top w:val="none" w:sz="0" w:space="0" w:color="auto"/>
        <w:left w:val="none" w:sz="0" w:space="0" w:color="auto"/>
        <w:bottom w:val="none" w:sz="0" w:space="0" w:color="auto"/>
        <w:right w:val="none" w:sz="0" w:space="0" w:color="auto"/>
      </w:divBdr>
      <w:divsChild>
        <w:div w:id="1481381990">
          <w:marLeft w:val="0"/>
          <w:marRight w:val="0"/>
          <w:marTop w:val="0"/>
          <w:marBottom w:val="0"/>
          <w:divBdr>
            <w:top w:val="none" w:sz="0" w:space="0" w:color="auto"/>
            <w:left w:val="none" w:sz="0" w:space="0" w:color="auto"/>
            <w:bottom w:val="none" w:sz="0" w:space="0" w:color="auto"/>
            <w:right w:val="none" w:sz="0" w:space="0" w:color="auto"/>
          </w:divBdr>
          <w:divsChild>
            <w:div w:id="329336826">
              <w:marLeft w:val="0"/>
              <w:marRight w:val="0"/>
              <w:marTop w:val="0"/>
              <w:marBottom w:val="0"/>
              <w:divBdr>
                <w:top w:val="none" w:sz="0" w:space="0" w:color="auto"/>
                <w:left w:val="none" w:sz="0" w:space="0" w:color="auto"/>
                <w:bottom w:val="none" w:sz="0" w:space="0" w:color="auto"/>
                <w:right w:val="none" w:sz="0" w:space="0" w:color="auto"/>
              </w:divBdr>
              <w:divsChild>
                <w:div w:id="306475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7607505">
      <w:bodyDiv w:val="1"/>
      <w:marLeft w:val="0"/>
      <w:marRight w:val="0"/>
      <w:marTop w:val="0"/>
      <w:marBottom w:val="0"/>
      <w:divBdr>
        <w:top w:val="none" w:sz="0" w:space="0" w:color="auto"/>
        <w:left w:val="none" w:sz="0" w:space="0" w:color="auto"/>
        <w:bottom w:val="none" w:sz="0" w:space="0" w:color="auto"/>
        <w:right w:val="none" w:sz="0" w:space="0" w:color="auto"/>
      </w:divBdr>
      <w:divsChild>
        <w:div w:id="595868934">
          <w:marLeft w:val="0"/>
          <w:marRight w:val="0"/>
          <w:marTop w:val="0"/>
          <w:marBottom w:val="0"/>
          <w:divBdr>
            <w:top w:val="none" w:sz="0" w:space="0" w:color="auto"/>
            <w:left w:val="none" w:sz="0" w:space="0" w:color="auto"/>
            <w:bottom w:val="none" w:sz="0" w:space="0" w:color="auto"/>
            <w:right w:val="none" w:sz="0" w:space="0" w:color="auto"/>
          </w:divBdr>
          <w:divsChild>
            <w:div w:id="626356156">
              <w:marLeft w:val="0"/>
              <w:marRight w:val="0"/>
              <w:marTop w:val="0"/>
              <w:marBottom w:val="0"/>
              <w:divBdr>
                <w:top w:val="none" w:sz="0" w:space="0" w:color="auto"/>
                <w:left w:val="none" w:sz="0" w:space="0" w:color="auto"/>
                <w:bottom w:val="none" w:sz="0" w:space="0" w:color="auto"/>
                <w:right w:val="none" w:sz="0" w:space="0" w:color="auto"/>
              </w:divBdr>
              <w:divsChild>
                <w:div w:id="732780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224867">
      <w:bodyDiv w:val="1"/>
      <w:marLeft w:val="0"/>
      <w:marRight w:val="0"/>
      <w:marTop w:val="0"/>
      <w:marBottom w:val="0"/>
      <w:divBdr>
        <w:top w:val="none" w:sz="0" w:space="0" w:color="auto"/>
        <w:left w:val="none" w:sz="0" w:space="0" w:color="auto"/>
        <w:bottom w:val="none" w:sz="0" w:space="0" w:color="auto"/>
        <w:right w:val="none" w:sz="0" w:space="0" w:color="auto"/>
      </w:divBdr>
    </w:div>
    <w:div w:id="431778831">
      <w:bodyDiv w:val="1"/>
      <w:marLeft w:val="0"/>
      <w:marRight w:val="0"/>
      <w:marTop w:val="0"/>
      <w:marBottom w:val="0"/>
      <w:divBdr>
        <w:top w:val="none" w:sz="0" w:space="0" w:color="auto"/>
        <w:left w:val="none" w:sz="0" w:space="0" w:color="auto"/>
        <w:bottom w:val="none" w:sz="0" w:space="0" w:color="auto"/>
        <w:right w:val="none" w:sz="0" w:space="0" w:color="auto"/>
      </w:divBdr>
    </w:div>
    <w:div w:id="447968056">
      <w:bodyDiv w:val="1"/>
      <w:marLeft w:val="0"/>
      <w:marRight w:val="0"/>
      <w:marTop w:val="0"/>
      <w:marBottom w:val="0"/>
      <w:divBdr>
        <w:top w:val="none" w:sz="0" w:space="0" w:color="auto"/>
        <w:left w:val="none" w:sz="0" w:space="0" w:color="auto"/>
        <w:bottom w:val="none" w:sz="0" w:space="0" w:color="auto"/>
        <w:right w:val="none" w:sz="0" w:space="0" w:color="auto"/>
      </w:divBdr>
      <w:divsChild>
        <w:div w:id="979576035">
          <w:marLeft w:val="0"/>
          <w:marRight w:val="0"/>
          <w:marTop w:val="0"/>
          <w:marBottom w:val="0"/>
          <w:divBdr>
            <w:top w:val="none" w:sz="0" w:space="0" w:color="auto"/>
            <w:left w:val="none" w:sz="0" w:space="0" w:color="auto"/>
            <w:bottom w:val="none" w:sz="0" w:space="0" w:color="auto"/>
            <w:right w:val="none" w:sz="0" w:space="0" w:color="auto"/>
          </w:divBdr>
          <w:divsChild>
            <w:div w:id="1612585861">
              <w:marLeft w:val="0"/>
              <w:marRight w:val="0"/>
              <w:marTop w:val="0"/>
              <w:marBottom w:val="0"/>
              <w:divBdr>
                <w:top w:val="none" w:sz="0" w:space="0" w:color="auto"/>
                <w:left w:val="none" w:sz="0" w:space="0" w:color="auto"/>
                <w:bottom w:val="none" w:sz="0" w:space="0" w:color="auto"/>
                <w:right w:val="none" w:sz="0" w:space="0" w:color="auto"/>
              </w:divBdr>
              <w:divsChild>
                <w:div w:id="1919248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783697">
      <w:bodyDiv w:val="1"/>
      <w:marLeft w:val="0"/>
      <w:marRight w:val="0"/>
      <w:marTop w:val="0"/>
      <w:marBottom w:val="0"/>
      <w:divBdr>
        <w:top w:val="none" w:sz="0" w:space="0" w:color="auto"/>
        <w:left w:val="none" w:sz="0" w:space="0" w:color="auto"/>
        <w:bottom w:val="none" w:sz="0" w:space="0" w:color="auto"/>
        <w:right w:val="none" w:sz="0" w:space="0" w:color="auto"/>
      </w:divBdr>
      <w:divsChild>
        <w:div w:id="422067715">
          <w:marLeft w:val="0"/>
          <w:marRight w:val="0"/>
          <w:marTop w:val="0"/>
          <w:marBottom w:val="0"/>
          <w:divBdr>
            <w:top w:val="none" w:sz="0" w:space="0" w:color="auto"/>
            <w:left w:val="none" w:sz="0" w:space="0" w:color="auto"/>
            <w:bottom w:val="none" w:sz="0" w:space="0" w:color="auto"/>
            <w:right w:val="none" w:sz="0" w:space="0" w:color="auto"/>
          </w:divBdr>
          <w:divsChild>
            <w:div w:id="1711374049">
              <w:marLeft w:val="0"/>
              <w:marRight w:val="0"/>
              <w:marTop w:val="0"/>
              <w:marBottom w:val="0"/>
              <w:divBdr>
                <w:top w:val="none" w:sz="0" w:space="0" w:color="auto"/>
                <w:left w:val="none" w:sz="0" w:space="0" w:color="auto"/>
                <w:bottom w:val="none" w:sz="0" w:space="0" w:color="auto"/>
                <w:right w:val="none" w:sz="0" w:space="0" w:color="auto"/>
              </w:divBdr>
              <w:divsChild>
                <w:div w:id="251084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904417">
      <w:bodyDiv w:val="1"/>
      <w:marLeft w:val="0"/>
      <w:marRight w:val="0"/>
      <w:marTop w:val="0"/>
      <w:marBottom w:val="0"/>
      <w:divBdr>
        <w:top w:val="none" w:sz="0" w:space="0" w:color="auto"/>
        <w:left w:val="none" w:sz="0" w:space="0" w:color="auto"/>
        <w:bottom w:val="none" w:sz="0" w:space="0" w:color="auto"/>
        <w:right w:val="none" w:sz="0" w:space="0" w:color="auto"/>
      </w:divBdr>
    </w:div>
    <w:div w:id="472139304">
      <w:bodyDiv w:val="1"/>
      <w:marLeft w:val="0"/>
      <w:marRight w:val="0"/>
      <w:marTop w:val="0"/>
      <w:marBottom w:val="0"/>
      <w:divBdr>
        <w:top w:val="none" w:sz="0" w:space="0" w:color="auto"/>
        <w:left w:val="none" w:sz="0" w:space="0" w:color="auto"/>
        <w:bottom w:val="none" w:sz="0" w:space="0" w:color="auto"/>
        <w:right w:val="none" w:sz="0" w:space="0" w:color="auto"/>
      </w:divBdr>
    </w:div>
    <w:div w:id="472453700">
      <w:bodyDiv w:val="1"/>
      <w:marLeft w:val="0"/>
      <w:marRight w:val="0"/>
      <w:marTop w:val="0"/>
      <w:marBottom w:val="0"/>
      <w:divBdr>
        <w:top w:val="none" w:sz="0" w:space="0" w:color="auto"/>
        <w:left w:val="none" w:sz="0" w:space="0" w:color="auto"/>
        <w:bottom w:val="none" w:sz="0" w:space="0" w:color="auto"/>
        <w:right w:val="none" w:sz="0" w:space="0" w:color="auto"/>
      </w:divBdr>
    </w:div>
    <w:div w:id="484050510">
      <w:bodyDiv w:val="1"/>
      <w:marLeft w:val="0"/>
      <w:marRight w:val="0"/>
      <w:marTop w:val="0"/>
      <w:marBottom w:val="0"/>
      <w:divBdr>
        <w:top w:val="none" w:sz="0" w:space="0" w:color="auto"/>
        <w:left w:val="none" w:sz="0" w:space="0" w:color="auto"/>
        <w:bottom w:val="none" w:sz="0" w:space="0" w:color="auto"/>
        <w:right w:val="none" w:sz="0" w:space="0" w:color="auto"/>
      </w:divBdr>
    </w:div>
    <w:div w:id="521671430">
      <w:bodyDiv w:val="1"/>
      <w:marLeft w:val="0"/>
      <w:marRight w:val="0"/>
      <w:marTop w:val="0"/>
      <w:marBottom w:val="0"/>
      <w:divBdr>
        <w:top w:val="none" w:sz="0" w:space="0" w:color="auto"/>
        <w:left w:val="none" w:sz="0" w:space="0" w:color="auto"/>
        <w:bottom w:val="none" w:sz="0" w:space="0" w:color="auto"/>
        <w:right w:val="none" w:sz="0" w:space="0" w:color="auto"/>
      </w:divBdr>
    </w:div>
    <w:div w:id="535312240">
      <w:bodyDiv w:val="1"/>
      <w:marLeft w:val="0"/>
      <w:marRight w:val="0"/>
      <w:marTop w:val="0"/>
      <w:marBottom w:val="0"/>
      <w:divBdr>
        <w:top w:val="none" w:sz="0" w:space="0" w:color="auto"/>
        <w:left w:val="none" w:sz="0" w:space="0" w:color="auto"/>
        <w:bottom w:val="none" w:sz="0" w:space="0" w:color="auto"/>
        <w:right w:val="none" w:sz="0" w:space="0" w:color="auto"/>
      </w:divBdr>
    </w:div>
    <w:div w:id="544829922">
      <w:bodyDiv w:val="1"/>
      <w:marLeft w:val="0"/>
      <w:marRight w:val="0"/>
      <w:marTop w:val="0"/>
      <w:marBottom w:val="0"/>
      <w:divBdr>
        <w:top w:val="none" w:sz="0" w:space="0" w:color="auto"/>
        <w:left w:val="none" w:sz="0" w:space="0" w:color="auto"/>
        <w:bottom w:val="none" w:sz="0" w:space="0" w:color="auto"/>
        <w:right w:val="none" w:sz="0" w:space="0" w:color="auto"/>
      </w:divBdr>
    </w:div>
    <w:div w:id="547500273">
      <w:bodyDiv w:val="1"/>
      <w:marLeft w:val="0"/>
      <w:marRight w:val="0"/>
      <w:marTop w:val="0"/>
      <w:marBottom w:val="0"/>
      <w:divBdr>
        <w:top w:val="none" w:sz="0" w:space="0" w:color="auto"/>
        <w:left w:val="none" w:sz="0" w:space="0" w:color="auto"/>
        <w:bottom w:val="none" w:sz="0" w:space="0" w:color="auto"/>
        <w:right w:val="none" w:sz="0" w:space="0" w:color="auto"/>
      </w:divBdr>
      <w:divsChild>
        <w:div w:id="2007784208">
          <w:marLeft w:val="0"/>
          <w:marRight w:val="0"/>
          <w:marTop w:val="0"/>
          <w:marBottom w:val="0"/>
          <w:divBdr>
            <w:top w:val="none" w:sz="0" w:space="0" w:color="auto"/>
            <w:left w:val="none" w:sz="0" w:space="0" w:color="auto"/>
            <w:bottom w:val="none" w:sz="0" w:space="0" w:color="auto"/>
            <w:right w:val="none" w:sz="0" w:space="0" w:color="auto"/>
          </w:divBdr>
          <w:divsChild>
            <w:div w:id="777405461">
              <w:marLeft w:val="0"/>
              <w:marRight w:val="0"/>
              <w:marTop w:val="0"/>
              <w:marBottom w:val="0"/>
              <w:divBdr>
                <w:top w:val="none" w:sz="0" w:space="0" w:color="auto"/>
                <w:left w:val="none" w:sz="0" w:space="0" w:color="auto"/>
                <w:bottom w:val="none" w:sz="0" w:space="0" w:color="auto"/>
                <w:right w:val="none" w:sz="0" w:space="0" w:color="auto"/>
              </w:divBdr>
              <w:divsChild>
                <w:div w:id="178946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314878">
      <w:bodyDiv w:val="1"/>
      <w:marLeft w:val="0"/>
      <w:marRight w:val="0"/>
      <w:marTop w:val="0"/>
      <w:marBottom w:val="0"/>
      <w:divBdr>
        <w:top w:val="none" w:sz="0" w:space="0" w:color="auto"/>
        <w:left w:val="none" w:sz="0" w:space="0" w:color="auto"/>
        <w:bottom w:val="none" w:sz="0" w:space="0" w:color="auto"/>
        <w:right w:val="none" w:sz="0" w:space="0" w:color="auto"/>
      </w:divBdr>
    </w:div>
    <w:div w:id="566456652">
      <w:bodyDiv w:val="1"/>
      <w:marLeft w:val="0"/>
      <w:marRight w:val="0"/>
      <w:marTop w:val="0"/>
      <w:marBottom w:val="0"/>
      <w:divBdr>
        <w:top w:val="none" w:sz="0" w:space="0" w:color="auto"/>
        <w:left w:val="none" w:sz="0" w:space="0" w:color="auto"/>
        <w:bottom w:val="none" w:sz="0" w:space="0" w:color="auto"/>
        <w:right w:val="none" w:sz="0" w:space="0" w:color="auto"/>
      </w:divBdr>
    </w:div>
    <w:div w:id="569116716">
      <w:bodyDiv w:val="1"/>
      <w:marLeft w:val="0"/>
      <w:marRight w:val="0"/>
      <w:marTop w:val="0"/>
      <w:marBottom w:val="0"/>
      <w:divBdr>
        <w:top w:val="none" w:sz="0" w:space="0" w:color="auto"/>
        <w:left w:val="none" w:sz="0" w:space="0" w:color="auto"/>
        <w:bottom w:val="none" w:sz="0" w:space="0" w:color="auto"/>
        <w:right w:val="none" w:sz="0" w:space="0" w:color="auto"/>
      </w:divBdr>
      <w:divsChild>
        <w:div w:id="610279614">
          <w:marLeft w:val="0"/>
          <w:marRight w:val="0"/>
          <w:marTop w:val="0"/>
          <w:marBottom w:val="0"/>
          <w:divBdr>
            <w:top w:val="none" w:sz="0" w:space="0" w:color="auto"/>
            <w:left w:val="none" w:sz="0" w:space="0" w:color="auto"/>
            <w:bottom w:val="none" w:sz="0" w:space="0" w:color="auto"/>
            <w:right w:val="none" w:sz="0" w:space="0" w:color="auto"/>
          </w:divBdr>
          <w:divsChild>
            <w:div w:id="1778403531">
              <w:marLeft w:val="0"/>
              <w:marRight w:val="0"/>
              <w:marTop w:val="0"/>
              <w:marBottom w:val="0"/>
              <w:divBdr>
                <w:top w:val="none" w:sz="0" w:space="0" w:color="auto"/>
                <w:left w:val="none" w:sz="0" w:space="0" w:color="auto"/>
                <w:bottom w:val="none" w:sz="0" w:space="0" w:color="auto"/>
                <w:right w:val="none" w:sz="0" w:space="0" w:color="auto"/>
              </w:divBdr>
              <w:divsChild>
                <w:div w:id="932978264">
                  <w:marLeft w:val="0"/>
                  <w:marRight w:val="0"/>
                  <w:marTop w:val="0"/>
                  <w:marBottom w:val="0"/>
                  <w:divBdr>
                    <w:top w:val="none" w:sz="0" w:space="0" w:color="auto"/>
                    <w:left w:val="none" w:sz="0" w:space="0" w:color="auto"/>
                    <w:bottom w:val="none" w:sz="0" w:space="0" w:color="auto"/>
                    <w:right w:val="none" w:sz="0" w:space="0" w:color="auto"/>
                  </w:divBdr>
                  <w:divsChild>
                    <w:div w:id="1977563034">
                      <w:marLeft w:val="0"/>
                      <w:marRight w:val="0"/>
                      <w:marTop w:val="0"/>
                      <w:marBottom w:val="0"/>
                      <w:divBdr>
                        <w:top w:val="none" w:sz="0" w:space="0" w:color="auto"/>
                        <w:left w:val="none" w:sz="0" w:space="0" w:color="auto"/>
                        <w:bottom w:val="none" w:sz="0" w:space="0" w:color="auto"/>
                        <w:right w:val="none" w:sz="0" w:space="0" w:color="auto"/>
                      </w:divBdr>
                    </w:div>
                  </w:divsChild>
                </w:div>
                <w:div w:id="1980722841">
                  <w:marLeft w:val="0"/>
                  <w:marRight w:val="0"/>
                  <w:marTop w:val="0"/>
                  <w:marBottom w:val="0"/>
                  <w:divBdr>
                    <w:top w:val="none" w:sz="0" w:space="0" w:color="auto"/>
                    <w:left w:val="none" w:sz="0" w:space="0" w:color="auto"/>
                    <w:bottom w:val="none" w:sz="0" w:space="0" w:color="auto"/>
                    <w:right w:val="none" w:sz="0" w:space="0" w:color="auto"/>
                  </w:divBdr>
                  <w:divsChild>
                    <w:div w:id="491994760">
                      <w:marLeft w:val="0"/>
                      <w:marRight w:val="0"/>
                      <w:marTop w:val="0"/>
                      <w:marBottom w:val="0"/>
                      <w:divBdr>
                        <w:top w:val="none" w:sz="0" w:space="0" w:color="auto"/>
                        <w:left w:val="none" w:sz="0" w:space="0" w:color="auto"/>
                        <w:bottom w:val="none" w:sz="0" w:space="0" w:color="auto"/>
                        <w:right w:val="none" w:sz="0" w:space="0" w:color="auto"/>
                      </w:divBdr>
                    </w:div>
                  </w:divsChild>
                </w:div>
                <w:div w:id="1421870690">
                  <w:marLeft w:val="0"/>
                  <w:marRight w:val="0"/>
                  <w:marTop w:val="0"/>
                  <w:marBottom w:val="0"/>
                  <w:divBdr>
                    <w:top w:val="none" w:sz="0" w:space="0" w:color="auto"/>
                    <w:left w:val="none" w:sz="0" w:space="0" w:color="auto"/>
                    <w:bottom w:val="none" w:sz="0" w:space="0" w:color="auto"/>
                    <w:right w:val="none" w:sz="0" w:space="0" w:color="auto"/>
                  </w:divBdr>
                  <w:divsChild>
                    <w:div w:id="452021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1358712">
      <w:bodyDiv w:val="1"/>
      <w:marLeft w:val="0"/>
      <w:marRight w:val="0"/>
      <w:marTop w:val="0"/>
      <w:marBottom w:val="0"/>
      <w:divBdr>
        <w:top w:val="none" w:sz="0" w:space="0" w:color="auto"/>
        <w:left w:val="none" w:sz="0" w:space="0" w:color="auto"/>
        <w:bottom w:val="none" w:sz="0" w:space="0" w:color="auto"/>
        <w:right w:val="none" w:sz="0" w:space="0" w:color="auto"/>
      </w:divBdr>
    </w:div>
    <w:div w:id="618220386">
      <w:bodyDiv w:val="1"/>
      <w:marLeft w:val="0"/>
      <w:marRight w:val="0"/>
      <w:marTop w:val="0"/>
      <w:marBottom w:val="0"/>
      <w:divBdr>
        <w:top w:val="none" w:sz="0" w:space="0" w:color="auto"/>
        <w:left w:val="none" w:sz="0" w:space="0" w:color="auto"/>
        <w:bottom w:val="none" w:sz="0" w:space="0" w:color="auto"/>
        <w:right w:val="none" w:sz="0" w:space="0" w:color="auto"/>
      </w:divBdr>
    </w:div>
    <w:div w:id="620847124">
      <w:bodyDiv w:val="1"/>
      <w:marLeft w:val="0"/>
      <w:marRight w:val="0"/>
      <w:marTop w:val="0"/>
      <w:marBottom w:val="0"/>
      <w:divBdr>
        <w:top w:val="none" w:sz="0" w:space="0" w:color="auto"/>
        <w:left w:val="none" w:sz="0" w:space="0" w:color="auto"/>
        <w:bottom w:val="none" w:sz="0" w:space="0" w:color="auto"/>
        <w:right w:val="none" w:sz="0" w:space="0" w:color="auto"/>
      </w:divBdr>
    </w:div>
    <w:div w:id="636491147">
      <w:bodyDiv w:val="1"/>
      <w:marLeft w:val="0"/>
      <w:marRight w:val="0"/>
      <w:marTop w:val="0"/>
      <w:marBottom w:val="0"/>
      <w:divBdr>
        <w:top w:val="none" w:sz="0" w:space="0" w:color="auto"/>
        <w:left w:val="none" w:sz="0" w:space="0" w:color="auto"/>
        <w:bottom w:val="none" w:sz="0" w:space="0" w:color="auto"/>
        <w:right w:val="none" w:sz="0" w:space="0" w:color="auto"/>
      </w:divBdr>
      <w:divsChild>
        <w:div w:id="1422945709">
          <w:marLeft w:val="0"/>
          <w:marRight w:val="0"/>
          <w:marTop w:val="0"/>
          <w:marBottom w:val="0"/>
          <w:divBdr>
            <w:top w:val="none" w:sz="0" w:space="0" w:color="auto"/>
            <w:left w:val="none" w:sz="0" w:space="0" w:color="auto"/>
            <w:bottom w:val="none" w:sz="0" w:space="0" w:color="auto"/>
            <w:right w:val="none" w:sz="0" w:space="0" w:color="auto"/>
          </w:divBdr>
          <w:divsChild>
            <w:div w:id="105589852">
              <w:marLeft w:val="0"/>
              <w:marRight w:val="0"/>
              <w:marTop w:val="0"/>
              <w:marBottom w:val="0"/>
              <w:divBdr>
                <w:top w:val="none" w:sz="0" w:space="0" w:color="auto"/>
                <w:left w:val="none" w:sz="0" w:space="0" w:color="auto"/>
                <w:bottom w:val="none" w:sz="0" w:space="0" w:color="auto"/>
                <w:right w:val="none" w:sz="0" w:space="0" w:color="auto"/>
              </w:divBdr>
              <w:divsChild>
                <w:div w:id="116327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9267317">
      <w:bodyDiv w:val="1"/>
      <w:marLeft w:val="0"/>
      <w:marRight w:val="0"/>
      <w:marTop w:val="0"/>
      <w:marBottom w:val="0"/>
      <w:divBdr>
        <w:top w:val="none" w:sz="0" w:space="0" w:color="auto"/>
        <w:left w:val="none" w:sz="0" w:space="0" w:color="auto"/>
        <w:bottom w:val="none" w:sz="0" w:space="0" w:color="auto"/>
        <w:right w:val="none" w:sz="0" w:space="0" w:color="auto"/>
      </w:divBdr>
      <w:divsChild>
        <w:div w:id="968129979">
          <w:marLeft w:val="0"/>
          <w:marRight w:val="0"/>
          <w:marTop w:val="0"/>
          <w:marBottom w:val="0"/>
          <w:divBdr>
            <w:top w:val="none" w:sz="0" w:space="0" w:color="auto"/>
            <w:left w:val="none" w:sz="0" w:space="0" w:color="auto"/>
            <w:bottom w:val="none" w:sz="0" w:space="0" w:color="auto"/>
            <w:right w:val="none" w:sz="0" w:space="0" w:color="auto"/>
          </w:divBdr>
          <w:divsChild>
            <w:div w:id="1277902887">
              <w:marLeft w:val="0"/>
              <w:marRight w:val="0"/>
              <w:marTop w:val="0"/>
              <w:marBottom w:val="0"/>
              <w:divBdr>
                <w:top w:val="none" w:sz="0" w:space="0" w:color="auto"/>
                <w:left w:val="none" w:sz="0" w:space="0" w:color="auto"/>
                <w:bottom w:val="none" w:sz="0" w:space="0" w:color="auto"/>
                <w:right w:val="none" w:sz="0" w:space="0" w:color="auto"/>
              </w:divBdr>
              <w:divsChild>
                <w:div w:id="295533081">
                  <w:marLeft w:val="0"/>
                  <w:marRight w:val="0"/>
                  <w:marTop w:val="0"/>
                  <w:marBottom w:val="0"/>
                  <w:divBdr>
                    <w:top w:val="none" w:sz="0" w:space="0" w:color="auto"/>
                    <w:left w:val="none" w:sz="0" w:space="0" w:color="auto"/>
                    <w:bottom w:val="none" w:sz="0" w:space="0" w:color="auto"/>
                    <w:right w:val="none" w:sz="0" w:space="0" w:color="auto"/>
                  </w:divBdr>
                  <w:divsChild>
                    <w:div w:id="95710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6501126">
      <w:bodyDiv w:val="1"/>
      <w:marLeft w:val="0"/>
      <w:marRight w:val="0"/>
      <w:marTop w:val="0"/>
      <w:marBottom w:val="0"/>
      <w:divBdr>
        <w:top w:val="none" w:sz="0" w:space="0" w:color="auto"/>
        <w:left w:val="none" w:sz="0" w:space="0" w:color="auto"/>
        <w:bottom w:val="none" w:sz="0" w:space="0" w:color="auto"/>
        <w:right w:val="none" w:sz="0" w:space="0" w:color="auto"/>
      </w:divBdr>
    </w:div>
    <w:div w:id="677737597">
      <w:bodyDiv w:val="1"/>
      <w:marLeft w:val="0"/>
      <w:marRight w:val="0"/>
      <w:marTop w:val="0"/>
      <w:marBottom w:val="0"/>
      <w:divBdr>
        <w:top w:val="none" w:sz="0" w:space="0" w:color="auto"/>
        <w:left w:val="none" w:sz="0" w:space="0" w:color="auto"/>
        <w:bottom w:val="none" w:sz="0" w:space="0" w:color="auto"/>
        <w:right w:val="none" w:sz="0" w:space="0" w:color="auto"/>
      </w:divBdr>
      <w:divsChild>
        <w:div w:id="921182264">
          <w:marLeft w:val="0"/>
          <w:marRight w:val="0"/>
          <w:marTop w:val="0"/>
          <w:marBottom w:val="0"/>
          <w:divBdr>
            <w:top w:val="none" w:sz="0" w:space="0" w:color="auto"/>
            <w:left w:val="none" w:sz="0" w:space="0" w:color="auto"/>
            <w:bottom w:val="none" w:sz="0" w:space="0" w:color="auto"/>
            <w:right w:val="none" w:sz="0" w:space="0" w:color="auto"/>
          </w:divBdr>
          <w:divsChild>
            <w:div w:id="1345471587">
              <w:marLeft w:val="0"/>
              <w:marRight w:val="0"/>
              <w:marTop w:val="0"/>
              <w:marBottom w:val="0"/>
              <w:divBdr>
                <w:top w:val="none" w:sz="0" w:space="0" w:color="auto"/>
                <w:left w:val="none" w:sz="0" w:space="0" w:color="auto"/>
                <w:bottom w:val="none" w:sz="0" w:space="0" w:color="auto"/>
                <w:right w:val="none" w:sz="0" w:space="0" w:color="auto"/>
              </w:divBdr>
              <w:divsChild>
                <w:div w:id="113163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8899535">
      <w:bodyDiv w:val="1"/>
      <w:marLeft w:val="0"/>
      <w:marRight w:val="0"/>
      <w:marTop w:val="0"/>
      <w:marBottom w:val="0"/>
      <w:divBdr>
        <w:top w:val="none" w:sz="0" w:space="0" w:color="auto"/>
        <w:left w:val="none" w:sz="0" w:space="0" w:color="auto"/>
        <w:bottom w:val="none" w:sz="0" w:space="0" w:color="auto"/>
        <w:right w:val="none" w:sz="0" w:space="0" w:color="auto"/>
      </w:divBdr>
    </w:div>
    <w:div w:id="700711283">
      <w:bodyDiv w:val="1"/>
      <w:marLeft w:val="0"/>
      <w:marRight w:val="0"/>
      <w:marTop w:val="0"/>
      <w:marBottom w:val="0"/>
      <w:divBdr>
        <w:top w:val="none" w:sz="0" w:space="0" w:color="auto"/>
        <w:left w:val="none" w:sz="0" w:space="0" w:color="auto"/>
        <w:bottom w:val="none" w:sz="0" w:space="0" w:color="auto"/>
        <w:right w:val="none" w:sz="0" w:space="0" w:color="auto"/>
      </w:divBdr>
      <w:divsChild>
        <w:div w:id="2034528181">
          <w:marLeft w:val="0"/>
          <w:marRight w:val="0"/>
          <w:marTop w:val="0"/>
          <w:marBottom w:val="0"/>
          <w:divBdr>
            <w:top w:val="none" w:sz="0" w:space="0" w:color="auto"/>
            <w:left w:val="none" w:sz="0" w:space="0" w:color="auto"/>
            <w:bottom w:val="none" w:sz="0" w:space="0" w:color="auto"/>
            <w:right w:val="none" w:sz="0" w:space="0" w:color="auto"/>
          </w:divBdr>
          <w:divsChild>
            <w:div w:id="1508860277">
              <w:marLeft w:val="0"/>
              <w:marRight w:val="0"/>
              <w:marTop w:val="0"/>
              <w:marBottom w:val="0"/>
              <w:divBdr>
                <w:top w:val="none" w:sz="0" w:space="0" w:color="auto"/>
                <w:left w:val="none" w:sz="0" w:space="0" w:color="auto"/>
                <w:bottom w:val="none" w:sz="0" w:space="0" w:color="auto"/>
                <w:right w:val="none" w:sz="0" w:space="0" w:color="auto"/>
              </w:divBdr>
              <w:divsChild>
                <w:div w:id="1376394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341742">
      <w:bodyDiv w:val="1"/>
      <w:marLeft w:val="0"/>
      <w:marRight w:val="0"/>
      <w:marTop w:val="0"/>
      <w:marBottom w:val="0"/>
      <w:divBdr>
        <w:top w:val="none" w:sz="0" w:space="0" w:color="auto"/>
        <w:left w:val="none" w:sz="0" w:space="0" w:color="auto"/>
        <w:bottom w:val="none" w:sz="0" w:space="0" w:color="auto"/>
        <w:right w:val="none" w:sz="0" w:space="0" w:color="auto"/>
      </w:divBdr>
    </w:div>
    <w:div w:id="715618588">
      <w:bodyDiv w:val="1"/>
      <w:marLeft w:val="0"/>
      <w:marRight w:val="0"/>
      <w:marTop w:val="0"/>
      <w:marBottom w:val="0"/>
      <w:divBdr>
        <w:top w:val="none" w:sz="0" w:space="0" w:color="auto"/>
        <w:left w:val="none" w:sz="0" w:space="0" w:color="auto"/>
        <w:bottom w:val="none" w:sz="0" w:space="0" w:color="auto"/>
        <w:right w:val="none" w:sz="0" w:space="0" w:color="auto"/>
      </w:divBdr>
      <w:divsChild>
        <w:div w:id="2057467443">
          <w:marLeft w:val="0"/>
          <w:marRight w:val="0"/>
          <w:marTop w:val="0"/>
          <w:marBottom w:val="0"/>
          <w:divBdr>
            <w:top w:val="none" w:sz="0" w:space="0" w:color="auto"/>
            <w:left w:val="none" w:sz="0" w:space="0" w:color="auto"/>
            <w:bottom w:val="none" w:sz="0" w:space="0" w:color="auto"/>
            <w:right w:val="none" w:sz="0" w:space="0" w:color="auto"/>
          </w:divBdr>
          <w:divsChild>
            <w:div w:id="1685591762">
              <w:marLeft w:val="0"/>
              <w:marRight w:val="0"/>
              <w:marTop w:val="0"/>
              <w:marBottom w:val="0"/>
              <w:divBdr>
                <w:top w:val="none" w:sz="0" w:space="0" w:color="auto"/>
                <w:left w:val="none" w:sz="0" w:space="0" w:color="auto"/>
                <w:bottom w:val="none" w:sz="0" w:space="0" w:color="auto"/>
                <w:right w:val="none" w:sz="0" w:space="0" w:color="auto"/>
              </w:divBdr>
              <w:divsChild>
                <w:div w:id="102389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096331">
      <w:bodyDiv w:val="1"/>
      <w:marLeft w:val="0"/>
      <w:marRight w:val="0"/>
      <w:marTop w:val="0"/>
      <w:marBottom w:val="0"/>
      <w:divBdr>
        <w:top w:val="none" w:sz="0" w:space="0" w:color="auto"/>
        <w:left w:val="none" w:sz="0" w:space="0" w:color="auto"/>
        <w:bottom w:val="none" w:sz="0" w:space="0" w:color="auto"/>
        <w:right w:val="none" w:sz="0" w:space="0" w:color="auto"/>
      </w:divBdr>
    </w:div>
    <w:div w:id="721902959">
      <w:bodyDiv w:val="1"/>
      <w:marLeft w:val="0"/>
      <w:marRight w:val="0"/>
      <w:marTop w:val="0"/>
      <w:marBottom w:val="0"/>
      <w:divBdr>
        <w:top w:val="none" w:sz="0" w:space="0" w:color="auto"/>
        <w:left w:val="none" w:sz="0" w:space="0" w:color="auto"/>
        <w:bottom w:val="none" w:sz="0" w:space="0" w:color="auto"/>
        <w:right w:val="none" w:sz="0" w:space="0" w:color="auto"/>
      </w:divBdr>
      <w:divsChild>
        <w:div w:id="2094814385">
          <w:marLeft w:val="0"/>
          <w:marRight w:val="0"/>
          <w:marTop w:val="0"/>
          <w:marBottom w:val="0"/>
          <w:divBdr>
            <w:top w:val="none" w:sz="0" w:space="0" w:color="auto"/>
            <w:left w:val="none" w:sz="0" w:space="0" w:color="auto"/>
            <w:bottom w:val="none" w:sz="0" w:space="0" w:color="auto"/>
            <w:right w:val="none" w:sz="0" w:space="0" w:color="auto"/>
          </w:divBdr>
          <w:divsChild>
            <w:div w:id="2134983084">
              <w:marLeft w:val="0"/>
              <w:marRight w:val="0"/>
              <w:marTop w:val="0"/>
              <w:marBottom w:val="0"/>
              <w:divBdr>
                <w:top w:val="none" w:sz="0" w:space="0" w:color="auto"/>
                <w:left w:val="none" w:sz="0" w:space="0" w:color="auto"/>
                <w:bottom w:val="none" w:sz="0" w:space="0" w:color="auto"/>
                <w:right w:val="none" w:sz="0" w:space="0" w:color="auto"/>
              </w:divBdr>
              <w:divsChild>
                <w:div w:id="1316648575">
                  <w:marLeft w:val="0"/>
                  <w:marRight w:val="0"/>
                  <w:marTop w:val="0"/>
                  <w:marBottom w:val="0"/>
                  <w:divBdr>
                    <w:top w:val="none" w:sz="0" w:space="0" w:color="auto"/>
                    <w:left w:val="none" w:sz="0" w:space="0" w:color="auto"/>
                    <w:bottom w:val="none" w:sz="0" w:space="0" w:color="auto"/>
                    <w:right w:val="none" w:sz="0" w:space="0" w:color="auto"/>
                  </w:divBdr>
                  <w:divsChild>
                    <w:div w:id="404651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1542529">
      <w:bodyDiv w:val="1"/>
      <w:marLeft w:val="0"/>
      <w:marRight w:val="0"/>
      <w:marTop w:val="0"/>
      <w:marBottom w:val="0"/>
      <w:divBdr>
        <w:top w:val="none" w:sz="0" w:space="0" w:color="auto"/>
        <w:left w:val="none" w:sz="0" w:space="0" w:color="auto"/>
        <w:bottom w:val="none" w:sz="0" w:space="0" w:color="auto"/>
        <w:right w:val="none" w:sz="0" w:space="0" w:color="auto"/>
      </w:divBdr>
      <w:divsChild>
        <w:div w:id="1297443474">
          <w:marLeft w:val="0"/>
          <w:marRight w:val="0"/>
          <w:marTop w:val="0"/>
          <w:marBottom w:val="0"/>
          <w:divBdr>
            <w:top w:val="none" w:sz="0" w:space="0" w:color="auto"/>
            <w:left w:val="none" w:sz="0" w:space="0" w:color="auto"/>
            <w:bottom w:val="none" w:sz="0" w:space="0" w:color="auto"/>
            <w:right w:val="none" w:sz="0" w:space="0" w:color="auto"/>
          </w:divBdr>
        </w:div>
        <w:div w:id="2022245589">
          <w:marLeft w:val="0"/>
          <w:marRight w:val="0"/>
          <w:marTop w:val="0"/>
          <w:marBottom w:val="0"/>
          <w:divBdr>
            <w:top w:val="none" w:sz="0" w:space="0" w:color="auto"/>
            <w:left w:val="none" w:sz="0" w:space="0" w:color="auto"/>
            <w:bottom w:val="none" w:sz="0" w:space="0" w:color="auto"/>
            <w:right w:val="none" w:sz="0" w:space="0" w:color="auto"/>
          </w:divBdr>
        </w:div>
        <w:div w:id="1908110296">
          <w:marLeft w:val="0"/>
          <w:marRight w:val="0"/>
          <w:marTop w:val="0"/>
          <w:marBottom w:val="0"/>
          <w:divBdr>
            <w:top w:val="none" w:sz="0" w:space="0" w:color="auto"/>
            <w:left w:val="none" w:sz="0" w:space="0" w:color="auto"/>
            <w:bottom w:val="none" w:sz="0" w:space="0" w:color="auto"/>
            <w:right w:val="none" w:sz="0" w:space="0" w:color="auto"/>
          </w:divBdr>
        </w:div>
        <w:div w:id="1089739862">
          <w:marLeft w:val="0"/>
          <w:marRight w:val="0"/>
          <w:marTop w:val="0"/>
          <w:marBottom w:val="0"/>
          <w:divBdr>
            <w:top w:val="none" w:sz="0" w:space="0" w:color="auto"/>
            <w:left w:val="none" w:sz="0" w:space="0" w:color="auto"/>
            <w:bottom w:val="none" w:sz="0" w:space="0" w:color="auto"/>
            <w:right w:val="none" w:sz="0" w:space="0" w:color="auto"/>
          </w:divBdr>
        </w:div>
        <w:div w:id="284241003">
          <w:marLeft w:val="0"/>
          <w:marRight w:val="0"/>
          <w:marTop w:val="0"/>
          <w:marBottom w:val="0"/>
          <w:divBdr>
            <w:top w:val="none" w:sz="0" w:space="0" w:color="auto"/>
            <w:left w:val="none" w:sz="0" w:space="0" w:color="auto"/>
            <w:bottom w:val="none" w:sz="0" w:space="0" w:color="auto"/>
            <w:right w:val="none" w:sz="0" w:space="0" w:color="auto"/>
          </w:divBdr>
        </w:div>
        <w:div w:id="751781804">
          <w:marLeft w:val="0"/>
          <w:marRight w:val="0"/>
          <w:marTop w:val="0"/>
          <w:marBottom w:val="0"/>
          <w:divBdr>
            <w:top w:val="none" w:sz="0" w:space="0" w:color="auto"/>
            <w:left w:val="none" w:sz="0" w:space="0" w:color="auto"/>
            <w:bottom w:val="none" w:sz="0" w:space="0" w:color="auto"/>
            <w:right w:val="none" w:sz="0" w:space="0" w:color="auto"/>
          </w:divBdr>
        </w:div>
      </w:divsChild>
    </w:div>
    <w:div w:id="739447485">
      <w:bodyDiv w:val="1"/>
      <w:marLeft w:val="0"/>
      <w:marRight w:val="0"/>
      <w:marTop w:val="0"/>
      <w:marBottom w:val="0"/>
      <w:divBdr>
        <w:top w:val="none" w:sz="0" w:space="0" w:color="auto"/>
        <w:left w:val="none" w:sz="0" w:space="0" w:color="auto"/>
        <w:bottom w:val="none" w:sz="0" w:space="0" w:color="auto"/>
        <w:right w:val="none" w:sz="0" w:space="0" w:color="auto"/>
      </w:divBdr>
    </w:div>
    <w:div w:id="770054063">
      <w:bodyDiv w:val="1"/>
      <w:marLeft w:val="0"/>
      <w:marRight w:val="0"/>
      <w:marTop w:val="0"/>
      <w:marBottom w:val="0"/>
      <w:divBdr>
        <w:top w:val="none" w:sz="0" w:space="0" w:color="auto"/>
        <w:left w:val="none" w:sz="0" w:space="0" w:color="auto"/>
        <w:bottom w:val="none" w:sz="0" w:space="0" w:color="auto"/>
        <w:right w:val="none" w:sz="0" w:space="0" w:color="auto"/>
      </w:divBdr>
    </w:div>
    <w:div w:id="792868782">
      <w:bodyDiv w:val="1"/>
      <w:marLeft w:val="0"/>
      <w:marRight w:val="0"/>
      <w:marTop w:val="0"/>
      <w:marBottom w:val="0"/>
      <w:divBdr>
        <w:top w:val="none" w:sz="0" w:space="0" w:color="auto"/>
        <w:left w:val="none" w:sz="0" w:space="0" w:color="auto"/>
        <w:bottom w:val="none" w:sz="0" w:space="0" w:color="auto"/>
        <w:right w:val="none" w:sz="0" w:space="0" w:color="auto"/>
      </w:divBdr>
      <w:divsChild>
        <w:div w:id="1064839479">
          <w:marLeft w:val="0"/>
          <w:marRight w:val="0"/>
          <w:marTop w:val="0"/>
          <w:marBottom w:val="0"/>
          <w:divBdr>
            <w:top w:val="none" w:sz="0" w:space="0" w:color="auto"/>
            <w:left w:val="none" w:sz="0" w:space="0" w:color="auto"/>
            <w:bottom w:val="none" w:sz="0" w:space="0" w:color="auto"/>
            <w:right w:val="none" w:sz="0" w:space="0" w:color="auto"/>
          </w:divBdr>
          <w:divsChild>
            <w:div w:id="1297682762">
              <w:marLeft w:val="0"/>
              <w:marRight w:val="0"/>
              <w:marTop w:val="0"/>
              <w:marBottom w:val="0"/>
              <w:divBdr>
                <w:top w:val="none" w:sz="0" w:space="0" w:color="auto"/>
                <w:left w:val="none" w:sz="0" w:space="0" w:color="auto"/>
                <w:bottom w:val="none" w:sz="0" w:space="0" w:color="auto"/>
                <w:right w:val="none" w:sz="0" w:space="0" w:color="auto"/>
              </w:divBdr>
              <w:divsChild>
                <w:div w:id="186170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602102">
      <w:bodyDiv w:val="1"/>
      <w:marLeft w:val="0"/>
      <w:marRight w:val="0"/>
      <w:marTop w:val="0"/>
      <w:marBottom w:val="0"/>
      <w:divBdr>
        <w:top w:val="none" w:sz="0" w:space="0" w:color="auto"/>
        <w:left w:val="none" w:sz="0" w:space="0" w:color="auto"/>
        <w:bottom w:val="none" w:sz="0" w:space="0" w:color="auto"/>
        <w:right w:val="none" w:sz="0" w:space="0" w:color="auto"/>
      </w:divBdr>
      <w:divsChild>
        <w:div w:id="827937949">
          <w:marLeft w:val="0"/>
          <w:marRight w:val="0"/>
          <w:marTop w:val="0"/>
          <w:marBottom w:val="0"/>
          <w:divBdr>
            <w:top w:val="none" w:sz="0" w:space="0" w:color="auto"/>
            <w:left w:val="none" w:sz="0" w:space="0" w:color="auto"/>
            <w:bottom w:val="none" w:sz="0" w:space="0" w:color="auto"/>
            <w:right w:val="none" w:sz="0" w:space="0" w:color="auto"/>
          </w:divBdr>
          <w:divsChild>
            <w:div w:id="1060404067">
              <w:marLeft w:val="0"/>
              <w:marRight w:val="0"/>
              <w:marTop w:val="0"/>
              <w:marBottom w:val="0"/>
              <w:divBdr>
                <w:top w:val="none" w:sz="0" w:space="0" w:color="auto"/>
                <w:left w:val="none" w:sz="0" w:space="0" w:color="auto"/>
                <w:bottom w:val="none" w:sz="0" w:space="0" w:color="auto"/>
                <w:right w:val="none" w:sz="0" w:space="0" w:color="auto"/>
              </w:divBdr>
              <w:divsChild>
                <w:div w:id="58438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584069">
      <w:bodyDiv w:val="1"/>
      <w:marLeft w:val="0"/>
      <w:marRight w:val="0"/>
      <w:marTop w:val="0"/>
      <w:marBottom w:val="0"/>
      <w:divBdr>
        <w:top w:val="none" w:sz="0" w:space="0" w:color="auto"/>
        <w:left w:val="none" w:sz="0" w:space="0" w:color="auto"/>
        <w:bottom w:val="none" w:sz="0" w:space="0" w:color="auto"/>
        <w:right w:val="none" w:sz="0" w:space="0" w:color="auto"/>
      </w:divBdr>
    </w:div>
    <w:div w:id="840972324">
      <w:bodyDiv w:val="1"/>
      <w:marLeft w:val="0"/>
      <w:marRight w:val="0"/>
      <w:marTop w:val="0"/>
      <w:marBottom w:val="0"/>
      <w:divBdr>
        <w:top w:val="none" w:sz="0" w:space="0" w:color="auto"/>
        <w:left w:val="none" w:sz="0" w:space="0" w:color="auto"/>
        <w:bottom w:val="none" w:sz="0" w:space="0" w:color="auto"/>
        <w:right w:val="none" w:sz="0" w:space="0" w:color="auto"/>
      </w:divBdr>
      <w:divsChild>
        <w:div w:id="225534640">
          <w:marLeft w:val="0"/>
          <w:marRight w:val="0"/>
          <w:marTop w:val="0"/>
          <w:marBottom w:val="0"/>
          <w:divBdr>
            <w:top w:val="none" w:sz="0" w:space="0" w:color="auto"/>
            <w:left w:val="none" w:sz="0" w:space="0" w:color="auto"/>
            <w:bottom w:val="none" w:sz="0" w:space="0" w:color="auto"/>
            <w:right w:val="none" w:sz="0" w:space="0" w:color="auto"/>
          </w:divBdr>
          <w:divsChild>
            <w:div w:id="1437486362">
              <w:marLeft w:val="0"/>
              <w:marRight w:val="0"/>
              <w:marTop w:val="0"/>
              <w:marBottom w:val="0"/>
              <w:divBdr>
                <w:top w:val="none" w:sz="0" w:space="0" w:color="auto"/>
                <w:left w:val="none" w:sz="0" w:space="0" w:color="auto"/>
                <w:bottom w:val="none" w:sz="0" w:space="0" w:color="auto"/>
                <w:right w:val="none" w:sz="0" w:space="0" w:color="auto"/>
              </w:divBdr>
              <w:divsChild>
                <w:div w:id="18225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2356482">
      <w:bodyDiv w:val="1"/>
      <w:marLeft w:val="0"/>
      <w:marRight w:val="0"/>
      <w:marTop w:val="0"/>
      <w:marBottom w:val="0"/>
      <w:divBdr>
        <w:top w:val="none" w:sz="0" w:space="0" w:color="auto"/>
        <w:left w:val="none" w:sz="0" w:space="0" w:color="auto"/>
        <w:bottom w:val="none" w:sz="0" w:space="0" w:color="auto"/>
        <w:right w:val="none" w:sz="0" w:space="0" w:color="auto"/>
      </w:divBdr>
      <w:divsChild>
        <w:div w:id="416943576">
          <w:marLeft w:val="0"/>
          <w:marRight w:val="0"/>
          <w:marTop w:val="0"/>
          <w:marBottom w:val="0"/>
          <w:divBdr>
            <w:top w:val="none" w:sz="0" w:space="0" w:color="auto"/>
            <w:left w:val="none" w:sz="0" w:space="0" w:color="auto"/>
            <w:bottom w:val="none" w:sz="0" w:space="0" w:color="auto"/>
            <w:right w:val="none" w:sz="0" w:space="0" w:color="auto"/>
          </w:divBdr>
          <w:divsChild>
            <w:div w:id="1846430969">
              <w:marLeft w:val="0"/>
              <w:marRight w:val="0"/>
              <w:marTop w:val="0"/>
              <w:marBottom w:val="0"/>
              <w:divBdr>
                <w:top w:val="none" w:sz="0" w:space="0" w:color="auto"/>
                <w:left w:val="none" w:sz="0" w:space="0" w:color="auto"/>
                <w:bottom w:val="none" w:sz="0" w:space="0" w:color="auto"/>
                <w:right w:val="none" w:sz="0" w:space="0" w:color="auto"/>
              </w:divBdr>
              <w:divsChild>
                <w:div w:id="9683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0753135">
      <w:bodyDiv w:val="1"/>
      <w:marLeft w:val="0"/>
      <w:marRight w:val="0"/>
      <w:marTop w:val="0"/>
      <w:marBottom w:val="0"/>
      <w:divBdr>
        <w:top w:val="none" w:sz="0" w:space="0" w:color="auto"/>
        <w:left w:val="none" w:sz="0" w:space="0" w:color="auto"/>
        <w:bottom w:val="none" w:sz="0" w:space="0" w:color="auto"/>
        <w:right w:val="none" w:sz="0" w:space="0" w:color="auto"/>
      </w:divBdr>
    </w:div>
    <w:div w:id="861163848">
      <w:bodyDiv w:val="1"/>
      <w:marLeft w:val="0"/>
      <w:marRight w:val="0"/>
      <w:marTop w:val="0"/>
      <w:marBottom w:val="0"/>
      <w:divBdr>
        <w:top w:val="none" w:sz="0" w:space="0" w:color="auto"/>
        <w:left w:val="none" w:sz="0" w:space="0" w:color="auto"/>
        <w:bottom w:val="none" w:sz="0" w:space="0" w:color="auto"/>
        <w:right w:val="none" w:sz="0" w:space="0" w:color="auto"/>
      </w:divBdr>
    </w:div>
    <w:div w:id="867454646">
      <w:bodyDiv w:val="1"/>
      <w:marLeft w:val="0"/>
      <w:marRight w:val="0"/>
      <w:marTop w:val="0"/>
      <w:marBottom w:val="0"/>
      <w:divBdr>
        <w:top w:val="none" w:sz="0" w:space="0" w:color="auto"/>
        <w:left w:val="none" w:sz="0" w:space="0" w:color="auto"/>
        <w:bottom w:val="none" w:sz="0" w:space="0" w:color="auto"/>
        <w:right w:val="none" w:sz="0" w:space="0" w:color="auto"/>
      </w:divBdr>
    </w:div>
    <w:div w:id="879393820">
      <w:bodyDiv w:val="1"/>
      <w:marLeft w:val="0"/>
      <w:marRight w:val="0"/>
      <w:marTop w:val="0"/>
      <w:marBottom w:val="0"/>
      <w:divBdr>
        <w:top w:val="none" w:sz="0" w:space="0" w:color="auto"/>
        <w:left w:val="none" w:sz="0" w:space="0" w:color="auto"/>
        <w:bottom w:val="none" w:sz="0" w:space="0" w:color="auto"/>
        <w:right w:val="none" w:sz="0" w:space="0" w:color="auto"/>
      </w:divBdr>
      <w:divsChild>
        <w:div w:id="285695254">
          <w:marLeft w:val="0"/>
          <w:marRight w:val="0"/>
          <w:marTop w:val="0"/>
          <w:marBottom w:val="0"/>
          <w:divBdr>
            <w:top w:val="none" w:sz="0" w:space="0" w:color="auto"/>
            <w:left w:val="none" w:sz="0" w:space="0" w:color="auto"/>
            <w:bottom w:val="none" w:sz="0" w:space="0" w:color="auto"/>
            <w:right w:val="none" w:sz="0" w:space="0" w:color="auto"/>
          </w:divBdr>
          <w:divsChild>
            <w:div w:id="1537540647">
              <w:marLeft w:val="0"/>
              <w:marRight w:val="0"/>
              <w:marTop w:val="0"/>
              <w:marBottom w:val="0"/>
              <w:divBdr>
                <w:top w:val="none" w:sz="0" w:space="0" w:color="auto"/>
                <w:left w:val="none" w:sz="0" w:space="0" w:color="auto"/>
                <w:bottom w:val="none" w:sz="0" w:space="0" w:color="auto"/>
                <w:right w:val="none" w:sz="0" w:space="0" w:color="auto"/>
              </w:divBdr>
              <w:divsChild>
                <w:div w:id="1426538603">
                  <w:marLeft w:val="0"/>
                  <w:marRight w:val="0"/>
                  <w:marTop w:val="0"/>
                  <w:marBottom w:val="0"/>
                  <w:divBdr>
                    <w:top w:val="none" w:sz="0" w:space="0" w:color="auto"/>
                    <w:left w:val="none" w:sz="0" w:space="0" w:color="auto"/>
                    <w:bottom w:val="none" w:sz="0" w:space="0" w:color="auto"/>
                    <w:right w:val="none" w:sz="0" w:space="0" w:color="auto"/>
                  </w:divBdr>
                  <w:divsChild>
                    <w:div w:id="26110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3445466">
      <w:bodyDiv w:val="1"/>
      <w:marLeft w:val="0"/>
      <w:marRight w:val="0"/>
      <w:marTop w:val="0"/>
      <w:marBottom w:val="0"/>
      <w:divBdr>
        <w:top w:val="none" w:sz="0" w:space="0" w:color="auto"/>
        <w:left w:val="none" w:sz="0" w:space="0" w:color="auto"/>
        <w:bottom w:val="none" w:sz="0" w:space="0" w:color="auto"/>
        <w:right w:val="none" w:sz="0" w:space="0" w:color="auto"/>
      </w:divBdr>
      <w:divsChild>
        <w:div w:id="1434088254">
          <w:marLeft w:val="0"/>
          <w:marRight w:val="0"/>
          <w:marTop w:val="0"/>
          <w:marBottom w:val="0"/>
          <w:divBdr>
            <w:top w:val="none" w:sz="0" w:space="0" w:color="auto"/>
            <w:left w:val="none" w:sz="0" w:space="0" w:color="auto"/>
            <w:bottom w:val="none" w:sz="0" w:space="0" w:color="auto"/>
            <w:right w:val="none" w:sz="0" w:space="0" w:color="auto"/>
          </w:divBdr>
          <w:divsChild>
            <w:div w:id="563561812">
              <w:marLeft w:val="0"/>
              <w:marRight w:val="0"/>
              <w:marTop w:val="0"/>
              <w:marBottom w:val="0"/>
              <w:divBdr>
                <w:top w:val="none" w:sz="0" w:space="0" w:color="auto"/>
                <w:left w:val="none" w:sz="0" w:space="0" w:color="auto"/>
                <w:bottom w:val="none" w:sz="0" w:space="0" w:color="auto"/>
                <w:right w:val="none" w:sz="0" w:space="0" w:color="auto"/>
              </w:divBdr>
              <w:divsChild>
                <w:div w:id="1849833003">
                  <w:marLeft w:val="0"/>
                  <w:marRight w:val="0"/>
                  <w:marTop w:val="0"/>
                  <w:marBottom w:val="0"/>
                  <w:divBdr>
                    <w:top w:val="none" w:sz="0" w:space="0" w:color="auto"/>
                    <w:left w:val="none" w:sz="0" w:space="0" w:color="auto"/>
                    <w:bottom w:val="none" w:sz="0" w:space="0" w:color="auto"/>
                    <w:right w:val="none" w:sz="0" w:space="0" w:color="auto"/>
                  </w:divBdr>
                  <w:divsChild>
                    <w:div w:id="24172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759453">
      <w:bodyDiv w:val="1"/>
      <w:marLeft w:val="0"/>
      <w:marRight w:val="0"/>
      <w:marTop w:val="0"/>
      <w:marBottom w:val="0"/>
      <w:divBdr>
        <w:top w:val="none" w:sz="0" w:space="0" w:color="auto"/>
        <w:left w:val="none" w:sz="0" w:space="0" w:color="auto"/>
        <w:bottom w:val="none" w:sz="0" w:space="0" w:color="auto"/>
        <w:right w:val="none" w:sz="0" w:space="0" w:color="auto"/>
      </w:divBdr>
    </w:div>
    <w:div w:id="894581710">
      <w:bodyDiv w:val="1"/>
      <w:marLeft w:val="0"/>
      <w:marRight w:val="0"/>
      <w:marTop w:val="0"/>
      <w:marBottom w:val="0"/>
      <w:divBdr>
        <w:top w:val="none" w:sz="0" w:space="0" w:color="auto"/>
        <w:left w:val="none" w:sz="0" w:space="0" w:color="auto"/>
        <w:bottom w:val="none" w:sz="0" w:space="0" w:color="auto"/>
        <w:right w:val="none" w:sz="0" w:space="0" w:color="auto"/>
      </w:divBdr>
    </w:div>
    <w:div w:id="895512862">
      <w:bodyDiv w:val="1"/>
      <w:marLeft w:val="0"/>
      <w:marRight w:val="0"/>
      <w:marTop w:val="0"/>
      <w:marBottom w:val="0"/>
      <w:divBdr>
        <w:top w:val="none" w:sz="0" w:space="0" w:color="auto"/>
        <w:left w:val="none" w:sz="0" w:space="0" w:color="auto"/>
        <w:bottom w:val="none" w:sz="0" w:space="0" w:color="auto"/>
        <w:right w:val="none" w:sz="0" w:space="0" w:color="auto"/>
      </w:divBdr>
    </w:div>
    <w:div w:id="904532478">
      <w:bodyDiv w:val="1"/>
      <w:marLeft w:val="0"/>
      <w:marRight w:val="0"/>
      <w:marTop w:val="0"/>
      <w:marBottom w:val="0"/>
      <w:divBdr>
        <w:top w:val="none" w:sz="0" w:space="0" w:color="auto"/>
        <w:left w:val="none" w:sz="0" w:space="0" w:color="auto"/>
        <w:bottom w:val="none" w:sz="0" w:space="0" w:color="auto"/>
        <w:right w:val="none" w:sz="0" w:space="0" w:color="auto"/>
      </w:divBdr>
    </w:div>
    <w:div w:id="913244185">
      <w:bodyDiv w:val="1"/>
      <w:marLeft w:val="0"/>
      <w:marRight w:val="0"/>
      <w:marTop w:val="0"/>
      <w:marBottom w:val="0"/>
      <w:divBdr>
        <w:top w:val="none" w:sz="0" w:space="0" w:color="auto"/>
        <w:left w:val="none" w:sz="0" w:space="0" w:color="auto"/>
        <w:bottom w:val="none" w:sz="0" w:space="0" w:color="auto"/>
        <w:right w:val="none" w:sz="0" w:space="0" w:color="auto"/>
      </w:divBdr>
      <w:divsChild>
        <w:div w:id="117604326">
          <w:marLeft w:val="0"/>
          <w:marRight w:val="0"/>
          <w:marTop w:val="0"/>
          <w:marBottom w:val="0"/>
          <w:divBdr>
            <w:top w:val="none" w:sz="0" w:space="0" w:color="auto"/>
            <w:left w:val="none" w:sz="0" w:space="0" w:color="auto"/>
            <w:bottom w:val="none" w:sz="0" w:space="0" w:color="auto"/>
            <w:right w:val="none" w:sz="0" w:space="0" w:color="auto"/>
          </w:divBdr>
          <w:divsChild>
            <w:div w:id="217783058">
              <w:marLeft w:val="0"/>
              <w:marRight w:val="0"/>
              <w:marTop w:val="0"/>
              <w:marBottom w:val="0"/>
              <w:divBdr>
                <w:top w:val="none" w:sz="0" w:space="0" w:color="auto"/>
                <w:left w:val="none" w:sz="0" w:space="0" w:color="auto"/>
                <w:bottom w:val="none" w:sz="0" w:space="0" w:color="auto"/>
                <w:right w:val="none" w:sz="0" w:space="0" w:color="auto"/>
              </w:divBdr>
              <w:divsChild>
                <w:div w:id="1081680832">
                  <w:marLeft w:val="0"/>
                  <w:marRight w:val="0"/>
                  <w:marTop w:val="0"/>
                  <w:marBottom w:val="0"/>
                  <w:divBdr>
                    <w:top w:val="none" w:sz="0" w:space="0" w:color="auto"/>
                    <w:left w:val="none" w:sz="0" w:space="0" w:color="auto"/>
                    <w:bottom w:val="none" w:sz="0" w:space="0" w:color="auto"/>
                    <w:right w:val="none" w:sz="0" w:space="0" w:color="auto"/>
                  </w:divBdr>
                  <w:divsChild>
                    <w:div w:id="55574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146192">
      <w:bodyDiv w:val="1"/>
      <w:marLeft w:val="0"/>
      <w:marRight w:val="0"/>
      <w:marTop w:val="0"/>
      <w:marBottom w:val="0"/>
      <w:divBdr>
        <w:top w:val="none" w:sz="0" w:space="0" w:color="auto"/>
        <w:left w:val="none" w:sz="0" w:space="0" w:color="auto"/>
        <w:bottom w:val="none" w:sz="0" w:space="0" w:color="auto"/>
        <w:right w:val="none" w:sz="0" w:space="0" w:color="auto"/>
      </w:divBdr>
    </w:div>
    <w:div w:id="928199873">
      <w:bodyDiv w:val="1"/>
      <w:marLeft w:val="0"/>
      <w:marRight w:val="0"/>
      <w:marTop w:val="0"/>
      <w:marBottom w:val="0"/>
      <w:divBdr>
        <w:top w:val="none" w:sz="0" w:space="0" w:color="auto"/>
        <w:left w:val="none" w:sz="0" w:space="0" w:color="auto"/>
        <w:bottom w:val="none" w:sz="0" w:space="0" w:color="auto"/>
        <w:right w:val="none" w:sz="0" w:space="0" w:color="auto"/>
      </w:divBdr>
      <w:divsChild>
        <w:div w:id="1805149402">
          <w:marLeft w:val="0"/>
          <w:marRight w:val="0"/>
          <w:marTop w:val="0"/>
          <w:marBottom w:val="0"/>
          <w:divBdr>
            <w:top w:val="none" w:sz="0" w:space="0" w:color="auto"/>
            <w:left w:val="none" w:sz="0" w:space="0" w:color="auto"/>
            <w:bottom w:val="none" w:sz="0" w:space="0" w:color="auto"/>
            <w:right w:val="none" w:sz="0" w:space="0" w:color="auto"/>
          </w:divBdr>
          <w:divsChild>
            <w:div w:id="268008246">
              <w:marLeft w:val="0"/>
              <w:marRight w:val="0"/>
              <w:marTop w:val="0"/>
              <w:marBottom w:val="0"/>
              <w:divBdr>
                <w:top w:val="none" w:sz="0" w:space="0" w:color="auto"/>
                <w:left w:val="none" w:sz="0" w:space="0" w:color="auto"/>
                <w:bottom w:val="none" w:sz="0" w:space="0" w:color="auto"/>
                <w:right w:val="none" w:sz="0" w:space="0" w:color="auto"/>
              </w:divBdr>
              <w:divsChild>
                <w:div w:id="139030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77880">
      <w:bodyDiv w:val="1"/>
      <w:marLeft w:val="0"/>
      <w:marRight w:val="0"/>
      <w:marTop w:val="0"/>
      <w:marBottom w:val="0"/>
      <w:divBdr>
        <w:top w:val="none" w:sz="0" w:space="0" w:color="auto"/>
        <w:left w:val="none" w:sz="0" w:space="0" w:color="auto"/>
        <w:bottom w:val="none" w:sz="0" w:space="0" w:color="auto"/>
        <w:right w:val="none" w:sz="0" w:space="0" w:color="auto"/>
      </w:divBdr>
      <w:divsChild>
        <w:div w:id="1952008302">
          <w:marLeft w:val="0"/>
          <w:marRight w:val="0"/>
          <w:marTop w:val="0"/>
          <w:marBottom w:val="0"/>
          <w:divBdr>
            <w:top w:val="none" w:sz="0" w:space="0" w:color="auto"/>
            <w:left w:val="none" w:sz="0" w:space="0" w:color="auto"/>
            <w:bottom w:val="none" w:sz="0" w:space="0" w:color="auto"/>
            <w:right w:val="none" w:sz="0" w:space="0" w:color="auto"/>
          </w:divBdr>
          <w:divsChild>
            <w:div w:id="263193033">
              <w:marLeft w:val="0"/>
              <w:marRight w:val="0"/>
              <w:marTop w:val="0"/>
              <w:marBottom w:val="0"/>
              <w:divBdr>
                <w:top w:val="none" w:sz="0" w:space="0" w:color="auto"/>
                <w:left w:val="none" w:sz="0" w:space="0" w:color="auto"/>
                <w:bottom w:val="none" w:sz="0" w:space="0" w:color="auto"/>
                <w:right w:val="none" w:sz="0" w:space="0" w:color="auto"/>
              </w:divBdr>
              <w:divsChild>
                <w:div w:id="1645308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462475">
      <w:bodyDiv w:val="1"/>
      <w:marLeft w:val="0"/>
      <w:marRight w:val="0"/>
      <w:marTop w:val="0"/>
      <w:marBottom w:val="0"/>
      <w:divBdr>
        <w:top w:val="none" w:sz="0" w:space="0" w:color="auto"/>
        <w:left w:val="none" w:sz="0" w:space="0" w:color="auto"/>
        <w:bottom w:val="none" w:sz="0" w:space="0" w:color="auto"/>
        <w:right w:val="none" w:sz="0" w:space="0" w:color="auto"/>
      </w:divBdr>
      <w:divsChild>
        <w:div w:id="1799492411">
          <w:marLeft w:val="0"/>
          <w:marRight w:val="0"/>
          <w:marTop w:val="0"/>
          <w:marBottom w:val="0"/>
          <w:divBdr>
            <w:top w:val="none" w:sz="0" w:space="0" w:color="auto"/>
            <w:left w:val="none" w:sz="0" w:space="0" w:color="auto"/>
            <w:bottom w:val="none" w:sz="0" w:space="0" w:color="auto"/>
            <w:right w:val="none" w:sz="0" w:space="0" w:color="auto"/>
          </w:divBdr>
          <w:divsChild>
            <w:div w:id="797184461">
              <w:marLeft w:val="0"/>
              <w:marRight w:val="0"/>
              <w:marTop w:val="0"/>
              <w:marBottom w:val="0"/>
              <w:divBdr>
                <w:top w:val="none" w:sz="0" w:space="0" w:color="auto"/>
                <w:left w:val="none" w:sz="0" w:space="0" w:color="auto"/>
                <w:bottom w:val="none" w:sz="0" w:space="0" w:color="auto"/>
                <w:right w:val="none" w:sz="0" w:space="0" w:color="auto"/>
              </w:divBdr>
              <w:divsChild>
                <w:div w:id="457991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3996246">
      <w:bodyDiv w:val="1"/>
      <w:marLeft w:val="0"/>
      <w:marRight w:val="0"/>
      <w:marTop w:val="0"/>
      <w:marBottom w:val="0"/>
      <w:divBdr>
        <w:top w:val="none" w:sz="0" w:space="0" w:color="auto"/>
        <w:left w:val="none" w:sz="0" w:space="0" w:color="auto"/>
        <w:bottom w:val="none" w:sz="0" w:space="0" w:color="auto"/>
        <w:right w:val="none" w:sz="0" w:space="0" w:color="auto"/>
      </w:divBdr>
    </w:div>
    <w:div w:id="965744968">
      <w:bodyDiv w:val="1"/>
      <w:marLeft w:val="0"/>
      <w:marRight w:val="0"/>
      <w:marTop w:val="0"/>
      <w:marBottom w:val="0"/>
      <w:divBdr>
        <w:top w:val="none" w:sz="0" w:space="0" w:color="auto"/>
        <w:left w:val="none" w:sz="0" w:space="0" w:color="auto"/>
        <w:bottom w:val="none" w:sz="0" w:space="0" w:color="auto"/>
        <w:right w:val="none" w:sz="0" w:space="0" w:color="auto"/>
      </w:divBdr>
    </w:div>
    <w:div w:id="981009910">
      <w:bodyDiv w:val="1"/>
      <w:marLeft w:val="0"/>
      <w:marRight w:val="0"/>
      <w:marTop w:val="0"/>
      <w:marBottom w:val="0"/>
      <w:divBdr>
        <w:top w:val="none" w:sz="0" w:space="0" w:color="auto"/>
        <w:left w:val="none" w:sz="0" w:space="0" w:color="auto"/>
        <w:bottom w:val="none" w:sz="0" w:space="0" w:color="auto"/>
        <w:right w:val="none" w:sz="0" w:space="0" w:color="auto"/>
      </w:divBdr>
    </w:div>
    <w:div w:id="989362084">
      <w:bodyDiv w:val="1"/>
      <w:marLeft w:val="0"/>
      <w:marRight w:val="0"/>
      <w:marTop w:val="0"/>
      <w:marBottom w:val="0"/>
      <w:divBdr>
        <w:top w:val="none" w:sz="0" w:space="0" w:color="auto"/>
        <w:left w:val="none" w:sz="0" w:space="0" w:color="auto"/>
        <w:bottom w:val="none" w:sz="0" w:space="0" w:color="auto"/>
        <w:right w:val="none" w:sz="0" w:space="0" w:color="auto"/>
      </w:divBdr>
      <w:divsChild>
        <w:div w:id="241334512">
          <w:marLeft w:val="0"/>
          <w:marRight w:val="0"/>
          <w:marTop w:val="0"/>
          <w:marBottom w:val="0"/>
          <w:divBdr>
            <w:top w:val="none" w:sz="0" w:space="0" w:color="auto"/>
            <w:left w:val="none" w:sz="0" w:space="0" w:color="auto"/>
            <w:bottom w:val="none" w:sz="0" w:space="0" w:color="auto"/>
            <w:right w:val="none" w:sz="0" w:space="0" w:color="auto"/>
          </w:divBdr>
          <w:divsChild>
            <w:div w:id="1346637051">
              <w:marLeft w:val="0"/>
              <w:marRight w:val="0"/>
              <w:marTop w:val="0"/>
              <w:marBottom w:val="0"/>
              <w:divBdr>
                <w:top w:val="none" w:sz="0" w:space="0" w:color="auto"/>
                <w:left w:val="none" w:sz="0" w:space="0" w:color="auto"/>
                <w:bottom w:val="none" w:sz="0" w:space="0" w:color="auto"/>
                <w:right w:val="none" w:sz="0" w:space="0" w:color="auto"/>
              </w:divBdr>
              <w:divsChild>
                <w:div w:id="1767310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786230">
      <w:bodyDiv w:val="1"/>
      <w:marLeft w:val="0"/>
      <w:marRight w:val="0"/>
      <w:marTop w:val="0"/>
      <w:marBottom w:val="0"/>
      <w:divBdr>
        <w:top w:val="none" w:sz="0" w:space="0" w:color="auto"/>
        <w:left w:val="none" w:sz="0" w:space="0" w:color="auto"/>
        <w:bottom w:val="none" w:sz="0" w:space="0" w:color="auto"/>
        <w:right w:val="none" w:sz="0" w:space="0" w:color="auto"/>
      </w:divBdr>
    </w:div>
    <w:div w:id="1005060979">
      <w:bodyDiv w:val="1"/>
      <w:marLeft w:val="0"/>
      <w:marRight w:val="0"/>
      <w:marTop w:val="0"/>
      <w:marBottom w:val="0"/>
      <w:divBdr>
        <w:top w:val="none" w:sz="0" w:space="0" w:color="auto"/>
        <w:left w:val="none" w:sz="0" w:space="0" w:color="auto"/>
        <w:bottom w:val="none" w:sz="0" w:space="0" w:color="auto"/>
        <w:right w:val="none" w:sz="0" w:space="0" w:color="auto"/>
      </w:divBdr>
      <w:divsChild>
        <w:div w:id="254438422">
          <w:marLeft w:val="0"/>
          <w:marRight w:val="0"/>
          <w:marTop w:val="0"/>
          <w:marBottom w:val="0"/>
          <w:divBdr>
            <w:top w:val="none" w:sz="0" w:space="0" w:color="auto"/>
            <w:left w:val="none" w:sz="0" w:space="0" w:color="auto"/>
            <w:bottom w:val="none" w:sz="0" w:space="0" w:color="auto"/>
            <w:right w:val="none" w:sz="0" w:space="0" w:color="auto"/>
          </w:divBdr>
          <w:divsChild>
            <w:div w:id="1418865877">
              <w:marLeft w:val="0"/>
              <w:marRight w:val="0"/>
              <w:marTop w:val="0"/>
              <w:marBottom w:val="0"/>
              <w:divBdr>
                <w:top w:val="none" w:sz="0" w:space="0" w:color="auto"/>
                <w:left w:val="none" w:sz="0" w:space="0" w:color="auto"/>
                <w:bottom w:val="none" w:sz="0" w:space="0" w:color="auto"/>
                <w:right w:val="none" w:sz="0" w:space="0" w:color="auto"/>
              </w:divBdr>
              <w:divsChild>
                <w:div w:id="1919710452">
                  <w:marLeft w:val="0"/>
                  <w:marRight w:val="0"/>
                  <w:marTop w:val="0"/>
                  <w:marBottom w:val="0"/>
                  <w:divBdr>
                    <w:top w:val="none" w:sz="0" w:space="0" w:color="auto"/>
                    <w:left w:val="none" w:sz="0" w:space="0" w:color="auto"/>
                    <w:bottom w:val="none" w:sz="0" w:space="0" w:color="auto"/>
                    <w:right w:val="none" w:sz="0" w:space="0" w:color="auto"/>
                  </w:divBdr>
                  <w:divsChild>
                    <w:div w:id="212587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2559082">
      <w:bodyDiv w:val="1"/>
      <w:marLeft w:val="0"/>
      <w:marRight w:val="0"/>
      <w:marTop w:val="0"/>
      <w:marBottom w:val="0"/>
      <w:divBdr>
        <w:top w:val="none" w:sz="0" w:space="0" w:color="auto"/>
        <w:left w:val="none" w:sz="0" w:space="0" w:color="auto"/>
        <w:bottom w:val="none" w:sz="0" w:space="0" w:color="auto"/>
        <w:right w:val="none" w:sz="0" w:space="0" w:color="auto"/>
      </w:divBdr>
    </w:div>
    <w:div w:id="1028719162">
      <w:bodyDiv w:val="1"/>
      <w:marLeft w:val="0"/>
      <w:marRight w:val="0"/>
      <w:marTop w:val="0"/>
      <w:marBottom w:val="0"/>
      <w:divBdr>
        <w:top w:val="none" w:sz="0" w:space="0" w:color="auto"/>
        <w:left w:val="none" w:sz="0" w:space="0" w:color="auto"/>
        <w:bottom w:val="none" w:sz="0" w:space="0" w:color="auto"/>
        <w:right w:val="none" w:sz="0" w:space="0" w:color="auto"/>
      </w:divBdr>
      <w:divsChild>
        <w:div w:id="470178016">
          <w:marLeft w:val="0"/>
          <w:marRight w:val="0"/>
          <w:marTop w:val="0"/>
          <w:marBottom w:val="0"/>
          <w:divBdr>
            <w:top w:val="none" w:sz="0" w:space="0" w:color="auto"/>
            <w:left w:val="none" w:sz="0" w:space="0" w:color="auto"/>
            <w:bottom w:val="none" w:sz="0" w:space="0" w:color="auto"/>
            <w:right w:val="none" w:sz="0" w:space="0" w:color="auto"/>
          </w:divBdr>
          <w:divsChild>
            <w:div w:id="950473630">
              <w:marLeft w:val="0"/>
              <w:marRight w:val="0"/>
              <w:marTop w:val="0"/>
              <w:marBottom w:val="0"/>
              <w:divBdr>
                <w:top w:val="none" w:sz="0" w:space="0" w:color="auto"/>
                <w:left w:val="none" w:sz="0" w:space="0" w:color="auto"/>
                <w:bottom w:val="none" w:sz="0" w:space="0" w:color="auto"/>
                <w:right w:val="none" w:sz="0" w:space="0" w:color="auto"/>
              </w:divBdr>
              <w:divsChild>
                <w:div w:id="44165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074267">
      <w:bodyDiv w:val="1"/>
      <w:marLeft w:val="0"/>
      <w:marRight w:val="0"/>
      <w:marTop w:val="0"/>
      <w:marBottom w:val="0"/>
      <w:divBdr>
        <w:top w:val="none" w:sz="0" w:space="0" w:color="auto"/>
        <w:left w:val="none" w:sz="0" w:space="0" w:color="auto"/>
        <w:bottom w:val="none" w:sz="0" w:space="0" w:color="auto"/>
        <w:right w:val="none" w:sz="0" w:space="0" w:color="auto"/>
      </w:divBdr>
    </w:div>
    <w:div w:id="1045641273">
      <w:bodyDiv w:val="1"/>
      <w:marLeft w:val="0"/>
      <w:marRight w:val="0"/>
      <w:marTop w:val="0"/>
      <w:marBottom w:val="0"/>
      <w:divBdr>
        <w:top w:val="none" w:sz="0" w:space="0" w:color="auto"/>
        <w:left w:val="none" w:sz="0" w:space="0" w:color="auto"/>
        <w:bottom w:val="none" w:sz="0" w:space="0" w:color="auto"/>
        <w:right w:val="none" w:sz="0" w:space="0" w:color="auto"/>
      </w:divBdr>
    </w:div>
    <w:div w:id="1047677914">
      <w:bodyDiv w:val="1"/>
      <w:marLeft w:val="0"/>
      <w:marRight w:val="0"/>
      <w:marTop w:val="0"/>
      <w:marBottom w:val="0"/>
      <w:divBdr>
        <w:top w:val="none" w:sz="0" w:space="0" w:color="auto"/>
        <w:left w:val="none" w:sz="0" w:space="0" w:color="auto"/>
        <w:bottom w:val="none" w:sz="0" w:space="0" w:color="auto"/>
        <w:right w:val="none" w:sz="0" w:space="0" w:color="auto"/>
      </w:divBdr>
    </w:div>
    <w:div w:id="1053890808">
      <w:bodyDiv w:val="1"/>
      <w:marLeft w:val="0"/>
      <w:marRight w:val="0"/>
      <w:marTop w:val="0"/>
      <w:marBottom w:val="0"/>
      <w:divBdr>
        <w:top w:val="none" w:sz="0" w:space="0" w:color="auto"/>
        <w:left w:val="none" w:sz="0" w:space="0" w:color="auto"/>
        <w:bottom w:val="none" w:sz="0" w:space="0" w:color="auto"/>
        <w:right w:val="none" w:sz="0" w:space="0" w:color="auto"/>
      </w:divBdr>
    </w:div>
    <w:div w:id="1061447057">
      <w:bodyDiv w:val="1"/>
      <w:marLeft w:val="0"/>
      <w:marRight w:val="0"/>
      <w:marTop w:val="0"/>
      <w:marBottom w:val="0"/>
      <w:divBdr>
        <w:top w:val="none" w:sz="0" w:space="0" w:color="auto"/>
        <w:left w:val="none" w:sz="0" w:space="0" w:color="auto"/>
        <w:bottom w:val="none" w:sz="0" w:space="0" w:color="auto"/>
        <w:right w:val="none" w:sz="0" w:space="0" w:color="auto"/>
      </w:divBdr>
      <w:divsChild>
        <w:div w:id="1614089392">
          <w:marLeft w:val="0"/>
          <w:marRight w:val="0"/>
          <w:marTop w:val="0"/>
          <w:marBottom w:val="0"/>
          <w:divBdr>
            <w:top w:val="none" w:sz="0" w:space="0" w:color="auto"/>
            <w:left w:val="none" w:sz="0" w:space="0" w:color="auto"/>
            <w:bottom w:val="none" w:sz="0" w:space="0" w:color="auto"/>
            <w:right w:val="none" w:sz="0" w:space="0" w:color="auto"/>
          </w:divBdr>
          <w:divsChild>
            <w:div w:id="322127245">
              <w:marLeft w:val="0"/>
              <w:marRight w:val="0"/>
              <w:marTop w:val="0"/>
              <w:marBottom w:val="0"/>
              <w:divBdr>
                <w:top w:val="none" w:sz="0" w:space="0" w:color="auto"/>
                <w:left w:val="none" w:sz="0" w:space="0" w:color="auto"/>
                <w:bottom w:val="none" w:sz="0" w:space="0" w:color="auto"/>
                <w:right w:val="none" w:sz="0" w:space="0" w:color="auto"/>
              </w:divBdr>
              <w:divsChild>
                <w:div w:id="336814861">
                  <w:marLeft w:val="0"/>
                  <w:marRight w:val="0"/>
                  <w:marTop w:val="0"/>
                  <w:marBottom w:val="0"/>
                  <w:divBdr>
                    <w:top w:val="none" w:sz="0" w:space="0" w:color="auto"/>
                    <w:left w:val="none" w:sz="0" w:space="0" w:color="auto"/>
                    <w:bottom w:val="none" w:sz="0" w:space="0" w:color="auto"/>
                    <w:right w:val="none" w:sz="0" w:space="0" w:color="auto"/>
                  </w:divBdr>
                  <w:divsChild>
                    <w:div w:id="78893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0805266">
      <w:bodyDiv w:val="1"/>
      <w:marLeft w:val="0"/>
      <w:marRight w:val="0"/>
      <w:marTop w:val="0"/>
      <w:marBottom w:val="0"/>
      <w:divBdr>
        <w:top w:val="none" w:sz="0" w:space="0" w:color="auto"/>
        <w:left w:val="none" w:sz="0" w:space="0" w:color="auto"/>
        <w:bottom w:val="none" w:sz="0" w:space="0" w:color="auto"/>
        <w:right w:val="none" w:sz="0" w:space="0" w:color="auto"/>
      </w:divBdr>
      <w:divsChild>
        <w:div w:id="281150953">
          <w:marLeft w:val="0"/>
          <w:marRight w:val="0"/>
          <w:marTop w:val="0"/>
          <w:marBottom w:val="0"/>
          <w:divBdr>
            <w:top w:val="none" w:sz="0" w:space="0" w:color="auto"/>
            <w:left w:val="none" w:sz="0" w:space="0" w:color="auto"/>
            <w:bottom w:val="none" w:sz="0" w:space="0" w:color="auto"/>
            <w:right w:val="none" w:sz="0" w:space="0" w:color="auto"/>
          </w:divBdr>
          <w:divsChild>
            <w:div w:id="909576093">
              <w:marLeft w:val="0"/>
              <w:marRight w:val="0"/>
              <w:marTop w:val="0"/>
              <w:marBottom w:val="0"/>
              <w:divBdr>
                <w:top w:val="none" w:sz="0" w:space="0" w:color="auto"/>
                <w:left w:val="none" w:sz="0" w:space="0" w:color="auto"/>
                <w:bottom w:val="none" w:sz="0" w:space="0" w:color="auto"/>
                <w:right w:val="none" w:sz="0" w:space="0" w:color="auto"/>
              </w:divBdr>
              <w:divsChild>
                <w:div w:id="78184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279354">
      <w:bodyDiv w:val="1"/>
      <w:marLeft w:val="0"/>
      <w:marRight w:val="0"/>
      <w:marTop w:val="0"/>
      <w:marBottom w:val="0"/>
      <w:divBdr>
        <w:top w:val="none" w:sz="0" w:space="0" w:color="auto"/>
        <w:left w:val="none" w:sz="0" w:space="0" w:color="auto"/>
        <w:bottom w:val="none" w:sz="0" w:space="0" w:color="auto"/>
        <w:right w:val="none" w:sz="0" w:space="0" w:color="auto"/>
      </w:divBdr>
    </w:div>
    <w:div w:id="1075786121">
      <w:bodyDiv w:val="1"/>
      <w:marLeft w:val="0"/>
      <w:marRight w:val="0"/>
      <w:marTop w:val="0"/>
      <w:marBottom w:val="0"/>
      <w:divBdr>
        <w:top w:val="none" w:sz="0" w:space="0" w:color="auto"/>
        <w:left w:val="none" w:sz="0" w:space="0" w:color="auto"/>
        <w:bottom w:val="none" w:sz="0" w:space="0" w:color="auto"/>
        <w:right w:val="none" w:sz="0" w:space="0" w:color="auto"/>
      </w:divBdr>
    </w:div>
    <w:div w:id="1088771189">
      <w:bodyDiv w:val="1"/>
      <w:marLeft w:val="0"/>
      <w:marRight w:val="0"/>
      <w:marTop w:val="0"/>
      <w:marBottom w:val="0"/>
      <w:divBdr>
        <w:top w:val="none" w:sz="0" w:space="0" w:color="auto"/>
        <w:left w:val="none" w:sz="0" w:space="0" w:color="auto"/>
        <w:bottom w:val="none" w:sz="0" w:space="0" w:color="auto"/>
        <w:right w:val="none" w:sz="0" w:space="0" w:color="auto"/>
      </w:divBdr>
      <w:divsChild>
        <w:div w:id="2096123811">
          <w:marLeft w:val="0"/>
          <w:marRight w:val="0"/>
          <w:marTop w:val="0"/>
          <w:marBottom w:val="0"/>
          <w:divBdr>
            <w:top w:val="none" w:sz="0" w:space="0" w:color="auto"/>
            <w:left w:val="none" w:sz="0" w:space="0" w:color="auto"/>
            <w:bottom w:val="none" w:sz="0" w:space="0" w:color="auto"/>
            <w:right w:val="none" w:sz="0" w:space="0" w:color="auto"/>
          </w:divBdr>
          <w:divsChild>
            <w:div w:id="1482844177">
              <w:marLeft w:val="0"/>
              <w:marRight w:val="0"/>
              <w:marTop w:val="0"/>
              <w:marBottom w:val="0"/>
              <w:divBdr>
                <w:top w:val="none" w:sz="0" w:space="0" w:color="auto"/>
                <w:left w:val="none" w:sz="0" w:space="0" w:color="auto"/>
                <w:bottom w:val="none" w:sz="0" w:space="0" w:color="auto"/>
                <w:right w:val="none" w:sz="0" w:space="0" w:color="auto"/>
              </w:divBdr>
              <w:divsChild>
                <w:div w:id="72117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736626">
      <w:bodyDiv w:val="1"/>
      <w:marLeft w:val="0"/>
      <w:marRight w:val="0"/>
      <w:marTop w:val="0"/>
      <w:marBottom w:val="0"/>
      <w:divBdr>
        <w:top w:val="none" w:sz="0" w:space="0" w:color="auto"/>
        <w:left w:val="none" w:sz="0" w:space="0" w:color="auto"/>
        <w:bottom w:val="none" w:sz="0" w:space="0" w:color="auto"/>
        <w:right w:val="none" w:sz="0" w:space="0" w:color="auto"/>
      </w:divBdr>
    </w:div>
    <w:div w:id="1091699108">
      <w:bodyDiv w:val="1"/>
      <w:marLeft w:val="0"/>
      <w:marRight w:val="0"/>
      <w:marTop w:val="0"/>
      <w:marBottom w:val="0"/>
      <w:divBdr>
        <w:top w:val="none" w:sz="0" w:space="0" w:color="auto"/>
        <w:left w:val="none" w:sz="0" w:space="0" w:color="auto"/>
        <w:bottom w:val="none" w:sz="0" w:space="0" w:color="auto"/>
        <w:right w:val="none" w:sz="0" w:space="0" w:color="auto"/>
      </w:divBdr>
      <w:divsChild>
        <w:div w:id="1801218334">
          <w:marLeft w:val="0"/>
          <w:marRight w:val="0"/>
          <w:marTop w:val="0"/>
          <w:marBottom w:val="0"/>
          <w:divBdr>
            <w:top w:val="none" w:sz="0" w:space="0" w:color="auto"/>
            <w:left w:val="none" w:sz="0" w:space="0" w:color="auto"/>
            <w:bottom w:val="none" w:sz="0" w:space="0" w:color="auto"/>
            <w:right w:val="none" w:sz="0" w:space="0" w:color="auto"/>
          </w:divBdr>
          <w:divsChild>
            <w:div w:id="1861123253">
              <w:marLeft w:val="0"/>
              <w:marRight w:val="0"/>
              <w:marTop w:val="0"/>
              <w:marBottom w:val="0"/>
              <w:divBdr>
                <w:top w:val="none" w:sz="0" w:space="0" w:color="auto"/>
                <w:left w:val="none" w:sz="0" w:space="0" w:color="auto"/>
                <w:bottom w:val="none" w:sz="0" w:space="0" w:color="auto"/>
                <w:right w:val="none" w:sz="0" w:space="0" w:color="auto"/>
              </w:divBdr>
              <w:divsChild>
                <w:div w:id="90021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818930">
      <w:bodyDiv w:val="1"/>
      <w:marLeft w:val="0"/>
      <w:marRight w:val="0"/>
      <w:marTop w:val="0"/>
      <w:marBottom w:val="0"/>
      <w:divBdr>
        <w:top w:val="none" w:sz="0" w:space="0" w:color="auto"/>
        <w:left w:val="none" w:sz="0" w:space="0" w:color="auto"/>
        <w:bottom w:val="none" w:sz="0" w:space="0" w:color="auto"/>
        <w:right w:val="none" w:sz="0" w:space="0" w:color="auto"/>
      </w:divBdr>
    </w:div>
    <w:div w:id="1114442867">
      <w:bodyDiv w:val="1"/>
      <w:marLeft w:val="0"/>
      <w:marRight w:val="0"/>
      <w:marTop w:val="0"/>
      <w:marBottom w:val="0"/>
      <w:divBdr>
        <w:top w:val="none" w:sz="0" w:space="0" w:color="auto"/>
        <w:left w:val="none" w:sz="0" w:space="0" w:color="auto"/>
        <w:bottom w:val="none" w:sz="0" w:space="0" w:color="auto"/>
        <w:right w:val="none" w:sz="0" w:space="0" w:color="auto"/>
      </w:divBdr>
      <w:divsChild>
        <w:div w:id="689792946">
          <w:marLeft w:val="0"/>
          <w:marRight w:val="0"/>
          <w:marTop w:val="0"/>
          <w:marBottom w:val="0"/>
          <w:divBdr>
            <w:top w:val="none" w:sz="0" w:space="0" w:color="auto"/>
            <w:left w:val="none" w:sz="0" w:space="0" w:color="auto"/>
            <w:bottom w:val="none" w:sz="0" w:space="0" w:color="auto"/>
            <w:right w:val="none" w:sz="0" w:space="0" w:color="auto"/>
          </w:divBdr>
          <w:divsChild>
            <w:div w:id="1348483615">
              <w:marLeft w:val="0"/>
              <w:marRight w:val="0"/>
              <w:marTop w:val="0"/>
              <w:marBottom w:val="0"/>
              <w:divBdr>
                <w:top w:val="none" w:sz="0" w:space="0" w:color="auto"/>
                <w:left w:val="none" w:sz="0" w:space="0" w:color="auto"/>
                <w:bottom w:val="none" w:sz="0" w:space="0" w:color="auto"/>
                <w:right w:val="none" w:sz="0" w:space="0" w:color="auto"/>
              </w:divBdr>
              <w:divsChild>
                <w:div w:id="590432116">
                  <w:marLeft w:val="0"/>
                  <w:marRight w:val="0"/>
                  <w:marTop w:val="0"/>
                  <w:marBottom w:val="0"/>
                  <w:divBdr>
                    <w:top w:val="none" w:sz="0" w:space="0" w:color="auto"/>
                    <w:left w:val="none" w:sz="0" w:space="0" w:color="auto"/>
                    <w:bottom w:val="none" w:sz="0" w:space="0" w:color="auto"/>
                    <w:right w:val="none" w:sz="0" w:space="0" w:color="auto"/>
                  </w:divBdr>
                </w:div>
              </w:divsChild>
            </w:div>
            <w:div w:id="1989821418">
              <w:marLeft w:val="0"/>
              <w:marRight w:val="0"/>
              <w:marTop w:val="0"/>
              <w:marBottom w:val="0"/>
              <w:divBdr>
                <w:top w:val="none" w:sz="0" w:space="0" w:color="auto"/>
                <w:left w:val="none" w:sz="0" w:space="0" w:color="auto"/>
                <w:bottom w:val="none" w:sz="0" w:space="0" w:color="auto"/>
                <w:right w:val="none" w:sz="0" w:space="0" w:color="auto"/>
              </w:divBdr>
              <w:divsChild>
                <w:div w:id="1245339798">
                  <w:marLeft w:val="0"/>
                  <w:marRight w:val="0"/>
                  <w:marTop w:val="0"/>
                  <w:marBottom w:val="0"/>
                  <w:divBdr>
                    <w:top w:val="none" w:sz="0" w:space="0" w:color="auto"/>
                    <w:left w:val="none" w:sz="0" w:space="0" w:color="auto"/>
                    <w:bottom w:val="none" w:sz="0" w:space="0" w:color="auto"/>
                    <w:right w:val="none" w:sz="0" w:space="0" w:color="auto"/>
                  </w:divBdr>
                </w:div>
              </w:divsChild>
            </w:div>
            <w:div w:id="1879850259">
              <w:marLeft w:val="0"/>
              <w:marRight w:val="0"/>
              <w:marTop w:val="0"/>
              <w:marBottom w:val="0"/>
              <w:divBdr>
                <w:top w:val="none" w:sz="0" w:space="0" w:color="auto"/>
                <w:left w:val="none" w:sz="0" w:space="0" w:color="auto"/>
                <w:bottom w:val="none" w:sz="0" w:space="0" w:color="auto"/>
                <w:right w:val="none" w:sz="0" w:space="0" w:color="auto"/>
              </w:divBdr>
              <w:divsChild>
                <w:div w:id="65689704">
                  <w:marLeft w:val="0"/>
                  <w:marRight w:val="0"/>
                  <w:marTop w:val="0"/>
                  <w:marBottom w:val="0"/>
                  <w:divBdr>
                    <w:top w:val="none" w:sz="0" w:space="0" w:color="auto"/>
                    <w:left w:val="none" w:sz="0" w:space="0" w:color="auto"/>
                    <w:bottom w:val="none" w:sz="0" w:space="0" w:color="auto"/>
                    <w:right w:val="none" w:sz="0" w:space="0" w:color="auto"/>
                  </w:divBdr>
                </w:div>
                <w:div w:id="62674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7240933">
      <w:bodyDiv w:val="1"/>
      <w:marLeft w:val="0"/>
      <w:marRight w:val="0"/>
      <w:marTop w:val="0"/>
      <w:marBottom w:val="0"/>
      <w:divBdr>
        <w:top w:val="none" w:sz="0" w:space="0" w:color="auto"/>
        <w:left w:val="none" w:sz="0" w:space="0" w:color="auto"/>
        <w:bottom w:val="none" w:sz="0" w:space="0" w:color="auto"/>
        <w:right w:val="none" w:sz="0" w:space="0" w:color="auto"/>
      </w:divBdr>
    </w:div>
    <w:div w:id="1141654110">
      <w:bodyDiv w:val="1"/>
      <w:marLeft w:val="0"/>
      <w:marRight w:val="0"/>
      <w:marTop w:val="0"/>
      <w:marBottom w:val="0"/>
      <w:divBdr>
        <w:top w:val="none" w:sz="0" w:space="0" w:color="auto"/>
        <w:left w:val="none" w:sz="0" w:space="0" w:color="auto"/>
        <w:bottom w:val="none" w:sz="0" w:space="0" w:color="auto"/>
        <w:right w:val="none" w:sz="0" w:space="0" w:color="auto"/>
      </w:divBdr>
      <w:divsChild>
        <w:div w:id="127284580">
          <w:marLeft w:val="0"/>
          <w:marRight w:val="0"/>
          <w:marTop w:val="0"/>
          <w:marBottom w:val="0"/>
          <w:divBdr>
            <w:top w:val="none" w:sz="0" w:space="0" w:color="auto"/>
            <w:left w:val="none" w:sz="0" w:space="0" w:color="auto"/>
            <w:bottom w:val="none" w:sz="0" w:space="0" w:color="auto"/>
            <w:right w:val="none" w:sz="0" w:space="0" w:color="auto"/>
          </w:divBdr>
          <w:divsChild>
            <w:div w:id="1553543045">
              <w:marLeft w:val="0"/>
              <w:marRight w:val="0"/>
              <w:marTop w:val="0"/>
              <w:marBottom w:val="0"/>
              <w:divBdr>
                <w:top w:val="none" w:sz="0" w:space="0" w:color="auto"/>
                <w:left w:val="none" w:sz="0" w:space="0" w:color="auto"/>
                <w:bottom w:val="none" w:sz="0" w:space="0" w:color="auto"/>
                <w:right w:val="none" w:sz="0" w:space="0" w:color="auto"/>
              </w:divBdr>
              <w:divsChild>
                <w:div w:id="920918137">
                  <w:marLeft w:val="0"/>
                  <w:marRight w:val="0"/>
                  <w:marTop w:val="0"/>
                  <w:marBottom w:val="0"/>
                  <w:divBdr>
                    <w:top w:val="none" w:sz="0" w:space="0" w:color="auto"/>
                    <w:left w:val="none" w:sz="0" w:space="0" w:color="auto"/>
                    <w:bottom w:val="none" w:sz="0" w:space="0" w:color="auto"/>
                    <w:right w:val="none" w:sz="0" w:space="0" w:color="auto"/>
                  </w:divBdr>
                  <w:divsChild>
                    <w:div w:id="118347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173273">
      <w:bodyDiv w:val="1"/>
      <w:marLeft w:val="0"/>
      <w:marRight w:val="0"/>
      <w:marTop w:val="0"/>
      <w:marBottom w:val="0"/>
      <w:divBdr>
        <w:top w:val="none" w:sz="0" w:space="0" w:color="auto"/>
        <w:left w:val="none" w:sz="0" w:space="0" w:color="auto"/>
        <w:bottom w:val="none" w:sz="0" w:space="0" w:color="auto"/>
        <w:right w:val="none" w:sz="0" w:space="0" w:color="auto"/>
      </w:divBdr>
      <w:divsChild>
        <w:div w:id="1398430638">
          <w:marLeft w:val="0"/>
          <w:marRight w:val="0"/>
          <w:marTop w:val="0"/>
          <w:marBottom w:val="0"/>
          <w:divBdr>
            <w:top w:val="none" w:sz="0" w:space="0" w:color="auto"/>
            <w:left w:val="none" w:sz="0" w:space="0" w:color="auto"/>
            <w:bottom w:val="none" w:sz="0" w:space="0" w:color="auto"/>
            <w:right w:val="none" w:sz="0" w:space="0" w:color="auto"/>
          </w:divBdr>
          <w:divsChild>
            <w:div w:id="171379141">
              <w:marLeft w:val="0"/>
              <w:marRight w:val="0"/>
              <w:marTop w:val="0"/>
              <w:marBottom w:val="0"/>
              <w:divBdr>
                <w:top w:val="none" w:sz="0" w:space="0" w:color="auto"/>
                <w:left w:val="none" w:sz="0" w:space="0" w:color="auto"/>
                <w:bottom w:val="none" w:sz="0" w:space="0" w:color="auto"/>
                <w:right w:val="none" w:sz="0" w:space="0" w:color="auto"/>
              </w:divBdr>
              <w:divsChild>
                <w:div w:id="161012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4025049">
      <w:bodyDiv w:val="1"/>
      <w:marLeft w:val="0"/>
      <w:marRight w:val="0"/>
      <w:marTop w:val="0"/>
      <w:marBottom w:val="0"/>
      <w:divBdr>
        <w:top w:val="none" w:sz="0" w:space="0" w:color="auto"/>
        <w:left w:val="none" w:sz="0" w:space="0" w:color="auto"/>
        <w:bottom w:val="none" w:sz="0" w:space="0" w:color="auto"/>
        <w:right w:val="none" w:sz="0" w:space="0" w:color="auto"/>
      </w:divBdr>
      <w:divsChild>
        <w:div w:id="2004895514">
          <w:marLeft w:val="0"/>
          <w:marRight w:val="0"/>
          <w:marTop w:val="0"/>
          <w:marBottom w:val="0"/>
          <w:divBdr>
            <w:top w:val="none" w:sz="0" w:space="0" w:color="auto"/>
            <w:left w:val="none" w:sz="0" w:space="0" w:color="auto"/>
            <w:bottom w:val="none" w:sz="0" w:space="0" w:color="auto"/>
            <w:right w:val="none" w:sz="0" w:space="0" w:color="auto"/>
          </w:divBdr>
          <w:divsChild>
            <w:div w:id="1155951887">
              <w:marLeft w:val="0"/>
              <w:marRight w:val="0"/>
              <w:marTop w:val="0"/>
              <w:marBottom w:val="0"/>
              <w:divBdr>
                <w:top w:val="none" w:sz="0" w:space="0" w:color="auto"/>
                <w:left w:val="none" w:sz="0" w:space="0" w:color="auto"/>
                <w:bottom w:val="none" w:sz="0" w:space="0" w:color="auto"/>
                <w:right w:val="none" w:sz="0" w:space="0" w:color="auto"/>
              </w:divBdr>
              <w:divsChild>
                <w:div w:id="1189416649">
                  <w:marLeft w:val="0"/>
                  <w:marRight w:val="0"/>
                  <w:marTop w:val="0"/>
                  <w:marBottom w:val="0"/>
                  <w:divBdr>
                    <w:top w:val="none" w:sz="0" w:space="0" w:color="auto"/>
                    <w:left w:val="none" w:sz="0" w:space="0" w:color="auto"/>
                    <w:bottom w:val="none" w:sz="0" w:space="0" w:color="auto"/>
                    <w:right w:val="none" w:sz="0" w:space="0" w:color="auto"/>
                  </w:divBdr>
                  <w:divsChild>
                    <w:div w:id="48863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178461">
      <w:bodyDiv w:val="1"/>
      <w:marLeft w:val="0"/>
      <w:marRight w:val="0"/>
      <w:marTop w:val="0"/>
      <w:marBottom w:val="0"/>
      <w:divBdr>
        <w:top w:val="none" w:sz="0" w:space="0" w:color="auto"/>
        <w:left w:val="none" w:sz="0" w:space="0" w:color="auto"/>
        <w:bottom w:val="none" w:sz="0" w:space="0" w:color="auto"/>
        <w:right w:val="none" w:sz="0" w:space="0" w:color="auto"/>
      </w:divBdr>
    </w:div>
    <w:div w:id="1201555286">
      <w:bodyDiv w:val="1"/>
      <w:marLeft w:val="0"/>
      <w:marRight w:val="0"/>
      <w:marTop w:val="0"/>
      <w:marBottom w:val="0"/>
      <w:divBdr>
        <w:top w:val="none" w:sz="0" w:space="0" w:color="auto"/>
        <w:left w:val="none" w:sz="0" w:space="0" w:color="auto"/>
        <w:bottom w:val="none" w:sz="0" w:space="0" w:color="auto"/>
        <w:right w:val="none" w:sz="0" w:space="0" w:color="auto"/>
      </w:divBdr>
      <w:divsChild>
        <w:div w:id="528614545">
          <w:marLeft w:val="0"/>
          <w:marRight w:val="0"/>
          <w:marTop w:val="0"/>
          <w:marBottom w:val="0"/>
          <w:divBdr>
            <w:top w:val="none" w:sz="0" w:space="0" w:color="auto"/>
            <w:left w:val="none" w:sz="0" w:space="0" w:color="auto"/>
            <w:bottom w:val="none" w:sz="0" w:space="0" w:color="auto"/>
            <w:right w:val="none" w:sz="0" w:space="0" w:color="auto"/>
          </w:divBdr>
          <w:divsChild>
            <w:div w:id="1965844755">
              <w:marLeft w:val="0"/>
              <w:marRight w:val="0"/>
              <w:marTop w:val="0"/>
              <w:marBottom w:val="0"/>
              <w:divBdr>
                <w:top w:val="none" w:sz="0" w:space="0" w:color="auto"/>
                <w:left w:val="none" w:sz="0" w:space="0" w:color="auto"/>
                <w:bottom w:val="none" w:sz="0" w:space="0" w:color="auto"/>
                <w:right w:val="none" w:sz="0" w:space="0" w:color="auto"/>
              </w:divBdr>
              <w:divsChild>
                <w:div w:id="1605308543">
                  <w:marLeft w:val="0"/>
                  <w:marRight w:val="0"/>
                  <w:marTop w:val="0"/>
                  <w:marBottom w:val="0"/>
                  <w:divBdr>
                    <w:top w:val="none" w:sz="0" w:space="0" w:color="auto"/>
                    <w:left w:val="none" w:sz="0" w:space="0" w:color="auto"/>
                    <w:bottom w:val="none" w:sz="0" w:space="0" w:color="auto"/>
                    <w:right w:val="none" w:sz="0" w:space="0" w:color="auto"/>
                  </w:divBdr>
                  <w:divsChild>
                    <w:div w:id="1817532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3976559">
      <w:bodyDiv w:val="1"/>
      <w:marLeft w:val="0"/>
      <w:marRight w:val="0"/>
      <w:marTop w:val="0"/>
      <w:marBottom w:val="0"/>
      <w:divBdr>
        <w:top w:val="none" w:sz="0" w:space="0" w:color="auto"/>
        <w:left w:val="none" w:sz="0" w:space="0" w:color="auto"/>
        <w:bottom w:val="none" w:sz="0" w:space="0" w:color="auto"/>
        <w:right w:val="none" w:sz="0" w:space="0" w:color="auto"/>
      </w:divBdr>
    </w:div>
    <w:div w:id="1221164816">
      <w:bodyDiv w:val="1"/>
      <w:marLeft w:val="0"/>
      <w:marRight w:val="0"/>
      <w:marTop w:val="0"/>
      <w:marBottom w:val="0"/>
      <w:divBdr>
        <w:top w:val="none" w:sz="0" w:space="0" w:color="auto"/>
        <w:left w:val="none" w:sz="0" w:space="0" w:color="auto"/>
        <w:bottom w:val="none" w:sz="0" w:space="0" w:color="auto"/>
        <w:right w:val="none" w:sz="0" w:space="0" w:color="auto"/>
      </w:divBdr>
      <w:divsChild>
        <w:div w:id="808326824">
          <w:marLeft w:val="0"/>
          <w:marRight w:val="0"/>
          <w:marTop w:val="0"/>
          <w:marBottom w:val="0"/>
          <w:divBdr>
            <w:top w:val="none" w:sz="0" w:space="0" w:color="auto"/>
            <w:left w:val="none" w:sz="0" w:space="0" w:color="auto"/>
            <w:bottom w:val="none" w:sz="0" w:space="0" w:color="auto"/>
            <w:right w:val="none" w:sz="0" w:space="0" w:color="auto"/>
          </w:divBdr>
          <w:divsChild>
            <w:div w:id="1728142213">
              <w:marLeft w:val="0"/>
              <w:marRight w:val="0"/>
              <w:marTop w:val="0"/>
              <w:marBottom w:val="0"/>
              <w:divBdr>
                <w:top w:val="none" w:sz="0" w:space="0" w:color="auto"/>
                <w:left w:val="none" w:sz="0" w:space="0" w:color="auto"/>
                <w:bottom w:val="none" w:sz="0" w:space="0" w:color="auto"/>
                <w:right w:val="none" w:sz="0" w:space="0" w:color="auto"/>
              </w:divBdr>
              <w:divsChild>
                <w:div w:id="494994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865543">
      <w:bodyDiv w:val="1"/>
      <w:marLeft w:val="0"/>
      <w:marRight w:val="0"/>
      <w:marTop w:val="0"/>
      <w:marBottom w:val="0"/>
      <w:divBdr>
        <w:top w:val="none" w:sz="0" w:space="0" w:color="auto"/>
        <w:left w:val="none" w:sz="0" w:space="0" w:color="auto"/>
        <w:bottom w:val="none" w:sz="0" w:space="0" w:color="auto"/>
        <w:right w:val="none" w:sz="0" w:space="0" w:color="auto"/>
      </w:divBdr>
      <w:divsChild>
        <w:div w:id="1691641198">
          <w:marLeft w:val="0"/>
          <w:marRight w:val="0"/>
          <w:marTop w:val="0"/>
          <w:marBottom w:val="0"/>
          <w:divBdr>
            <w:top w:val="none" w:sz="0" w:space="0" w:color="auto"/>
            <w:left w:val="none" w:sz="0" w:space="0" w:color="auto"/>
            <w:bottom w:val="none" w:sz="0" w:space="0" w:color="auto"/>
            <w:right w:val="none" w:sz="0" w:space="0" w:color="auto"/>
          </w:divBdr>
          <w:divsChild>
            <w:div w:id="1455101773">
              <w:marLeft w:val="0"/>
              <w:marRight w:val="0"/>
              <w:marTop w:val="0"/>
              <w:marBottom w:val="0"/>
              <w:divBdr>
                <w:top w:val="none" w:sz="0" w:space="0" w:color="auto"/>
                <w:left w:val="none" w:sz="0" w:space="0" w:color="auto"/>
                <w:bottom w:val="none" w:sz="0" w:space="0" w:color="auto"/>
                <w:right w:val="none" w:sz="0" w:space="0" w:color="auto"/>
              </w:divBdr>
              <w:divsChild>
                <w:div w:id="1458641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978891">
      <w:bodyDiv w:val="1"/>
      <w:marLeft w:val="0"/>
      <w:marRight w:val="0"/>
      <w:marTop w:val="0"/>
      <w:marBottom w:val="0"/>
      <w:divBdr>
        <w:top w:val="none" w:sz="0" w:space="0" w:color="auto"/>
        <w:left w:val="none" w:sz="0" w:space="0" w:color="auto"/>
        <w:bottom w:val="none" w:sz="0" w:space="0" w:color="auto"/>
        <w:right w:val="none" w:sz="0" w:space="0" w:color="auto"/>
      </w:divBdr>
      <w:divsChild>
        <w:div w:id="871891139">
          <w:marLeft w:val="0"/>
          <w:marRight w:val="0"/>
          <w:marTop w:val="0"/>
          <w:marBottom w:val="0"/>
          <w:divBdr>
            <w:top w:val="none" w:sz="0" w:space="0" w:color="auto"/>
            <w:left w:val="none" w:sz="0" w:space="0" w:color="auto"/>
            <w:bottom w:val="none" w:sz="0" w:space="0" w:color="auto"/>
            <w:right w:val="none" w:sz="0" w:space="0" w:color="auto"/>
          </w:divBdr>
          <w:divsChild>
            <w:div w:id="844781952">
              <w:marLeft w:val="0"/>
              <w:marRight w:val="0"/>
              <w:marTop w:val="0"/>
              <w:marBottom w:val="0"/>
              <w:divBdr>
                <w:top w:val="none" w:sz="0" w:space="0" w:color="auto"/>
                <w:left w:val="none" w:sz="0" w:space="0" w:color="auto"/>
                <w:bottom w:val="none" w:sz="0" w:space="0" w:color="auto"/>
                <w:right w:val="none" w:sz="0" w:space="0" w:color="auto"/>
              </w:divBdr>
              <w:divsChild>
                <w:div w:id="1008215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1427007">
      <w:bodyDiv w:val="1"/>
      <w:marLeft w:val="0"/>
      <w:marRight w:val="0"/>
      <w:marTop w:val="0"/>
      <w:marBottom w:val="0"/>
      <w:divBdr>
        <w:top w:val="none" w:sz="0" w:space="0" w:color="auto"/>
        <w:left w:val="none" w:sz="0" w:space="0" w:color="auto"/>
        <w:bottom w:val="none" w:sz="0" w:space="0" w:color="auto"/>
        <w:right w:val="none" w:sz="0" w:space="0" w:color="auto"/>
      </w:divBdr>
      <w:divsChild>
        <w:div w:id="1373846758">
          <w:marLeft w:val="0"/>
          <w:marRight w:val="0"/>
          <w:marTop w:val="0"/>
          <w:marBottom w:val="0"/>
          <w:divBdr>
            <w:top w:val="none" w:sz="0" w:space="0" w:color="auto"/>
            <w:left w:val="none" w:sz="0" w:space="0" w:color="auto"/>
            <w:bottom w:val="none" w:sz="0" w:space="0" w:color="auto"/>
            <w:right w:val="none" w:sz="0" w:space="0" w:color="auto"/>
          </w:divBdr>
          <w:divsChild>
            <w:div w:id="1696616015">
              <w:marLeft w:val="0"/>
              <w:marRight w:val="0"/>
              <w:marTop w:val="0"/>
              <w:marBottom w:val="0"/>
              <w:divBdr>
                <w:top w:val="none" w:sz="0" w:space="0" w:color="auto"/>
                <w:left w:val="none" w:sz="0" w:space="0" w:color="auto"/>
                <w:bottom w:val="none" w:sz="0" w:space="0" w:color="auto"/>
                <w:right w:val="none" w:sz="0" w:space="0" w:color="auto"/>
              </w:divBdr>
              <w:divsChild>
                <w:div w:id="444662657">
                  <w:marLeft w:val="0"/>
                  <w:marRight w:val="0"/>
                  <w:marTop w:val="0"/>
                  <w:marBottom w:val="0"/>
                  <w:divBdr>
                    <w:top w:val="none" w:sz="0" w:space="0" w:color="auto"/>
                    <w:left w:val="none" w:sz="0" w:space="0" w:color="auto"/>
                    <w:bottom w:val="none" w:sz="0" w:space="0" w:color="auto"/>
                    <w:right w:val="none" w:sz="0" w:space="0" w:color="auto"/>
                  </w:divBdr>
                  <w:divsChild>
                    <w:div w:id="56565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583069">
      <w:bodyDiv w:val="1"/>
      <w:marLeft w:val="0"/>
      <w:marRight w:val="0"/>
      <w:marTop w:val="0"/>
      <w:marBottom w:val="0"/>
      <w:divBdr>
        <w:top w:val="none" w:sz="0" w:space="0" w:color="auto"/>
        <w:left w:val="none" w:sz="0" w:space="0" w:color="auto"/>
        <w:bottom w:val="none" w:sz="0" w:space="0" w:color="auto"/>
        <w:right w:val="none" w:sz="0" w:space="0" w:color="auto"/>
      </w:divBdr>
    </w:div>
    <w:div w:id="1285186362">
      <w:bodyDiv w:val="1"/>
      <w:marLeft w:val="0"/>
      <w:marRight w:val="0"/>
      <w:marTop w:val="0"/>
      <w:marBottom w:val="0"/>
      <w:divBdr>
        <w:top w:val="none" w:sz="0" w:space="0" w:color="auto"/>
        <w:left w:val="none" w:sz="0" w:space="0" w:color="auto"/>
        <w:bottom w:val="none" w:sz="0" w:space="0" w:color="auto"/>
        <w:right w:val="none" w:sz="0" w:space="0" w:color="auto"/>
      </w:divBdr>
      <w:divsChild>
        <w:div w:id="1695114082">
          <w:marLeft w:val="0"/>
          <w:marRight w:val="0"/>
          <w:marTop w:val="0"/>
          <w:marBottom w:val="0"/>
          <w:divBdr>
            <w:top w:val="none" w:sz="0" w:space="0" w:color="auto"/>
            <w:left w:val="none" w:sz="0" w:space="0" w:color="auto"/>
            <w:bottom w:val="none" w:sz="0" w:space="0" w:color="auto"/>
            <w:right w:val="none" w:sz="0" w:space="0" w:color="auto"/>
          </w:divBdr>
          <w:divsChild>
            <w:div w:id="632180177">
              <w:marLeft w:val="0"/>
              <w:marRight w:val="0"/>
              <w:marTop w:val="0"/>
              <w:marBottom w:val="0"/>
              <w:divBdr>
                <w:top w:val="none" w:sz="0" w:space="0" w:color="auto"/>
                <w:left w:val="none" w:sz="0" w:space="0" w:color="auto"/>
                <w:bottom w:val="none" w:sz="0" w:space="0" w:color="auto"/>
                <w:right w:val="none" w:sz="0" w:space="0" w:color="auto"/>
              </w:divBdr>
              <w:divsChild>
                <w:div w:id="104105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4948530">
      <w:bodyDiv w:val="1"/>
      <w:marLeft w:val="0"/>
      <w:marRight w:val="0"/>
      <w:marTop w:val="0"/>
      <w:marBottom w:val="0"/>
      <w:divBdr>
        <w:top w:val="none" w:sz="0" w:space="0" w:color="auto"/>
        <w:left w:val="none" w:sz="0" w:space="0" w:color="auto"/>
        <w:bottom w:val="none" w:sz="0" w:space="0" w:color="auto"/>
        <w:right w:val="none" w:sz="0" w:space="0" w:color="auto"/>
      </w:divBdr>
    </w:div>
    <w:div w:id="1314094045">
      <w:bodyDiv w:val="1"/>
      <w:marLeft w:val="0"/>
      <w:marRight w:val="0"/>
      <w:marTop w:val="0"/>
      <w:marBottom w:val="0"/>
      <w:divBdr>
        <w:top w:val="none" w:sz="0" w:space="0" w:color="auto"/>
        <w:left w:val="none" w:sz="0" w:space="0" w:color="auto"/>
        <w:bottom w:val="none" w:sz="0" w:space="0" w:color="auto"/>
        <w:right w:val="none" w:sz="0" w:space="0" w:color="auto"/>
      </w:divBdr>
      <w:divsChild>
        <w:div w:id="60375100">
          <w:marLeft w:val="0"/>
          <w:marRight w:val="0"/>
          <w:marTop w:val="0"/>
          <w:marBottom w:val="0"/>
          <w:divBdr>
            <w:top w:val="none" w:sz="0" w:space="0" w:color="auto"/>
            <w:left w:val="none" w:sz="0" w:space="0" w:color="auto"/>
            <w:bottom w:val="none" w:sz="0" w:space="0" w:color="auto"/>
            <w:right w:val="none" w:sz="0" w:space="0" w:color="auto"/>
          </w:divBdr>
          <w:divsChild>
            <w:div w:id="48695950">
              <w:marLeft w:val="0"/>
              <w:marRight w:val="0"/>
              <w:marTop w:val="0"/>
              <w:marBottom w:val="0"/>
              <w:divBdr>
                <w:top w:val="none" w:sz="0" w:space="0" w:color="auto"/>
                <w:left w:val="none" w:sz="0" w:space="0" w:color="auto"/>
                <w:bottom w:val="none" w:sz="0" w:space="0" w:color="auto"/>
                <w:right w:val="none" w:sz="0" w:space="0" w:color="auto"/>
              </w:divBdr>
              <w:divsChild>
                <w:div w:id="1702319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068161">
      <w:bodyDiv w:val="1"/>
      <w:marLeft w:val="0"/>
      <w:marRight w:val="0"/>
      <w:marTop w:val="0"/>
      <w:marBottom w:val="0"/>
      <w:divBdr>
        <w:top w:val="none" w:sz="0" w:space="0" w:color="auto"/>
        <w:left w:val="none" w:sz="0" w:space="0" w:color="auto"/>
        <w:bottom w:val="none" w:sz="0" w:space="0" w:color="auto"/>
        <w:right w:val="none" w:sz="0" w:space="0" w:color="auto"/>
      </w:divBdr>
      <w:divsChild>
        <w:div w:id="1667316675">
          <w:marLeft w:val="0"/>
          <w:marRight w:val="0"/>
          <w:marTop w:val="0"/>
          <w:marBottom w:val="0"/>
          <w:divBdr>
            <w:top w:val="none" w:sz="0" w:space="0" w:color="auto"/>
            <w:left w:val="none" w:sz="0" w:space="0" w:color="auto"/>
            <w:bottom w:val="none" w:sz="0" w:space="0" w:color="auto"/>
            <w:right w:val="none" w:sz="0" w:space="0" w:color="auto"/>
          </w:divBdr>
          <w:divsChild>
            <w:div w:id="1433361197">
              <w:marLeft w:val="0"/>
              <w:marRight w:val="0"/>
              <w:marTop w:val="0"/>
              <w:marBottom w:val="0"/>
              <w:divBdr>
                <w:top w:val="none" w:sz="0" w:space="0" w:color="auto"/>
                <w:left w:val="none" w:sz="0" w:space="0" w:color="auto"/>
                <w:bottom w:val="none" w:sz="0" w:space="0" w:color="auto"/>
                <w:right w:val="none" w:sz="0" w:space="0" w:color="auto"/>
              </w:divBdr>
              <w:divsChild>
                <w:div w:id="11267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402470">
      <w:bodyDiv w:val="1"/>
      <w:marLeft w:val="0"/>
      <w:marRight w:val="0"/>
      <w:marTop w:val="0"/>
      <w:marBottom w:val="0"/>
      <w:divBdr>
        <w:top w:val="none" w:sz="0" w:space="0" w:color="auto"/>
        <w:left w:val="none" w:sz="0" w:space="0" w:color="auto"/>
        <w:bottom w:val="none" w:sz="0" w:space="0" w:color="auto"/>
        <w:right w:val="none" w:sz="0" w:space="0" w:color="auto"/>
      </w:divBdr>
      <w:divsChild>
        <w:div w:id="897671223">
          <w:marLeft w:val="0"/>
          <w:marRight w:val="0"/>
          <w:marTop w:val="0"/>
          <w:marBottom w:val="0"/>
          <w:divBdr>
            <w:top w:val="none" w:sz="0" w:space="0" w:color="auto"/>
            <w:left w:val="none" w:sz="0" w:space="0" w:color="auto"/>
            <w:bottom w:val="none" w:sz="0" w:space="0" w:color="auto"/>
            <w:right w:val="none" w:sz="0" w:space="0" w:color="auto"/>
          </w:divBdr>
          <w:divsChild>
            <w:div w:id="1337882644">
              <w:marLeft w:val="0"/>
              <w:marRight w:val="0"/>
              <w:marTop w:val="0"/>
              <w:marBottom w:val="0"/>
              <w:divBdr>
                <w:top w:val="none" w:sz="0" w:space="0" w:color="auto"/>
                <w:left w:val="none" w:sz="0" w:space="0" w:color="auto"/>
                <w:bottom w:val="none" w:sz="0" w:space="0" w:color="auto"/>
                <w:right w:val="none" w:sz="0" w:space="0" w:color="auto"/>
              </w:divBdr>
              <w:divsChild>
                <w:div w:id="1583679631">
                  <w:marLeft w:val="0"/>
                  <w:marRight w:val="0"/>
                  <w:marTop w:val="0"/>
                  <w:marBottom w:val="0"/>
                  <w:divBdr>
                    <w:top w:val="none" w:sz="0" w:space="0" w:color="auto"/>
                    <w:left w:val="none" w:sz="0" w:space="0" w:color="auto"/>
                    <w:bottom w:val="none" w:sz="0" w:space="0" w:color="auto"/>
                    <w:right w:val="none" w:sz="0" w:space="0" w:color="auto"/>
                  </w:divBdr>
                  <w:divsChild>
                    <w:div w:id="1362634951">
                      <w:marLeft w:val="0"/>
                      <w:marRight w:val="0"/>
                      <w:marTop w:val="0"/>
                      <w:marBottom w:val="0"/>
                      <w:divBdr>
                        <w:top w:val="none" w:sz="0" w:space="0" w:color="auto"/>
                        <w:left w:val="none" w:sz="0" w:space="0" w:color="auto"/>
                        <w:bottom w:val="none" w:sz="0" w:space="0" w:color="auto"/>
                        <w:right w:val="none" w:sz="0" w:space="0" w:color="auto"/>
                      </w:divBdr>
                    </w:div>
                  </w:divsChild>
                </w:div>
                <w:div w:id="1894080563">
                  <w:marLeft w:val="0"/>
                  <w:marRight w:val="0"/>
                  <w:marTop w:val="0"/>
                  <w:marBottom w:val="0"/>
                  <w:divBdr>
                    <w:top w:val="none" w:sz="0" w:space="0" w:color="auto"/>
                    <w:left w:val="none" w:sz="0" w:space="0" w:color="auto"/>
                    <w:bottom w:val="none" w:sz="0" w:space="0" w:color="auto"/>
                    <w:right w:val="none" w:sz="0" w:space="0" w:color="auto"/>
                  </w:divBdr>
                  <w:divsChild>
                    <w:div w:id="1608734549">
                      <w:marLeft w:val="0"/>
                      <w:marRight w:val="0"/>
                      <w:marTop w:val="0"/>
                      <w:marBottom w:val="0"/>
                      <w:divBdr>
                        <w:top w:val="none" w:sz="0" w:space="0" w:color="auto"/>
                        <w:left w:val="none" w:sz="0" w:space="0" w:color="auto"/>
                        <w:bottom w:val="none" w:sz="0" w:space="0" w:color="auto"/>
                        <w:right w:val="none" w:sz="0" w:space="0" w:color="auto"/>
                      </w:divBdr>
                    </w:div>
                  </w:divsChild>
                </w:div>
                <w:div w:id="247617741">
                  <w:marLeft w:val="0"/>
                  <w:marRight w:val="0"/>
                  <w:marTop w:val="0"/>
                  <w:marBottom w:val="0"/>
                  <w:divBdr>
                    <w:top w:val="none" w:sz="0" w:space="0" w:color="auto"/>
                    <w:left w:val="none" w:sz="0" w:space="0" w:color="auto"/>
                    <w:bottom w:val="none" w:sz="0" w:space="0" w:color="auto"/>
                    <w:right w:val="none" w:sz="0" w:space="0" w:color="auto"/>
                  </w:divBdr>
                  <w:divsChild>
                    <w:div w:id="963467235">
                      <w:marLeft w:val="0"/>
                      <w:marRight w:val="0"/>
                      <w:marTop w:val="0"/>
                      <w:marBottom w:val="0"/>
                      <w:divBdr>
                        <w:top w:val="none" w:sz="0" w:space="0" w:color="auto"/>
                        <w:left w:val="none" w:sz="0" w:space="0" w:color="auto"/>
                        <w:bottom w:val="none" w:sz="0" w:space="0" w:color="auto"/>
                        <w:right w:val="none" w:sz="0" w:space="0" w:color="auto"/>
                      </w:divBdr>
                    </w:div>
                    <w:div w:id="94411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5664620">
      <w:bodyDiv w:val="1"/>
      <w:marLeft w:val="0"/>
      <w:marRight w:val="0"/>
      <w:marTop w:val="0"/>
      <w:marBottom w:val="0"/>
      <w:divBdr>
        <w:top w:val="none" w:sz="0" w:space="0" w:color="auto"/>
        <w:left w:val="none" w:sz="0" w:space="0" w:color="auto"/>
        <w:bottom w:val="none" w:sz="0" w:space="0" w:color="auto"/>
        <w:right w:val="none" w:sz="0" w:space="0" w:color="auto"/>
      </w:divBdr>
    </w:div>
    <w:div w:id="1355768485">
      <w:bodyDiv w:val="1"/>
      <w:marLeft w:val="0"/>
      <w:marRight w:val="0"/>
      <w:marTop w:val="0"/>
      <w:marBottom w:val="0"/>
      <w:divBdr>
        <w:top w:val="none" w:sz="0" w:space="0" w:color="auto"/>
        <w:left w:val="none" w:sz="0" w:space="0" w:color="auto"/>
        <w:bottom w:val="none" w:sz="0" w:space="0" w:color="auto"/>
        <w:right w:val="none" w:sz="0" w:space="0" w:color="auto"/>
      </w:divBdr>
      <w:divsChild>
        <w:div w:id="2025742351">
          <w:marLeft w:val="0"/>
          <w:marRight w:val="0"/>
          <w:marTop w:val="0"/>
          <w:marBottom w:val="0"/>
          <w:divBdr>
            <w:top w:val="none" w:sz="0" w:space="0" w:color="auto"/>
            <w:left w:val="none" w:sz="0" w:space="0" w:color="auto"/>
            <w:bottom w:val="none" w:sz="0" w:space="0" w:color="auto"/>
            <w:right w:val="none" w:sz="0" w:space="0" w:color="auto"/>
          </w:divBdr>
        </w:div>
      </w:divsChild>
    </w:div>
    <w:div w:id="1373386565">
      <w:bodyDiv w:val="1"/>
      <w:marLeft w:val="0"/>
      <w:marRight w:val="0"/>
      <w:marTop w:val="0"/>
      <w:marBottom w:val="0"/>
      <w:divBdr>
        <w:top w:val="none" w:sz="0" w:space="0" w:color="auto"/>
        <w:left w:val="none" w:sz="0" w:space="0" w:color="auto"/>
        <w:bottom w:val="none" w:sz="0" w:space="0" w:color="auto"/>
        <w:right w:val="none" w:sz="0" w:space="0" w:color="auto"/>
      </w:divBdr>
    </w:div>
    <w:div w:id="1377463229">
      <w:bodyDiv w:val="1"/>
      <w:marLeft w:val="0"/>
      <w:marRight w:val="0"/>
      <w:marTop w:val="0"/>
      <w:marBottom w:val="0"/>
      <w:divBdr>
        <w:top w:val="none" w:sz="0" w:space="0" w:color="auto"/>
        <w:left w:val="none" w:sz="0" w:space="0" w:color="auto"/>
        <w:bottom w:val="none" w:sz="0" w:space="0" w:color="auto"/>
        <w:right w:val="none" w:sz="0" w:space="0" w:color="auto"/>
      </w:divBdr>
      <w:divsChild>
        <w:div w:id="477721860">
          <w:marLeft w:val="0"/>
          <w:marRight w:val="0"/>
          <w:marTop w:val="0"/>
          <w:marBottom w:val="0"/>
          <w:divBdr>
            <w:top w:val="none" w:sz="0" w:space="0" w:color="auto"/>
            <w:left w:val="none" w:sz="0" w:space="0" w:color="auto"/>
            <w:bottom w:val="none" w:sz="0" w:space="0" w:color="auto"/>
            <w:right w:val="none" w:sz="0" w:space="0" w:color="auto"/>
          </w:divBdr>
          <w:divsChild>
            <w:div w:id="302849851">
              <w:marLeft w:val="0"/>
              <w:marRight w:val="0"/>
              <w:marTop w:val="0"/>
              <w:marBottom w:val="0"/>
              <w:divBdr>
                <w:top w:val="none" w:sz="0" w:space="0" w:color="auto"/>
                <w:left w:val="none" w:sz="0" w:space="0" w:color="auto"/>
                <w:bottom w:val="none" w:sz="0" w:space="0" w:color="auto"/>
                <w:right w:val="none" w:sz="0" w:space="0" w:color="auto"/>
              </w:divBdr>
              <w:divsChild>
                <w:div w:id="212811844">
                  <w:marLeft w:val="0"/>
                  <w:marRight w:val="0"/>
                  <w:marTop w:val="0"/>
                  <w:marBottom w:val="0"/>
                  <w:divBdr>
                    <w:top w:val="none" w:sz="0" w:space="0" w:color="auto"/>
                    <w:left w:val="none" w:sz="0" w:space="0" w:color="auto"/>
                    <w:bottom w:val="none" w:sz="0" w:space="0" w:color="auto"/>
                    <w:right w:val="none" w:sz="0" w:space="0" w:color="auto"/>
                  </w:divBdr>
                  <w:divsChild>
                    <w:div w:id="136355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061077">
      <w:bodyDiv w:val="1"/>
      <w:marLeft w:val="0"/>
      <w:marRight w:val="0"/>
      <w:marTop w:val="0"/>
      <w:marBottom w:val="0"/>
      <w:divBdr>
        <w:top w:val="none" w:sz="0" w:space="0" w:color="auto"/>
        <w:left w:val="none" w:sz="0" w:space="0" w:color="auto"/>
        <w:bottom w:val="none" w:sz="0" w:space="0" w:color="auto"/>
        <w:right w:val="none" w:sz="0" w:space="0" w:color="auto"/>
      </w:divBdr>
    </w:div>
    <w:div w:id="1407141866">
      <w:bodyDiv w:val="1"/>
      <w:marLeft w:val="0"/>
      <w:marRight w:val="0"/>
      <w:marTop w:val="0"/>
      <w:marBottom w:val="0"/>
      <w:divBdr>
        <w:top w:val="none" w:sz="0" w:space="0" w:color="auto"/>
        <w:left w:val="none" w:sz="0" w:space="0" w:color="auto"/>
        <w:bottom w:val="none" w:sz="0" w:space="0" w:color="auto"/>
        <w:right w:val="none" w:sz="0" w:space="0" w:color="auto"/>
      </w:divBdr>
    </w:div>
    <w:div w:id="1408765194">
      <w:bodyDiv w:val="1"/>
      <w:marLeft w:val="0"/>
      <w:marRight w:val="0"/>
      <w:marTop w:val="0"/>
      <w:marBottom w:val="0"/>
      <w:divBdr>
        <w:top w:val="none" w:sz="0" w:space="0" w:color="auto"/>
        <w:left w:val="none" w:sz="0" w:space="0" w:color="auto"/>
        <w:bottom w:val="none" w:sz="0" w:space="0" w:color="auto"/>
        <w:right w:val="none" w:sz="0" w:space="0" w:color="auto"/>
      </w:divBdr>
      <w:divsChild>
        <w:div w:id="577176265">
          <w:marLeft w:val="0"/>
          <w:marRight w:val="0"/>
          <w:marTop w:val="0"/>
          <w:marBottom w:val="0"/>
          <w:divBdr>
            <w:top w:val="none" w:sz="0" w:space="0" w:color="auto"/>
            <w:left w:val="none" w:sz="0" w:space="0" w:color="auto"/>
            <w:bottom w:val="none" w:sz="0" w:space="0" w:color="auto"/>
            <w:right w:val="none" w:sz="0" w:space="0" w:color="auto"/>
          </w:divBdr>
          <w:divsChild>
            <w:div w:id="948469740">
              <w:marLeft w:val="0"/>
              <w:marRight w:val="0"/>
              <w:marTop w:val="0"/>
              <w:marBottom w:val="0"/>
              <w:divBdr>
                <w:top w:val="none" w:sz="0" w:space="0" w:color="auto"/>
                <w:left w:val="none" w:sz="0" w:space="0" w:color="auto"/>
                <w:bottom w:val="none" w:sz="0" w:space="0" w:color="auto"/>
                <w:right w:val="none" w:sz="0" w:space="0" w:color="auto"/>
              </w:divBdr>
              <w:divsChild>
                <w:div w:id="736248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841683">
      <w:bodyDiv w:val="1"/>
      <w:marLeft w:val="0"/>
      <w:marRight w:val="0"/>
      <w:marTop w:val="0"/>
      <w:marBottom w:val="0"/>
      <w:divBdr>
        <w:top w:val="none" w:sz="0" w:space="0" w:color="auto"/>
        <w:left w:val="none" w:sz="0" w:space="0" w:color="auto"/>
        <w:bottom w:val="none" w:sz="0" w:space="0" w:color="auto"/>
        <w:right w:val="none" w:sz="0" w:space="0" w:color="auto"/>
      </w:divBdr>
      <w:divsChild>
        <w:div w:id="153961469">
          <w:marLeft w:val="0"/>
          <w:marRight w:val="0"/>
          <w:marTop w:val="0"/>
          <w:marBottom w:val="0"/>
          <w:divBdr>
            <w:top w:val="none" w:sz="0" w:space="0" w:color="auto"/>
            <w:left w:val="none" w:sz="0" w:space="0" w:color="auto"/>
            <w:bottom w:val="none" w:sz="0" w:space="0" w:color="auto"/>
            <w:right w:val="none" w:sz="0" w:space="0" w:color="auto"/>
          </w:divBdr>
          <w:divsChild>
            <w:div w:id="1247153023">
              <w:marLeft w:val="0"/>
              <w:marRight w:val="0"/>
              <w:marTop w:val="0"/>
              <w:marBottom w:val="0"/>
              <w:divBdr>
                <w:top w:val="none" w:sz="0" w:space="0" w:color="auto"/>
                <w:left w:val="none" w:sz="0" w:space="0" w:color="auto"/>
                <w:bottom w:val="none" w:sz="0" w:space="0" w:color="auto"/>
                <w:right w:val="none" w:sz="0" w:space="0" w:color="auto"/>
              </w:divBdr>
              <w:divsChild>
                <w:div w:id="127031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347144">
      <w:bodyDiv w:val="1"/>
      <w:marLeft w:val="0"/>
      <w:marRight w:val="0"/>
      <w:marTop w:val="0"/>
      <w:marBottom w:val="0"/>
      <w:divBdr>
        <w:top w:val="none" w:sz="0" w:space="0" w:color="auto"/>
        <w:left w:val="none" w:sz="0" w:space="0" w:color="auto"/>
        <w:bottom w:val="none" w:sz="0" w:space="0" w:color="auto"/>
        <w:right w:val="none" w:sz="0" w:space="0" w:color="auto"/>
      </w:divBdr>
    </w:div>
    <w:div w:id="1458256513">
      <w:bodyDiv w:val="1"/>
      <w:marLeft w:val="0"/>
      <w:marRight w:val="0"/>
      <w:marTop w:val="0"/>
      <w:marBottom w:val="0"/>
      <w:divBdr>
        <w:top w:val="none" w:sz="0" w:space="0" w:color="auto"/>
        <w:left w:val="none" w:sz="0" w:space="0" w:color="auto"/>
        <w:bottom w:val="none" w:sz="0" w:space="0" w:color="auto"/>
        <w:right w:val="none" w:sz="0" w:space="0" w:color="auto"/>
      </w:divBdr>
    </w:div>
    <w:div w:id="1469933584">
      <w:bodyDiv w:val="1"/>
      <w:marLeft w:val="0"/>
      <w:marRight w:val="0"/>
      <w:marTop w:val="0"/>
      <w:marBottom w:val="0"/>
      <w:divBdr>
        <w:top w:val="none" w:sz="0" w:space="0" w:color="auto"/>
        <w:left w:val="none" w:sz="0" w:space="0" w:color="auto"/>
        <w:bottom w:val="none" w:sz="0" w:space="0" w:color="auto"/>
        <w:right w:val="none" w:sz="0" w:space="0" w:color="auto"/>
      </w:divBdr>
      <w:divsChild>
        <w:div w:id="55789081">
          <w:marLeft w:val="0"/>
          <w:marRight w:val="0"/>
          <w:marTop w:val="0"/>
          <w:marBottom w:val="0"/>
          <w:divBdr>
            <w:top w:val="none" w:sz="0" w:space="0" w:color="auto"/>
            <w:left w:val="none" w:sz="0" w:space="0" w:color="auto"/>
            <w:bottom w:val="none" w:sz="0" w:space="0" w:color="auto"/>
            <w:right w:val="none" w:sz="0" w:space="0" w:color="auto"/>
          </w:divBdr>
          <w:divsChild>
            <w:div w:id="1957980154">
              <w:marLeft w:val="0"/>
              <w:marRight w:val="0"/>
              <w:marTop w:val="0"/>
              <w:marBottom w:val="0"/>
              <w:divBdr>
                <w:top w:val="none" w:sz="0" w:space="0" w:color="auto"/>
                <w:left w:val="none" w:sz="0" w:space="0" w:color="auto"/>
                <w:bottom w:val="none" w:sz="0" w:space="0" w:color="auto"/>
                <w:right w:val="none" w:sz="0" w:space="0" w:color="auto"/>
              </w:divBdr>
              <w:divsChild>
                <w:div w:id="1746486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1113730">
      <w:bodyDiv w:val="1"/>
      <w:marLeft w:val="0"/>
      <w:marRight w:val="0"/>
      <w:marTop w:val="0"/>
      <w:marBottom w:val="0"/>
      <w:divBdr>
        <w:top w:val="none" w:sz="0" w:space="0" w:color="auto"/>
        <w:left w:val="none" w:sz="0" w:space="0" w:color="auto"/>
        <w:bottom w:val="none" w:sz="0" w:space="0" w:color="auto"/>
        <w:right w:val="none" w:sz="0" w:space="0" w:color="auto"/>
      </w:divBdr>
    </w:div>
    <w:div w:id="1481801266">
      <w:bodyDiv w:val="1"/>
      <w:marLeft w:val="0"/>
      <w:marRight w:val="0"/>
      <w:marTop w:val="0"/>
      <w:marBottom w:val="0"/>
      <w:divBdr>
        <w:top w:val="none" w:sz="0" w:space="0" w:color="auto"/>
        <w:left w:val="none" w:sz="0" w:space="0" w:color="auto"/>
        <w:bottom w:val="none" w:sz="0" w:space="0" w:color="auto"/>
        <w:right w:val="none" w:sz="0" w:space="0" w:color="auto"/>
      </w:divBdr>
    </w:div>
    <w:div w:id="1493370344">
      <w:bodyDiv w:val="1"/>
      <w:marLeft w:val="0"/>
      <w:marRight w:val="0"/>
      <w:marTop w:val="0"/>
      <w:marBottom w:val="0"/>
      <w:divBdr>
        <w:top w:val="none" w:sz="0" w:space="0" w:color="auto"/>
        <w:left w:val="none" w:sz="0" w:space="0" w:color="auto"/>
        <w:bottom w:val="none" w:sz="0" w:space="0" w:color="auto"/>
        <w:right w:val="none" w:sz="0" w:space="0" w:color="auto"/>
      </w:divBdr>
    </w:div>
    <w:div w:id="1507402783">
      <w:bodyDiv w:val="1"/>
      <w:marLeft w:val="0"/>
      <w:marRight w:val="0"/>
      <w:marTop w:val="0"/>
      <w:marBottom w:val="0"/>
      <w:divBdr>
        <w:top w:val="none" w:sz="0" w:space="0" w:color="auto"/>
        <w:left w:val="none" w:sz="0" w:space="0" w:color="auto"/>
        <w:bottom w:val="none" w:sz="0" w:space="0" w:color="auto"/>
        <w:right w:val="none" w:sz="0" w:space="0" w:color="auto"/>
      </w:divBdr>
      <w:divsChild>
        <w:div w:id="871772779">
          <w:marLeft w:val="0"/>
          <w:marRight w:val="0"/>
          <w:marTop w:val="0"/>
          <w:marBottom w:val="0"/>
          <w:divBdr>
            <w:top w:val="none" w:sz="0" w:space="0" w:color="auto"/>
            <w:left w:val="none" w:sz="0" w:space="0" w:color="auto"/>
            <w:bottom w:val="none" w:sz="0" w:space="0" w:color="auto"/>
            <w:right w:val="none" w:sz="0" w:space="0" w:color="auto"/>
          </w:divBdr>
          <w:divsChild>
            <w:div w:id="1241790826">
              <w:marLeft w:val="0"/>
              <w:marRight w:val="0"/>
              <w:marTop w:val="0"/>
              <w:marBottom w:val="0"/>
              <w:divBdr>
                <w:top w:val="none" w:sz="0" w:space="0" w:color="auto"/>
                <w:left w:val="none" w:sz="0" w:space="0" w:color="auto"/>
                <w:bottom w:val="none" w:sz="0" w:space="0" w:color="auto"/>
                <w:right w:val="none" w:sz="0" w:space="0" w:color="auto"/>
              </w:divBdr>
              <w:divsChild>
                <w:div w:id="2113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999214">
      <w:bodyDiv w:val="1"/>
      <w:marLeft w:val="0"/>
      <w:marRight w:val="0"/>
      <w:marTop w:val="0"/>
      <w:marBottom w:val="0"/>
      <w:divBdr>
        <w:top w:val="none" w:sz="0" w:space="0" w:color="auto"/>
        <w:left w:val="none" w:sz="0" w:space="0" w:color="auto"/>
        <w:bottom w:val="none" w:sz="0" w:space="0" w:color="auto"/>
        <w:right w:val="none" w:sz="0" w:space="0" w:color="auto"/>
      </w:divBdr>
    </w:div>
    <w:div w:id="1520466213">
      <w:bodyDiv w:val="1"/>
      <w:marLeft w:val="0"/>
      <w:marRight w:val="0"/>
      <w:marTop w:val="0"/>
      <w:marBottom w:val="0"/>
      <w:divBdr>
        <w:top w:val="none" w:sz="0" w:space="0" w:color="auto"/>
        <w:left w:val="none" w:sz="0" w:space="0" w:color="auto"/>
        <w:bottom w:val="none" w:sz="0" w:space="0" w:color="auto"/>
        <w:right w:val="none" w:sz="0" w:space="0" w:color="auto"/>
      </w:divBdr>
    </w:div>
    <w:div w:id="1533221823">
      <w:bodyDiv w:val="1"/>
      <w:marLeft w:val="0"/>
      <w:marRight w:val="0"/>
      <w:marTop w:val="0"/>
      <w:marBottom w:val="0"/>
      <w:divBdr>
        <w:top w:val="none" w:sz="0" w:space="0" w:color="auto"/>
        <w:left w:val="none" w:sz="0" w:space="0" w:color="auto"/>
        <w:bottom w:val="none" w:sz="0" w:space="0" w:color="auto"/>
        <w:right w:val="none" w:sz="0" w:space="0" w:color="auto"/>
      </w:divBdr>
    </w:div>
    <w:div w:id="1549801684">
      <w:bodyDiv w:val="1"/>
      <w:marLeft w:val="0"/>
      <w:marRight w:val="0"/>
      <w:marTop w:val="0"/>
      <w:marBottom w:val="0"/>
      <w:divBdr>
        <w:top w:val="none" w:sz="0" w:space="0" w:color="auto"/>
        <w:left w:val="none" w:sz="0" w:space="0" w:color="auto"/>
        <w:bottom w:val="none" w:sz="0" w:space="0" w:color="auto"/>
        <w:right w:val="none" w:sz="0" w:space="0" w:color="auto"/>
      </w:divBdr>
    </w:div>
    <w:div w:id="1552158658">
      <w:bodyDiv w:val="1"/>
      <w:marLeft w:val="0"/>
      <w:marRight w:val="0"/>
      <w:marTop w:val="0"/>
      <w:marBottom w:val="0"/>
      <w:divBdr>
        <w:top w:val="none" w:sz="0" w:space="0" w:color="auto"/>
        <w:left w:val="none" w:sz="0" w:space="0" w:color="auto"/>
        <w:bottom w:val="none" w:sz="0" w:space="0" w:color="auto"/>
        <w:right w:val="none" w:sz="0" w:space="0" w:color="auto"/>
      </w:divBdr>
    </w:div>
    <w:div w:id="1574730026">
      <w:bodyDiv w:val="1"/>
      <w:marLeft w:val="0"/>
      <w:marRight w:val="0"/>
      <w:marTop w:val="0"/>
      <w:marBottom w:val="0"/>
      <w:divBdr>
        <w:top w:val="none" w:sz="0" w:space="0" w:color="auto"/>
        <w:left w:val="none" w:sz="0" w:space="0" w:color="auto"/>
        <w:bottom w:val="none" w:sz="0" w:space="0" w:color="auto"/>
        <w:right w:val="none" w:sz="0" w:space="0" w:color="auto"/>
      </w:divBdr>
    </w:div>
    <w:div w:id="1593274539">
      <w:bodyDiv w:val="1"/>
      <w:marLeft w:val="0"/>
      <w:marRight w:val="0"/>
      <w:marTop w:val="0"/>
      <w:marBottom w:val="0"/>
      <w:divBdr>
        <w:top w:val="none" w:sz="0" w:space="0" w:color="auto"/>
        <w:left w:val="none" w:sz="0" w:space="0" w:color="auto"/>
        <w:bottom w:val="none" w:sz="0" w:space="0" w:color="auto"/>
        <w:right w:val="none" w:sz="0" w:space="0" w:color="auto"/>
      </w:divBdr>
      <w:divsChild>
        <w:div w:id="524908058">
          <w:marLeft w:val="0"/>
          <w:marRight w:val="0"/>
          <w:marTop w:val="0"/>
          <w:marBottom w:val="0"/>
          <w:divBdr>
            <w:top w:val="none" w:sz="0" w:space="0" w:color="auto"/>
            <w:left w:val="none" w:sz="0" w:space="0" w:color="auto"/>
            <w:bottom w:val="none" w:sz="0" w:space="0" w:color="auto"/>
            <w:right w:val="none" w:sz="0" w:space="0" w:color="auto"/>
          </w:divBdr>
          <w:divsChild>
            <w:div w:id="1098452767">
              <w:marLeft w:val="0"/>
              <w:marRight w:val="0"/>
              <w:marTop w:val="0"/>
              <w:marBottom w:val="0"/>
              <w:divBdr>
                <w:top w:val="none" w:sz="0" w:space="0" w:color="auto"/>
                <w:left w:val="none" w:sz="0" w:space="0" w:color="auto"/>
                <w:bottom w:val="none" w:sz="0" w:space="0" w:color="auto"/>
                <w:right w:val="none" w:sz="0" w:space="0" w:color="auto"/>
              </w:divBdr>
              <w:divsChild>
                <w:div w:id="1335038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055903">
      <w:bodyDiv w:val="1"/>
      <w:marLeft w:val="0"/>
      <w:marRight w:val="0"/>
      <w:marTop w:val="0"/>
      <w:marBottom w:val="0"/>
      <w:divBdr>
        <w:top w:val="none" w:sz="0" w:space="0" w:color="auto"/>
        <w:left w:val="none" w:sz="0" w:space="0" w:color="auto"/>
        <w:bottom w:val="none" w:sz="0" w:space="0" w:color="auto"/>
        <w:right w:val="none" w:sz="0" w:space="0" w:color="auto"/>
      </w:divBdr>
    </w:div>
    <w:div w:id="1604453228">
      <w:bodyDiv w:val="1"/>
      <w:marLeft w:val="0"/>
      <w:marRight w:val="0"/>
      <w:marTop w:val="0"/>
      <w:marBottom w:val="0"/>
      <w:divBdr>
        <w:top w:val="none" w:sz="0" w:space="0" w:color="auto"/>
        <w:left w:val="none" w:sz="0" w:space="0" w:color="auto"/>
        <w:bottom w:val="none" w:sz="0" w:space="0" w:color="auto"/>
        <w:right w:val="none" w:sz="0" w:space="0" w:color="auto"/>
      </w:divBdr>
      <w:divsChild>
        <w:div w:id="1534339397">
          <w:marLeft w:val="0"/>
          <w:marRight w:val="0"/>
          <w:marTop w:val="200"/>
          <w:marBottom w:val="200"/>
          <w:divBdr>
            <w:top w:val="none" w:sz="0" w:space="0" w:color="auto"/>
            <w:left w:val="none" w:sz="0" w:space="0" w:color="auto"/>
            <w:bottom w:val="none" w:sz="0" w:space="0" w:color="auto"/>
            <w:right w:val="none" w:sz="0" w:space="0" w:color="auto"/>
          </w:divBdr>
        </w:div>
      </w:divsChild>
    </w:div>
    <w:div w:id="1607152104">
      <w:bodyDiv w:val="1"/>
      <w:marLeft w:val="0"/>
      <w:marRight w:val="0"/>
      <w:marTop w:val="0"/>
      <w:marBottom w:val="0"/>
      <w:divBdr>
        <w:top w:val="none" w:sz="0" w:space="0" w:color="auto"/>
        <w:left w:val="none" w:sz="0" w:space="0" w:color="auto"/>
        <w:bottom w:val="none" w:sz="0" w:space="0" w:color="auto"/>
        <w:right w:val="none" w:sz="0" w:space="0" w:color="auto"/>
      </w:divBdr>
      <w:divsChild>
        <w:div w:id="1594166786">
          <w:marLeft w:val="0"/>
          <w:marRight w:val="0"/>
          <w:marTop w:val="0"/>
          <w:marBottom w:val="0"/>
          <w:divBdr>
            <w:top w:val="none" w:sz="0" w:space="0" w:color="auto"/>
            <w:left w:val="none" w:sz="0" w:space="0" w:color="auto"/>
            <w:bottom w:val="none" w:sz="0" w:space="0" w:color="auto"/>
            <w:right w:val="none" w:sz="0" w:space="0" w:color="auto"/>
          </w:divBdr>
          <w:divsChild>
            <w:div w:id="425930975">
              <w:marLeft w:val="0"/>
              <w:marRight w:val="0"/>
              <w:marTop w:val="0"/>
              <w:marBottom w:val="0"/>
              <w:divBdr>
                <w:top w:val="none" w:sz="0" w:space="0" w:color="auto"/>
                <w:left w:val="none" w:sz="0" w:space="0" w:color="auto"/>
                <w:bottom w:val="none" w:sz="0" w:space="0" w:color="auto"/>
                <w:right w:val="none" w:sz="0" w:space="0" w:color="auto"/>
              </w:divBdr>
              <w:divsChild>
                <w:div w:id="1219128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0509241">
      <w:bodyDiv w:val="1"/>
      <w:marLeft w:val="0"/>
      <w:marRight w:val="0"/>
      <w:marTop w:val="0"/>
      <w:marBottom w:val="0"/>
      <w:divBdr>
        <w:top w:val="none" w:sz="0" w:space="0" w:color="auto"/>
        <w:left w:val="none" w:sz="0" w:space="0" w:color="auto"/>
        <w:bottom w:val="none" w:sz="0" w:space="0" w:color="auto"/>
        <w:right w:val="none" w:sz="0" w:space="0" w:color="auto"/>
      </w:divBdr>
    </w:div>
    <w:div w:id="1628195570">
      <w:bodyDiv w:val="1"/>
      <w:marLeft w:val="0"/>
      <w:marRight w:val="0"/>
      <w:marTop w:val="0"/>
      <w:marBottom w:val="0"/>
      <w:divBdr>
        <w:top w:val="none" w:sz="0" w:space="0" w:color="auto"/>
        <w:left w:val="none" w:sz="0" w:space="0" w:color="auto"/>
        <w:bottom w:val="none" w:sz="0" w:space="0" w:color="auto"/>
        <w:right w:val="none" w:sz="0" w:space="0" w:color="auto"/>
      </w:divBdr>
    </w:div>
    <w:div w:id="1633244817">
      <w:bodyDiv w:val="1"/>
      <w:marLeft w:val="0"/>
      <w:marRight w:val="0"/>
      <w:marTop w:val="0"/>
      <w:marBottom w:val="0"/>
      <w:divBdr>
        <w:top w:val="none" w:sz="0" w:space="0" w:color="auto"/>
        <w:left w:val="none" w:sz="0" w:space="0" w:color="auto"/>
        <w:bottom w:val="none" w:sz="0" w:space="0" w:color="auto"/>
        <w:right w:val="none" w:sz="0" w:space="0" w:color="auto"/>
      </w:divBdr>
    </w:div>
    <w:div w:id="1641226911">
      <w:bodyDiv w:val="1"/>
      <w:marLeft w:val="0"/>
      <w:marRight w:val="0"/>
      <w:marTop w:val="0"/>
      <w:marBottom w:val="0"/>
      <w:divBdr>
        <w:top w:val="none" w:sz="0" w:space="0" w:color="auto"/>
        <w:left w:val="none" w:sz="0" w:space="0" w:color="auto"/>
        <w:bottom w:val="none" w:sz="0" w:space="0" w:color="auto"/>
        <w:right w:val="none" w:sz="0" w:space="0" w:color="auto"/>
      </w:divBdr>
      <w:divsChild>
        <w:div w:id="1072503479">
          <w:marLeft w:val="0"/>
          <w:marRight w:val="0"/>
          <w:marTop w:val="0"/>
          <w:marBottom w:val="0"/>
          <w:divBdr>
            <w:top w:val="none" w:sz="0" w:space="0" w:color="auto"/>
            <w:left w:val="none" w:sz="0" w:space="0" w:color="auto"/>
            <w:bottom w:val="none" w:sz="0" w:space="0" w:color="auto"/>
            <w:right w:val="none" w:sz="0" w:space="0" w:color="auto"/>
          </w:divBdr>
          <w:divsChild>
            <w:div w:id="75326476">
              <w:marLeft w:val="0"/>
              <w:marRight w:val="0"/>
              <w:marTop w:val="0"/>
              <w:marBottom w:val="0"/>
              <w:divBdr>
                <w:top w:val="none" w:sz="0" w:space="0" w:color="auto"/>
                <w:left w:val="none" w:sz="0" w:space="0" w:color="auto"/>
                <w:bottom w:val="none" w:sz="0" w:space="0" w:color="auto"/>
                <w:right w:val="none" w:sz="0" w:space="0" w:color="auto"/>
              </w:divBdr>
              <w:divsChild>
                <w:div w:id="61251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739385">
      <w:bodyDiv w:val="1"/>
      <w:marLeft w:val="0"/>
      <w:marRight w:val="0"/>
      <w:marTop w:val="0"/>
      <w:marBottom w:val="0"/>
      <w:divBdr>
        <w:top w:val="none" w:sz="0" w:space="0" w:color="auto"/>
        <w:left w:val="none" w:sz="0" w:space="0" w:color="auto"/>
        <w:bottom w:val="none" w:sz="0" w:space="0" w:color="auto"/>
        <w:right w:val="none" w:sz="0" w:space="0" w:color="auto"/>
      </w:divBdr>
      <w:divsChild>
        <w:div w:id="441732411">
          <w:marLeft w:val="0"/>
          <w:marRight w:val="0"/>
          <w:marTop w:val="0"/>
          <w:marBottom w:val="0"/>
          <w:divBdr>
            <w:top w:val="none" w:sz="0" w:space="0" w:color="auto"/>
            <w:left w:val="none" w:sz="0" w:space="0" w:color="auto"/>
            <w:bottom w:val="none" w:sz="0" w:space="0" w:color="auto"/>
            <w:right w:val="none" w:sz="0" w:space="0" w:color="auto"/>
          </w:divBdr>
          <w:divsChild>
            <w:div w:id="1589847410">
              <w:marLeft w:val="0"/>
              <w:marRight w:val="0"/>
              <w:marTop w:val="0"/>
              <w:marBottom w:val="0"/>
              <w:divBdr>
                <w:top w:val="none" w:sz="0" w:space="0" w:color="auto"/>
                <w:left w:val="none" w:sz="0" w:space="0" w:color="auto"/>
                <w:bottom w:val="none" w:sz="0" w:space="0" w:color="auto"/>
                <w:right w:val="none" w:sz="0" w:space="0" w:color="auto"/>
              </w:divBdr>
              <w:divsChild>
                <w:div w:id="1546022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439307">
      <w:bodyDiv w:val="1"/>
      <w:marLeft w:val="0"/>
      <w:marRight w:val="0"/>
      <w:marTop w:val="0"/>
      <w:marBottom w:val="0"/>
      <w:divBdr>
        <w:top w:val="none" w:sz="0" w:space="0" w:color="auto"/>
        <w:left w:val="none" w:sz="0" w:space="0" w:color="auto"/>
        <w:bottom w:val="none" w:sz="0" w:space="0" w:color="auto"/>
        <w:right w:val="none" w:sz="0" w:space="0" w:color="auto"/>
      </w:divBdr>
      <w:divsChild>
        <w:div w:id="541282646">
          <w:marLeft w:val="0"/>
          <w:marRight w:val="0"/>
          <w:marTop w:val="0"/>
          <w:marBottom w:val="0"/>
          <w:divBdr>
            <w:top w:val="none" w:sz="0" w:space="0" w:color="auto"/>
            <w:left w:val="none" w:sz="0" w:space="0" w:color="auto"/>
            <w:bottom w:val="none" w:sz="0" w:space="0" w:color="auto"/>
            <w:right w:val="none" w:sz="0" w:space="0" w:color="auto"/>
          </w:divBdr>
          <w:divsChild>
            <w:div w:id="1425616203">
              <w:marLeft w:val="0"/>
              <w:marRight w:val="0"/>
              <w:marTop w:val="0"/>
              <w:marBottom w:val="0"/>
              <w:divBdr>
                <w:top w:val="none" w:sz="0" w:space="0" w:color="auto"/>
                <w:left w:val="none" w:sz="0" w:space="0" w:color="auto"/>
                <w:bottom w:val="none" w:sz="0" w:space="0" w:color="auto"/>
                <w:right w:val="none" w:sz="0" w:space="0" w:color="auto"/>
              </w:divBdr>
              <w:divsChild>
                <w:div w:id="529758946">
                  <w:marLeft w:val="0"/>
                  <w:marRight w:val="0"/>
                  <w:marTop w:val="0"/>
                  <w:marBottom w:val="0"/>
                  <w:divBdr>
                    <w:top w:val="none" w:sz="0" w:space="0" w:color="auto"/>
                    <w:left w:val="none" w:sz="0" w:space="0" w:color="auto"/>
                    <w:bottom w:val="none" w:sz="0" w:space="0" w:color="auto"/>
                    <w:right w:val="none" w:sz="0" w:space="0" w:color="auto"/>
                  </w:divBdr>
                  <w:divsChild>
                    <w:div w:id="57458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2369003">
      <w:bodyDiv w:val="1"/>
      <w:marLeft w:val="0"/>
      <w:marRight w:val="0"/>
      <w:marTop w:val="0"/>
      <w:marBottom w:val="0"/>
      <w:divBdr>
        <w:top w:val="none" w:sz="0" w:space="0" w:color="auto"/>
        <w:left w:val="none" w:sz="0" w:space="0" w:color="auto"/>
        <w:bottom w:val="none" w:sz="0" w:space="0" w:color="auto"/>
        <w:right w:val="none" w:sz="0" w:space="0" w:color="auto"/>
      </w:divBdr>
    </w:div>
    <w:div w:id="1665742521">
      <w:bodyDiv w:val="1"/>
      <w:marLeft w:val="0"/>
      <w:marRight w:val="0"/>
      <w:marTop w:val="0"/>
      <w:marBottom w:val="0"/>
      <w:divBdr>
        <w:top w:val="none" w:sz="0" w:space="0" w:color="auto"/>
        <w:left w:val="none" w:sz="0" w:space="0" w:color="auto"/>
        <w:bottom w:val="none" w:sz="0" w:space="0" w:color="auto"/>
        <w:right w:val="none" w:sz="0" w:space="0" w:color="auto"/>
      </w:divBdr>
      <w:divsChild>
        <w:div w:id="1526602049">
          <w:marLeft w:val="0"/>
          <w:marRight w:val="0"/>
          <w:marTop w:val="0"/>
          <w:marBottom w:val="0"/>
          <w:divBdr>
            <w:top w:val="none" w:sz="0" w:space="0" w:color="auto"/>
            <w:left w:val="none" w:sz="0" w:space="0" w:color="auto"/>
            <w:bottom w:val="none" w:sz="0" w:space="0" w:color="auto"/>
            <w:right w:val="none" w:sz="0" w:space="0" w:color="auto"/>
          </w:divBdr>
          <w:divsChild>
            <w:div w:id="1124693806">
              <w:marLeft w:val="0"/>
              <w:marRight w:val="0"/>
              <w:marTop w:val="0"/>
              <w:marBottom w:val="0"/>
              <w:divBdr>
                <w:top w:val="none" w:sz="0" w:space="0" w:color="auto"/>
                <w:left w:val="none" w:sz="0" w:space="0" w:color="auto"/>
                <w:bottom w:val="none" w:sz="0" w:space="0" w:color="auto"/>
                <w:right w:val="none" w:sz="0" w:space="0" w:color="auto"/>
              </w:divBdr>
              <w:divsChild>
                <w:div w:id="10894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052817">
      <w:bodyDiv w:val="1"/>
      <w:marLeft w:val="0"/>
      <w:marRight w:val="0"/>
      <w:marTop w:val="0"/>
      <w:marBottom w:val="0"/>
      <w:divBdr>
        <w:top w:val="none" w:sz="0" w:space="0" w:color="auto"/>
        <w:left w:val="none" w:sz="0" w:space="0" w:color="auto"/>
        <w:bottom w:val="none" w:sz="0" w:space="0" w:color="auto"/>
        <w:right w:val="none" w:sz="0" w:space="0" w:color="auto"/>
      </w:divBdr>
    </w:div>
    <w:div w:id="1693333491">
      <w:bodyDiv w:val="1"/>
      <w:marLeft w:val="0"/>
      <w:marRight w:val="0"/>
      <w:marTop w:val="0"/>
      <w:marBottom w:val="0"/>
      <w:divBdr>
        <w:top w:val="none" w:sz="0" w:space="0" w:color="auto"/>
        <w:left w:val="none" w:sz="0" w:space="0" w:color="auto"/>
        <w:bottom w:val="none" w:sz="0" w:space="0" w:color="auto"/>
        <w:right w:val="none" w:sz="0" w:space="0" w:color="auto"/>
      </w:divBdr>
    </w:div>
    <w:div w:id="1726485869">
      <w:bodyDiv w:val="1"/>
      <w:marLeft w:val="0"/>
      <w:marRight w:val="0"/>
      <w:marTop w:val="0"/>
      <w:marBottom w:val="0"/>
      <w:divBdr>
        <w:top w:val="none" w:sz="0" w:space="0" w:color="auto"/>
        <w:left w:val="none" w:sz="0" w:space="0" w:color="auto"/>
        <w:bottom w:val="none" w:sz="0" w:space="0" w:color="auto"/>
        <w:right w:val="none" w:sz="0" w:space="0" w:color="auto"/>
      </w:divBdr>
    </w:div>
    <w:div w:id="1727608738">
      <w:bodyDiv w:val="1"/>
      <w:marLeft w:val="0"/>
      <w:marRight w:val="0"/>
      <w:marTop w:val="0"/>
      <w:marBottom w:val="0"/>
      <w:divBdr>
        <w:top w:val="none" w:sz="0" w:space="0" w:color="auto"/>
        <w:left w:val="none" w:sz="0" w:space="0" w:color="auto"/>
        <w:bottom w:val="none" w:sz="0" w:space="0" w:color="auto"/>
        <w:right w:val="none" w:sz="0" w:space="0" w:color="auto"/>
      </w:divBdr>
      <w:divsChild>
        <w:div w:id="171649353">
          <w:marLeft w:val="0"/>
          <w:marRight w:val="0"/>
          <w:marTop w:val="0"/>
          <w:marBottom w:val="0"/>
          <w:divBdr>
            <w:top w:val="none" w:sz="0" w:space="0" w:color="auto"/>
            <w:left w:val="none" w:sz="0" w:space="0" w:color="auto"/>
            <w:bottom w:val="none" w:sz="0" w:space="0" w:color="auto"/>
            <w:right w:val="none" w:sz="0" w:space="0" w:color="auto"/>
          </w:divBdr>
          <w:divsChild>
            <w:div w:id="1556506388">
              <w:marLeft w:val="0"/>
              <w:marRight w:val="0"/>
              <w:marTop w:val="0"/>
              <w:marBottom w:val="0"/>
              <w:divBdr>
                <w:top w:val="none" w:sz="0" w:space="0" w:color="auto"/>
                <w:left w:val="none" w:sz="0" w:space="0" w:color="auto"/>
                <w:bottom w:val="none" w:sz="0" w:space="0" w:color="auto"/>
                <w:right w:val="none" w:sz="0" w:space="0" w:color="auto"/>
              </w:divBdr>
              <w:divsChild>
                <w:div w:id="1153453064">
                  <w:marLeft w:val="0"/>
                  <w:marRight w:val="0"/>
                  <w:marTop w:val="0"/>
                  <w:marBottom w:val="0"/>
                  <w:divBdr>
                    <w:top w:val="none" w:sz="0" w:space="0" w:color="auto"/>
                    <w:left w:val="none" w:sz="0" w:space="0" w:color="auto"/>
                    <w:bottom w:val="none" w:sz="0" w:space="0" w:color="auto"/>
                    <w:right w:val="none" w:sz="0" w:space="0" w:color="auto"/>
                  </w:divBdr>
                  <w:divsChild>
                    <w:div w:id="777944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658633">
      <w:bodyDiv w:val="1"/>
      <w:marLeft w:val="0"/>
      <w:marRight w:val="0"/>
      <w:marTop w:val="0"/>
      <w:marBottom w:val="0"/>
      <w:divBdr>
        <w:top w:val="none" w:sz="0" w:space="0" w:color="auto"/>
        <w:left w:val="none" w:sz="0" w:space="0" w:color="auto"/>
        <w:bottom w:val="none" w:sz="0" w:space="0" w:color="auto"/>
        <w:right w:val="none" w:sz="0" w:space="0" w:color="auto"/>
      </w:divBdr>
      <w:divsChild>
        <w:div w:id="602999925">
          <w:marLeft w:val="0"/>
          <w:marRight w:val="0"/>
          <w:marTop w:val="0"/>
          <w:marBottom w:val="0"/>
          <w:divBdr>
            <w:top w:val="none" w:sz="0" w:space="0" w:color="auto"/>
            <w:left w:val="none" w:sz="0" w:space="0" w:color="auto"/>
            <w:bottom w:val="none" w:sz="0" w:space="0" w:color="auto"/>
            <w:right w:val="none" w:sz="0" w:space="0" w:color="auto"/>
          </w:divBdr>
          <w:divsChild>
            <w:div w:id="156964289">
              <w:marLeft w:val="0"/>
              <w:marRight w:val="0"/>
              <w:marTop w:val="0"/>
              <w:marBottom w:val="0"/>
              <w:divBdr>
                <w:top w:val="none" w:sz="0" w:space="0" w:color="auto"/>
                <w:left w:val="none" w:sz="0" w:space="0" w:color="auto"/>
                <w:bottom w:val="none" w:sz="0" w:space="0" w:color="auto"/>
                <w:right w:val="none" w:sz="0" w:space="0" w:color="auto"/>
              </w:divBdr>
              <w:divsChild>
                <w:div w:id="345792969">
                  <w:marLeft w:val="0"/>
                  <w:marRight w:val="0"/>
                  <w:marTop w:val="0"/>
                  <w:marBottom w:val="0"/>
                  <w:divBdr>
                    <w:top w:val="none" w:sz="0" w:space="0" w:color="auto"/>
                    <w:left w:val="none" w:sz="0" w:space="0" w:color="auto"/>
                    <w:bottom w:val="none" w:sz="0" w:space="0" w:color="auto"/>
                    <w:right w:val="none" w:sz="0" w:space="0" w:color="auto"/>
                  </w:divBdr>
                  <w:divsChild>
                    <w:div w:id="191103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7194830">
      <w:bodyDiv w:val="1"/>
      <w:marLeft w:val="0"/>
      <w:marRight w:val="0"/>
      <w:marTop w:val="0"/>
      <w:marBottom w:val="0"/>
      <w:divBdr>
        <w:top w:val="none" w:sz="0" w:space="0" w:color="auto"/>
        <w:left w:val="none" w:sz="0" w:space="0" w:color="auto"/>
        <w:bottom w:val="none" w:sz="0" w:space="0" w:color="auto"/>
        <w:right w:val="none" w:sz="0" w:space="0" w:color="auto"/>
      </w:divBdr>
    </w:div>
    <w:div w:id="1759860620">
      <w:bodyDiv w:val="1"/>
      <w:marLeft w:val="0"/>
      <w:marRight w:val="0"/>
      <w:marTop w:val="0"/>
      <w:marBottom w:val="0"/>
      <w:divBdr>
        <w:top w:val="none" w:sz="0" w:space="0" w:color="auto"/>
        <w:left w:val="none" w:sz="0" w:space="0" w:color="auto"/>
        <w:bottom w:val="none" w:sz="0" w:space="0" w:color="auto"/>
        <w:right w:val="none" w:sz="0" w:space="0" w:color="auto"/>
      </w:divBdr>
    </w:div>
    <w:div w:id="1768842031">
      <w:bodyDiv w:val="1"/>
      <w:marLeft w:val="0"/>
      <w:marRight w:val="0"/>
      <w:marTop w:val="0"/>
      <w:marBottom w:val="0"/>
      <w:divBdr>
        <w:top w:val="none" w:sz="0" w:space="0" w:color="auto"/>
        <w:left w:val="none" w:sz="0" w:space="0" w:color="auto"/>
        <w:bottom w:val="none" w:sz="0" w:space="0" w:color="auto"/>
        <w:right w:val="none" w:sz="0" w:space="0" w:color="auto"/>
      </w:divBdr>
      <w:divsChild>
        <w:div w:id="1432386428">
          <w:marLeft w:val="0"/>
          <w:marRight w:val="0"/>
          <w:marTop w:val="0"/>
          <w:marBottom w:val="0"/>
          <w:divBdr>
            <w:top w:val="none" w:sz="0" w:space="0" w:color="auto"/>
            <w:left w:val="none" w:sz="0" w:space="0" w:color="auto"/>
            <w:bottom w:val="none" w:sz="0" w:space="0" w:color="auto"/>
            <w:right w:val="none" w:sz="0" w:space="0" w:color="auto"/>
          </w:divBdr>
          <w:divsChild>
            <w:div w:id="721750733">
              <w:marLeft w:val="0"/>
              <w:marRight w:val="0"/>
              <w:marTop w:val="0"/>
              <w:marBottom w:val="0"/>
              <w:divBdr>
                <w:top w:val="none" w:sz="0" w:space="0" w:color="auto"/>
                <w:left w:val="none" w:sz="0" w:space="0" w:color="auto"/>
                <w:bottom w:val="none" w:sz="0" w:space="0" w:color="auto"/>
                <w:right w:val="none" w:sz="0" w:space="0" w:color="auto"/>
              </w:divBdr>
              <w:divsChild>
                <w:div w:id="1732077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14936">
      <w:bodyDiv w:val="1"/>
      <w:marLeft w:val="0"/>
      <w:marRight w:val="0"/>
      <w:marTop w:val="0"/>
      <w:marBottom w:val="0"/>
      <w:divBdr>
        <w:top w:val="none" w:sz="0" w:space="0" w:color="auto"/>
        <w:left w:val="none" w:sz="0" w:space="0" w:color="auto"/>
        <w:bottom w:val="none" w:sz="0" w:space="0" w:color="auto"/>
        <w:right w:val="none" w:sz="0" w:space="0" w:color="auto"/>
      </w:divBdr>
    </w:div>
    <w:div w:id="1776362113">
      <w:bodyDiv w:val="1"/>
      <w:marLeft w:val="0"/>
      <w:marRight w:val="0"/>
      <w:marTop w:val="0"/>
      <w:marBottom w:val="0"/>
      <w:divBdr>
        <w:top w:val="none" w:sz="0" w:space="0" w:color="auto"/>
        <w:left w:val="none" w:sz="0" w:space="0" w:color="auto"/>
        <w:bottom w:val="none" w:sz="0" w:space="0" w:color="auto"/>
        <w:right w:val="none" w:sz="0" w:space="0" w:color="auto"/>
      </w:divBdr>
      <w:divsChild>
        <w:div w:id="768164524">
          <w:marLeft w:val="0"/>
          <w:marRight w:val="0"/>
          <w:marTop w:val="0"/>
          <w:marBottom w:val="0"/>
          <w:divBdr>
            <w:top w:val="none" w:sz="0" w:space="0" w:color="auto"/>
            <w:left w:val="none" w:sz="0" w:space="0" w:color="auto"/>
            <w:bottom w:val="none" w:sz="0" w:space="0" w:color="auto"/>
            <w:right w:val="none" w:sz="0" w:space="0" w:color="auto"/>
          </w:divBdr>
          <w:divsChild>
            <w:div w:id="590162601">
              <w:marLeft w:val="0"/>
              <w:marRight w:val="0"/>
              <w:marTop w:val="0"/>
              <w:marBottom w:val="0"/>
              <w:divBdr>
                <w:top w:val="none" w:sz="0" w:space="0" w:color="auto"/>
                <w:left w:val="none" w:sz="0" w:space="0" w:color="auto"/>
                <w:bottom w:val="none" w:sz="0" w:space="0" w:color="auto"/>
                <w:right w:val="none" w:sz="0" w:space="0" w:color="auto"/>
              </w:divBdr>
              <w:divsChild>
                <w:div w:id="1672297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522033">
      <w:bodyDiv w:val="1"/>
      <w:marLeft w:val="0"/>
      <w:marRight w:val="0"/>
      <w:marTop w:val="0"/>
      <w:marBottom w:val="0"/>
      <w:divBdr>
        <w:top w:val="none" w:sz="0" w:space="0" w:color="auto"/>
        <w:left w:val="none" w:sz="0" w:space="0" w:color="auto"/>
        <w:bottom w:val="none" w:sz="0" w:space="0" w:color="auto"/>
        <w:right w:val="none" w:sz="0" w:space="0" w:color="auto"/>
      </w:divBdr>
      <w:divsChild>
        <w:div w:id="123013156">
          <w:marLeft w:val="0"/>
          <w:marRight w:val="0"/>
          <w:marTop w:val="0"/>
          <w:marBottom w:val="0"/>
          <w:divBdr>
            <w:top w:val="none" w:sz="0" w:space="0" w:color="auto"/>
            <w:left w:val="none" w:sz="0" w:space="0" w:color="auto"/>
            <w:bottom w:val="none" w:sz="0" w:space="0" w:color="auto"/>
            <w:right w:val="none" w:sz="0" w:space="0" w:color="auto"/>
          </w:divBdr>
          <w:divsChild>
            <w:div w:id="343441203">
              <w:marLeft w:val="0"/>
              <w:marRight w:val="0"/>
              <w:marTop w:val="0"/>
              <w:marBottom w:val="0"/>
              <w:divBdr>
                <w:top w:val="none" w:sz="0" w:space="0" w:color="auto"/>
                <w:left w:val="none" w:sz="0" w:space="0" w:color="auto"/>
                <w:bottom w:val="none" w:sz="0" w:space="0" w:color="auto"/>
                <w:right w:val="none" w:sz="0" w:space="0" w:color="auto"/>
              </w:divBdr>
              <w:divsChild>
                <w:div w:id="72090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572789">
      <w:bodyDiv w:val="1"/>
      <w:marLeft w:val="0"/>
      <w:marRight w:val="0"/>
      <w:marTop w:val="0"/>
      <w:marBottom w:val="0"/>
      <w:divBdr>
        <w:top w:val="none" w:sz="0" w:space="0" w:color="auto"/>
        <w:left w:val="none" w:sz="0" w:space="0" w:color="auto"/>
        <w:bottom w:val="none" w:sz="0" w:space="0" w:color="auto"/>
        <w:right w:val="none" w:sz="0" w:space="0" w:color="auto"/>
      </w:divBdr>
      <w:divsChild>
        <w:div w:id="1273905379">
          <w:marLeft w:val="0"/>
          <w:marRight w:val="0"/>
          <w:marTop w:val="0"/>
          <w:marBottom w:val="0"/>
          <w:divBdr>
            <w:top w:val="none" w:sz="0" w:space="0" w:color="auto"/>
            <w:left w:val="none" w:sz="0" w:space="0" w:color="auto"/>
            <w:bottom w:val="none" w:sz="0" w:space="0" w:color="auto"/>
            <w:right w:val="none" w:sz="0" w:space="0" w:color="auto"/>
          </w:divBdr>
          <w:divsChild>
            <w:div w:id="444427097">
              <w:marLeft w:val="0"/>
              <w:marRight w:val="0"/>
              <w:marTop w:val="0"/>
              <w:marBottom w:val="0"/>
              <w:divBdr>
                <w:top w:val="none" w:sz="0" w:space="0" w:color="auto"/>
                <w:left w:val="none" w:sz="0" w:space="0" w:color="auto"/>
                <w:bottom w:val="none" w:sz="0" w:space="0" w:color="auto"/>
                <w:right w:val="none" w:sz="0" w:space="0" w:color="auto"/>
              </w:divBdr>
              <w:divsChild>
                <w:div w:id="46551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918133">
      <w:bodyDiv w:val="1"/>
      <w:marLeft w:val="0"/>
      <w:marRight w:val="0"/>
      <w:marTop w:val="0"/>
      <w:marBottom w:val="0"/>
      <w:divBdr>
        <w:top w:val="none" w:sz="0" w:space="0" w:color="auto"/>
        <w:left w:val="none" w:sz="0" w:space="0" w:color="auto"/>
        <w:bottom w:val="none" w:sz="0" w:space="0" w:color="auto"/>
        <w:right w:val="none" w:sz="0" w:space="0" w:color="auto"/>
      </w:divBdr>
      <w:divsChild>
        <w:div w:id="570430461">
          <w:marLeft w:val="0"/>
          <w:marRight w:val="0"/>
          <w:marTop w:val="0"/>
          <w:marBottom w:val="0"/>
          <w:divBdr>
            <w:top w:val="none" w:sz="0" w:space="0" w:color="auto"/>
            <w:left w:val="none" w:sz="0" w:space="0" w:color="auto"/>
            <w:bottom w:val="none" w:sz="0" w:space="0" w:color="auto"/>
            <w:right w:val="none" w:sz="0" w:space="0" w:color="auto"/>
          </w:divBdr>
          <w:divsChild>
            <w:div w:id="534346188">
              <w:marLeft w:val="0"/>
              <w:marRight w:val="0"/>
              <w:marTop w:val="0"/>
              <w:marBottom w:val="0"/>
              <w:divBdr>
                <w:top w:val="none" w:sz="0" w:space="0" w:color="auto"/>
                <w:left w:val="none" w:sz="0" w:space="0" w:color="auto"/>
                <w:bottom w:val="none" w:sz="0" w:space="0" w:color="auto"/>
                <w:right w:val="none" w:sz="0" w:space="0" w:color="auto"/>
              </w:divBdr>
              <w:divsChild>
                <w:div w:id="422846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664884">
      <w:bodyDiv w:val="1"/>
      <w:marLeft w:val="0"/>
      <w:marRight w:val="0"/>
      <w:marTop w:val="0"/>
      <w:marBottom w:val="0"/>
      <w:divBdr>
        <w:top w:val="none" w:sz="0" w:space="0" w:color="auto"/>
        <w:left w:val="none" w:sz="0" w:space="0" w:color="auto"/>
        <w:bottom w:val="none" w:sz="0" w:space="0" w:color="auto"/>
        <w:right w:val="none" w:sz="0" w:space="0" w:color="auto"/>
      </w:divBdr>
    </w:div>
    <w:div w:id="1842549922">
      <w:bodyDiv w:val="1"/>
      <w:marLeft w:val="0"/>
      <w:marRight w:val="0"/>
      <w:marTop w:val="0"/>
      <w:marBottom w:val="0"/>
      <w:divBdr>
        <w:top w:val="none" w:sz="0" w:space="0" w:color="auto"/>
        <w:left w:val="none" w:sz="0" w:space="0" w:color="auto"/>
        <w:bottom w:val="none" w:sz="0" w:space="0" w:color="auto"/>
        <w:right w:val="none" w:sz="0" w:space="0" w:color="auto"/>
      </w:divBdr>
    </w:div>
    <w:div w:id="1848670839">
      <w:bodyDiv w:val="1"/>
      <w:marLeft w:val="0"/>
      <w:marRight w:val="0"/>
      <w:marTop w:val="0"/>
      <w:marBottom w:val="0"/>
      <w:divBdr>
        <w:top w:val="none" w:sz="0" w:space="0" w:color="auto"/>
        <w:left w:val="none" w:sz="0" w:space="0" w:color="auto"/>
        <w:bottom w:val="none" w:sz="0" w:space="0" w:color="auto"/>
        <w:right w:val="none" w:sz="0" w:space="0" w:color="auto"/>
      </w:divBdr>
    </w:div>
    <w:div w:id="1866601172">
      <w:bodyDiv w:val="1"/>
      <w:marLeft w:val="0"/>
      <w:marRight w:val="0"/>
      <w:marTop w:val="0"/>
      <w:marBottom w:val="0"/>
      <w:divBdr>
        <w:top w:val="none" w:sz="0" w:space="0" w:color="auto"/>
        <w:left w:val="none" w:sz="0" w:space="0" w:color="auto"/>
        <w:bottom w:val="none" w:sz="0" w:space="0" w:color="auto"/>
        <w:right w:val="none" w:sz="0" w:space="0" w:color="auto"/>
      </w:divBdr>
    </w:div>
    <w:div w:id="1892418534">
      <w:bodyDiv w:val="1"/>
      <w:marLeft w:val="0"/>
      <w:marRight w:val="0"/>
      <w:marTop w:val="0"/>
      <w:marBottom w:val="0"/>
      <w:divBdr>
        <w:top w:val="none" w:sz="0" w:space="0" w:color="auto"/>
        <w:left w:val="none" w:sz="0" w:space="0" w:color="auto"/>
        <w:bottom w:val="none" w:sz="0" w:space="0" w:color="auto"/>
        <w:right w:val="none" w:sz="0" w:space="0" w:color="auto"/>
      </w:divBdr>
    </w:div>
    <w:div w:id="1893073484">
      <w:bodyDiv w:val="1"/>
      <w:marLeft w:val="0"/>
      <w:marRight w:val="0"/>
      <w:marTop w:val="0"/>
      <w:marBottom w:val="0"/>
      <w:divBdr>
        <w:top w:val="none" w:sz="0" w:space="0" w:color="auto"/>
        <w:left w:val="none" w:sz="0" w:space="0" w:color="auto"/>
        <w:bottom w:val="none" w:sz="0" w:space="0" w:color="auto"/>
        <w:right w:val="none" w:sz="0" w:space="0" w:color="auto"/>
      </w:divBdr>
      <w:divsChild>
        <w:div w:id="35279187">
          <w:marLeft w:val="0"/>
          <w:marRight w:val="0"/>
          <w:marTop w:val="0"/>
          <w:marBottom w:val="0"/>
          <w:divBdr>
            <w:top w:val="none" w:sz="0" w:space="0" w:color="auto"/>
            <w:left w:val="none" w:sz="0" w:space="0" w:color="auto"/>
            <w:bottom w:val="none" w:sz="0" w:space="0" w:color="auto"/>
            <w:right w:val="none" w:sz="0" w:space="0" w:color="auto"/>
          </w:divBdr>
          <w:divsChild>
            <w:div w:id="295306120">
              <w:marLeft w:val="0"/>
              <w:marRight w:val="0"/>
              <w:marTop w:val="0"/>
              <w:marBottom w:val="0"/>
              <w:divBdr>
                <w:top w:val="none" w:sz="0" w:space="0" w:color="auto"/>
                <w:left w:val="none" w:sz="0" w:space="0" w:color="auto"/>
                <w:bottom w:val="none" w:sz="0" w:space="0" w:color="auto"/>
                <w:right w:val="none" w:sz="0" w:space="0" w:color="auto"/>
              </w:divBdr>
              <w:divsChild>
                <w:div w:id="203780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790841">
      <w:bodyDiv w:val="1"/>
      <w:marLeft w:val="0"/>
      <w:marRight w:val="0"/>
      <w:marTop w:val="0"/>
      <w:marBottom w:val="0"/>
      <w:divBdr>
        <w:top w:val="none" w:sz="0" w:space="0" w:color="auto"/>
        <w:left w:val="none" w:sz="0" w:space="0" w:color="auto"/>
        <w:bottom w:val="none" w:sz="0" w:space="0" w:color="auto"/>
        <w:right w:val="none" w:sz="0" w:space="0" w:color="auto"/>
      </w:divBdr>
    </w:div>
    <w:div w:id="1911891186">
      <w:bodyDiv w:val="1"/>
      <w:marLeft w:val="0"/>
      <w:marRight w:val="0"/>
      <w:marTop w:val="0"/>
      <w:marBottom w:val="0"/>
      <w:divBdr>
        <w:top w:val="none" w:sz="0" w:space="0" w:color="auto"/>
        <w:left w:val="none" w:sz="0" w:space="0" w:color="auto"/>
        <w:bottom w:val="none" w:sz="0" w:space="0" w:color="auto"/>
        <w:right w:val="none" w:sz="0" w:space="0" w:color="auto"/>
      </w:divBdr>
      <w:divsChild>
        <w:div w:id="1304238758">
          <w:marLeft w:val="0"/>
          <w:marRight w:val="0"/>
          <w:marTop w:val="0"/>
          <w:marBottom w:val="0"/>
          <w:divBdr>
            <w:top w:val="none" w:sz="0" w:space="0" w:color="auto"/>
            <w:left w:val="none" w:sz="0" w:space="0" w:color="auto"/>
            <w:bottom w:val="none" w:sz="0" w:space="0" w:color="auto"/>
            <w:right w:val="none" w:sz="0" w:space="0" w:color="auto"/>
          </w:divBdr>
          <w:divsChild>
            <w:div w:id="1756173609">
              <w:marLeft w:val="0"/>
              <w:marRight w:val="0"/>
              <w:marTop w:val="0"/>
              <w:marBottom w:val="0"/>
              <w:divBdr>
                <w:top w:val="none" w:sz="0" w:space="0" w:color="auto"/>
                <w:left w:val="none" w:sz="0" w:space="0" w:color="auto"/>
                <w:bottom w:val="none" w:sz="0" w:space="0" w:color="auto"/>
                <w:right w:val="none" w:sz="0" w:space="0" w:color="auto"/>
              </w:divBdr>
              <w:divsChild>
                <w:div w:id="151375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58841">
      <w:bodyDiv w:val="1"/>
      <w:marLeft w:val="0"/>
      <w:marRight w:val="0"/>
      <w:marTop w:val="0"/>
      <w:marBottom w:val="0"/>
      <w:divBdr>
        <w:top w:val="none" w:sz="0" w:space="0" w:color="auto"/>
        <w:left w:val="none" w:sz="0" w:space="0" w:color="auto"/>
        <w:bottom w:val="none" w:sz="0" w:space="0" w:color="auto"/>
        <w:right w:val="none" w:sz="0" w:space="0" w:color="auto"/>
      </w:divBdr>
    </w:div>
    <w:div w:id="1942759146">
      <w:bodyDiv w:val="1"/>
      <w:marLeft w:val="0"/>
      <w:marRight w:val="0"/>
      <w:marTop w:val="0"/>
      <w:marBottom w:val="0"/>
      <w:divBdr>
        <w:top w:val="none" w:sz="0" w:space="0" w:color="auto"/>
        <w:left w:val="none" w:sz="0" w:space="0" w:color="auto"/>
        <w:bottom w:val="none" w:sz="0" w:space="0" w:color="auto"/>
        <w:right w:val="none" w:sz="0" w:space="0" w:color="auto"/>
      </w:divBdr>
    </w:div>
    <w:div w:id="1944529142">
      <w:bodyDiv w:val="1"/>
      <w:marLeft w:val="0"/>
      <w:marRight w:val="0"/>
      <w:marTop w:val="0"/>
      <w:marBottom w:val="0"/>
      <w:divBdr>
        <w:top w:val="none" w:sz="0" w:space="0" w:color="auto"/>
        <w:left w:val="none" w:sz="0" w:space="0" w:color="auto"/>
        <w:bottom w:val="none" w:sz="0" w:space="0" w:color="auto"/>
        <w:right w:val="none" w:sz="0" w:space="0" w:color="auto"/>
      </w:divBdr>
      <w:divsChild>
        <w:div w:id="508175115">
          <w:marLeft w:val="0"/>
          <w:marRight w:val="0"/>
          <w:marTop w:val="0"/>
          <w:marBottom w:val="0"/>
          <w:divBdr>
            <w:top w:val="none" w:sz="0" w:space="0" w:color="auto"/>
            <w:left w:val="none" w:sz="0" w:space="0" w:color="auto"/>
            <w:bottom w:val="none" w:sz="0" w:space="0" w:color="auto"/>
            <w:right w:val="none" w:sz="0" w:space="0" w:color="auto"/>
          </w:divBdr>
          <w:divsChild>
            <w:div w:id="689457895">
              <w:marLeft w:val="0"/>
              <w:marRight w:val="0"/>
              <w:marTop w:val="0"/>
              <w:marBottom w:val="0"/>
              <w:divBdr>
                <w:top w:val="none" w:sz="0" w:space="0" w:color="auto"/>
                <w:left w:val="none" w:sz="0" w:space="0" w:color="auto"/>
                <w:bottom w:val="none" w:sz="0" w:space="0" w:color="auto"/>
                <w:right w:val="none" w:sz="0" w:space="0" w:color="auto"/>
              </w:divBdr>
              <w:divsChild>
                <w:div w:id="119500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237836">
      <w:bodyDiv w:val="1"/>
      <w:marLeft w:val="0"/>
      <w:marRight w:val="0"/>
      <w:marTop w:val="0"/>
      <w:marBottom w:val="0"/>
      <w:divBdr>
        <w:top w:val="none" w:sz="0" w:space="0" w:color="auto"/>
        <w:left w:val="none" w:sz="0" w:space="0" w:color="auto"/>
        <w:bottom w:val="none" w:sz="0" w:space="0" w:color="auto"/>
        <w:right w:val="none" w:sz="0" w:space="0" w:color="auto"/>
      </w:divBdr>
    </w:div>
    <w:div w:id="1954315491">
      <w:bodyDiv w:val="1"/>
      <w:marLeft w:val="0"/>
      <w:marRight w:val="0"/>
      <w:marTop w:val="0"/>
      <w:marBottom w:val="0"/>
      <w:divBdr>
        <w:top w:val="none" w:sz="0" w:space="0" w:color="auto"/>
        <w:left w:val="none" w:sz="0" w:space="0" w:color="auto"/>
        <w:bottom w:val="none" w:sz="0" w:space="0" w:color="auto"/>
        <w:right w:val="none" w:sz="0" w:space="0" w:color="auto"/>
      </w:divBdr>
    </w:div>
    <w:div w:id="1955744870">
      <w:bodyDiv w:val="1"/>
      <w:marLeft w:val="0"/>
      <w:marRight w:val="0"/>
      <w:marTop w:val="0"/>
      <w:marBottom w:val="0"/>
      <w:divBdr>
        <w:top w:val="none" w:sz="0" w:space="0" w:color="auto"/>
        <w:left w:val="none" w:sz="0" w:space="0" w:color="auto"/>
        <w:bottom w:val="none" w:sz="0" w:space="0" w:color="auto"/>
        <w:right w:val="none" w:sz="0" w:space="0" w:color="auto"/>
      </w:divBdr>
      <w:divsChild>
        <w:div w:id="1688020577">
          <w:marLeft w:val="0"/>
          <w:marRight w:val="0"/>
          <w:marTop w:val="0"/>
          <w:marBottom w:val="0"/>
          <w:divBdr>
            <w:top w:val="none" w:sz="0" w:space="0" w:color="auto"/>
            <w:left w:val="none" w:sz="0" w:space="0" w:color="auto"/>
            <w:bottom w:val="none" w:sz="0" w:space="0" w:color="auto"/>
            <w:right w:val="none" w:sz="0" w:space="0" w:color="auto"/>
          </w:divBdr>
          <w:divsChild>
            <w:div w:id="2090347365">
              <w:marLeft w:val="0"/>
              <w:marRight w:val="0"/>
              <w:marTop w:val="0"/>
              <w:marBottom w:val="0"/>
              <w:divBdr>
                <w:top w:val="none" w:sz="0" w:space="0" w:color="auto"/>
                <w:left w:val="none" w:sz="0" w:space="0" w:color="auto"/>
                <w:bottom w:val="none" w:sz="0" w:space="0" w:color="auto"/>
                <w:right w:val="none" w:sz="0" w:space="0" w:color="auto"/>
              </w:divBdr>
              <w:divsChild>
                <w:div w:id="1754281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8367565">
      <w:bodyDiv w:val="1"/>
      <w:marLeft w:val="0"/>
      <w:marRight w:val="0"/>
      <w:marTop w:val="0"/>
      <w:marBottom w:val="0"/>
      <w:divBdr>
        <w:top w:val="none" w:sz="0" w:space="0" w:color="auto"/>
        <w:left w:val="none" w:sz="0" w:space="0" w:color="auto"/>
        <w:bottom w:val="none" w:sz="0" w:space="0" w:color="auto"/>
        <w:right w:val="none" w:sz="0" w:space="0" w:color="auto"/>
      </w:divBdr>
      <w:divsChild>
        <w:div w:id="1871869476">
          <w:marLeft w:val="0"/>
          <w:marRight w:val="0"/>
          <w:marTop w:val="0"/>
          <w:marBottom w:val="0"/>
          <w:divBdr>
            <w:top w:val="none" w:sz="0" w:space="0" w:color="auto"/>
            <w:left w:val="none" w:sz="0" w:space="0" w:color="auto"/>
            <w:bottom w:val="none" w:sz="0" w:space="0" w:color="auto"/>
            <w:right w:val="none" w:sz="0" w:space="0" w:color="auto"/>
          </w:divBdr>
          <w:divsChild>
            <w:div w:id="937639566">
              <w:marLeft w:val="0"/>
              <w:marRight w:val="0"/>
              <w:marTop w:val="0"/>
              <w:marBottom w:val="0"/>
              <w:divBdr>
                <w:top w:val="none" w:sz="0" w:space="0" w:color="auto"/>
                <w:left w:val="none" w:sz="0" w:space="0" w:color="auto"/>
                <w:bottom w:val="none" w:sz="0" w:space="0" w:color="auto"/>
                <w:right w:val="none" w:sz="0" w:space="0" w:color="auto"/>
              </w:divBdr>
              <w:divsChild>
                <w:div w:id="126357209">
                  <w:marLeft w:val="0"/>
                  <w:marRight w:val="0"/>
                  <w:marTop w:val="0"/>
                  <w:marBottom w:val="0"/>
                  <w:divBdr>
                    <w:top w:val="none" w:sz="0" w:space="0" w:color="auto"/>
                    <w:left w:val="none" w:sz="0" w:space="0" w:color="auto"/>
                    <w:bottom w:val="none" w:sz="0" w:space="0" w:color="auto"/>
                    <w:right w:val="none" w:sz="0" w:space="0" w:color="auto"/>
                  </w:divBdr>
                  <w:divsChild>
                    <w:div w:id="1152403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303419">
      <w:bodyDiv w:val="1"/>
      <w:marLeft w:val="0"/>
      <w:marRight w:val="0"/>
      <w:marTop w:val="0"/>
      <w:marBottom w:val="0"/>
      <w:divBdr>
        <w:top w:val="none" w:sz="0" w:space="0" w:color="auto"/>
        <w:left w:val="none" w:sz="0" w:space="0" w:color="auto"/>
        <w:bottom w:val="none" w:sz="0" w:space="0" w:color="auto"/>
        <w:right w:val="none" w:sz="0" w:space="0" w:color="auto"/>
      </w:divBdr>
    </w:div>
    <w:div w:id="1981568528">
      <w:bodyDiv w:val="1"/>
      <w:marLeft w:val="0"/>
      <w:marRight w:val="0"/>
      <w:marTop w:val="0"/>
      <w:marBottom w:val="0"/>
      <w:divBdr>
        <w:top w:val="none" w:sz="0" w:space="0" w:color="auto"/>
        <w:left w:val="none" w:sz="0" w:space="0" w:color="auto"/>
        <w:bottom w:val="none" w:sz="0" w:space="0" w:color="auto"/>
        <w:right w:val="none" w:sz="0" w:space="0" w:color="auto"/>
      </w:divBdr>
      <w:divsChild>
        <w:div w:id="1522472297">
          <w:marLeft w:val="0"/>
          <w:marRight w:val="0"/>
          <w:marTop w:val="0"/>
          <w:marBottom w:val="0"/>
          <w:divBdr>
            <w:top w:val="none" w:sz="0" w:space="0" w:color="auto"/>
            <w:left w:val="none" w:sz="0" w:space="0" w:color="auto"/>
            <w:bottom w:val="none" w:sz="0" w:space="0" w:color="auto"/>
            <w:right w:val="none" w:sz="0" w:space="0" w:color="auto"/>
          </w:divBdr>
          <w:divsChild>
            <w:div w:id="390740408">
              <w:marLeft w:val="0"/>
              <w:marRight w:val="0"/>
              <w:marTop w:val="0"/>
              <w:marBottom w:val="0"/>
              <w:divBdr>
                <w:top w:val="none" w:sz="0" w:space="0" w:color="auto"/>
                <w:left w:val="none" w:sz="0" w:space="0" w:color="auto"/>
                <w:bottom w:val="none" w:sz="0" w:space="0" w:color="auto"/>
                <w:right w:val="none" w:sz="0" w:space="0" w:color="auto"/>
              </w:divBdr>
              <w:divsChild>
                <w:div w:id="214153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9548184">
      <w:bodyDiv w:val="1"/>
      <w:marLeft w:val="0"/>
      <w:marRight w:val="0"/>
      <w:marTop w:val="0"/>
      <w:marBottom w:val="0"/>
      <w:divBdr>
        <w:top w:val="none" w:sz="0" w:space="0" w:color="auto"/>
        <w:left w:val="none" w:sz="0" w:space="0" w:color="auto"/>
        <w:bottom w:val="none" w:sz="0" w:space="0" w:color="auto"/>
        <w:right w:val="none" w:sz="0" w:space="0" w:color="auto"/>
      </w:divBdr>
    </w:div>
    <w:div w:id="1990085288">
      <w:bodyDiv w:val="1"/>
      <w:marLeft w:val="0"/>
      <w:marRight w:val="0"/>
      <w:marTop w:val="0"/>
      <w:marBottom w:val="0"/>
      <w:divBdr>
        <w:top w:val="none" w:sz="0" w:space="0" w:color="auto"/>
        <w:left w:val="none" w:sz="0" w:space="0" w:color="auto"/>
        <w:bottom w:val="none" w:sz="0" w:space="0" w:color="auto"/>
        <w:right w:val="none" w:sz="0" w:space="0" w:color="auto"/>
      </w:divBdr>
      <w:divsChild>
        <w:div w:id="1779374562">
          <w:marLeft w:val="0"/>
          <w:marRight w:val="0"/>
          <w:marTop w:val="0"/>
          <w:marBottom w:val="0"/>
          <w:divBdr>
            <w:top w:val="none" w:sz="0" w:space="0" w:color="auto"/>
            <w:left w:val="none" w:sz="0" w:space="0" w:color="auto"/>
            <w:bottom w:val="none" w:sz="0" w:space="0" w:color="auto"/>
            <w:right w:val="none" w:sz="0" w:space="0" w:color="auto"/>
          </w:divBdr>
          <w:divsChild>
            <w:div w:id="8532655">
              <w:marLeft w:val="0"/>
              <w:marRight w:val="0"/>
              <w:marTop w:val="0"/>
              <w:marBottom w:val="0"/>
              <w:divBdr>
                <w:top w:val="none" w:sz="0" w:space="0" w:color="auto"/>
                <w:left w:val="none" w:sz="0" w:space="0" w:color="auto"/>
                <w:bottom w:val="none" w:sz="0" w:space="0" w:color="auto"/>
                <w:right w:val="none" w:sz="0" w:space="0" w:color="auto"/>
              </w:divBdr>
              <w:divsChild>
                <w:div w:id="173080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132818">
      <w:bodyDiv w:val="1"/>
      <w:marLeft w:val="0"/>
      <w:marRight w:val="0"/>
      <w:marTop w:val="0"/>
      <w:marBottom w:val="0"/>
      <w:divBdr>
        <w:top w:val="none" w:sz="0" w:space="0" w:color="auto"/>
        <w:left w:val="none" w:sz="0" w:space="0" w:color="auto"/>
        <w:bottom w:val="none" w:sz="0" w:space="0" w:color="auto"/>
        <w:right w:val="none" w:sz="0" w:space="0" w:color="auto"/>
      </w:divBdr>
    </w:div>
    <w:div w:id="2004385736">
      <w:bodyDiv w:val="1"/>
      <w:marLeft w:val="0"/>
      <w:marRight w:val="0"/>
      <w:marTop w:val="0"/>
      <w:marBottom w:val="0"/>
      <w:divBdr>
        <w:top w:val="none" w:sz="0" w:space="0" w:color="auto"/>
        <w:left w:val="none" w:sz="0" w:space="0" w:color="auto"/>
        <w:bottom w:val="none" w:sz="0" w:space="0" w:color="auto"/>
        <w:right w:val="none" w:sz="0" w:space="0" w:color="auto"/>
      </w:divBdr>
    </w:div>
    <w:div w:id="2006472403">
      <w:bodyDiv w:val="1"/>
      <w:marLeft w:val="0"/>
      <w:marRight w:val="0"/>
      <w:marTop w:val="0"/>
      <w:marBottom w:val="0"/>
      <w:divBdr>
        <w:top w:val="none" w:sz="0" w:space="0" w:color="auto"/>
        <w:left w:val="none" w:sz="0" w:space="0" w:color="auto"/>
        <w:bottom w:val="none" w:sz="0" w:space="0" w:color="auto"/>
        <w:right w:val="none" w:sz="0" w:space="0" w:color="auto"/>
      </w:divBdr>
      <w:divsChild>
        <w:div w:id="1744448755">
          <w:marLeft w:val="0"/>
          <w:marRight w:val="0"/>
          <w:marTop w:val="0"/>
          <w:marBottom w:val="0"/>
          <w:divBdr>
            <w:top w:val="none" w:sz="0" w:space="0" w:color="auto"/>
            <w:left w:val="none" w:sz="0" w:space="0" w:color="auto"/>
            <w:bottom w:val="none" w:sz="0" w:space="0" w:color="auto"/>
            <w:right w:val="none" w:sz="0" w:space="0" w:color="auto"/>
          </w:divBdr>
          <w:divsChild>
            <w:div w:id="1670672254">
              <w:marLeft w:val="0"/>
              <w:marRight w:val="0"/>
              <w:marTop w:val="0"/>
              <w:marBottom w:val="0"/>
              <w:divBdr>
                <w:top w:val="none" w:sz="0" w:space="0" w:color="auto"/>
                <w:left w:val="none" w:sz="0" w:space="0" w:color="auto"/>
                <w:bottom w:val="none" w:sz="0" w:space="0" w:color="auto"/>
                <w:right w:val="none" w:sz="0" w:space="0" w:color="auto"/>
              </w:divBdr>
              <w:divsChild>
                <w:div w:id="2101441320">
                  <w:marLeft w:val="0"/>
                  <w:marRight w:val="0"/>
                  <w:marTop w:val="0"/>
                  <w:marBottom w:val="0"/>
                  <w:divBdr>
                    <w:top w:val="none" w:sz="0" w:space="0" w:color="auto"/>
                    <w:left w:val="none" w:sz="0" w:space="0" w:color="auto"/>
                    <w:bottom w:val="none" w:sz="0" w:space="0" w:color="auto"/>
                    <w:right w:val="none" w:sz="0" w:space="0" w:color="auto"/>
                  </w:divBdr>
                  <w:divsChild>
                    <w:div w:id="202166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800703">
      <w:bodyDiv w:val="1"/>
      <w:marLeft w:val="0"/>
      <w:marRight w:val="0"/>
      <w:marTop w:val="0"/>
      <w:marBottom w:val="0"/>
      <w:divBdr>
        <w:top w:val="none" w:sz="0" w:space="0" w:color="auto"/>
        <w:left w:val="none" w:sz="0" w:space="0" w:color="auto"/>
        <w:bottom w:val="none" w:sz="0" w:space="0" w:color="auto"/>
        <w:right w:val="none" w:sz="0" w:space="0" w:color="auto"/>
      </w:divBdr>
      <w:divsChild>
        <w:div w:id="221210164">
          <w:marLeft w:val="0"/>
          <w:marRight w:val="0"/>
          <w:marTop w:val="0"/>
          <w:marBottom w:val="0"/>
          <w:divBdr>
            <w:top w:val="none" w:sz="0" w:space="0" w:color="auto"/>
            <w:left w:val="none" w:sz="0" w:space="0" w:color="auto"/>
            <w:bottom w:val="none" w:sz="0" w:space="0" w:color="auto"/>
            <w:right w:val="none" w:sz="0" w:space="0" w:color="auto"/>
          </w:divBdr>
          <w:divsChild>
            <w:div w:id="1779519267">
              <w:marLeft w:val="0"/>
              <w:marRight w:val="0"/>
              <w:marTop w:val="0"/>
              <w:marBottom w:val="0"/>
              <w:divBdr>
                <w:top w:val="none" w:sz="0" w:space="0" w:color="auto"/>
                <w:left w:val="none" w:sz="0" w:space="0" w:color="auto"/>
                <w:bottom w:val="none" w:sz="0" w:space="0" w:color="auto"/>
                <w:right w:val="none" w:sz="0" w:space="0" w:color="auto"/>
              </w:divBdr>
              <w:divsChild>
                <w:div w:id="25560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19438">
      <w:bodyDiv w:val="1"/>
      <w:marLeft w:val="0"/>
      <w:marRight w:val="0"/>
      <w:marTop w:val="0"/>
      <w:marBottom w:val="0"/>
      <w:divBdr>
        <w:top w:val="none" w:sz="0" w:space="0" w:color="auto"/>
        <w:left w:val="none" w:sz="0" w:space="0" w:color="auto"/>
        <w:bottom w:val="none" w:sz="0" w:space="0" w:color="auto"/>
        <w:right w:val="none" w:sz="0" w:space="0" w:color="auto"/>
      </w:divBdr>
    </w:div>
    <w:div w:id="2032367013">
      <w:bodyDiv w:val="1"/>
      <w:marLeft w:val="0"/>
      <w:marRight w:val="0"/>
      <w:marTop w:val="0"/>
      <w:marBottom w:val="0"/>
      <w:divBdr>
        <w:top w:val="none" w:sz="0" w:space="0" w:color="auto"/>
        <w:left w:val="none" w:sz="0" w:space="0" w:color="auto"/>
        <w:bottom w:val="none" w:sz="0" w:space="0" w:color="auto"/>
        <w:right w:val="none" w:sz="0" w:space="0" w:color="auto"/>
      </w:divBdr>
    </w:div>
    <w:div w:id="2044939750">
      <w:bodyDiv w:val="1"/>
      <w:marLeft w:val="0"/>
      <w:marRight w:val="0"/>
      <w:marTop w:val="0"/>
      <w:marBottom w:val="0"/>
      <w:divBdr>
        <w:top w:val="none" w:sz="0" w:space="0" w:color="auto"/>
        <w:left w:val="none" w:sz="0" w:space="0" w:color="auto"/>
        <w:bottom w:val="none" w:sz="0" w:space="0" w:color="auto"/>
        <w:right w:val="none" w:sz="0" w:space="0" w:color="auto"/>
      </w:divBdr>
    </w:div>
    <w:div w:id="2060518136">
      <w:bodyDiv w:val="1"/>
      <w:marLeft w:val="0"/>
      <w:marRight w:val="0"/>
      <w:marTop w:val="0"/>
      <w:marBottom w:val="0"/>
      <w:divBdr>
        <w:top w:val="none" w:sz="0" w:space="0" w:color="auto"/>
        <w:left w:val="none" w:sz="0" w:space="0" w:color="auto"/>
        <w:bottom w:val="none" w:sz="0" w:space="0" w:color="auto"/>
        <w:right w:val="none" w:sz="0" w:space="0" w:color="auto"/>
      </w:divBdr>
    </w:div>
    <w:div w:id="2062288128">
      <w:bodyDiv w:val="1"/>
      <w:marLeft w:val="0"/>
      <w:marRight w:val="0"/>
      <w:marTop w:val="0"/>
      <w:marBottom w:val="0"/>
      <w:divBdr>
        <w:top w:val="none" w:sz="0" w:space="0" w:color="auto"/>
        <w:left w:val="none" w:sz="0" w:space="0" w:color="auto"/>
        <w:bottom w:val="none" w:sz="0" w:space="0" w:color="auto"/>
        <w:right w:val="none" w:sz="0" w:space="0" w:color="auto"/>
      </w:divBdr>
      <w:divsChild>
        <w:div w:id="566379675">
          <w:marLeft w:val="0"/>
          <w:marRight w:val="0"/>
          <w:marTop w:val="0"/>
          <w:marBottom w:val="0"/>
          <w:divBdr>
            <w:top w:val="none" w:sz="0" w:space="0" w:color="auto"/>
            <w:left w:val="none" w:sz="0" w:space="0" w:color="auto"/>
            <w:bottom w:val="none" w:sz="0" w:space="0" w:color="auto"/>
            <w:right w:val="none" w:sz="0" w:space="0" w:color="auto"/>
          </w:divBdr>
          <w:divsChild>
            <w:div w:id="1447189151">
              <w:marLeft w:val="0"/>
              <w:marRight w:val="0"/>
              <w:marTop w:val="0"/>
              <w:marBottom w:val="0"/>
              <w:divBdr>
                <w:top w:val="none" w:sz="0" w:space="0" w:color="auto"/>
                <w:left w:val="none" w:sz="0" w:space="0" w:color="auto"/>
                <w:bottom w:val="none" w:sz="0" w:space="0" w:color="auto"/>
                <w:right w:val="none" w:sz="0" w:space="0" w:color="auto"/>
              </w:divBdr>
              <w:divsChild>
                <w:div w:id="1238899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285707">
      <w:bodyDiv w:val="1"/>
      <w:marLeft w:val="0"/>
      <w:marRight w:val="0"/>
      <w:marTop w:val="0"/>
      <w:marBottom w:val="0"/>
      <w:divBdr>
        <w:top w:val="none" w:sz="0" w:space="0" w:color="auto"/>
        <w:left w:val="none" w:sz="0" w:space="0" w:color="auto"/>
        <w:bottom w:val="none" w:sz="0" w:space="0" w:color="auto"/>
        <w:right w:val="none" w:sz="0" w:space="0" w:color="auto"/>
      </w:divBdr>
    </w:div>
    <w:div w:id="2093160752">
      <w:bodyDiv w:val="1"/>
      <w:marLeft w:val="0"/>
      <w:marRight w:val="0"/>
      <w:marTop w:val="0"/>
      <w:marBottom w:val="0"/>
      <w:divBdr>
        <w:top w:val="none" w:sz="0" w:space="0" w:color="auto"/>
        <w:left w:val="none" w:sz="0" w:space="0" w:color="auto"/>
        <w:bottom w:val="none" w:sz="0" w:space="0" w:color="auto"/>
        <w:right w:val="none" w:sz="0" w:space="0" w:color="auto"/>
      </w:divBdr>
    </w:div>
    <w:div w:id="2094276940">
      <w:bodyDiv w:val="1"/>
      <w:marLeft w:val="0"/>
      <w:marRight w:val="0"/>
      <w:marTop w:val="0"/>
      <w:marBottom w:val="0"/>
      <w:divBdr>
        <w:top w:val="none" w:sz="0" w:space="0" w:color="auto"/>
        <w:left w:val="none" w:sz="0" w:space="0" w:color="auto"/>
        <w:bottom w:val="none" w:sz="0" w:space="0" w:color="auto"/>
        <w:right w:val="none" w:sz="0" w:space="0" w:color="auto"/>
      </w:divBdr>
      <w:divsChild>
        <w:div w:id="1763451573">
          <w:marLeft w:val="0"/>
          <w:marRight w:val="0"/>
          <w:marTop w:val="0"/>
          <w:marBottom w:val="0"/>
          <w:divBdr>
            <w:top w:val="none" w:sz="0" w:space="0" w:color="auto"/>
            <w:left w:val="none" w:sz="0" w:space="0" w:color="auto"/>
            <w:bottom w:val="none" w:sz="0" w:space="0" w:color="auto"/>
            <w:right w:val="none" w:sz="0" w:space="0" w:color="auto"/>
          </w:divBdr>
          <w:divsChild>
            <w:div w:id="2130540145">
              <w:marLeft w:val="0"/>
              <w:marRight w:val="0"/>
              <w:marTop w:val="0"/>
              <w:marBottom w:val="0"/>
              <w:divBdr>
                <w:top w:val="none" w:sz="0" w:space="0" w:color="auto"/>
                <w:left w:val="none" w:sz="0" w:space="0" w:color="auto"/>
                <w:bottom w:val="none" w:sz="0" w:space="0" w:color="auto"/>
                <w:right w:val="none" w:sz="0" w:space="0" w:color="auto"/>
              </w:divBdr>
              <w:divsChild>
                <w:div w:id="1032342283">
                  <w:marLeft w:val="0"/>
                  <w:marRight w:val="0"/>
                  <w:marTop w:val="0"/>
                  <w:marBottom w:val="0"/>
                  <w:divBdr>
                    <w:top w:val="none" w:sz="0" w:space="0" w:color="auto"/>
                    <w:left w:val="none" w:sz="0" w:space="0" w:color="auto"/>
                    <w:bottom w:val="none" w:sz="0" w:space="0" w:color="auto"/>
                    <w:right w:val="none" w:sz="0" w:space="0" w:color="auto"/>
                  </w:divBdr>
                  <w:divsChild>
                    <w:div w:id="10901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5081958">
      <w:bodyDiv w:val="1"/>
      <w:marLeft w:val="0"/>
      <w:marRight w:val="0"/>
      <w:marTop w:val="0"/>
      <w:marBottom w:val="0"/>
      <w:divBdr>
        <w:top w:val="none" w:sz="0" w:space="0" w:color="auto"/>
        <w:left w:val="none" w:sz="0" w:space="0" w:color="auto"/>
        <w:bottom w:val="none" w:sz="0" w:space="0" w:color="auto"/>
        <w:right w:val="none" w:sz="0" w:space="0" w:color="auto"/>
      </w:divBdr>
    </w:div>
    <w:div w:id="2109814422">
      <w:bodyDiv w:val="1"/>
      <w:marLeft w:val="0"/>
      <w:marRight w:val="0"/>
      <w:marTop w:val="0"/>
      <w:marBottom w:val="0"/>
      <w:divBdr>
        <w:top w:val="none" w:sz="0" w:space="0" w:color="auto"/>
        <w:left w:val="none" w:sz="0" w:space="0" w:color="auto"/>
        <w:bottom w:val="none" w:sz="0" w:space="0" w:color="auto"/>
        <w:right w:val="none" w:sz="0" w:space="0" w:color="auto"/>
      </w:divBdr>
    </w:div>
    <w:div w:id="2126070025">
      <w:bodyDiv w:val="1"/>
      <w:marLeft w:val="0"/>
      <w:marRight w:val="0"/>
      <w:marTop w:val="0"/>
      <w:marBottom w:val="0"/>
      <w:divBdr>
        <w:top w:val="none" w:sz="0" w:space="0" w:color="auto"/>
        <w:left w:val="none" w:sz="0" w:space="0" w:color="auto"/>
        <w:bottom w:val="none" w:sz="0" w:space="0" w:color="auto"/>
        <w:right w:val="none" w:sz="0" w:space="0" w:color="auto"/>
      </w:divBdr>
      <w:divsChild>
        <w:div w:id="41124286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7353206">
              <w:marLeft w:val="0"/>
              <w:marRight w:val="0"/>
              <w:marTop w:val="0"/>
              <w:marBottom w:val="0"/>
              <w:divBdr>
                <w:top w:val="none" w:sz="0" w:space="0" w:color="auto"/>
                <w:left w:val="none" w:sz="0" w:space="0" w:color="auto"/>
                <w:bottom w:val="none" w:sz="0" w:space="0" w:color="auto"/>
                <w:right w:val="none" w:sz="0" w:space="0" w:color="auto"/>
              </w:divBdr>
              <w:divsChild>
                <w:div w:id="189223200">
                  <w:marLeft w:val="0"/>
                  <w:marRight w:val="0"/>
                  <w:marTop w:val="0"/>
                  <w:marBottom w:val="0"/>
                  <w:divBdr>
                    <w:top w:val="none" w:sz="0" w:space="0" w:color="auto"/>
                    <w:left w:val="none" w:sz="0" w:space="0" w:color="auto"/>
                    <w:bottom w:val="none" w:sz="0" w:space="0" w:color="auto"/>
                    <w:right w:val="none" w:sz="0" w:space="0" w:color="auto"/>
                  </w:divBdr>
                  <w:divsChild>
                    <w:div w:id="1483815049">
                      <w:marLeft w:val="0"/>
                      <w:marRight w:val="0"/>
                      <w:marTop w:val="0"/>
                      <w:marBottom w:val="0"/>
                      <w:divBdr>
                        <w:top w:val="none" w:sz="0" w:space="0" w:color="auto"/>
                        <w:left w:val="none" w:sz="0" w:space="0" w:color="auto"/>
                        <w:bottom w:val="none" w:sz="0" w:space="0" w:color="auto"/>
                        <w:right w:val="none" w:sz="0" w:space="0" w:color="auto"/>
                      </w:divBdr>
                      <w:divsChild>
                        <w:div w:id="1859930603">
                          <w:marLeft w:val="0"/>
                          <w:marRight w:val="0"/>
                          <w:marTop w:val="0"/>
                          <w:marBottom w:val="0"/>
                          <w:divBdr>
                            <w:top w:val="none" w:sz="0" w:space="0" w:color="auto"/>
                            <w:left w:val="none" w:sz="0" w:space="0" w:color="auto"/>
                            <w:bottom w:val="none" w:sz="0" w:space="0" w:color="auto"/>
                            <w:right w:val="none" w:sz="0" w:space="0" w:color="auto"/>
                          </w:divBdr>
                          <w:divsChild>
                            <w:div w:id="14372843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3346570">
                                  <w:marLeft w:val="0"/>
                                  <w:marRight w:val="0"/>
                                  <w:marTop w:val="0"/>
                                  <w:marBottom w:val="0"/>
                                  <w:divBdr>
                                    <w:top w:val="none" w:sz="0" w:space="0" w:color="auto"/>
                                    <w:left w:val="none" w:sz="0" w:space="0" w:color="auto"/>
                                    <w:bottom w:val="none" w:sz="0" w:space="0" w:color="auto"/>
                                    <w:right w:val="none" w:sz="0" w:space="0" w:color="auto"/>
                                  </w:divBdr>
                                  <w:divsChild>
                                    <w:div w:id="1546990382">
                                      <w:marLeft w:val="0"/>
                                      <w:marRight w:val="0"/>
                                      <w:marTop w:val="0"/>
                                      <w:marBottom w:val="0"/>
                                      <w:divBdr>
                                        <w:top w:val="none" w:sz="0" w:space="0" w:color="auto"/>
                                        <w:left w:val="none" w:sz="0" w:space="0" w:color="auto"/>
                                        <w:bottom w:val="none" w:sz="0" w:space="0" w:color="auto"/>
                                        <w:right w:val="none" w:sz="0" w:space="0" w:color="auto"/>
                                      </w:divBdr>
                                      <w:divsChild>
                                        <w:div w:id="730662034">
                                          <w:marLeft w:val="0"/>
                                          <w:marRight w:val="0"/>
                                          <w:marTop w:val="0"/>
                                          <w:marBottom w:val="0"/>
                                          <w:divBdr>
                                            <w:top w:val="none" w:sz="0" w:space="0" w:color="auto"/>
                                            <w:left w:val="none" w:sz="0" w:space="0" w:color="auto"/>
                                            <w:bottom w:val="none" w:sz="0" w:space="0" w:color="auto"/>
                                            <w:right w:val="none" w:sz="0" w:space="0" w:color="auto"/>
                                          </w:divBdr>
                                          <w:divsChild>
                                            <w:div w:id="1290892377">
                                              <w:marLeft w:val="0"/>
                                              <w:marRight w:val="0"/>
                                              <w:marTop w:val="0"/>
                                              <w:marBottom w:val="0"/>
                                              <w:divBdr>
                                                <w:top w:val="none" w:sz="0" w:space="0" w:color="auto"/>
                                                <w:left w:val="none" w:sz="0" w:space="0" w:color="auto"/>
                                                <w:bottom w:val="none" w:sz="0" w:space="0" w:color="auto"/>
                                                <w:right w:val="none" w:sz="0" w:space="0" w:color="auto"/>
                                              </w:divBdr>
                                              <w:divsChild>
                                                <w:div w:id="1028529843">
                                                  <w:marLeft w:val="0"/>
                                                  <w:marRight w:val="0"/>
                                                  <w:marTop w:val="0"/>
                                                  <w:marBottom w:val="0"/>
                                                  <w:divBdr>
                                                    <w:top w:val="none" w:sz="0" w:space="0" w:color="auto"/>
                                                    <w:left w:val="none" w:sz="0" w:space="0" w:color="auto"/>
                                                    <w:bottom w:val="none" w:sz="0" w:space="0" w:color="auto"/>
                                                    <w:right w:val="none" w:sz="0" w:space="0" w:color="auto"/>
                                                  </w:divBdr>
                                                  <w:divsChild>
                                                    <w:div w:id="1557662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33089457">
      <w:bodyDiv w:val="1"/>
      <w:marLeft w:val="0"/>
      <w:marRight w:val="0"/>
      <w:marTop w:val="0"/>
      <w:marBottom w:val="0"/>
      <w:divBdr>
        <w:top w:val="none" w:sz="0" w:space="0" w:color="auto"/>
        <w:left w:val="none" w:sz="0" w:space="0" w:color="auto"/>
        <w:bottom w:val="none" w:sz="0" w:space="0" w:color="auto"/>
        <w:right w:val="none" w:sz="0" w:space="0" w:color="auto"/>
      </w:divBdr>
      <w:divsChild>
        <w:div w:id="407381184">
          <w:marLeft w:val="0"/>
          <w:marRight w:val="0"/>
          <w:marTop w:val="0"/>
          <w:marBottom w:val="0"/>
          <w:divBdr>
            <w:top w:val="none" w:sz="0" w:space="0" w:color="auto"/>
            <w:left w:val="none" w:sz="0" w:space="0" w:color="auto"/>
            <w:bottom w:val="none" w:sz="0" w:space="0" w:color="auto"/>
            <w:right w:val="none" w:sz="0" w:space="0" w:color="auto"/>
          </w:divBdr>
          <w:divsChild>
            <w:div w:id="1226523166">
              <w:marLeft w:val="0"/>
              <w:marRight w:val="0"/>
              <w:marTop w:val="0"/>
              <w:marBottom w:val="0"/>
              <w:divBdr>
                <w:top w:val="none" w:sz="0" w:space="0" w:color="auto"/>
                <w:left w:val="none" w:sz="0" w:space="0" w:color="auto"/>
                <w:bottom w:val="none" w:sz="0" w:space="0" w:color="auto"/>
                <w:right w:val="none" w:sz="0" w:space="0" w:color="auto"/>
              </w:divBdr>
              <w:divsChild>
                <w:div w:id="142541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831564">
      <w:bodyDiv w:val="1"/>
      <w:marLeft w:val="0"/>
      <w:marRight w:val="0"/>
      <w:marTop w:val="0"/>
      <w:marBottom w:val="0"/>
      <w:divBdr>
        <w:top w:val="none" w:sz="0" w:space="0" w:color="auto"/>
        <w:left w:val="none" w:sz="0" w:space="0" w:color="auto"/>
        <w:bottom w:val="none" w:sz="0" w:space="0" w:color="auto"/>
        <w:right w:val="none" w:sz="0" w:space="0" w:color="auto"/>
      </w:divBdr>
    </w:div>
    <w:div w:id="2144498983">
      <w:bodyDiv w:val="1"/>
      <w:marLeft w:val="0"/>
      <w:marRight w:val="0"/>
      <w:marTop w:val="0"/>
      <w:marBottom w:val="0"/>
      <w:divBdr>
        <w:top w:val="none" w:sz="0" w:space="0" w:color="auto"/>
        <w:left w:val="none" w:sz="0" w:space="0" w:color="auto"/>
        <w:bottom w:val="none" w:sz="0" w:space="0" w:color="auto"/>
        <w:right w:val="none" w:sz="0" w:space="0" w:color="auto"/>
      </w:divBdr>
    </w:div>
    <w:div w:id="2146971103">
      <w:bodyDiv w:val="1"/>
      <w:marLeft w:val="0"/>
      <w:marRight w:val="0"/>
      <w:marTop w:val="0"/>
      <w:marBottom w:val="0"/>
      <w:divBdr>
        <w:top w:val="none" w:sz="0" w:space="0" w:color="auto"/>
        <w:left w:val="none" w:sz="0" w:space="0" w:color="auto"/>
        <w:bottom w:val="none" w:sz="0" w:space="0" w:color="auto"/>
        <w:right w:val="none" w:sz="0" w:space="0" w:color="auto"/>
      </w:divBdr>
      <w:divsChild>
        <w:div w:id="962997605">
          <w:marLeft w:val="0"/>
          <w:marRight w:val="0"/>
          <w:marTop w:val="0"/>
          <w:marBottom w:val="0"/>
          <w:divBdr>
            <w:top w:val="none" w:sz="0" w:space="0" w:color="auto"/>
            <w:left w:val="none" w:sz="0" w:space="0" w:color="auto"/>
            <w:bottom w:val="none" w:sz="0" w:space="0" w:color="auto"/>
            <w:right w:val="none" w:sz="0" w:space="0" w:color="auto"/>
          </w:divBdr>
          <w:divsChild>
            <w:div w:id="1332441177">
              <w:marLeft w:val="0"/>
              <w:marRight w:val="0"/>
              <w:marTop w:val="0"/>
              <w:marBottom w:val="0"/>
              <w:divBdr>
                <w:top w:val="none" w:sz="0" w:space="0" w:color="auto"/>
                <w:left w:val="none" w:sz="0" w:space="0" w:color="auto"/>
                <w:bottom w:val="none" w:sz="0" w:space="0" w:color="auto"/>
                <w:right w:val="none" w:sz="0" w:space="0" w:color="auto"/>
              </w:divBdr>
              <w:divsChild>
                <w:div w:id="271137031">
                  <w:marLeft w:val="0"/>
                  <w:marRight w:val="0"/>
                  <w:marTop w:val="0"/>
                  <w:marBottom w:val="0"/>
                  <w:divBdr>
                    <w:top w:val="none" w:sz="0" w:space="0" w:color="auto"/>
                    <w:left w:val="none" w:sz="0" w:space="0" w:color="auto"/>
                    <w:bottom w:val="none" w:sz="0" w:space="0" w:color="auto"/>
                    <w:right w:val="none" w:sz="0" w:space="0" w:color="auto"/>
                  </w:divBdr>
                  <w:divsChild>
                    <w:div w:id="147849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kwes@utu.fi" TargetMode="External"/><Relationship Id="rId13" Type="http://schemas.openxmlformats.org/officeDocument/2006/relationships/hyperlink" Target="https://www.ncbi.nlm.nih.gov/geo/query/acc.cgi?acc=GSE231526"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sea-msigdb.org/gsea/msigdb/index.jsp"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www.gsea-msigdb.org/gsea/msigdb/index.jsp" TargetMode="External"/><Relationship Id="rId4" Type="http://schemas.openxmlformats.org/officeDocument/2006/relationships/settings" Target="settings.xml"/><Relationship Id="rId9" Type="http://schemas.openxmlformats.org/officeDocument/2006/relationships/hyperlink" Target="mailto:majid.momeny@uth.tmc.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ra73</b:Tag>
    <b:SourceType>JournalArticle</b:SourceType>
    <b:Guid>{063AF33E-972A-4640-8FF9-0E0090A00B26}</b:Guid>
    <b:Title>A new technique for the assay of infectivity of human adenovirus 5 DNA</b:Title>
    <b:Year>1973</b:Year>
    <b:Author>
      <b:Author>
        <b:NameList>
          <b:Person>
            <b:Last>Graham FL</b:Last>
            <b:First>van</b:First>
            <b:Middle>der Eb AJ.</b:Middle>
          </b:Person>
        </b:NameList>
      </b:Author>
    </b:Author>
    <b:JournalName>Virology</b:JournalName>
    <b:Pages>456-67</b:Pages>
    <b:URL>https://www.ncbi.nlm.nih.gov/pubmed/4705382?access_num=4705382&amp;link_type=MED&amp;dopt=Abstract</b:URL>
    <b:RefOrder>1</b:RefOrder>
  </b:Source>
</b:Sources>
</file>

<file path=customXml/itemProps1.xml><?xml version="1.0" encoding="utf-8"?>
<ds:datastoreItem xmlns:ds="http://schemas.openxmlformats.org/officeDocument/2006/customXml" ds:itemID="{AB5F8D82-5911-904D-B2AA-5907B194D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4</Pages>
  <Words>19987</Words>
  <Characters>113931</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id Momeny</dc:creator>
  <cp:keywords/>
  <dc:description/>
  <cp:lastModifiedBy>Jukka Westermarck</cp:lastModifiedBy>
  <cp:revision>3</cp:revision>
  <cp:lastPrinted>2024-01-04T09:01:00Z</cp:lastPrinted>
  <dcterms:created xsi:type="dcterms:W3CDTF">2024-04-29T05:31:00Z</dcterms:created>
  <dcterms:modified xsi:type="dcterms:W3CDTF">2024-04-29T05:43:00Z</dcterms:modified>
</cp:coreProperties>
</file>